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F0CAE7" w14:textId="77777777" w:rsidR="00E505F4" w:rsidRDefault="00AC6B7E">
      <w:pPr>
        <w:pStyle w:val="Default"/>
        <w:tabs>
          <w:tab w:val="left" w:pos="567"/>
          <w:tab w:val="left" w:leader="dot" w:pos="7371"/>
          <w:tab w:val="right" w:pos="7655"/>
        </w:tabs>
        <w:spacing w:line="276" w:lineRule="auto"/>
        <w:rPr>
          <w:lang w:val="id-ID"/>
        </w:rPr>
      </w:pPr>
      <w:r>
        <w:rPr>
          <w:lang w:val="id-ID"/>
        </w:rPr>
        <w:t>DAFTAR ISI</w:t>
      </w:r>
    </w:p>
    <w:p w14:paraId="15A4CCCC" w14:textId="77777777" w:rsidR="00E505F4" w:rsidRDefault="00E505F4">
      <w:pPr>
        <w:pStyle w:val="Default"/>
        <w:tabs>
          <w:tab w:val="left" w:pos="567"/>
          <w:tab w:val="left" w:leader="dot" w:pos="7371"/>
          <w:tab w:val="right" w:pos="7655"/>
        </w:tabs>
        <w:spacing w:line="276" w:lineRule="auto"/>
        <w:rPr>
          <w:lang w:val="id-ID"/>
        </w:rPr>
      </w:pPr>
    </w:p>
    <w:p w14:paraId="6E516F85" w14:textId="77777777" w:rsidR="00E505F4" w:rsidRDefault="00AC6B7E">
      <w:pPr>
        <w:pStyle w:val="Default"/>
        <w:tabs>
          <w:tab w:val="left" w:pos="567"/>
          <w:tab w:val="left" w:leader="dot" w:pos="7371"/>
          <w:tab w:val="right" w:pos="7655"/>
        </w:tabs>
        <w:spacing w:line="276" w:lineRule="auto"/>
      </w:pPr>
      <w:r>
        <w:t xml:space="preserve">Daftar Isi </w:t>
      </w:r>
      <w:r>
        <w:tab/>
        <w:t>iii</w:t>
      </w:r>
    </w:p>
    <w:p w14:paraId="4530311C" w14:textId="77777777" w:rsidR="00E505F4" w:rsidRDefault="00AC6B7E">
      <w:pPr>
        <w:pStyle w:val="Default"/>
        <w:tabs>
          <w:tab w:val="left" w:pos="567"/>
          <w:tab w:val="left" w:leader="dot" w:pos="7371"/>
          <w:tab w:val="right" w:pos="7655"/>
        </w:tabs>
        <w:spacing w:line="276" w:lineRule="auto"/>
      </w:pPr>
      <w:r>
        <w:t xml:space="preserve">BAB 1. PENDAHULUAN </w:t>
      </w:r>
      <w:r>
        <w:tab/>
        <w:t>1</w:t>
      </w:r>
    </w:p>
    <w:p w14:paraId="64D8D94F" w14:textId="77777777" w:rsidR="00E505F4" w:rsidRDefault="00AC6B7E">
      <w:pPr>
        <w:pStyle w:val="Default"/>
        <w:numPr>
          <w:ilvl w:val="1"/>
          <w:numId w:val="1"/>
        </w:numPr>
        <w:tabs>
          <w:tab w:val="left" w:pos="567"/>
          <w:tab w:val="left" w:leader="dot" w:pos="7371"/>
          <w:tab w:val="right" w:pos="7655"/>
        </w:tabs>
        <w:spacing w:line="276" w:lineRule="auto"/>
      </w:pPr>
      <w:proofErr w:type="spellStart"/>
      <w:r>
        <w:t>Latar</w:t>
      </w:r>
      <w:proofErr w:type="spellEnd"/>
      <w:r>
        <w:rPr>
          <w:lang w:val="id-ID"/>
        </w:rPr>
        <w:t xml:space="preserve"> </w:t>
      </w:r>
      <w:proofErr w:type="spellStart"/>
      <w:r>
        <w:t>Belakang</w:t>
      </w:r>
      <w:proofErr w:type="spellEnd"/>
      <w:r>
        <w:tab/>
        <w:t>1</w:t>
      </w:r>
    </w:p>
    <w:p w14:paraId="6E15993E" w14:textId="77777777" w:rsidR="00E505F4" w:rsidRDefault="00AC6B7E">
      <w:pPr>
        <w:pStyle w:val="Default"/>
        <w:numPr>
          <w:ilvl w:val="1"/>
          <w:numId w:val="1"/>
        </w:numPr>
        <w:tabs>
          <w:tab w:val="left" w:pos="567"/>
          <w:tab w:val="left" w:leader="dot" w:pos="7371"/>
          <w:tab w:val="right" w:pos="7655"/>
        </w:tabs>
        <w:spacing w:line="276" w:lineRule="auto"/>
      </w:pPr>
      <w:proofErr w:type="spellStart"/>
      <w:r>
        <w:t>IdentifikasiMasalah</w:t>
      </w:r>
      <w:proofErr w:type="spellEnd"/>
      <w:r>
        <w:tab/>
        <w:t>2</w:t>
      </w:r>
    </w:p>
    <w:p w14:paraId="4DA4CECB" w14:textId="77777777" w:rsidR="00E505F4" w:rsidRDefault="00AC6B7E">
      <w:pPr>
        <w:pStyle w:val="Default"/>
        <w:numPr>
          <w:ilvl w:val="1"/>
          <w:numId w:val="1"/>
        </w:numPr>
        <w:tabs>
          <w:tab w:val="left" w:pos="567"/>
          <w:tab w:val="left" w:leader="dot" w:pos="7371"/>
          <w:tab w:val="right" w:pos="7655"/>
        </w:tabs>
        <w:spacing w:line="276" w:lineRule="auto"/>
      </w:pPr>
      <w:r>
        <w:rPr>
          <w:lang w:val="id-ID"/>
        </w:rPr>
        <w:t>Target Capaian</w:t>
      </w:r>
      <w:r>
        <w:rPr>
          <w:lang w:val="id-ID"/>
        </w:rPr>
        <w:tab/>
      </w:r>
      <w:r w:rsidR="00444E35">
        <w:t>2</w:t>
      </w:r>
    </w:p>
    <w:p w14:paraId="469E118B" w14:textId="77777777" w:rsidR="00E505F4" w:rsidRDefault="00AC6B7E">
      <w:pPr>
        <w:pStyle w:val="Default"/>
        <w:numPr>
          <w:ilvl w:val="1"/>
          <w:numId w:val="1"/>
        </w:numPr>
        <w:tabs>
          <w:tab w:val="left" w:pos="567"/>
          <w:tab w:val="left" w:leader="dot" w:pos="7371"/>
          <w:tab w:val="right" w:pos="7655"/>
        </w:tabs>
        <w:spacing w:line="276" w:lineRule="auto"/>
      </w:pPr>
      <w:proofErr w:type="spellStart"/>
      <w:r>
        <w:t>Luaran</w:t>
      </w:r>
      <w:proofErr w:type="spellEnd"/>
      <w:r>
        <w:tab/>
        <w:t>3</w:t>
      </w:r>
    </w:p>
    <w:p w14:paraId="3913EC7F" w14:textId="77777777" w:rsidR="00E505F4" w:rsidRDefault="00AC6B7E">
      <w:pPr>
        <w:pStyle w:val="Default"/>
        <w:numPr>
          <w:ilvl w:val="1"/>
          <w:numId w:val="1"/>
        </w:numPr>
        <w:tabs>
          <w:tab w:val="left" w:pos="567"/>
          <w:tab w:val="left" w:leader="dot" w:pos="7371"/>
          <w:tab w:val="right" w:pos="7655"/>
        </w:tabs>
        <w:spacing w:line="276" w:lineRule="auto"/>
      </w:pPr>
      <w:proofErr w:type="spellStart"/>
      <w:r>
        <w:t>Manfaat</w:t>
      </w:r>
      <w:proofErr w:type="spellEnd"/>
      <w:r>
        <w:rPr>
          <w:lang w:val="id-ID"/>
        </w:rPr>
        <w:tab/>
      </w:r>
      <w:r>
        <w:t>3</w:t>
      </w:r>
    </w:p>
    <w:p w14:paraId="4C64864C" w14:textId="77777777" w:rsidR="00E505F4" w:rsidRDefault="00AC6B7E">
      <w:pPr>
        <w:pStyle w:val="Default"/>
        <w:tabs>
          <w:tab w:val="left" w:pos="567"/>
          <w:tab w:val="left" w:leader="dot" w:pos="7371"/>
          <w:tab w:val="right" w:pos="7655"/>
        </w:tabs>
        <w:spacing w:line="276" w:lineRule="auto"/>
      </w:pPr>
      <w:r>
        <w:t>BAB 2. TINJAUAN PUSTAKA</w:t>
      </w:r>
      <w:r>
        <w:tab/>
        <w:t>3</w:t>
      </w:r>
    </w:p>
    <w:p w14:paraId="4780FA5C" w14:textId="77777777" w:rsidR="00E505F4" w:rsidRDefault="00AC6B7E">
      <w:pPr>
        <w:pStyle w:val="Default"/>
        <w:tabs>
          <w:tab w:val="left" w:pos="567"/>
          <w:tab w:val="left" w:leader="dot" w:pos="7371"/>
          <w:tab w:val="right" w:pos="7655"/>
        </w:tabs>
        <w:spacing w:line="276" w:lineRule="auto"/>
        <w:rPr>
          <w:lang w:val="id-ID"/>
        </w:rPr>
      </w:pPr>
      <w:r>
        <w:t>BAB 3. TAHAP PELAKSANAAN</w:t>
      </w:r>
      <w:r>
        <w:tab/>
        <w:t>5</w:t>
      </w:r>
    </w:p>
    <w:p w14:paraId="3A1172B7" w14:textId="77777777" w:rsidR="00E505F4" w:rsidRDefault="00AC6B7E">
      <w:pPr>
        <w:pStyle w:val="Default"/>
        <w:tabs>
          <w:tab w:val="left" w:pos="567"/>
          <w:tab w:val="left" w:leader="dot" w:pos="7371"/>
          <w:tab w:val="right" w:pos="7655"/>
        </w:tabs>
        <w:spacing w:line="276" w:lineRule="auto"/>
        <w:rPr>
          <w:lang w:val="id-ID"/>
        </w:rPr>
      </w:pPr>
      <w:r>
        <w:t>BAB 4. BIAYA DAN JADWAL KEGIATAN</w:t>
      </w:r>
      <w:r>
        <w:tab/>
        <w:t>9</w:t>
      </w:r>
      <w:r>
        <w:tab/>
      </w:r>
    </w:p>
    <w:p w14:paraId="4A6AA169" w14:textId="77777777" w:rsidR="00E505F4" w:rsidRDefault="00AC6B7E">
      <w:pPr>
        <w:pStyle w:val="Default"/>
        <w:tabs>
          <w:tab w:val="left" w:pos="567"/>
          <w:tab w:val="left" w:leader="dot" w:pos="7371"/>
          <w:tab w:val="right" w:pos="7655"/>
        </w:tabs>
        <w:spacing w:line="276" w:lineRule="auto"/>
      </w:pPr>
      <w:r>
        <w:rPr>
          <w:lang w:val="id-ID"/>
        </w:rPr>
        <w:tab/>
        <w:t xml:space="preserve">4.1. </w:t>
      </w:r>
      <w:proofErr w:type="spellStart"/>
      <w:r>
        <w:t>Anggaran</w:t>
      </w:r>
      <w:proofErr w:type="spellEnd"/>
      <w:r>
        <w:rPr>
          <w:lang w:val="id-ID"/>
        </w:rPr>
        <w:t xml:space="preserve"> </w:t>
      </w:r>
      <w:proofErr w:type="spellStart"/>
      <w:r>
        <w:t>Biaya</w:t>
      </w:r>
      <w:proofErr w:type="spellEnd"/>
      <w:r>
        <w:tab/>
        <w:t>9</w:t>
      </w:r>
    </w:p>
    <w:p w14:paraId="77BF0532" w14:textId="77777777" w:rsidR="00E505F4" w:rsidRDefault="00AC6B7E">
      <w:pPr>
        <w:pStyle w:val="Default"/>
        <w:tabs>
          <w:tab w:val="left" w:pos="567"/>
          <w:tab w:val="left" w:leader="dot" w:pos="7371"/>
          <w:tab w:val="right" w:pos="7655"/>
        </w:tabs>
        <w:spacing w:line="276" w:lineRule="auto"/>
      </w:pPr>
      <w:r>
        <w:tab/>
      </w:r>
      <w:r>
        <w:rPr>
          <w:lang w:val="id-ID"/>
        </w:rPr>
        <w:t xml:space="preserve">4.2. </w:t>
      </w:r>
      <w:proofErr w:type="spellStart"/>
      <w:r>
        <w:t>Jadwal</w:t>
      </w:r>
      <w:proofErr w:type="spellEnd"/>
      <w:r>
        <w:rPr>
          <w:lang w:val="id-ID"/>
        </w:rPr>
        <w:t xml:space="preserve"> </w:t>
      </w:r>
      <w:proofErr w:type="spellStart"/>
      <w:r>
        <w:t>Kegiatan</w:t>
      </w:r>
      <w:proofErr w:type="spellEnd"/>
      <w:r>
        <w:tab/>
        <w:t>9</w:t>
      </w:r>
    </w:p>
    <w:p w14:paraId="76373703" w14:textId="77777777" w:rsidR="00E505F4" w:rsidRDefault="00AC6B7E">
      <w:pPr>
        <w:pStyle w:val="Default"/>
        <w:tabs>
          <w:tab w:val="left" w:pos="567"/>
          <w:tab w:val="left" w:leader="dot" w:pos="7371"/>
          <w:tab w:val="right" w:pos="7655"/>
        </w:tabs>
        <w:spacing w:line="276" w:lineRule="auto"/>
      </w:pPr>
      <w:r>
        <w:t>DAFTAR PUSTAKA</w:t>
      </w:r>
      <w:r>
        <w:tab/>
        <w:t>10</w:t>
      </w:r>
    </w:p>
    <w:p w14:paraId="3F466500" w14:textId="77777777" w:rsidR="00E505F4" w:rsidRDefault="00AC6B7E">
      <w:pPr>
        <w:pStyle w:val="Default"/>
        <w:tabs>
          <w:tab w:val="left" w:pos="567"/>
          <w:tab w:val="left" w:leader="dot" w:pos="7371"/>
          <w:tab w:val="right" w:pos="7655"/>
        </w:tabs>
        <w:spacing w:line="276" w:lineRule="auto"/>
      </w:pPr>
      <w:r>
        <w:t xml:space="preserve">LAMPIRAN-LAMPIRAN </w:t>
      </w:r>
    </w:p>
    <w:p w14:paraId="0A9D9508" w14:textId="77777777" w:rsidR="00E505F4" w:rsidRDefault="00AC6B7E">
      <w:pPr>
        <w:pStyle w:val="Default"/>
        <w:tabs>
          <w:tab w:val="left" w:pos="567"/>
          <w:tab w:val="left" w:leader="dot" w:pos="7371"/>
          <w:tab w:val="right" w:pos="7655"/>
        </w:tabs>
        <w:spacing w:line="276" w:lineRule="auto"/>
        <w:rPr>
          <w:lang w:val="id-ID"/>
        </w:rPr>
      </w:pPr>
      <w:r>
        <w:t xml:space="preserve">Lampiran </w:t>
      </w:r>
      <w:proofErr w:type="gramStart"/>
      <w:r>
        <w:t>1.Biodata</w:t>
      </w:r>
      <w:proofErr w:type="gramEnd"/>
      <w:r>
        <w:t xml:space="preserve"> </w:t>
      </w:r>
      <w:proofErr w:type="spellStart"/>
      <w:r>
        <w:t>Ketua</w:t>
      </w:r>
      <w:proofErr w:type="spellEnd"/>
      <w:r>
        <w:rPr>
          <w:lang w:val="id-ID"/>
        </w:rPr>
        <w:t>, Anggota dan Dosen Pendamping</w:t>
      </w:r>
      <w:r>
        <w:tab/>
        <w:t>11</w:t>
      </w:r>
    </w:p>
    <w:p w14:paraId="5A6B1A30" w14:textId="77777777" w:rsidR="00E505F4" w:rsidRDefault="00AC6B7E">
      <w:pPr>
        <w:pStyle w:val="Default"/>
        <w:tabs>
          <w:tab w:val="left" w:pos="567"/>
          <w:tab w:val="left" w:leader="dot" w:pos="7371"/>
          <w:tab w:val="right" w:pos="7655"/>
        </w:tabs>
        <w:spacing w:line="276" w:lineRule="auto"/>
      </w:pPr>
      <w:r>
        <w:t xml:space="preserve">Lampiran </w:t>
      </w:r>
      <w:proofErr w:type="gramStart"/>
      <w:r>
        <w:t>2.Justifikasi</w:t>
      </w:r>
      <w:proofErr w:type="gramEnd"/>
      <w:r>
        <w:t xml:space="preserve"> </w:t>
      </w:r>
      <w:proofErr w:type="spellStart"/>
      <w:r>
        <w:t>Anggaran</w:t>
      </w:r>
      <w:proofErr w:type="spellEnd"/>
      <w:r>
        <w:t xml:space="preserve"> </w:t>
      </w:r>
      <w:proofErr w:type="spellStart"/>
      <w:r>
        <w:t>Kegiatan</w:t>
      </w:r>
      <w:proofErr w:type="spellEnd"/>
      <w:r>
        <w:tab/>
        <w:t>16</w:t>
      </w:r>
    </w:p>
    <w:p w14:paraId="59D88BD0" w14:textId="77777777" w:rsidR="00E505F4" w:rsidRDefault="00AC6B7E">
      <w:pPr>
        <w:pStyle w:val="Default"/>
        <w:tabs>
          <w:tab w:val="left" w:pos="567"/>
          <w:tab w:val="left" w:leader="dot" w:pos="7371"/>
          <w:tab w:val="right" w:pos="7655"/>
        </w:tabs>
        <w:spacing w:line="276" w:lineRule="auto"/>
      </w:pPr>
      <w:r>
        <w:t xml:space="preserve">Lampiran </w:t>
      </w:r>
      <w:proofErr w:type="gramStart"/>
      <w:r>
        <w:t>3.Susunan</w:t>
      </w:r>
      <w:proofErr w:type="gramEnd"/>
      <w:r>
        <w:t xml:space="preserve"> </w:t>
      </w:r>
      <w:proofErr w:type="spellStart"/>
      <w:r>
        <w:t>Organisasi</w:t>
      </w:r>
      <w:proofErr w:type="spellEnd"/>
      <w:r>
        <w:t xml:space="preserve"> Tim P</w:t>
      </w:r>
      <w:r>
        <w:rPr>
          <w:lang w:val="id-ID"/>
        </w:rPr>
        <w:t xml:space="preserve">elaksana </w:t>
      </w:r>
      <w:proofErr w:type="spellStart"/>
      <w:r>
        <w:t>danPembagianTugas</w:t>
      </w:r>
      <w:proofErr w:type="spellEnd"/>
      <w:r>
        <w:tab/>
        <w:t>17</w:t>
      </w:r>
    </w:p>
    <w:p w14:paraId="63788560" w14:textId="77777777" w:rsidR="00E505F4" w:rsidRDefault="00AC6B7E">
      <w:pPr>
        <w:tabs>
          <w:tab w:val="left" w:pos="567"/>
          <w:tab w:val="left" w:leader="dot" w:pos="7371"/>
          <w:tab w:val="right" w:pos="7655"/>
        </w:tabs>
        <w:rPr>
          <w:rFonts w:cs="Times New Roman"/>
          <w:szCs w:val="24"/>
        </w:rPr>
      </w:pPr>
      <w:r>
        <w:rPr>
          <w:rFonts w:cs="Times New Roman"/>
          <w:szCs w:val="24"/>
        </w:rPr>
        <w:t xml:space="preserve">Lampiran </w:t>
      </w:r>
      <w:proofErr w:type="gramStart"/>
      <w:r>
        <w:rPr>
          <w:rFonts w:cs="Times New Roman"/>
          <w:szCs w:val="24"/>
        </w:rPr>
        <w:t>4.Surat</w:t>
      </w:r>
      <w:proofErr w:type="gramEnd"/>
      <w:r>
        <w:rPr>
          <w:rFonts w:cs="Times New Roman"/>
          <w:szCs w:val="24"/>
        </w:rPr>
        <w:t xml:space="preserve"> </w:t>
      </w:r>
      <w:proofErr w:type="spellStart"/>
      <w:r>
        <w:rPr>
          <w:rFonts w:cs="Times New Roman"/>
          <w:szCs w:val="24"/>
        </w:rPr>
        <w:t>Pernyataan</w:t>
      </w:r>
      <w:proofErr w:type="spellEnd"/>
      <w:r>
        <w:rPr>
          <w:rFonts w:cs="Times New Roman"/>
          <w:szCs w:val="24"/>
        </w:rPr>
        <w:t xml:space="preserve"> </w:t>
      </w:r>
      <w:proofErr w:type="spellStart"/>
      <w:r>
        <w:rPr>
          <w:rFonts w:cs="Times New Roman"/>
          <w:szCs w:val="24"/>
        </w:rPr>
        <w:t>Ketua</w:t>
      </w:r>
      <w:proofErr w:type="spellEnd"/>
      <w:r>
        <w:rPr>
          <w:rFonts w:cs="Times New Roman"/>
          <w:szCs w:val="24"/>
        </w:rPr>
        <w:t xml:space="preserve"> P</w:t>
      </w:r>
      <w:r>
        <w:rPr>
          <w:rFonts w:cs="Times New Roman"/>
          <w:szCs w:val="24"/>
          <w:lang w:val="id-ID"/>
        </w:rPr>
        <w:t>elaksana</w:t>
      </w:r>
      <w:r>
        <w:rPr>
          <w:rFonts w:cs="Times New Roman"/>
          <w:szCs w:val="24"/>
        </w:rPr>
        <w:tab/>
        <w:t>18</w:t>
      </w:r>
    </w:p>
    <w:p w14:paraId="21A19369" w14:textId="77777777" w:rsidR="00E505F4" w:rsidRDefault="00AC6B7E">
      <w:pPr>
        <w:tabs>
          <w:tab w:val="left" w:pos="567"/>
          <w:tab w:val="left" w:leader="dot" w:pos="7371"/>
          <w:tab w:val="right" w:pos="7655"/>
        </w:tabs>
        <w:rPr>
          <w:rFonts w:cs="Times New Roman"/>
          <w:szCs w:val="24"/>
        </w:rPr>
        <w:sectPr w:rsidR="00E505F4">
          <w:headerReference w:type="default" r:id="rId9"/>
          <w:footerReference w:type="default" r:id="rId10"/>
          <w:pgSz w:w="11907" w:h="16839"/>
          <w:pgMar w:top="1701" w:right="1701" w:bottom="1701" w:left="2268" w:header="720" w:footer="720" w:gutter="0"/>
          <w:pgNumType w:fmt="lowerRoman" w:start="3"/>
          <w:cols w:space="720"/>
          <w:docGrid w:linePitch="360"/>
        </w:sectPr>
      </w:pPr>
      <w:r>
        <w:rPr>
          <w:rFonts w:cs="Times New Roman"/>
          <w:szCs w:val="24"/>
        </w:rPr>
        <w:t xml:space="preserve">Lampiran </w:t>
      </w:r>
      <w:proofErr w:type="gramStart"/>
      <w:r>
        <w:rPr>
          <w:rFonts w:cs="Times New Roman"/>
          <w:szCs w:val="24"/>
        </w:rPr>
        <w:t>5.Gambaran</w:t>
      </w:r>
      <w:proofErr w:type="gramEnd"/>
      <w:r>
        <w:rPr>
          <w:rFonts w:cs="Times New Roman"/>
          <w:szCs w:val="24"/>
        </w:rPr>
        <w:t xml:space="preserve"> </w:t>
      </w:r>
      <w:proofErr w:type="spellStart"/>
      <w:r>
        <w:rPr>
          <w:rFonts w:cs="Times New Roman"/>
          <w:szCs w:val="24"/>
        </w:rPr>
        <w:t>Teknologi</w:t>
      </w:r>
      <w:proofErr w:type="spellEnd"/>
      <w:r>
        <w:rPr>
          <w:rFonts w:cs="Times New Roman"/>
          <w:szCs w:val="24"/>
        </w:rPr>
        <w:t xml:space="preserve"> yang </w:t>
      </w:r>
      <w:proofErr w:type="spellStart"/>
      <w:r>
        <w:rPr>
          <w:rFonts w:cs="Times New Roman"/>
          <w:szCs w:val="24"/>
        </w:rPr>
        <w:t>akan</w:t>
      </w:r>
      <w:proofErr w:type="spellEnd"/>
      <w:r>
        <w:rPr>
          <w:rFonts w:cs="Times New Roman"/>
          <w:szCs w:val="24"/>
          <w:lang w:val="id-ID"/>
        </w:rPr>
        <w:t xml:space="preserve"> </w:t>
      </w:r>
      <w:proofErr w:type="spellStart"/>
      <w:r>
        <w:rPr>
          <w:rFonts w:cs="Times New Roman"/>
          <w:szCs w:val="24"/>
        </w:rPr>
        <w:t>diterapkan</w:t>
      </w:r>
      <w:proofErr w:type="spellEnd"/>
      <w:r>
        <w:rPr>
          <w:rFonts w:cs="Times New Roman"/>
          <w:szCs w:val="24"/>
        </w:rPr>
        <w:tab/>
        <w:t>19</w:t>
      </w:r>
    </w:p>
    <w:p w14:paraId="0EBD5C40" w14:textId="65DFD77E" w:rsidR="00AC6B7E" w:rsidRPr="00540873" w:rsidRDefault="00AC6B7E" w:rsidP="00540873">
      <w:pPr>
        <w:rPr>
          <w:rFonts w:cs="Times New Roman"/>
          <w:b/>
          <w:szCs w:val="24"/>
        </w:rPr>
      </w:pPr>
      <w:r>
        <w:rPr>
          <w:rFonts w:cs="Times New Roman"/>
          <w:b/>
          <w:szCs w:val="24"/>
        </w:rPr>
        <w:lastRenderedPageBreak/>
        <w:t>BAB 1. PENDAHULUAN</w:t>
      </w:r>
    </w:p>
    <w:p w14:paraId="1188C796" w14:textId="77777777" w:rsidR="00AC6B7E" w:rsidRDefault="00AC6B7E" w:rsidP="00AC6B7E">
      <w:pPr>
        <w:pStyle w:val="ListParagraph"/>
        <w:numPr>
          <w:ilvl w:val="1"/>
          <w:numId w:val="2"/>
        </w:numPr>
        <w:rPr>
          <w:rFonts w:cs="Times New Roman"/>
          <w:b/>
          <w:szCs w:val="24"/>
        </w:rPr>
      </w:pPr>
      <w:proofErr w:type="spellStart"/>
      <w:r>
        <w:rPr>
          <w:rFonts w:cs="Times New Roman"/>
          <w:b/>
          <w:szCs w:val="24"/>
        </w:rPr>
        <w:t>Latar</w:t>
      </w:r>
      <w:proofErr w:type="spellEnd"/>
      <w:r>
        <w:rPr>
          <w:rFonts w:cs="Times New Roman"/>
          <w:b/>
          <w:szCs w:val="24"/>
          <w:lang w:val="id-ID"/>
        </w:rPr>
        <w:t xml:space="preserve"> </w:t>
      </w:r>
      <w:proofErr w:type="spellStart"/>
      <w:r>
        <w:rPr>
          <w:rFonts w:cs="Times New Roman"/>
          <w:b/>
          <w:szCs w:val="24"/>
        </w:rPr>
        <w:t>Belakang</w:t>
      </w:r>
      <w:proofErr w:type="spellEnd"/>
    </w:p>
    <w:p w14:paraId="475D9225" w14:textId="01736658" w:rsidR="00AC6B7E" w:rsidRDefault="00AC6B7E" w:rsidP="00AC6B7E">
      <w:pPr>
        <w:ind w:firstLineChars="150" w:firstLine="360"/>
        <w:jc w:val="both"/>
        <w:rPr>
          <w:spacing w:val="-1"/>
          <w:szCs w:val="24"/>
        </w:rPr>
      </w:pPr>
      <w:r>
        <w:rPr>
          <w:color w:val="000000"/>
          <w:szCs w:val="24"/>
        </w:rPr>
        <w:t xml:space="preserve">Al Qur’an </w:t>
      </w:r>
      <w:proofErr w:type="spellStart"/>
      <w:r>
        <w:rPr>
          <w:color w:val="000000"/>
          <w:szCs w:val="24"/>
        </w:rPr>
        <w:t>sebagaimana</w:t>
      </w:r>
      <w:proofErr w:type="spellEnd"/>
      <w:r>
        <w:rPr>
          <w:color w:val="000000"/>
          <w:szCs w:val="24"/>
        </w:rPr>
        <w:t xml:space="preserve"> yang </w:t>
      </w:r>
      <w:proofErr w:type="spellStart"/>
      <w:r>
        <w:rPr>
          <w:color w:val="000000"/>
          <w:szCs w:val="24"/>
        </w:rPr>
        <w:t>kita</w:t>
      </w:r>
      <w:proofErr w:type="spellEnd"/>
      <w:r>
        <w:rPr>
          <w:color w:val="000000"/>
          <w:szCs w:val="24"/>
        </w:rPr>
        <w:t xml:space="preserve"> </w:t>
      </w:r>
      <w:proofErr w:type="spellStart"/>
      <w:r>
        <w:rPr>
          <w:color w:val="000000"/>
          <w:szCs w:val="24"/>
        </w:rPr>
        <w:t>ketahui</w:t>
      </w:r>
      <w:proofErr w:type="spellEnd"/>
      <w:r>
        <w:rPr>
          <w:color w:val="000000"/>
          <w:szCs w:val="24"/>
        </w:rPr>
        <w:t xml:space="preserve"> </w:t>
      </w:r>
      <w:proofErr w:type="spellStart"/>
      <w:r>
        <w:rPr>
          <w:color w:val="000000"/>
          <w:szCs w:val="24"/>
        </w:rPr>
        <w:t>bersama</w:t>
      </w:r>
      <w:proofErr w:type="spellEnd"/>
      <w:r>
        <w:rPr>
          <w:color w:val="000000"/>
          <w:szCs w:val="24"/>
        </w:rPr>
        <w:t xml:space="preserve"> </w:t>
      </w:r>
      <w:proofErr w:type="spellStart"/>
      <w:r>
        <w:rPr>
          <w:color w:val="000000"/>
          <w:szCs w:val="24"/>
        </w:rPr>
        <w:t>merupakan</w:t>
      </w:r>
      <w:proofErr w:type="spellEnd"/>
      <w:r>
        <w:rPr>
          <w:color w:val="000000"/>
          <w:szCs w:val="24"/>
        </w:rPr>
        <w:t xml:space="preserve"> kitab </w:t>
      </w:r>
      <w:proofErr w:type="spellStart"/>
      <w:r>
        <w:rPr>
          <w:color w:val="000000"/>
          <w:szCs w:val="24"/>
        </w:rPr>
        <w:t>suci</w:t>
      </w:r>
      <w:proofErr w:type="spellEnd"/>
      <w:r>
        <w:rPr>
          <w:color w:val="000000"/>
          <w:szCs w:val="24"/>
        </w:rPr>
        <w:t xml:space="preserve"> </w:t>
      </w:r>
      <w:proofErr w:type="spellStart"/>
      <w:r>
        <w:rPr>
          <w:color w:val="000000"/>
          <w:szCs w:val="24"/>
        </w:rPr>
        <w:t>umat</w:t>
      </w:r>
      <w:proofErr w:type="spellEnd"/>
      <w:r>
        <w:rPr>
          <w:color w:val="000000"/>
          <w:szCs w:val="24"/>
        </w:rPr>
        <w:t xml:space="preserve"> Islam yang </w:t>
      </w:r>
      <w:proofErr w:type="spellStart"/>
      <w:r>
        <w:rPr>
          <w:color w:val="000000"/>
          <w:szCs w:val="24"/>
        </w:rPr>
        <w:t>diturunkan</w:t>
      </w:r>
      <w:proofErr w:type="spellEnd"/>
      <w:r>
        <w:rPr>
          <w:color w:val="000000"/>
          <w:szCs w:val="24"/>
        </w:rPr>
        <w:t xml:space="preserve"> 1400 </w:t>
      </w:r>
      <w:proofErr w:type="spellStart"/>
      <w:r>
        <w:rPr>
          <w:color w:val="000000"/>
          <w:szCs w:val="24"/>
        </w:rPr>
        <w:t>tahun</w:t>
      </w:r>
      <w:proofErr w:type="spellEnd"/>
      <w:r>
        <w:rPr>
          <w:color w:val="000000"/>
          <w:szCs w:val="24"/>
        </w:rPr>
        <w:t xml:space="preserve"> </w:t>
      </w:r>
      <w:proofErr w:type="spellStart"/>
      <w:r>
        <w:rPr>
          <w:color w:val="000000"/>
          <w:szCs w:val="24"/>
        </w:rPr>
        <w:t>lalu</w:t>
      </w:r>
      <w:proofErr w:type="spellEnd"/>
      <w:r>
        <w:rPr>
          <w:color w:val="000000"/>
          <w:szCs w:val="24"/>
        </w:rPr>
        <w:t xml:space="preserve"> </w:t>
      </w:r>
      <w:proofErr w:type="spellStart"/>
      <w:r>
        <w:rPr>
          <w:color w:val="000000"/>
          <w:szCs w:val="24"/>
        </w:rPr>
        <w:t>kepada</w:t>
      </w:r>
      <w:proofErr w:type="spellEnd"/>
      <w:r>
        <w:rPr>
          <w:color w:val="000000"/>
          <w:szCs w:val="24"/>
        </w:rPr>
        <w:t xml:space="preserve"> Nabi Muhammad </w:t>
      </w:r>
      <w:proofErr w:type="spellStart"/>
      <w:r>
        <w:rPr>
          <w:color w:val="000000"/>
          <w:szCs w:val="24"/>
        </w:rPr>
        <w:t>shallallahu</w:t>
      </w:r>
      <w:proofErr w:type="spellEnd"/>
      <w:r>
        <w:rPr>
          <w:color w:val="000000"/>
          <w:szCs w:val="24"/>
        </w:rPr>
        <w:t xml:space="preserve"> ‘</w:t>
      </w:r>
      <w:proofErr w:type="spellStart"/>
      <w:r>
        <w:rPr>
          <w:color w:val="000000"/>
          <w:szCs w:val="24"/>
        </w:rPr>
        <w:t>alaihi</w:t>
      </w:r>
      <w:proofErr w:type="spellEnd"/>
      <w:r>
        <w:rPr>
          <w:color w:val="000000"/>
          <w:szCs w:val="24"/>
        </w:rPr>
        <w:t xml:space="preserve"> </w:t>
      </w:r>
      <w:proofErr w:type="spellStart"/>
      <w:r>
        <w:rPr>
          <w:color w:val="000000"/>
          <w:szCs w:val="24"/>
        </w:rPr>
        <w:t>wasssalam</w:t>
      </w:r>
      <w:proofErr w:type="spellEnd"/>
      <w:r>
        <w:rPr>
          <w:color w:val="000000"/>
          <w:szCs w:val="24"/>
        </w:rPr>
        <w:t xml:space="preserve"> </w:t>
      </w:r>
      <w:proofErr w:type="spellStart"/>
      <w:r>
        <w:rPr>
          <w:color w:val="000000"/>
          <w:szCs w:val="24"/>
        </w:rPr>
        <w:t>melalui</w:t>
      </w:r>
      <w:proofErr w:type="spellEnd"/>
      <w:r>
        <w:rPr>
          <w:color w:val="000000"/>
          <w:szCs w:val="24"/>
        </w:rPr>
        <w:t xml:space="preserve"> </w:t>
      </w:r>
      <w:proofErr w:type="spellStart"/>
      <w:r>
        <w:rPr>
          <w:color w:val="000000"/>
          <w:szCs w:val="24"/>
        </w:rPr>
        <w:t>jalur</w:t>
      </w:r>
      <w:proofErr w:type="spellEnd"/>
      <w:r>
        <w:rPr>
          <w:color w:val="000000"/>
          <w:szCs w:val="24"/>
        </w:rPr>
        <w:t xml:space="preserve"> </w:t>
      </w:r>
      <w:proofErr w:type="spellStart"/>
      <w:r>
        <w:rPr>
          <w:color w:val="000000"/>
          <w:szCs w:val="24"/>
        </w:rPr>
        <w:t>wahyu</w:t>
      </w:r>
      <w:proofErr w:type="spellEnd"/>
      <w:r>
        <w:rPr>
          <w:color w:val="000000"/>
          <w:szCs w:val="24"/>
        </w:rPr>
        <w:t xml:space="preserve">. Di mana Al Qur’an </w:t>
      </w:r>
      <w:proofErr w:type="spellStart"/>
      <w:r>
        <w:rPr>
          <w:color w:val="000000"/>
          <w:szCs w:val="24"/>
        </w:rPr>
        <w:t>adalah</w:t>
      </w:r>
      <w:proofErr w:type="spellEnd"/>
      <w:r>
        <w:rPr>
          <w:color w:val="000000"/>
          <w:szCs w:val="24"/>
        </w:rPr>
        <w:t xml:space="preserve"> kalam </w:t>
      </w:r>
      <w:proofErr w:type="spellStart"/>
      <w:r>
        <w:rPr>
          <w:color w:val="000000"/>
          <w:szCs w:val="24"/>
        </w:rPr>
        <w:t>atau</w:t>
      </w:r>
      <w:proofErr w:type="spellEnd"/>
      <w:r>
        <w:rPr>
          <w:color w:val="000000"/>
          <w:szCs w:val="24"/>
        </w:rPr>
        <w:t xml:space="preserve"> </w:t>
      </w:r>
      <w:proofErr w:type="spellStart"/>
      <w:r>
        <w:rPr>
          <w:color w:val="000000"/>
          <w:szCs w:val="24"/>
        </w:rPr>
        <w:t>perkataan</w:t>
      </w:r>
      <w:proofErr w:type="spellEnd"/>
      <w:r>
        <w:rPr>
          <w:color w:val="000000"/>
          <w:szCs w:val="24"/>
        </w:rPr>
        <w:t xml:space="preserve"> Allah sang </w:t>
      </w:r>
      <w:proofErr w:type="spellStart"/>
      <w:r>
        <w:rPr>
          <w:color w:val="000000"/>
          <w:szCs w:val="24"/>
        </w:rPr>
        <w:t>pencipta</w:t>
      </w:r>
      <w:proofErr w:type="spellEnd"/>
      <w:r>
        <w:rPr>
          <w:color w:val="000000"/>
          <w:szCs w:val="24"/>
        </w:rPr>
        <w:t xml:space="preserve"> yang </w:t>
      </w:r>
      <w:proofErr w:type="spellStart"/>
      <w:r>
        <w:rPr>
          <w:color w:val="000000"/>
          <w:szCs w:val="24"/>
        </w:rPr>
        <w:t>diturunkan</w:t>
      </w:r>
      <w:proofErr w:type="spellEnd"/>
      <w:r>
        <w:rPr>
          <w:color w:val="000000"/>
          <w:szCs w:val="24"/>
        </w:rPr>
        <w:t xml:space="preserve"> </w:t>
      </w:r>
      <w:proofErr w:type="spellStart"/>
      <w:r>
        <w:rPr>
          <w:color w:val="000000"/>
          <w:szCs w:val="24"/>
        </w:rPr>
        <w:t>kepada</w:t>
      </w:r>
      <w:proofErr w:type="spellEnd"/>
      <w:r>
        <w:rPr>
          <w:color w:val="000000"/>
          <w:szCs w:val="24"/>
        </w:rPr>
        <w:t xml:space="preserve"> </w:t>
      </w:r>
      <w:proofErr w:type="spellStart"/>
      <w:r>
        <w:rPr>
          <w:color w:val="000000"/>
          <w:szCs w:val="24"/>
        </w:rPr>
        <w:t>manusia</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menjadi</w:t>
      </w:r>
      <w:proofErr w:type="spellEnd"/>
      <w:r>
        <w:rPr>
          <w:color w:val="000000"/>
          <w:szCs w:val="24"/>
        </w:rPr>
        <w:t xml:space="preserve"> </w:t>
      </w:r>
      <w:proofErr w:type="spellStart"/>
      <w:r>
        <w:rPr>
          <w:color w:val="000000"/>
          <w:szCs w:val="24"/>
        </w:rPr>
        <w:t>pedoman</w:t>
      </w:r>
      <w:proofErr w:type="spellEnd"/>
      <w:r>
        <w:rPr>
          <w:color w:val="000000"/>
          <w:szCs w:val="24"/>
        </w:rPr>
        <w:t xml:space="preserve"> </w:t>
      </w:r>
      <w:proofErr w:type="spellStart"/>
      <w:r>
        <w:rPr>
          <w:color w:val="000000"/>
          <w:szCs w:val="24"/>
        </w:rPr>
        <w:t>hidup</w:t>
      </w:r>
      <w:proofErr w:type="spellEnd"/>
      <w:r>
        <w:rPr>
          <w:color w:val="000000"/>
          <w:szCs w:val="24"/>
        </w:rPr>
        <w:t xml:space="preserve">. </w:t>
      </w:r>
      <w:proofErr w:type="spellStart"/>
      <w:r>
        <w:rPr>
          <w:spacing w:val="-1"/>
          <w:szCs w:val="24"/>
        </w:rPr>
        <w:t>Menerapkan</w:t>
      </w:r>
      <w:proofErr w:type="spellEnd"/>
      <w:r>
        <w:rPr>
          <w:spacing w:val="-1"/>
          <w:szCs w:val="24"/>
        </w:rPr>
        <w:t xml:space="preserve"> Al </w:t>
      </w:r>
      <w:proofErr w:type="spellStart"/>
      <w:r>
        <w:rPr>
          <w:spacing w:val="-1"/>
          <w:szCs w:val="24"/>
        </w:rPr>
        <w:t>Qu’ran</w:t>
      </w:r>
      <w:proofErr w:type="spellEnd"/>
      <w:r>
        <w:rPr>
          <w:spacing w:val="-1"/>
          <w:szCs w:val="24"/>
        </w:rPr>
        <w:t xml:space="preserve"> pada </w:t>
      </w:r>
      <w:proofErr w:type="spellStart"/>
      <w:r>
        <w:rPr>
          <w:spacing w:val="-1"/>
          <w:szCs w:val="24"/>
        </w:rPr>
        <w:t>kehidupan</w:t>
      </w:r>
      <w:proofErr w:type="spellEnd"/>
      <w:r>
        <w:rPr>
          <w:spacing w:val="-1"/>
          <w:szCs w:val="24"/>
        </w:rPr>
        <w:t xml:space="preserve"> </w:t>
      </w:r>
      <w:proofErr w:type="spellStart"/>
      <w:r>
        <w:rPr>
          <w:spacing w:val="-1"/>
          <w:szCs w:val="24"/>
        </w:rPr>
        <w:t>adalah</w:t>
      </w:r>
      <w:proofErr w:type="spellEnd"/>
      <w:r>
        <w:rPr>
          <w:spacing w:val="-1"/>
          <w:szCs w:val="24"/>
        </w:rPr>
        <w:t xml:space="preserve"> </w:t>
      </w:r>
      <w:proofErr w:type="spellStart"/>
      <w:r>
        <w:rPr>
          <w:spacing w:val="-1"/>
          <w:szCs w:val="24"/>
        </w:rPr>
        <w:t>kewajiban</w:t>
      </w:r>
      <w:proofErr w:type="spellEnd"/>
      <w:r>
        <w:rPr>
          <w:spacing w:val="-1"/>
          <w:szCs w:val="24"/>
        </w:rPr>
        <w:t xml:space="preserve"> </w:t>
      </w:r>
      <w:proofErr w:type="spellStart"/>
      <w:r>
        <w:rPr>
          <w:spacing w:val="-1"/>
          <w:szCs w:val="24"/>
        </w:rPr>
        <w:t>semua</w:t>
      </w:r>
      <w:proofErr w:type="spellEnd"/>
      <w:r>
        <w:rPr>
          <w:spacing w:val="-1"/>
          <w:szCs w:val="24"/>
        </w:rPr>
        <w:t xml:space="preserve"> </w:t>
      </w:r>
      <w:proofErr w:type="spellStart"/>
      <w:r>
        <w:rPr>
          <w:spacing w:val="-1"/>
          <w:szCs w:val="24"/>
        </w:rPr>
        <w:t>muslim</w:t>
      </w:r>
      <w:proofErr w:type="spellEnd"/>
      <w:r>
        <w:rPr>
          <w:spacing w:val="-1"/>
          <w:szCs w:val="24"/>
        </w:rPr>
        <w:t xml:space="preserve">, </w:t>
      </w:r>
      <w:proofErr w:type="spellStart"/>
      <w:r>
        <w:rPr>
          <w:spacing w:val="-1"/>
          <w:szCs w:val="24"/>
        </w:rPr>
        <w:t>termasuk</w:t>
      </w:r>
      <w:proofErr w:type="spellEnd"/>
      <w:r>
        <w:rPr>
          <w:spacing w:val="-1"/>
          <w:szCs w:val="24"/>
        </w:rPr>
        <w:t xml:space="preserve"> </w:t>
      </w:r>
      <w:proofErr w:type="spellStart"/>
      <w:r>
        <w:rPr>
          <w:spacing w:val="-1"/>
          <w:szCs w:val="24"/>
        </w:rPr>
        <w:t>membaca</w:t>
      </w:r>
      <w:proofErr w:type="spellEnd"/>
      <w:r>
        <w:rPr>
          <w:spacing w:val="-1"/>
          <w:szCs w:val="24"/>
        </w:rPr>
        <w:t xml:space="preserve"> dan </w:t>
      </w:r>
      <w:proofErr w:type="spellStart"/>
      <w:r>
        <w:rPr>
          <w:spacing w:val="-1"/>
          <w:szCs w:val="24"/>
        </w:rPr>
        <w:t>menghafalnya</w:t>
      </w:r>
      <w:proofErr w:type="spellEnd"/>
      <w:r>
        <w:rPr>
          <w:spacing w:val="-1"/>
          <w:szCs w:val="24"/>
        </w:rPr>
        <w:t xml:space="preserve">. </w:t>
      </w:r>
      <w:proofErr w:type="spellStart"/>
      <w:r>
        <w:rPr>
          <w:spacing w:val="-1"/>
          <w:szCs w:val="24"/>
        </w:rPr>
        <w:t>Maka</w:t>
      </w:r>
      <w:proofErr w:type="spellEnd"/>
      <w:r>
        <w:rPr>
          <w:spacing w:val="-1"/>
          <w:szCs w:val="24"/>
        </w:rPr>
        <w:t xml:space="preserve"> </w:t>
      </w:r>
      <w:proofErr w:type="spellStart"/>
      <w:r>
        <w:rPr>
          <w:spacing w:val="-1"/>
          <w:szCs w:val="24"/>
        </w:rPr>
        <w:t>tidak</w:t>
      </w:r>
      <w:proofErr w:type="spellEnd"/>
      <w:r>
        <w:rPr>
          <w:spacing w:val="-1"/>
          <w:szCs w:val="24"/>
        </w:rPr>
        <w:t xml:space="preserve"> </w:t>
      </w:r>
      <w:proofErr w:type="spellStart"/>
      <w:r>
        <w:rPr>
          <w:spacing w:val="-1"/>
          <w:szCs w:val="24"/>
        </w:rPr>
        <w:t>heran</w:t>
      </w:r>
      <w:proofErr w:type="spellEnd"/>
      <w:r>
        <w:rPr>
          <w:spacing w:val="-1"/>
          <w:szCs w:val="24"/>
        </w:rPr>
        <w:t xml:space="preserve"> </w:t>
      </w:r>
      <w:proofErr w:type="spellStart"/>
      <w:r>
        <w:rPr>
          <w:spacing w:val="-1"/>
          <w:szCs w:val="24"/>
        </w:rPr>
        <w:t>jutaan</w:t>
      </w:r>
      <w:proofErr w:type="spellEnd"/>
      <w:r>
        <w:rPr>
          <w:spacing w:val="-1"/>
          <w:szCs w:val="24"/>
        </w:rPr>
        <w:t xml:space="preserve"> orang </w:t>
      </w:r>
      <w:proofErr w:type="spellStart"/>
      <w:r>
        <w:rPr>
          <w:spacing w:val="-1"/>
          <w:szCs w:val="24"/>
        </w:rPr>
        <w:t>umat</w:t>
      </w:r>
      <w:proofErr w:type="spellEnd"/>
      <w:r>
        <w:rPr>
          <w:spacing w:val="-1"/>
          <w:szCs w:val="24"/>
        </w:rPr>
        <w:t xml:space="preserve"> </w:t>
      </w:r>
      <w:proofErr w:type="spellStart"/>
      <w:r>
        <w:rPr>
          <w:spacing w:val="-1"/>
          <w:szCs w:val="24"/>
        </w:rPr>
        <w:t>muslim</w:t>
      </w:r>
      <w:proofErr w:type="spellEnd"/>
      <w:r>
        <w:rPr>
          <w:spacing w:val="-1"/>
          <w:szCs w:val="24"/>
        </w:rPr>
        <w:t xml:space="preserve">, </w:t>
      </w:r>
      <w:proofErr w:type="spellStart"/>
      <w:r>
        <w:rPr>
          <w:spacing w:val="-1"/>
          <w:szCs w:val="24"/>
        </w:rPr>
        <w:t>baik</w:t>
      </w:r>
      <w:proofErr w:type="spellEnd"/>
      <w:r>
        <w:rPr>
          <w:spacing w:val="-1"/>
          <w:szCs w:val="24"/>
        </w:rPr>
        <w:t xml:space="preserve"> yang </w:t>
      </w:r>
      <w:proofErr w:type="spellStart"/>
      <w:r>
        <w:rPr>
          <w:spacing w:val="-1"/>
          <w:szCs w:val="24"/>
        </w:rPr>
        <w:t>mengerti</w:t>
      </w:r>
      <w:proofErr w:type="spellEnd"/>
      <w:r>
        <w:rPr>
          <w:spacing w:val="-1"/>
          <w:szCs w:val="24"/>
        </w:rPr>
        <w:t xml:space="preserve"> </w:t>
      </w:r>
      <w:proofErr w:type="spellStart"/>
      <w:r>
        <w:rPr>
          <w:spacing w:val="-1"/>
          <w:szCs w:val="24"/>
        </w:rPr>
        <w:t>atau</w:t>
      </w:r>
      <w:proofErr w:type="spellEnd"/>
      <w:r>
        <w:rPr>
          <w:spacing w:val="-1"/>
          <w:szCs w:val="24"/>
        </w:rPr>
        <w:t xml:space="preserve"> pun </w:t>
      </w:r>
      <w:proofErr w:type="spellStart"/>
      <w:r>
        <w:rPr>
          <w:spacing w:val="-1"/>
          <w:szCs w:val="24"/>
        </w:rPr>
        <w:t>tidak</w:t>
      </w:r>
      <w:proofErr w:type="spellEnd"/>
      <w:r>
        <w:rPr>
          <w:spacing w:val="-1"/>
          <w:szCs w:val="24"/>
        </w:rPr>
        <w:t xml:space="preserve"> </w:t>
      </w:r>
      <w:proofErr w:type="spellStart"/>
      <w:r>
        <w:rPr>
          <w:spacing w:val="-1"/>
          <w:szCs w:val="24"/>
        </w:rPr>
        <w:t>terkait</w:t>
      </w:r>
      <w:proofErr w:type="spellEnd"/>
      <w:r>
        <w:rPr>
          <w:spacing w:val="-1"/>
          <w:szCs w:val="24"/>
        </w:rPr>
        <w:t xml:space="preserve"> </w:t>
      </w:r>
      <w:proofErr w:type="spellStart"/>
      <w:r>
        <w:rPr>
          <w:spacing w:val="-1"/>
          <w:szCs w:val="24"/>
        </w:rPr>
        <w:t>artinya</w:t>
      </w:r>
      <w:proofErr w:type="spellEnd"/>
      <w:r>
        <w:rPr>
          <w:spacing w:val="-1"/>
          <w:szCs w:val="24"/>
        </w:rPr>
        <w:t xml:space="preserve"> dan yang </w:t>
      </w:r>
      <w:proofErr w:type="spellStart"/>
      <w:r>
        <w:rPr>
          <w:spacing w:val="-1"/>
          <w:szCs w:val="24"/>
        </w:rPr>
        <w:t>bisa</w:t>
      </w:r>
      <w:proofErr w:type="spellEnd"/>
      <w:r>
        <w:rPr>
          <w:spacing w:val="-1"/>
          <w:szCs w:val="24"/>
        </w:rPr>
        <w:t xml:space="preserve"> </w:t>
      </w:r>
      <w:proofErr w:type="spellStart"/>
      <w:r>
        <w:rPr>
          <w:spacing w:val="-1"/>
          <w:szCs w:val="24"/>
        </w:rPr>
        <w:t>atau</w:t>
      </w:r>
      <w:proofErr w:type="spellEnd"/>
      <w:r>
        <w:rPr>
          <w:spacing w:val="-1"/>
          <w:szCs w:val="24"/>
        </w:rPr>
        <w:t xml:space="preserve"> pun </w:t>
      </w:r>
      <w:proofErr w:type="spellStart"/>
      <w:r>
        <w:rPr>
          <w:spacing w:val="-1"/>
          <w:szCs w:val="24"/>
        </w:rPr>
        <w:t>tidak</w:t>
      </w:r>
      <w:proofErr w:type="spellEnd"/>
      <w:r>
        <w:rPr>
          <w:spacing w:val="-1"/>
          <w:szCs w:val="24"/>
        </w:rPr>
        <w:t xml:space="preserve"> </w:t>
      </w:r>
      <w:proofErr w:type="spellStart"/>
      <w:r>
        <w:rPr>
          <w:spacing w:val="-1"/>
          <w:szCs w:val="24"/>
        </w:rPr>
        <w:t>bisa</w:t>
      </w:r>
      <w:proofErr w:type="spellEnd"/>
      <w:r>
        <w:rPr>
          <w:spacing w:val="-1"/>
          <w:szCs w:val="24"/>
        </w:rPr>
        <w:t xml:space="preserve"> </w:t>
      </w:r>
      <w:proofErr w:type="spellStart"/>
      <w:r>
        <w:rPr>
          <w:spacing w:val="-1"/>
          <w:szCs w:val="24"/>
        </w:rPr>
        <w:t>menulis</w:t>
      </w:r>
      <w:proofErr w:type="spellEnd"/>
      <w:r>
        <w:rPr>
          <w:spacing w:val="-1"/>
          <w:szCs w:val="24"/>
        </w:rPr>
        <w:t xml:space="preserve"> </w:t>
      </w:r>
      <w:proofErr w:type="spellStart"/>
      <w:r>
        <w:rPr>
          <w:spacing w:val="-1"/>
          <w:szCs w:val="24"/>
        </w:rPr>
        <w:t>hurufnya</w:t>
      </w:r>
      <w:proofErr w:type="spellEnd"/>
      <w:r>
        <w:rPr>
          <w:spacing w:val="-1"/>
          <w:szCs w:val="24"/>
        </w:rPr>
        <w:t xml:space="preserve"> oleh orang </w:t>
      </w:r>
      <w:proofErr w:type="spellStart"/>
      <w:r>
        <w:rPr>
          <w:spacing w:val="-1"/>
          <w:szCs w:val="24"/>
        </w:rPr>
        <w:t>tua</w:t>
      </w:r>
      <w:proofErr w:type="spellEnd"/>
      <w:r>
        <w:rPr>
          <w:spacing w:val="-1"/>
          <w:szCs w:val="24"/>
        </w:rPr>
        <w:t xml:space="preserve">, </w:t>
      </w:r>
      <w:proofErr w:type="spellStart"/>
      <w:r>
        <w:rPr>
          <w:spacing w:val="-1"/>
          <w:szCs w:val="24"/>
        </w:rPr>
        <w:t>remaja</w:t>
      </w:r>
      <w:proofErr w:type="spellEnd"/>
      <w:r>
        <w:rPr>
          <w:spacing w:val="-1"/>
          <w:szCs w:val="24"/>
        </w:rPr>
        <w:t xml:space="preserve"> </w:t>
      </w:r>
      <w:proofErr w:type="spellStart"/>
      <w:r>
        <w:rPr>
          <w:spacing w:val="-1"/>
          <w:szCs w:val="24"/>
        </w:rPr>
        <w:t>sampai</w:t>
      </w:r>
      <w:proofErr w:type="spellEnd"/>
      <w:r>
        <w:rPr>
          <w:spacing w:val="-1"/>
          <w:szCs w:val="24"/>
        </w:rPr>
        <w:t xml:space="preserve"> </w:t>
      </w:r>
      <w:proofErr w:type="spellStart"/>
      <w:r>
        <w:rPr>
          <w:spacing w:val="-1"/>
          <w:szCs w:val="24"/>
        </w:rPr>
        <w:t>anak-anak</w:t>
      </w:r>
      <w:proofErr w:type="spellEnd"/>
      <w:r>
        <w:rPr>
          <w:spacing w:val="-1"/>
          <w:szCs w:val="24"/>
        </w:rPr>
        <w:t xml:space="preserve"> </w:t>
      </w:r>
      <w:proofErr w:type="spellStart"/>
      <w:r>
        <w:rPr>
          <w:spacing w:val="-1"/>
          <w:szCs w:val="24"/>
        </w:rPr>
        <w:t>berbondong</w:t>
      </w:r>
      <w:proofErr w:type="spellEnd"/>
      <w:r>
        <w:rPr>
          <w:spacing w:val="-1"/>
          <w:szCs w:val="24"/>
        </w:rPr>
        <w:t xml:space="preserve"> </w:t>
      </w:r>
      <w:proofErr w:type="spellStart"/>
      <w:r>
        <w:rPr>
          <w:spacing w:val="-1"/>
          <w:szCs w:val="24"/>
        </w:rPr>
        <w:t>untuk</w:t>
      </w:r>
      <w:proofErr w:type="spellEnd"/>
      <w:r>
        <w:rPr>
          <w:spacing w:val="-1"/>
          <w:szCs w:val="24"/>
        </w:rPr>
        <w:t xml:space="preserve"> </w:t>
      </w:r>
      <w:proofErr w:type="spellStart"/>
      <w:r>
        <w:rPr>
          <w:spacing w:val="-1"/>
          <w:szCs w:val="24"/>
        </w:rPr>
        <w:t>belajar</w:t>
      </w:r>
      <w:proofErr w:type="spellEnd"/>
      <w:r>
        <w:rPr>
          <w:spacing w:val="-1"/>
          <w:szCs w:val="24"/>
        </w:rPr>
        <w:t xml:space="preserve"> dan </w:t>
      </w:r>
      <w:proofErr w:type="spellStart"/>
      <w:r>
        <w:rPr>
          <w:spacing w:val="-1"/>
          <w:szCs w:val="24"/>
        </w:rPr>
        <w:t>terus</w:t>
      </w:r>
      <w:proofErr w:type="spellEnd"/>
      <w:r>
        <w:rPr>
          <w:spacing w:val="-1"/>
          <w:szCs w:val="24"/>
        </w:rPr>
        <w:t xml:space="preserve"> </w:t>
      </w:r>
      <w:proofErr w:type="spellStart"/>
      <w:r>
        <w:rPr>
          <w:spacing w:val="-1"/>
          <w:szCs w:val="24"/>
        </w:rPr>
        <w:t>membacanya</w:t>
      </w:r>
      <w:proofErr w:type="spellEnd"/>
      <w:r w:rsidR="002E44C1">
        <w:rPr>
          <w:spacing w:val="-1"/>
          <w:szCs w:val="24"/>
        </w:rPr>
        <w:fldChar w:fldCharType="begin" w:fldLock="1"/>
      </w:r>
      <w:r w:rsidR="002E44C1">
        <w:rPr>
          <w:spacing w:val="-1"/>
          <w:szCs w:val="24"/>
        </w:rPr>
        <w:instrText>ADDIN CSL_CITATION {"citationItems":[{"id":"ITEM-1","itemData":{"DOI":"10.29207/resti.v2i1.285","ISSN":"2580-0760","abstract":"Al-Qur’an is a scripture which contains the saying of Allah Subhanahu Wa Ta’aala and was revealed to Prophet Muhammad. The 30th juz is the juz that exists in the Al-Qur’an. When studying how to read Al-Qur’an well, the first thing that is learned is reading and memorizing surahs in the 30th juz. Nevertheless, there is a problem in remembering or knowing the surah name and the verse which are in the 30th juz. An android application was developed in order to recognize the surah names in the 30th juz by utilizing speech recognition technology to overcome that problem. Markov Model (Markov Chain) algorithm was implemented in this application. This algorithm will process user’s speech and compute probability of the surah name that was spoken. Speech detection testing gave result that the highest accuracy of application in recognizing the speeches was in the environment without noise with the accuracy of 100% in the most ideal distance is 50 cm for male and for female user. Based on the blackbox testing result, all functionalities of the application have functionated well. Control flow testing gave result that the value is 7 which indicates that the code is simple and well written. 87,74% respondents answered, by filling up the questionnaires, that the application is useful in order to make user knows better about the surah names in the 30th juz.","author":[{"dropping-particle":"","family":"Rahmantara","given":"Dhimas Sena","non-dropping-particle":"","parse-names":false,"suffix":""},{"dropping-particle":"","family":"Wardhani","given":"Kartina Diah Kesuma","non-dropping-particle":"","parse-names":false,"suffix":""},{"dropping-particle":"","family":"Saf","given":"Maksum Ro’is Adin","non-dropping-particle":"","parse-names":false,"suffix":""}],"container-title":"Jurnal RESTI (Rekayasa Sistem dan Teknologi Informasi)","id":"ITEM-1","issue":"1","issued":{"date-parts":[["2018"]]},"page":"345-353","title":"Aplikasi Pengenalan Nama Surah pada Juz ke 30 Kitab Suci Al-Qur’an Menggunakan Speech Recognition","type":"article-journal","volume":"2"},"uris":["http://www.mendeley.com/documents/?uuid=7aca5fc3-44a5-452d-b978-b4c0c17cdfb5"]}],"mendeley":{"formattedCitation":"[1]","plainTextFormattedCitation":"[1]","previouslyFormattedCitation":"[1]"},"properties":{"noteIndex":0},"schema":"https://github.com/citation-style-language/schema/raw/master/csl-citation.json"}</w:instrText>
      </w:r>
      <w:r w:rsidR="002E44C1">
        <w:rPr>
          <w:spacing w:val="-1"/>
          <w:szCs w:val="24"/>
        </w:rPr>
        <w:fldChar w:fldCharType="separate"/>
      </w:r>
      <w:r w:rsidR="002E44C1" w:rsidRPr="002E44C1">
        <w:rPr>
          <w:noProof/>
          <w:spacing w:val="-1"/>
          <w:szCs w:val="24"/>
        </w:rPr>
        <w:t>[1]</w:t>
      </w:r>
      <w:r w:rsidR="002E44C1">
        <w:rPr>
          <w:spacing w:val="-1"/>
          <w:szCs w:val="24"/>
        </w:rPr>
        <w:fldChar w:fldCharType="end"/>
      </w:r>
      <w:r>
        <w:rPr>
          <w:spacing w:val="-1"/>
          <w:szCs w:val="24"/>
        </w:rPr>
        <w:t xml:space="preserve">. </w:t>
      </w:r>
      <w:proofErr w:type="spellStart"/>
      <w:r>
        <w:rPr>
          <w:spacing w:val="-1"/>
          <w:szCs w:val="24"/>
        </w:rPr>
        <w:t>Bahkan</w:t>
      </w:r>
      <w:proofErr w:type="spellEnd"/>
      <w:r>
        <w:rPr>
          <w:spacing w:val="-1"/>
          <w:szCs w:val="24"/>
        </w:rPr>
        <w:t xml:space="preserve"> </w:t>
      </w:r>
      <w:proofErr w:type="spellStart"/>
      <w:r>
        <w:rPr>
          <w:spacing w:val="-1"/>
          <w:szCs w:val="24"/>
        </w:rPr>
        <w:t>bukan</w:t>
      </w:r>
      <w:proofErr w:type="spellEnd"/>
      <w:r>
        <w:rPr>
          <w:spacing w:val="-1"/>
          <w:szCs w:val="24"/>
        </w:rPr>
        <w:t xml:space="preserve"> </w:t>
      </w:r>
      <w:proofErr w:type="spellStart"/>
      <w:r>
        <w:rPr>
          <w:spacing w:val="-1"/>
          <w:szCs w:val="24"/>
        </w:rPr>
        <w:t>cuma</w:t>
      </w:r>
      <w:proofErr w:type="spellEnd"/>
      <w:r>
        <w:rPr>
          <w:spacing w:val="-1"/>
          <w:szCs w:val="24"/>
        </w:rPr>
        <w:t xml:space="preserve"> orang-orang normal yang </w:t>
      </w:r>
      <w:proofErr w:type="spellStart"/>
      <w:r>
        <w:rPr>
          <w:spacing w:val="-1"/>
          <w:szCs w:val="24"/>
        </w:rPr>
        <w:t>terlihat</w:t>
      </w:r>
      <w:proofErr w:type="spellEnd"/>
      <w:r>
        <w:rPr>
          <w:spacing w:val="-1"/>
          <w:szCs w:val="24"/>
        </w:rPr>
        <w:t xml:space="preserve"> </w:t>
      </w:r>
      <w:proofErr w:type="spellStart"/>
      <w:r>
        <w:rPr>
          <w:spacing w:val="-1"/>
          <w:szCs w:val="24"/>
        </w:rPr>
        <w:t>sempurna</w:t>
      </w:r>
      <w:proofErr w:type="spellEnd"/>
      <w:r>
        <w:rPr>
          <w:spacing w:val="-1"/>
          <w:szCs w:val="24"/>
        </w:rPr>
        <w:t xml:space="preserve"> </w:t>
      </w:r>
      <w:proofErr w:type="spellStart"/>
      <w:r>
        <w:rPr>
          <w:spacing w:val="-1"/>
          <w:szCs w:val="24"/>
        </w:rPr>
        <w:t>secara</w:t>
      </w:r>
      <w:proofErr w:type="spellEnd"/>
      <w:r>
        <w:rPr>
          <w:spacing w:val="-1"/>
          <w:szCs w:val="24"/>
        </w:rPr>
        <w:t xml:space="preserve"> </w:t>
      </w:r>
      <w:proofErr w:type="spellStart"/>
      <w:r>
        <w:rPr>
          <w:spacing w:val="-1"/>
          <w:szCs w:val="24"/>
        </w:rPr>
        <w:t>fisik</w:t>
      </w:r>
      <w:proofErr w:type="spellEnd"/>
      <w:r>
        <w:rPr>
          <w:spacing w:val="-1"/>
          <w:szCs w:val="24"/>
        </w:rPr>
        <w:t xml:space="preserve">. </w:t>
      </w:r>
      <w:proofErr w:type="spellStart"/>
      <w:r>
        <w:rPr>
          <w:spacing w:val="-1"/>
          <w:szCs w:val="24"/>
        </w:rPr>
        <w:t>Namun</w:t>
      </w:r>
      <w:proofErr w:type="spellEnd"/>
      <w:r>
        <w:rPr>
          <w:spacing w:val="-1"/>
          <w:szCs w:val="24"/>
        </w:rPr>
        <w:t xml:space="preserve">, </w:t>
      </w:r>
      <w:proofErr w:type="spellStart"/>
      <w:r>
        <w:rPr>
          <w:spacing w:val="-1"/>
          <w:szCs w:val="24"/>
        </w:rPr>
        <w:t>dapat</w:t>
      </w:r>
      <w:proofErr w:type="spellEnd"/>
      <w:r>
        <w:rPr>
          <w:spacing w:val="-1"/>
          <w:szCs w:val="24"/>
        </w:rPr>
        <w:t xml:space="preserve"> </w:t>
      </w:r>
      <w:proofErr w:type="spellStart"/>
      <w:r>
        <w:rPr>
          <w:spacing w:val="-1"/>
          <w:szCs w:val="24"/>
        </w:rPr>
        <w:t>kita</w:t>
      </w:r>
      <w:proofErr w:type="spellEnd"/>
      <w:r>
        <w:rPr>
          <w:spacing w:val="-1"/>
          <w:szCs w:val="24"/>
        </w:rPr>
        <w:t xml:space="preserve"> </w:t>
      </w:r>
      <w:proofErr w:type="spellStart"/>
      <w:r>
        <w:rPr>
          <w:spacing w:val="-1"/>
          <w:szCs w:val="24"/>
        </w:rPr>
        <w:t>jumpai</w:t>
      </w:r>
      <w:proofErr w:type="spellEnd"/>
      <w:r>
        <w:rPr>
          <w:spacing w:val="-1"/>
          <w:szCs w:val="24"/>
        </w:rPr>
        <w:t xml:space="preserve"> juga </w:t>
      </w:r>
      <w:proofErr w:type="spellStart"/>
      <w:r>
        <w:rPr>
          <w:spacing w:val="-1"/>
          <w:szCs w:val="24"/>
        </w:rPr>
        <w:t>mereka</w:t>
      </w:r>
      <w:proofErr w:type="spellEnd"/>
      <w:r>
        <w:rPr>
          <w:spacing w:val="-1"/>
          <w:szCs w:val="24"/>
        </w:rPr>
        <w:t xml:space="preserve"> yang </w:t>
      </w:r>
      <w:proofErr w:type="spellStart"/>
      <w:r>
        <w:rPr>
          <w:spacing w:val="-1"/>
          <w:szCs w:val="24"/>
        </w:rPr>
        <w:t>terbatas</w:t>
      </w:r>
      <w:proofErr w:type="spellEnd"/>
      <w:r>
        <w:rPr>
          <w:spacing w:val="-1"/>
          <w:szCs w:val="24"/>
        </w:rPr>
        <w:t xml:space="preserve"> </w:t>
      </w:r>
      <w:proofErr w:type="spellStart"/>
      <w:r>
        <w:rPr>
          <w:spacing w:val="-1"/>
          <w:szCs w:val="24"/>
        </w:rPr>
        <w:t>secara</w:t>
      </w:r>
      <w:proofErr w:type="spellEnd"/>
      <w:r>
        <w:rPr>
          <w:spacing w:val="-1"/>
          <w:szCs w:val="24"/>
        </w:rPr>
        <w:t xml:space="preserve"> </w:t>
      </w:r>
      <w:proofErr w:type="spellStart"/>
      <w:r>
        <w:rPr>
          <w:spacing w:val="-1"/>
          <w:szCs w:val="24"/>
        </w:rPr>
        <w:t>fisik</w:t>
      </w:r>
      <w:proofErr w:type="spellEnd"/>
      <w:r>
        <w:rPr>
          <w:spacing w:val="-1"/>
          <w:szCs w:val="24"/>
        </w:rPr>
        <w:t xml:space="preserve"> </w:t>
      </w:r>
      <w:proofErr w:type="spellStart"/>
      <w:r>
        <w:rPr>
          <w:spacing w:val="-1"/>
          <w:szCs w:val="24"/>
        </w:rPr>
        <w:t>atau</w:t>
      </w:r>
      <w:proofErr w:type="spellEnd"/>
      <w:r>
        <w:rPr>
          <w:spacing w:val="-1"/>
          <w:szCs w:val="24"/>
        </w:rPr>
        <w:t xml:space="preserve"> </w:t>
      </w:r>
      <w:proofErr w:type="spellStart"/>
      <w:r>
        <w:rPr>
          <w:spacing w:val="-1"/>
          <w:szCs w:val="24"/>
        </w:rPr>
        <w:t>biasa</w:t>
      </w:r>
      <w:proofErr w:type="spellEnd"/>
      <w:r>
        <w:rPr>
          <w:spacing w:val="-1"/>
          <w:szCs w:val="24"/>
        </w:rPr>
        <w:t xml:space="preserve"> </w:t>
      </w:r>
      <w:proofErr w:type="spellStart"/>
      <w:r>
        <w:rPr>
          <w:spacing w:val="-1"/>
          <w:szCs w:val="24"/>
        </w:rPr>
        <w:t>disebut</w:t>
      </w:r>
      <w:proofErr w:type="spellEnd"/>
      <w:r>
        <w:rPr>
          <w:spacing w:val="-1"/>
          <w:szCs w:val="24"/>
        </w:rPr>
        <w:t xml:space="preserve"> </w:t>
      </w:r>
      <w:proofErr w:type="spellStart"/>
      <w:r>
        <w:rPr>
          <w:spacing w:val="-1"/>
          <w:szCs w:val="24"/>
        </w:rPr>
        <w:t>disabilitas</w:t>
      </w:r>
      <w:proofErr w:type="spellEnd"/>
      <w:r>
        <w:rPr>
          <w:spacing w:val="-1"/>
          <w:szCs w:val="24"/>
        </w:rPr>
        <w:t xml:space="preserve"> </w:t>
      </w:r>
      <w:proofErr w:type="spellStart"/>
      <w:r>
        <w:rPr>
          <w:spacing w:val="-1"/>
          <w:szCs w:val="24"/>
        </w:rPr>
        <w:t>baik</w:t>
      </w:r>
      <w:proofErr w:type="spellEnd"/>
      <w:r>
        <w:rPr>
          <w:spacing w:val="-1"/>
          <w:szCs w:val="24"/>
        </w:rPr>
        <w:t xml:space="preserve"> </w:t>
      </w:r>
      <w:proofErr w:type="spellStart"/>
      <w:r>
        <w:rPr>
          <w:spacing w:val="-1"/>
          <w:szCs w:val="24"/>
        </w:rPr>
        <w:t>sejak</w:t>
      </w:r>
      <w:proofErr w:type="spellEnd"/>
      <w:r>
        <w:rPr>
          <w:spacing w:val="-1"/>
          <w:szCs w:val="24"/>
        </w:rPr>
        <w:t xml:space="preserve"> </w:t>
      </w:r>
      <w:proofErr w:type="spellStart"/>
      <w:r>
        <w:rPr>
          <w:spacing w:val="-1"/>
          <w:szCs w:val="24"/>
        </w:rPr>
        <w:t>lahir</w:t>
      </w:r>
      <w:proofErr w:type="spellEnd"/>
      <w:r>
        <w:rPr>
          <w:spacing w:val="-1"/>
          <w:szCs w:val="24"/>
        </w:rPr>
        <w:t xml:space="preserve"> </w:t>
      </w:r>
      <w:proofErr w:type="spellStart"/>
      <w:r>
        <w:rPr>
          <w:spacing w:val="-1"/>
          <w:szCs w:val="24"/>
        </w:rPr>
        <w:t>maupun</w:t>
      </w:r>
      <w:proofErr w:type="spellEnd"/>
      <w:r>
        <w:rPr>
          <w:spacing w:val="-1"/>
          <w:szCs w:val="24"/>
        </w:rPr>
        <w:t xml:space="preserve"> </w:t>
      </w:r>
      <w:proofErr w:type="spellStart"/>
      <w:r>
        <w:rPr>
          <w:spacing w:val="-1"/>
          <w:szCs w:val="24"/>
        </w:rPr>
        <w:t>karena</w:t>
      </w:r>
      <w:proofErr w:type="spellEnd"/>
      <w:r>
        <w:rPr>
          <w:spacing w:val="-1"/>
          <w:szCs w:val="24"/>
        </w:rPr>
        <w:t xml:space="preserve"> </w:t>
      </w:r>
      <w:proofErr w:type="spellStart"/>
      <w:r>
        <w:rPr>
          <w:spacing w:val="-1"/>
          <w:szCs w:val="24"/>
        </w:rPr>
        <w:t>kecelakaan</w:t>
      </w:r>
      <w:proofErr w:type="spellEnd"/>
      <w:r>
        <w:rPr>
          <w:spacing w:val="-1"/>
          <w:szCs w:val="24"/>
        </w:rPr>
        <w:t xml:space="preserve"> juga </w:t>
      </w:r>
      <w:proofErr w:type="spellStart"/>
      <w:r>
        <w:rPr>
          <w:spacing w:val="-1"/>
          <w:szCs w:val="24"/>
        </w:rPr>
        <w:t>sangat</w:t>
      </w:r>
      <w:proofErr w:type="spellEnd"/>
      <w:r>
        <w:rPr>
          <w:spacing w:val="-1"/>
          <w:szCs w:val="24"/>
        </w:rPr>
        <w:t xml:space="preserve"> </w:t>
      </w:r>
      <w:proofErr w:type="spellStart"/>
      <w:r>
        <w:rPr>
          <w:spacing w:val="-1"/>
          <w:szCs w:val="24"/>
        </w:rPr>
        <w:t>bersemangat</w:t>
      </w:r>
      <w:proofErr w:type="spellEnd"/>
      <w:r>
        <w:rPr>
          <w:spacing w:val="-1"/>
          <w:szCs w:val="24"/>
        </w:rPr>
        <w:t xml:space="preserve"> </w:t>
      </w:r>
      <w:proofErr w:type="spellStart"/>
      <w:r>
        <w:rPr>
          <w:spacing w:val="-1"/>
          <w:szCs w:val="24"/>
        </w:rPr>
        <w:t>dalam</w:t>
      </w:r>
      <w:proofErr w:type="spellEnd"/>
      <w:r>
        <w:rPr>
          <w:spacing w:val="-1"/>
          <w:szCs w:val="24"/>
        </w:rPr>
        <w:t xml:space="preserve"> </w:t>
      </w:r>
      <w:proofErr w:type="spellStart"/>
      <w:r>
        <w:rPr>
          <w:spacing w:val="-1"/>
          <w:szCs w:val="24"/>
        </w:rPr>
        <w:t>membaca</w:t>
      </w:r>
      <w:proofErr w:type="spellEnd"/>
      <w:r>
        <w:rPr>
          <w:spacing w:val="-1"/>
          <w:szCs w:val="24"/>
        </w:rPr>
        <w:t xml:space="preserve"> </w:t>
      </w:r>
      <w:proofErr w:type="spellStart"/>
      <w:r>
        <w:rPr>
          <w:spacing w:val="-1"/>
          <w:szCs w:val="24"/>
        </w:rPr>
        <w:t>bahkan</w:t>
      </w:r>
      <w:proofErr w:type="spellEnd"/>
      <w:r>
        <w:rPr>
          <w:spacing w:val="-1"/>
          <w:szCs w:val="24"/>
        </w:rPr>
        <w:t xml:space="preserve"> </w:t>
      </w:r>
      <w:proofErr w:type="spellStart"/>
      <w:r>
        <w:rPr>
          <w:spacing w:val="-1"/>
          <w:szCs w:val="24"/>
        </w:rPr>
        <w:t>menghafal</w:t>
      </w:r>
      <w:proofErr w:type="spellEnd"/>
      <w:r>
        <w:rPr>
          <w:spacing w:val="-1"/>
          <w:szCs w:val="24"/>
        </w:rPr>
        <w:t xml:space="preserve"> Al Qur’an. Adapun Al Qur’an </w:t>
      </w:r>
      <w:proofErr w:type="spellStart"/>
      <w:r>
        <w:rPr>
          <w:spacing w:val="-1"/>
          <w:szCs w:val="24"/>
        </w:rPr>
        <w:t>sendiri</w:t>
      </w:r>
      <w:proofErr w:type="spellEnd"/>
      <w:r>
        <w:rPr>
          <w:spacing w:val="-1"/>
          <w:szCs w:val="24"/>
        </w:rPr>
        <w:t xml:space="preserve"> </w:t>
      </w:r>
      <w:proofErr w:type="spellStart"/>
      <w:r>
        <w:rPr>
          <w:spacing w:val="-1"/>
          <w:szCs w:val="24"/>
        </w:rPr>
        <w:t>terdiri</w:t>
      </w:r>
      <w:proofErr w:type="spellEnd"/>
      <w:r>
        <w:rPr>
          <w:spacing w:val="-1"/>
          <w:szCs w:val="24"/>
        </w:rPr>
        <w:t xml:space="preserve"> </w:t>
      </w:r>
      <w:proofErr w:type="spellStart"/>
      <w:r>
        <w:rPr>
          <w:spacing w:val="-1"/>
          <w:szCs w:val="24"/>
        </w:rPr>
        <w:t>dari</w:t>
      </w:r>
      <w:proofErr w:type="spellEnd"/>
      <w:r>
        <w:rPr>
          <w:spacing w:val="-1"/>
          <w:szCs w:val="24"/>
        </w:rPr>
        <w:t xml:space="preserve"> 30 </w:t>
      </w:r>
      <w:proofErr w:type="spellStart"/>
      <w:r>
        <w:rPr>
          <w:spacing w:val="-1"/>
          <w:szCs w:val="24"/>
        </w:rPr>
        <w:t>juz</w:t>
      </w:r>
      <w:proofErr w:type="spellEnd"/>
      <w:r>
        <w:rPr>
          <w:spacing w:val="-1"/>
          <w:szCs w:val="24"/>
        </w:rPr>
        <w:t xml:space="preserve">, 114 surah dan 6236 </w:t>
      </w:r>
      <w:proofErr w:type="spellStart"/>
      <w:r>
        <w:rPr>
          <w:spacing w:val="-1"/>
          <w:szCs w:val="24"/>
        </w:rPr>
        <w:t>ayat</w:t>
      </w:r>
      <w:proofErr w:type="spellEnd"/>
      <w:r>
        <w:rPr>
          <w:spacing w:val="-1"/>
          <w:szCs w:val="24"/>
        </w:rPr>
        <w:t xml:space="preserve"> di </w:t>
      </w:r>
      <w:proofErr w:type="spellStart"/>
      <w:r>
        <w:rPr>
          <w:spacing w:val="-1"/>
          <w:szCs w:val="24"/>
        </w:rPr>
        <w:t>dalamnya</w:t>
      </w:r>
      <w:proofErr w:type="spellEnd"/>
      <w:r w:rsidR="008D6A98">
        <w:rPr>
          <w:spacing w:val="-1"/>
          <w:szCs w:val="24"/>
        </w:rPr>
        <w:fldChar w:fldCharType="begin" w:fldLock="1"/>
      </w:r>
      <w:r w:rsidR="008D6A98">
        <w:rPr>
          <w:spacing w:val="-1"/>
          <w:szCs w:val="24"/>
        </w:rPr>
        <w:instrText>ADDIN CSL_CITATION {"citationItems":[{"id":"ITEM-1","itemData":{"ISBN":"9789793649818","author":[{"dropping-particle":"","family":"Nufus","given":"H","non-dropping-particle":"","parse-names":false,"suffix":""},{"dropping-particle":"","family":"Solekhah","given":"N","non-dropping-particle":"","parse-names":false,"suffix":""},{"dropping-particle":"","family":"Sarosa","given":"M","non-dropping-particle":"","parse-names":false,"suffix":""},{"dropping-particle":"","family":"Zakaria","given":"MN","non-dropping-particle":"","parse-names":false,"suffix":""}],"container-title":"Proceeding SENDI_U","id":"ITEM-1","issued":{"date-parts":[["2015"]]},"page":"978-979","title":"Rancang Bangun Aplikasi Al Quran Digital Untuk Penyandang Disabilitas Tangan Berbasis Command Voice Pada Perangkat","type":"article-journal"},"uris":["http://www.mendeley.com/documents/?uuid=3a263fe6-6360-476f-9e54-96a5063760b2"]}],"mendeley":{"formattedCitation":"[2]","plainTextFormattedCitation":"[2]"},"properties":{"noteIndex":0},"schema":"https://github.com/citation-style-language/schema/raw/master/csl-citation.json"}</w:instrText>
      </w:r>
      <w:r w:rsidR="008D6A98">
        <w:rPr>
          <w:spacing w:val="-1"/>
          <w:szCs w:val="24"/>
        </w:rPr>
        <w:fldChar w:fldCharType="separate"/>
      </w:r>
      <w:r w:rsidR="008D6A98" w:rsidRPr="008D6A98">
        <w:rPr>
          <w:noProof/>
          <w:spacing w:val="-1"/>
          <w:szCs w:val="24"/>
        </w:rPr>
        <w:t>[2]</w:t>
      </w:r>
      <w:r w:rsidR="008D6A98">
        <w:rPr>
          <w:spacing w:val="-1"/>
          <w:szCs w:val="24"/>
        </w:rPr>
        <w:fldChar w:fldCharType="end"/>
      </w:r>
      <w:r>
        <w:rPr>
          <w:spacing w:val="-1"/>
          <w:szCs w:val="24"/>
        </w:rPr>
        <w:t>.</w:t>
      </w:r>
    </w:p>
    <w:p w14:paraId="6BBC684F" w14:textId="62CBB2DC" w:rsidR="00AC6B7E" w:rsidRDefault="00AC6B7E" w:rsidP="00AC6B7E">
      <w:pPr>
        <w:ind w:firstLineChars="150" w:firstLine="358"/>
        <w:jc w:val="both"/>
        <w:rPr>
          <w:spacing w:val="-1"/>
          <w:szCs w:val="24"/>
        </w:rPr>
      </w:pPr>
      <w:r>
        <w:rPr>
          <w:spacing w:val="-1"/>
          <w:szCs w:val="24"/>
        </w:rPr>
        <w:t xml:space="preserve">Data </w:t>
      </w:r>
      <w:proofErr w:type="spellStart"/>
      <w:r>
        <w:rPr>
          <w:spacing w:val="-1"/>
          <w:szCs w:val="24"/>
        </w:rPr>
        <w:t>dari</w:t>
      </w:r>
      <w:proofErr w:type="spellEnd"/>
      <w:r>
        <w:rPr>
          <w:spacing w:val="-1"/>
          <w:szCs w:val="24"/>
        </w:rPr>
        <w:t xml:space="preserve"> Dewan </w:t>
      </w:r>
      <w:proofErr w:type="spellStart"/>
      <w:r>
        <w:rPr>
          <w:spacing w:val="-1"/>
          <w:szCs w:val="24"/>
        </w:rPr>
        <w:t>Penasihat</w:t>
      </w:r>
      <w:proofErr w:type="spellEnd"/>
      <w:r>
        <w:rPr>
          <w:spacing w:val="-1"/>
          <w:szCs w:val="24"/>
        </w:rPr>
        <w:t xml:space="preserve"> Nusantara </w:t>
      </w:r>
      <w:proofErr w:type="spellStart"/>
      <w:r>
        <w:rPr>
          <w:spacing w:val="-1"/>
          <w:szCs w:val="24"/>
        </w:rPr>
        <w:t>Mengaji</w:t>
      </w:r>
      <w:proofErr w:type="spellEnd"/>
      <w:r>
        <w:rPr>
          <w:spacing w:val="-1"/>
          <w:szCs w:val="24"/>
        </w:rPr>
        <w:t xml:space="preserve">, </w:t>
      </w:r>
      <w:proofErr w:type="spellStart"/>
      <w:r>
        <w:rPr>
          <w:spacing w:val="-1"/>
          <w:szCs w:val="24"/>
        </w:rPr>
        <w:t>jumlah</w:t>
      </w:r>
      <w:proofErr w:type="spellEnd"/>
      <w:r>
        <w:rPr>
          <w:spacing w:val="-1"/>
          <w:szCs w:val="24"/>
        </w:rPr>
        <w:t xml:space="preserve"> </w:t>
      </w:r>
      <w:proofErr w:type="spellStart"/>
      <w:r>
        <w:rPr>
          <w:spacing w:val="-1"/>
          <w:szCs w:val="24"/>
        </w:rPr>
        <w:t>hafidz</w:t>
      </w:r>
      <w:proofErr w:type="spellEnd"/>
      <w:r>
        <w:rPr>
          <w:spacing w:val="-1"/>
          <w:szCs w:val="24"/>
        </w:rPr>
        <w:t xml:space="preserve"> (</w:t>
      </w:r>
      <w:proofErr w:type="spellStart"/>
      <w:r>
        <w:rPr>
          <w:spacing w:val="-1"/>
          <w:szCs w:val="24"/>
        </w:rPr>
        <w:t>penghafal</w:t>
      </w:r>
      <w:proofErr w:type="spellEnd"/>
      <w:r>
        <w:rPr>
          <w:spacing w:val="-1"/>
          <w:szCs w:val="24"/>
        </w:rPr>
        <w:t xml:space="preserve"> </w:t>
      </w:r>
      <w:proofErr w:type="spellStart"/>
      <w:r>
        <w:rPr>
          <w:spacing w:val="-1"/>
          <w:szCs w:val="24"/>
        </w:rPr>
        <w:t>qur’an</w:t>
      </w:r>
      <w:proofErr w:type="spellEnd"/>
      <w:r>
        <w:rPr>
          <w:spacing w:val="-1"/>
          <w:szCs w:val="24"/>
        </w:rPr>
        <w:t xml:space="preserve">) di Indonesia </w:t>
      </w:r>
      <w:proofErr w:type="spellStart"/>
      <w:r>
        <w:rPr>
          <w:spacing w:val="-1"/>
          <w:szCs w:val="24"/>
        </w:rPr>
        <w:t>masih</w:t>
      </w:r>
      <w:proofErr w:type="spellEnd"/>
      <w:r>
        <w:rPr>
          <w:spacing w:val="-1"/>
          <w:szCs w:val="24"/>
        </w:rPr>
        <w:t xml:space="preserve"> </w:t>
      </w:r>
      <w:proofErr w:type="spellStart"/>
      <w:r>
        <w:rPr>
          <w:spacing w:val="-1"/>
          <w:szCs w:val="24"/>
        </w:rPr>
        <w:t>belum</w:t>
      </w:r>
      <w:proofErr w:type="spellEnd"/>
      <w:r>
        <w:rPr>
          <w:spacing w:val="-1"/>
          <w:szCs w:val="24"/>
        </w:rPr>
        <w:t xml:space="preserve"> ideal </w:t>
      </w:r>
      <w:proofErr w:type="spellStart"/>
      <w:proofErr w:type="gramStart"/>
      <w:r>
        <w:rPr>
          <w:spacing w:val="-1"/>
          <w:szCs w:val="24"/>
        </w:rPr>
        <w:t>karena</w:t>
      </w:r>
      <w:proofErr w:type="spellEnd"/>
      <w:r>
        <w:rPr>
          <w:spacing w:val="-1"/>
          <w:szCs w:val="24"/>
        </w:rPr>
        <w:t xml:space="preserve">  KEMENAG</w:t>
      </w:r>
      <w:proofErr w:type="gramEnd"/>
      <w:r>
        <w:rPr>
          <w:spacing w:val="-1"/>
          <w:szCs w:val="24"/>
        </w:rPr>
        <w:t xml:space="preserve"> </w:t>
      </w:r>
      <w:proofErr w:type="spellStart"/>
      <w:r>
        <w:rPr>
          <w:spacing w:val="-1"/>
          <w:szCs w:val="24"/>
        </w:rPr>
        <w:t>mengatakan</w:t>
      </w:r>
      <w:proofErr w:type="spellEnd"/>
      <w:r>
        <w:rPr>
          <w:spacing w:val="-1"/>
          <w:szCs w:val="24"/>
        </w:rPr>
        <w:t xml:space="preserve"> </w:t>
      </w:r>
      <w:proofErr w:type="spellStart"/>
      <w:r>
        <w:rPr>
          <w:spacing w:val="-1"/>
          <w:szCs w:val="24"/>
        </w:rPr>
        <w:t>dari</w:t>
      </w:r>
      <w:proofErr w:type="spellEnd"/>
      <w:r>
        <w:rPr>
          <w:spacing w:val="-1"/>
          <w:szCs w:val="24"/>
        </w:rPr>
        <w:t xml:space="preserve"> 250 </w:t>
      </w:r>
      <w:proofErr w:type="spellStart"/>
      <w:r>
        <w:rPr>
          <w:spacing w:val="-1"/>
          <w:szCs w:val="24"/>
        </w:rPr>
        <w:t>juta</w:t>
      </w:r>
      <w:proofErr w:type="spellEnd"/>
      <w:r>
        <w:rPr>
          <w:spacing w:val="-1"/>
          <w:szCs w:val="24"/>
        </w:rPr>
        <w:t xml:space="preserve"> </w:t>
      </w:r>
      <w:proofErr w:type="spellStart"/>
      <w:r>
        <w:rPr>
          <w:spacing w:val="-1"/>
          <w:szCs w:val="24"/>
        </w:rPr>
        <w:t>penduduk</w:t>
      </w:r>
      <w:proofErr w:type="spellEnd"/>
      <w:r>
        <w:rPr>
          <w:spacing w:val="-1"/>
          <w:szCs w:val="24"/>
        </w:rPr>
        <w:t xml:space="preserve">, </w:t>
      </w:r>
      <w:proofErr w:type="spellStart"/>
      <w:r>
        <w:rPr>
          <w:spacing w:val="-1"/>
          <w:szCs w:val="24"/>
        </w:rPr>
        <w:t>baru</w:t>
      </w:r>
      <w:proofErr w:type="spellEnd"/>
      <w:r>
        <w:rPr>
          <w:spacing w:val="-1"/>
          <w:szCs w:val="24"/>
        </w:rPr>
        <w:t xml:space="preserve"> </w:t>
      </w:r>
      <w:proofErr w:type="spellStart"/>
      <w:r>
        <w:rPr>
          <w:spacing w:val="-1"/>
          <w:szCs w:val="24"/>
        </w:rPr>
        <w:t>ada</w:t>
      </w:r>
      <w:proofErr w:type="spellEnd"/>
      <w:r>
        <w:rPr>
          <w:spacing w:val="-1"/>
          <w:szCs w:val="24"/>
        </w:rPr>
        <w:t xml:space="preserve"> 30 </w:t>
      </w:r>
      <w:proofErr w:type="spellStart"/>
      <w:r>
        <w:rPr>
          <w:spacing w:val="-1"/>
          <w:szCs w:val="24"/>
        </w:rPr>
        <w:t>ribu</w:t>
      </w:r>
      <w:proofErr w:type="spellEnd"/>
      <w:r>
        <w:rPr>
          <w:spacing w:val="-1"/>
          <w:szCs w:val="24"/>
        </w:rPr>
        <w:t xml:space="preserve"> </w:t>
      </w:r>
      <w:proofErr w:type="spellStart"/>
      <w:r>
        <w:rPr>
          <w:spacing w:val="-1"/>
          <w:szCs w:val="24"/>
        </w:rPr>
        <w:t>penghafal</w:t>
      </w:r>
      <w:proofErr w:type="spellEnd"/>
      <w:r>
        <w:rPr>
          <w:spacing w:val="-1"/>
          <w:szCs w:val="24"/>
        </w:rPr>
        <w:t xml:space="preserve">. </w:t>
      </w:r>
      <w:proofErr w:type="spellStart"/>
      <w:r>
        <w:rPr>
          <w:spacing w:val="-1"/>
          <w:szCs w:val="24"/>
        </w:rPr>
        <w:t>Selain</w:t>
      </w:r>
      <w:proofErr w:type="spellEnd"/>
      <w:r>
        <w:rPr>
          <w:spacing w:val="-1"/>
          <w:szCs w:val="24"/>
        </w:rPr>
        <w:t xml:space="preserve"> </w:t>
      </w:r>
      <w:proofErr w:type="spellStart"/>
      <w:r>
        <w:rPr>
          <w:spacing w:val="-1"/>
          <w:szCs w:val="24"/>
        </w:rPr>
        <w:t>itu</w:t>
      </w:r>
      <w:proofErr w:type="spellEnd"/>
      <w:r>
        <w:rPr>
          <w:spacing w:val="-1"/>
          <w:szCs w:val="24"/>
        </w:rPr>
        <w:t xml:space="preserve"> </w:t>
      </w:r>
      <w:proofErr w:type="spellStart"/>
      <w:r>
        <w:rPr>
          <w:spacing w:val="-1"/>
          <w:szCs w:val="24"/>
        </w:rPr>
        <w:t>jumlah</w:t>
      </w:r>
      <w:proofErr w:type="spellEnd"/>
      <w:r>
        <w:rPr>
          <w:spacing w:val="-1"/>
          <w:szCs w:val="24"/>
        </w:rPr>
        <w:t xml:space="preserve"> </w:t>
      </w:r>
      <w:proofErr w:type="spellStart"/>
      <w:r>
        <w:rPr>
          <w:spacing w:val="-1"/>
          <w:szCs w:val="24"/>
        </w:rPr>
        <w:t>penyandang</w:t>
      </w:r>
      <w:proofErr w:type="spellEnd"/>
      <w:r>
        <w:rPr>
          <w:spacing w:val="-1"/>
          <w:szCs w:val="24"/>
        </w:rPr>
        <w:t xml:space="preserve"> </w:t>
      </w:r>
      <w:proofErr w:type="spellStart"/>
      <w:r>
        <w:rPr>
          <w:spacing w:val="-1"/>
          <w:szCs w:val="24"/>
        </w:rPr>
        <w:t>disabilitas</w:t>
      </w:r>
      <w:proofErr w:type="spellEnd"/>
      <w:r>
        <w:rPr>
          <w:spacing w:val="-1"/>
          <w:szCs w:val="24"/>
        </w:rPr>
        <w:t xml:space="preserve"> di Indonesia </w:t>
      </w:r>
      <w:proofErr w:type="spellStart"/>
      <w:r>
        <w:rPr>
          <w:spacing w:val="-1"/>
          <w:szCs w:val="24"/>
        </w:rPr>
        <w:t>ada</w:t>
      </w:r>
      <w:proofErr w:type="spellEnd"/>
      <w:r>
        <w:rPr>
          <w:spacing w:val="-1"/>
          <w:szCs w:val="24"/>
        </w:rPr>
        <w:t xml:space="preserve"> </w:t>
      </w:r>
      <w:proofErr w:type="spellStart"/>
      <w:r>
        <w:rPr>
          <w:spacing w:val="-1"/>
          <w:szCs w:val="24"/>
        </w:rPr>
        <w:t>sekitar</w:t>
      </w:r>
      <w:proofErr w:type="spellEnd"/>
      <w:r>
        <w:rPr>
          <w:spacing w:val="-1"/>
          <w:szCs w:val="24"/>
        </w:rPr>
        <w:t xml:space="preserve"> 5,6 </w:t>
      </w:r>
      <w:proofErr w:type="spellStart"/>
      <w:r>
        <w:rPr>
          <w:spacing w:val="-1"/>
          <w:szCs w:val="24"/>
        </w:rPr>
        <w:t>juta</w:t>
      </w:r>
      <w:proofErr w:type="spellEnd"/>
      <w:r>
        <w:rPr>
          <w:spacing w:val="-1"/>
          <w:szCs w:val="24"/>
        </w:rPr>
        <w:t xml:space="preserve">, dan 2,2 </w:t>
      </w:r>
      <w:proofErr w:type="spellStart"/>
      <w:r>
        <w:rPr>
          <w:spacing w:val="-1"/>
          <w:szCs w:val="24"/>
        </w:rPr>
        <w:t>juta</w:t>
      </w:r>
      <w:proofErr w:type="spellEnd"/>
      <w:r>
        <w:rPr>
          <w:spacing w:val="-1"/>
          <w:szCs w:val="24"/>
        </w:rPr>
        <w:t xml:space="preserve"> </w:t>
      </w:r>
      <w:proofErr w:type="spellStart"/>
      <w:r>
        <w:rPr>
          <w:spacing w:val="-1"/>
          <w:szCs w:val="24"/>
        </w:rPr>
        <w:t>diantaranya</w:t>
      </w:r>
      <w:proofErr w:type="spellEnd"/>
      <w:r>
        <w:rPr>
          <w:spacing w:val="-1"/>
          <w:szCs w:val="24"/>
        </w:rPr>
        <w:t xml:space="preserve"> </w:t>
      </w:r>
      <w:proofErr w:type="spellStart"/>
      <w:r>
        <w:rPr>
          <w:spacing w:val="-1"/>
          <w:szCs w:val="24"/>
        </w:rPr>
        <w:t>merupakan</w:t>
      </w:r>
      <w:proofErr w:type="spellEnd"/>
      <w:r>
        <w:rPr>
          <w:spacing w:val="-1"/>
          <w:szCs w:val="24"/>
        </w:rPr>
        <w:t xml:space="preserve"> </w:t>
      </w:r>
      <w:proofErr w:type="spellStart"/>
      <w:r>
        <w:rPr>
          <w:spacing w:val="-1"/>
          <w:szCs w:val="24"/>
        </w:rPr>
        <w:t>penyandang</w:t>
      </w:r>
      <w:proofErr w:type="spellEnd"/>
      <w:r>
        <w:rPr>
          <w:spacing w:val="-1"/>
          <w:szCs w:val="24"/>
        </w:rPr>
        <w:t xml:space="preserve"> </w:t>
      </w:r>
      <w:proofErr w:type="spellStart"/>
      <w:r>
        <w:rPr>
          <w:spacing w:val="-1"/>
          <w:szCs w:val="24"/>
        </w:rPr>
        <w:t>tunanetra</w:t>
      </w:r>
      <w:proofErr w:type="spellEnd"/>
      <w:r>
        <w:rPr>
          <w:spacing w:val="-1"/>
          <w:szCs w:val="24"/>
        </w:rPr>
        <w:t xml:space="preserve"> (KEMENKES 2014). </w:t>
      </w:r>
      <w:proofErr w:type="spellStart"/>
      <w:r>
        <w:rPr>
          <w:spacing w:val="-1"/>
          <w:szCs w:val="24"/>
        </w:rPr>
        <w:t>Sedangkan</w:t>
      </w:r>
      <w:proofErr w:type="spellEnd"/>
      <w:r>
        <w:rPr>
          <w:spacing w:val="-1"/>
          <w:szCs w:val="24"/>
        </w:rPr>
        <w:t xml:space="preserve"> </w:t>
      </w:r>
      <w:proofErr w:type="spellStart"/>
      <w:r>
        <w:rPr>
          <w:spacing w:val="-1"/>
          <w:szCs w:val="24"/>
        </w:rPr>
        <w:t>teknologi</w:t>
      </w:r>
      <w:proofErr w:type="spellEnd"/>
      <w:r>
        <w:rPr>
          <w:spacing w:val="-1"/>
          <w:szCs w:val="24"/>
        </w:rPr>
        <w:t xml:space="preserve"> yang </w:t>
      </w:r>
      <w:proofErr w:type="spellStart"/>
      <w:r>
        <w:rPr>
          <w:spacing w:val="-1"/>
          <w:szCs w:val="24"/>
        </w:rPr>
        <w:t>memudahkan</w:t>
      </w:r>
      <w:proofErr w:type="spellEnd"/>
      <w:r>
        <w:rPr>
          <w:spacing w:val="-1"/>
          <w:szCs w:val="24"/>
        </w:rPr>
        <w:t xml:space="preserve"> </w:t>
      </w:r>
      <w:proofErr w:type="spellStart"/>
      <w:r>
        <w:rPr>
          <w:spacing w:val="-1"/>
          <w:szCs w:val="24"/>
        </w:rPr>
        <w:t>penyandang</w:t>
      </w:r>
      <w:proofErr w:type="spellEnd"/>
      <w:r>
        <w:rPr>
          <w:spacing w:val="-1"/>
          <w:szCs w:val="24"/>
        </w:rPr>
        <w:t xml:space="preserve"> </w:t>
      </w:r>
      <w:proofErr w:type="spellStart"/>
      <w:r>
        <w:rPr>
          <w:spacing w:val="-1"/>
          <w:szCs w:val="24"/>
        </w:rPr>
        <w:t>disabilitas</w:t>
      </w:r>
      <w:proofErr w:type="spellEnd"/>
      <w:r>
        <w:rPr>
          <w:spacing w:val="-1"/>
          <w:szCs w:val="24"/>
        </w:rPr>
        <w:t xml:space="preserve"> </w:t>
      </w:r>
      <w:proofErr w:type="spellStart"/>
      <w:r>
        <w:rPr>
          <w:spacing w:val="-1"/>
          <w:szCs w:val="24"/>
        </w:rPr>
        <w:t>termasuk</w:t>
      </w:r>
      <w:proofErr w:type="spellEnd"/>
      <w:r>
        <w:rPr>
          <w:spacing w:val="-1"/>
          <w:szCs w:val="24"/>
        </w:rPr>
        <w:t xml:space="preserve"> </w:t>
      </w:r>
      <w:proofErr w:type="spellStart"/>
      <w:r>
        <w:rPr>
          <w:spacing w:val="-1"/>
          <w:szCs w:val="24"/>
        </w:rPr>
        <w:t>tunanetra</w:t>
      </w:r>
      <w:proofErr w:type="spellEnd"/>
      <w:r>
        <w:rPr>
          <w:spacing w:val="-1"/>
          <w:szCs w:val="24"/>
        </w:rPr>
        <w:t xml:space="preserve"> </w:t>
      </w:r>
      <w:proofErr w:type="spellStart"/>
      <w:r>
        <w:rPr>
          <w:spacing w:val="-1"/>
          <w:szCs w:val="24"/>
        </w:rPr>
        <w:t>dalam</w:t>
      </w:r>
      <w:proofErr w:type="spellEnd"/>
      <w:r>
        <w:rPr>
          <w:spacing w:val="-1"/>
          <w:szCs w:val="24"/>
        </w:rPr>
        <w:t xml:space="preserve"> </w:t>
      </w:r>
      <w:proofErr w:type="spellStart"/>
      <w:r>
        <w:rPr>
          <w:spacing w:val="-1"/>
          <w:szCs w:val="24"/>
        </w:rPr>
        <w:t>menghafal</w:t>
      </w:r>
      <w:proofErr w:type="spellEnd"/>
      <w:r>
        <w:rPr>
          <w:spacing w:val="-1"/>
          <w:szCs w:val="24"/>
        </w:rPr>
        <w:t xml:space="preserve"> Al-Qur’an </w:t>
      </w:r>
      <w:proofErr w:type="spellStart"/>
      <w:r>
        <w:rPr>
          <w:spacing w:val="-1"/>
          <w:szCs w:val="24"/>
        </w:rPr>
        <w:t>sangat</w:t>
      </w:r>
      <w:proofErr w:type="spellEnd"/>
      <w:r>
        <w:rPr>
          <w:spacing w:val="-1"/>
          <w:szCs w:val="24"/>
        </w:rPr>
        <w:t xml:space="preserve"> </w:t>
      </w:r>
      <w:proofErr w:type="spellStart"/>
      <w:r>
        <w:rPr>
          <w:spacing w:val="-1"/>
          <w:szCs w:val="24"/>
        </w:rPr>
        <w:t>terbatas</w:t>
      </w:r>
      <w:proofErr w:type="spellEnd"/>
      <w:r w:rsidR="002E44C1">
        <w:rPr>
          <w:spacing w:val="-1"/>
          <w:szCs w:val="24"/>
        </w:rPr>
        <w:fldChar w:fldCharType="begin" w:fldLock="1"/>
      </w:r>
      <w:r w:rsidR="002E44C1">
        <w:rPr>
          <w:spacing w:val="-1"/>
          <w:szCs w:val="24"/>
        </w:rPr>
        <w:instrText>ADDIN CSL_CITATION {"citationItems":[{"id":"ITEM-1","itemData":{"author":[{"dropping-particle":"","family":"Krisnaldi","given":"M Isya","non-dropping-particle":"","parse-names":false,"suffix":""},{"dropping-particle":"","family":"Wafiat","given":"Uswatul","non-dropping-particle":"","parse-names":false,"suffix":""},{"dropping-particle":"","family":"Habibie","given":"Fikri","non-dropping-particle":"","parse-names":false,"suffix":""}],"container-title":"e-Proceeding of Applied Science","id":"ITEM-1","issue":"2","issued":{"date-parts":[["2018"]]},"page":"675-684","title":"Juz Amma Zaman Now . Aplikasi Penghafal Juz Amma ( Tahfidz Qur ' an ) Berbasis Android Juz Amma Zaman Now . Application for memorizing Juz Amma ( Tahfidz Qur ' an ) Android-based","type":"article-journal","volume":"4"},"uris":["http://www.mendeley.com/documents/?uuid=af6de785-e750-4675-a23d-5515a897b0b0"]}],"mendeley":{"formattedCitation":"[3]","plainTextFormattedCitation":"[3]","previouslyFormattedCitation":"[3]"},"properties":{"noteIndex":0},"schema":"https://github.com/citation-style-language/schema/raw/master/csl-citation.json"}</w:instrText>
      </w:r>
      <w:r w:rsidR="002E44C1">
        <w:rPr>
          <w:spacing w:val="-1"/>
          <w:szCs w:val="24"/>
        </w:rPr>
        <w:fldChar w:fldCharType="separate"/>
      </w:r>
      <w:r w:rsidR="002E44C1" w:rsidRPr="002E44C1">
        <w:rPr>
          <w:noProof/>
          <w:spacing w:val="-1"/>
          <w:szCs w:val="24"/>
        </w:rPr>
        <w:t>[3]</w:t>
      </w:r>
      <w:r w:rsidR="002E44C1">
        <w:rPr>
          <w:spacing w:val="-1"/>
          <w:szCs w:val="24"/>
        </w:rPr>
        <w:fldChar w:fldCharType="end"/>
      </w:r>
      <w:r>
        <w:rPr>
          <w:spacing w:val="-1"/>
          <w:szCs w:val="24"/>
        </w:rPr>
        <w:t xml:space="preserve">. </w:t>
      </w:r>
    </w:p>
    <w:p w14:paraId="35FA9ADB" w14:textId="3793E21F" w:rsidR="00AC6B7E" w:rsidRDefault="00AC6B7E" w:rsidP="00AC6B7E">
      <w:pPr>
        <w:ind w:firstLineChars="150" w:firstLine="358"/>
        <w:jc w:val="both"/>
        <w:rPr>
          <w:spacing w:val="-1"/>
          <w:szCs w:val="24"/>
        </w:rPr>
      </w:pPr>
      <w:proofErr w:type="spellStart"/>
      <w:r>
        <w:rPr>
          <w:spacing w:val="-1"/>
          <w:szCs w:val="24"/>
        </w:rPr>
        <w:t>Berdasarkan</w:t>
      </w:r>
      <w:proofErr w:type="spellEnd"/>
      <w:r>
        <w:rPr>
          <w:spacing w:val="-1"/>
          <w:szCs w:val="24"/>
        </w:rPr>
        <w:t xml:space="preserve"> </w:t>
      </w:r>
      <w:proofErr w:type="spellStart"/>
      <w:r>
        <w:rPr>
          <w:spacing w:val="-1"/>
          <w:szCs w:val="24"/>
        </w:rPr>
        <w:t>observasi</w:t>
      </w:r>
      <w:proofErr w:type="spellEnd"/>
      <w:r>
        <w:rPr>
          <w:spacing w:val="-1"/>
          <w:szCs w:val="24"/>
        </w:rPr>
        <w:t xml:space="preserve"> </w:t>
      </w:r>
      <w:r w:rsidR="00C57CD4">
        <w:rPr>
          <w:spacing w:val="-1"/>
          <w:szCs w:val="24"/>
        </w:rPr>
        <w:t xml:space="preserve">yang </w:t>
      </w:r>
      <w:proofErr w:type="spellStart"/>
      <w:r w:rsidR="00C57CD4">
        <w:rPr>
          <w:spacing w:val="-1"/>
          <w:szCs w:val="24"/>
        </w:rPr>
        <w:t>dilakukan</w:t>
      </w:r>
      <w:proofErr w:type="spellEnd"/>
      <w:r>
        <w:rPr>
          <w:spacing w:val="-1"/>
          <w:szCs w:val="24"/>
        </w:rPr>
        <w:t xml:space="preserve"> </w:t>
      </w:r>
      <w:proofErr w:type="spellStart"/>
      <w:r>
        <w:rPr>
          <w:spacing w:val="-1"/>
          <w:szCs w:val="24"/>
        </w:rPr>
        <w:t>ada</w:t>
      </w:r>
      <w:proofErr w:type="spellEnd"/>
      <w:r>
        <w:rPr>
          <w:spacing w:val="-1"/>
          <w:szCs w:val="24"/>
        </w:rPr>
        <w:t xml:space="preserve"> </w:t>
      </w:r>
      <w:proofErr w:type="spellStart"/>
      <w:r>
        <w:rPr>
          <w:spacing w:val="-1"/>
          <w:szCs w:val="24"/>
        </w:rPr>
        <w:t>banyak</w:t>
      </w:r>
      <w:proofErr w:type="spellEnd"/>
      <w:r>
        <w:rPr>
          <w:spacing w:val="-1"/>
          <w:szCs w:val="24"/>
        </w:rPr>
        <w:t xml:space="preserve"> </w:t>
      </w:r>
      <w:proofErr w:type="spellStart"/>
      <w:r>
        <w:rPr>
          <w:spacing w:val="-1"/>
          <w:szCs w:val="24"/>
        </w:rPr>
        <w:t>ditemukan</w:t>
      </w:r>
      <w:proofErr w:type="spellEnd"/>
      <w:r>
        <w:rPr>
          <w:spacing w:val="-1"/>
          <w:szCs w:val="24"/>
        </w:rPr>
        <w:t xml:space="preserve"> </w:t>
      </w:r>
      <w:proofErr w:type="spellStart"/>
      <w:r>
        <w:rPr>
          <w:spacing w:val="-1"/>
          <w:szCs w:val="24"/>
        </w:rPr>
        <w:t>aplikasi</w:t>
      </w:r>
      <w:proofErr w:type="spellEnd"/>
      <w:r>
        <w:rPr>
          <w:spacing w:val="-1"/>
          <w:szCs w:val="24"/>
        </w:rPr>
        <w:t xml:space="preserve"> Al Qur’an </w:t>
      </w:r>
      <w:proofErr w:type="spellStart"/>
      <w:r>
        <w:rPr>
          <w:spacing w:val="-1"/>
          <w:szCs w:val="24"/>
        </w:rPr>
        <w:t>berbasis</w:t>
      </w:r>
      <w:proofErr w:type="spellEnd"/>
      <w:r>
        <w:rPr>
          <w:spacing w:val="-1"/>
          <w:szCs w:val="24"/>
        </w:rPr>
        <w:t xml:space="preserve"> Android yang </w:t>
      </w:r>
      <w:proofErr w:type="spellStart"/>
      <w:r>
        <w:rPr>
          <w:spacing w:val="-1"/>
          <w:szCs w:val="24"/>
        </w:rPr>
        <w:t>telah</w:t>
      </w:r>
      <w:proofErr w:type="spellEnd"/>
      <w:r>
        <w:rPr>
          <w:spacing w:val="-1"/>
          <w:szCs w:val="24"/>
        </w:rPr>
        <w:t xml:space="preserve"> </w:t>
      </w:r>
      <w:proofErr w:type="spellStart"/>
      <w:r>
        <w:rPr>
          <w:spacing w:val="-1"/>
          <w:szCs w:val="24"/>
        </w:rPr>
        <w:t>dikembangkan</w:t>
      </w:r>
      <w:proofErr w:type="spellEnd"/>
      <w:r>
        <w:rPr>
          <w:spacing w:val="-1"/>
          <w:szCs w:val="24"/>
        </w:rPr>
        <w:t xml:space="preserve"> oleh para developer </w:t>
      </w:r>
      <w:proofErr w:type="spellStart"/>
      <w:r>
        <w:rPr>
          <w:spacing w:val="-1"/>
          <w:szCs w:val="24"/>
        </w:rPr>
        <w:t>baik</w:t>
      </w:r>
      <w:proofErr w:type="spellEnd"/>
      <w:r>
        <w:rPr>
          <w:spacing w:val="-1"/>
          <w:szCs w:val="24"/>
        </w:rPr>
        <w:t xml:space="preserve"> yang </w:t>
      </w:r>
      <w:proofErr w:type="spellStart"/>
      <w:r>
        <w:rPr>
          <w:spacing w:val="-1"/>
          <w:szCs w:val="24"/>
        </w:rPr>
        <w:t>lengkap</w:t>
      </w:r>
      <w:proofErr w:type="spellEnd"/>
      <w:r>
        <w:rPr>
          <w:spacing w:val="-1"/>
          <w:szCs w:val="24"/>
        </w:rPr>
        <w:t xml:space="preserve"> </w:t>
      </w:r>
      <w:proofErr w:type="spellStart"/>
      <w:r>
        <w:rPr>
          <w:spacing w:val="-1"/>
          <w:szCs w:val="24"/>
        </w:rPr>
        <w:t>dengan</w:t>
      </w:r>
      <w:proofErr w:type="spellEnd"/>
      <w:r>
        <w:rPr>
          <w:spacing w:val="-1"/>
          <w:szCs w:val="24"/>
        </w:rPr>
        <w:t xml:space="preserve"> </w:t>
      </w:r>
      <w:proofErr w:type="spellStart"/>
      <w:r>
        <w:rPr>
          <w:spacing w:val="-1"/>
          <w:szCs w:val="24"/>
        </w:rPr>
        <w:t>pemutar</w:t>
      </w:r>
      <w:proofErr w:type="spellEnd"/>
      <w:r>
        <w:rPr>
          <w:spacing w:val="-1"/>
          <w:szCs w:val="24"/>
        </w:rPr>
        <w:t xml:space="preserve"> </w:t>
      </w:r>
      <w:proofErr w:type="spellStart"/>
      <w:r>
        <w:rPr>
          <w:spacing w:val="-1"/>
          <w:szCs w:val="24"/>
        </w:rPr>
        <w:t>lantunan</w:t>
      </w:r>
      <w:proofErr w:type="spellEnd"/>
      <w:r>
        <w:rPr>
          <w:spacing w:val="-1"/>
          <w:szCs w:val="24"/>
        </w:rPr>
        <w:t xml:space="preserve">, tajwid, </w:t>
      </w:r>
      <w:proofErr w:type="spellStart"/>
      <w:r>
        <w:rPr>
          <w:spacing w:val="-1"/>
          <w:szCs w:val="24"/>
        </w:rPr>
        <w:t>hafalan</w:t>
      </w:r>
      <w:proofErr w:type="spellEnd"/>
      <w:r>
        <w:rPr>
          <w:spacing w:val="-1"/>
          <w:szCs w:val="24"/>
        </w:rPr>
        <w:t xml:space="preserve">, </w:t>
      </w:r>
      <w:proofErr w:type="spellStart"/>
      <w:r>
        <w:rPr>
          <w:spacing w:val="-1"/>
          <w:szCs w:val="24"/>
        </w:rPr>
        <w:t>bacaan</w:t>
      </w:r>
      <w:proofErr w:type="spellEnd"/>
      <w:r>
        <w:rPr>
          <w:spacing w:val="-1"/>
          <w:szCs w:val="24"/>
        </w:rPr>
        <w:t xml:space="preserve"> </w:t>
      </w:r>
      <w:proofErr w:type="spellStart"/>
      <w:r>
        <w:rPr>
          <w:spacing w:val="-1"/>
          <w:szCs w:val="24"/>
        </w:rPr>
        <w:t>bahkan</w:t>
      </w:r>
      <w:proofErr w:type="spellEnd"/>
      <w:r>
        <w:rPr>
          <w:spacing w:val="-1"/>
          <w:szCs w:val="24"/>
        </w:rPr>
        <w:t xml:space="preserve"> update tulisan </w:t>
      </w:r>
      <w:proofErr w:type="spellStart"/>
      <w:r>
        <w:rPr>
          <w:spacing w:val="-1"/>
          <w:szCs w:val="24"/>
        </w:rPr>
        <w:t>seperti</w:t>
      </w:r>
      <w:proofErr w:type="spellEnd"/>
      <w:r>
        <w:rPr>
          <w:spacing w:val="-1"/>
          <w:szCs w:val="24"/>
        </w:rPr>
        <w:t xml:space="preserve"> Al Qur’an Indonesia, UMMA dan </w:t>
      </w:r>
      <w:proofErr w:type="spellStart"/>
      <w:r>
        <w:rPr>
          <w:spacing w:val="-1"/>
          <w:szCs w:val="24"/>
        </w:rPr>
        <w:t>lainnya</w:t>
      </w:r>
      <w:proofErr w:type="spellEnd"/>
      <w:r>
        <w:rPr>
          <w:spacing w:val="-1"/>
          <w:szCs w:val="24"/>
        </w:rPr>
        <w:t xml:space="preserve">. </w:t>
      </w:r>
      <w:proofErr w:type="spellStart"/>
      <w:r>
        <w:rPr>
          <w:spacing w:val="-1"/>
          <w:szCs w:val="24"/>
        </w:rPr>
        <w:t>Tetapi</w:t>
      </w:r>
      <w:proofErr w:type="spellEnd"/>
      <w:r>
        <w:rPr>
          <w:spacing w:val="-1"/>
          <w:szCs w:val="24"/>
        </w:rPr>
        <w:t xml:space="preserve"> </w:t>
      </w:r>
      <w:proofErr w:type="spellStart"/>
      <w:r>
        <w:rPr>
          <w:spacing w:val="-1"/>
          <w:szCs w:val="24"/>
        </w:rPr>
        <w:t>sayangnya</w:t>
      </w:r>
      <w:proofErr w:type="spellEnd"/>
      <w:r>
        <w:rPr>
          <w:spacing w:val="-1"/>
          <w:szCs w:val="24"/>
        </w:rPr>
        <w:t xml:space="preserve"> </w:t>
      </w:r>
      <w:proofErr w:type="spellStart"/>
      <w:r>
        <w:rPr>
          <w:spacing w:val="-1"/>
          <w:szCs w:val="24"/>
        </w:rPr>
        <w:t>masih</w:t>
      </w:r>
      <w:proofErr w:type="spellEnd"/>
      <w:r>
        <w:rPr>
          <w:spacing w:val="-1"/>
          <w:szCs w:val="24"/>
        </w:rPr>
        <w:t xml:space="preserve"> </w:t>
      </w:r>
      <w:proofErr w:type="spellStart"/>
      <w:r>
        <w:rPr>
          <w:spacing w:val="-1"/>
          <w:szCs w:val="24"/>
        </w:rPr>
        <w:t>menggunakan</w:t>
      </w:r>
      <w:proofErr w:type="spellEnd"/>
      <w:r>
        <w:rPr>
          <w:spacing w:val="-1"/>
          <w:szCs w:val="24"/>
        </w:rPr>
        <w:t xml:space="preserve"> tap </w:t>
      </w:r>
      <w:proofErr w:type="spellStart"/>
      <w:r>
        <w:rPr>
          <w:spacing w:val="-1"/>
          <w:szCs w:val="24"/>
        </w:rPr>
        <w:t>untuk</w:t>
      </w:r>
      <w:proofErr w:type="spellEnd"/>
      <w:r>
        <w:rPr>
          <w:spacing w:val="-1"/>
          <w:szCs w:val="24"/>
        </w:rPr>
        <w:t xml:space="preserve"> </w:t>
      </w:r>
      <w:proofErr w:type="spellStart"/>
      <w:r>
        <w:rPr>
          <w:spacing w:val="-1"/>
          <w:szCs w:val="24"/>
        </w:rPr>
        <w:t>memutar</w:t>
      </w:r>
      <w:proofErr w:type="spellEnd"/>
      <w:r>
        <w:rPr>
          <w:spacing w:val="-1"/>
          <w:szCs w:val="24"/>
        </w:rPr>
        <w:t xml:space="preserve"> </w:t>
      </w:r>
      <w:proofErr w:type="spellStart"/>
      <w:r>
        <w:rPr>
          <w:spacing w:val="-1"/>
          <w:szCs w:val="24"/>
        </w:rPr>
        <w:t>atau</w:t>
      </w:r>
      <w:proofErr w:type="spellEnd"/>
      <w:r>
        <w:rPr>
          <w:spacing w:val="-1"/>
          <w:szCs w:val="24"/>
        </w:rPr>
        <w:t xml:space="preserve"> </w:t>
      </w:r>
      <w:proofErr w:type="spellStart"/>
      <w:r>
        <w:rPr>
          <w:spacing w:val="-1"/>
          <w:szCs w:val="24"/>
        </w:rPr>
        <w:t>memanggil</w:t>
      </w:r>
      <w:proofErr w:type="spellEnd"/>
      <w:r>
        <w:rPr>
          <w:spacing w:val="-1"/>
          <w:szCs w:val="24"/>
        </w:rPr>
        <w:t xml:space="preserve"> surah dam </w:t>
      </w:r>
      <w:proofErr w:type="spellStart"/>
      <w:r>
        <w:rPr>
          <w:spacing w:val="-1"/>
          <w:szCs w:val="24"/>
        </w:rPr>
        <w:t>ayat</w:t>
      </w:r>
      <w:proofErr w:type="spellEnd"/>
      <w:r>
        <w:rPr>
          <w:spacing w:val="-1"/>
          <w:szCs w:val="24"/>
        </w:rPr>
        <w:t xml:space="preserve">. </w:t>
      </w:r>
      <w:r w:rsidR="002E44C1">
        <w:rPr>
          <w:spacing w:val="-1"/>
          <w:szCs w:val="24"/>
        </w:rPr>
        <w:t>Adapun</w:t>
      </w:r>
      <w:r w:rsidR="00C57CD4">
        <w:rPr>
          <w:spacing w:val="-1"/>
          <w:szCs w:val="24"/>
        </w:rPr>
        <w:t xml:space="preserve"> pada </w:t>
      </w:r>
      <w:proofErr w:type="spellStart"/>
      <w:r w:rsidR="00C57CD4">
        <w:rPr>
          <w:spacing w:val="-1"/>
          <w:szCs w:val="24"/>
        </w:rPr>
        <w:t>penelurusan</w:t>
      </w:r>
      <w:proofErr w:type="spellEnd"/>
      <w:r w:rsidR="00C57CD4">
        <w:rPr>
          <w:spacing w:val="-1"/>
          <w:szCs w:val="24"/>
        </w:rPr>
        <w:t xml:space="preserve"> HKI </w:t>
      </w:r>
      <w:r w:rsidR="002E44C1">
        <w:rPr>
          <w:spacing w:val="-1"/>
          <w:szCs w:val="24"/>
        </w:rPr>
        <w:t xml:space="preserve">juga </w:t>
      </w:r>
      <w:proofErr w:type="spellStart"/>
      <w:r w:rsidR="00C57CD4">
        <w:rPr>
          <w:spacing w:val="-1"/>
          <w:szCs w:val="24"/>
        </w:rPr>
        <w:t>masih</w:t>
      </w:r>
      <w:proofErr w:type="spellEnd"/>
      <w:r w:rsidR="00C57CD4">
        <w:rPr>
          <w:spacing w:val="-1"/>
          <w:szCs w:val="24"/>
        </w:rPr>
        <w:t xml:space="preserve"> </w:t>
      </w:r>
      <w:proofErr w:type="spellStart"/>
      <w:r w:rsidR="00C57CD4">
        <w:rPr>
          <w:spacing w:val="-1"/>
          <w:szCs w:val="24"/>
        </w:rPr>
        <w:t>belum</w:t>
      </w:r>
      <w:proofErr w:type="spellEnd"/>
      <w:r w:rsidR="00C57CD4">
        <w:rPr>
          <w:spacing w:val="-1"/>
          <w:szCs w:val="24"/>
        </w:rPr>
        <w:t xml:space="preserve"> </w:t>
      </w:r>
      <w:proofErr w:type="spellStart"/>
      <w:r w:rsidR="00C57CD4">
        <w:rPr>
          <w:spacing w:val="-1"/>
          <w:szCs w:val="24"/>
        </w:rPr>
        <w:t>ada</w:t>
      </w:r>
      <w:proofErr w:type="spellEnd"/>
      <w:r w:rsidR="00C57CD4">
        <w:rPr>
          <w:spacing w:val="-1"/>
          <w:szCs w:val="24"/>
        </w:rPr>
        <w:t xml:space="preserve"> </w:t>
      </w:r>
      <w:proofErr w:type="spellStart"/>
      <w:r w:rsidR="00EA64A6">
        <w:rPr>
          <w:spacing w:val="-1"/>
          <w:szCs w:val="24"/>
        </w:rPr>
        <w:t>ditemukan</w:t>
      </w:r>
      <w:proofErr w:type="spellEnd"/>
      <w:r w:rsidR="00EA64A6">
        <w:rPr>
          <w:spacing w:val="-1"/>
          <w:szCs w:val="24"/>
        </w:rPr>
        <w:t xml:space="preserve"> </w:t>
      </w:r>
      <w:proofErr w:type="spellStart"/>
      <w:r w:rsidR="00EA64A6">
        <w:rPr>
          <w:spacing w:val="-1"/>
          <w:szCs w:val="24"/>
        </w:rPr>
        <w:t>aplikasi</w:t>
      </w:r>
      <w:proofErr w:type="spellEnd"/>
      <w:r w:rsidR="00EA64A6">
        <w:rPr>
          <w:spacing w:val="-1"/>
          <w:szCs w:val="24"/>
        </w:rPr>
        <w:t xml:space="preserve"> </w:t>
      </w:r>
      <w:proofErr w:type="spellStart"/>
      <w:r w:rsidR="00EA64A6">
        <w:rPr>
          <w:spacing w:val="-1"/>
          <w:szCs w:val="24"/>
        </w:rPr>
        <w:t>dengan</w:t>
      </w:r>
      <w:proofErr w:type="spellEnd"/>
      <w:r w:rsidR="00EA64A6">
        <w:rPr>
          <w:spacing w:val="-1"/>
          <w:szCs w:val="24"/>
        </w:rPr>
        <w:t xml:space="preserve"> basis </w:t>
      </w:r>
      <w:r w:rsidR="00EA64A6" w:rsidRPr="00EA64A6">
        <w:rPr>
          <w:i/>
          <w:iCs/>
          <w:spacing w:val="-1"/>
          <w:szCs w:val="24"/>
        </w:rPr>
        <w:t>voice command</w:t>
      </w:r>
      <w:r w:rsidR="00EA64A6">
        <w:rPr>
          <w:spacing w:val="-1"/>
          <w:szCs w:val="24"/>
        </w:rPr>
        <w:t xml:space="preserve">. </w:t>
      </w:r>
      <w:proofErr w:type="spellStart"/>
      <w:r>
        <w:rPr>
          <w:spacing w:val="-1"/>
          <w:szCs w:val="24"/>
        </w:rPr>
        <w:t>Padahal</w:t>
      </w:r>
      <w:proofErr w:type="spellEnd"/>
      <w:r>
        <w:rPr>
          <w:spacing w:val="-1"/>
          <w:szCs w:val="24"/>
        </w:rPr>
        <w:t xml:space="preserve"> </w:t>
      </w:r>
      <w:proofErr w:type="spellStart"/>
      <w:r>
        <w:rPr>
          <w:spacing w:val="-1"/>
          <w:szCs w:val="24"/>
        </w:rPr>
        <w:t>banyak</w:t>
      </w:r>
      <w:proofErr w:type="spellEnd"/>
      <w:r>
        <w:rPr>
          <w:spacing w:val="-1"/>
          <w:szCs w:val="24"/>
        </w:rPr>
        <w:t xml:space="preserve"> orang yang </w:t>
      </w:r>
      <w:proofErr w:type="spellStart"/>
      <w:r>
        <w:rPr>
          <w:spacing w:val="-1"/>
          <w:szCs w:val="24"/>
        </w:rPr>
        <w:t>mendengarkan</w:t>
      </w:r>
      <w:proofErr w:type="spellEnd"/>
      <w:r>
        <w:rPr>
          <w:spacing w:val="-1"/>
          <w:szCs w:val="24"/>
        </w:rPr>
        <w:t xml:space="preserve"> </w:t>
      </w:r>
      <w:proofErr w:type="spellStart"/>
      <w:r>
        <w:rPr>
          <w:spacing w:val="-1"/>
          <w:szCs w:val="24"/>
        </w:rPr>
        <w:t>lantunan</w:t>
      </w:r>
      <w:proofErr w:type="spellEnd"/>
      <w:r>
        <w:rPr>
          <w:spacing w:val="-1"/>
          <w:szCs w:val="24"/>
        </w:rPr>
        <w:t xml:space="preserve"> </w:t>
      </w:r>
      <w:proofErr w:type="spellStart"/>
      <w:r>
        <w:rPr>
          <w:spacing w:val="-1"/>
          <w:szCs w:val="24"/>
        </w:rPr>
        <w:t>ayat</w:t>
      </w:r>
      <w:proofErr w:type="spellEnd"/>
      <w:r>
        <w:rPr>
          <w:spacing w:val="-1"/>
          <w:szCs w:val="24"/>
        </w:rPr>
        <w:t xml:space="preserve"> </w:t>
      </w:r>
      <w:proofErr w:type="spellStart"/>
      <w:r>
        <w:rPr>
          <w:spacing w:val="-1"/>
          <w:szCs w:val="24"/>
        </w:rPr>
        <w:t>suci</w:t>
      </w:r>
      <w:proofErr w:type="spellEnd"/>
      <w:r>
        <w:rPr>
          <w:spacing w:val="-1"/>
          <w:szCs w:val="24"/>
        </w:rPr>
        <w:t xml:space="preserve"> Al Qur’an </w:t>
      </w:r>
      <w:proofErr w:type="spellStart"/>
      <w:r>
        <w:rPr>
          <w:spacing w:val="-1"/>
          <w:szCs w:val="24"/>
        </w:rPr>
        <w:t>tersebut</w:t>
      </w:r>
      <w:proofErr w:type="spellEnd"/>
      <w:r>
        <w:rPr>
          <w:spacing w:val="-1"/>
          <w:szCs w:val="24"/>
        </w:rPr>
        <w:t xml:space="preserve"> </w:t>
      </w:r>
      <w:proofErr w:type="spellStart"/>
      <w:r>
        <w:rPr>
          <w:spacing w:val="-1"/>
          <w:szCs w:val="24"/>
        </w:rPr>
        <w:t>ketika</w:t>
      </w:r>
      <w:proofErr w:type="spellEnd"/>
      <w:r>
        <w:rPr>
          <w:spacing w:val="-1"/>
          <w:szCs w:val="24"/>
        </w:rPr>
        <w:t xml:space="preserve"> </w:t>
      </w:r>
      <w:proofErr w:type="spellStart"/>
      <w:r>
        <w:rPr>
          <w:spacing w:val="-1"/>
          <w:szCs w:val="24"/>
        </w:rPr>
        <w:t>sedang</w:t>
      </w:r>
      <w:proofErr w:type="spellEnd"/>
      <w:r>
        <w:rPr>
          <w:spacing w:val="-1"/>
          <w:szCs w:val="24"/>
        </w:rPr>
        <w:t xml:space="preserve"> </w:t>
      </w:r>
      <w:proofErr w:type="spellStart"/>
      <w:r>
        <w:rPr>
          <w:spacing w:val="-1"/>
          <w:szCs w:val="24"/>
        </w:rPr>
        <w:t>dalam</w:t>
      </w:r>
      <w:proofErr w:type="spellEnd"/>
      <w:r>
        <w:rPr>
          <w:spacing w:val="-1"/>
          <w:szCs w:val="24"/>
        </w:rPr>
        <w:t xml:space="preserve"> </w:t>
      </w:r>
      <w:proofErr w:type="spellStart"/>
      <w:r>
        <w:rPr>
          <w:spacing w:val="-1"/>
          <w:szCs w:val="24"/>
        </w:rPr>
        <w:t>perjalanan</w:t>
      </w:r>
      <w:proofErr w:type="spellEnd"/>
      <w:r>
        <w:rPr>
          <w:spacing w:val="-1"/>
          <w:szCs w:val="24"/>
        </w:rPr>
        <w:t xml:space="preserve">, </w:t>
      </w:r>
      <w:proofErr w:type="spellStart"/>
      <w:r>
        <w:rPr>
          <w:spacing w:val="-1"/>
          <w:szCs w:val="24"/>
        </w:rPr>
        <w:t>berlari</w:t>
      </w:r>
      <w:proofErr w:type="spellEnd"/>
      <w:r>
        <w:rPr>
          <w:spacing w:val="-1"/>
          <w:szCs w:val="24"/>
        </w:rPr>
        <w:t xml:space="preserve"> </w:t>
      </w:r>
      <w:proofErr w:type="spellStart"/>
      <w:r>
        <w:rPr>
          <w:spacing w:val="-1"/>
          <w:szCs w:val="24"/>
        </w:rPr>
        <w:t>atau</w:t>
      </w:r>
      <w:proofErr w:type="spellEnd"/>
      <w:r>
        <w:rPr>
          <w:spacing w:val="-1"/>
          <w:szCs w:val="24"/>
        </w:rPr>
        <w:t xml:space="preserve"> </w:t>
      </w:r>
      <w:proofErr w:type="spellStart"/>
      <w:r>
        <w:rPr>
          <w:spacing w:val="-1"/>
          <w:szCs w:val="24"/>
        </w:rPr>
        <w:t>aktivitas</w:t>
      </w:r>
      <w:proofErr w:type="spellEnd"/>
      <w:r>
        <w:rPr>
          <w:spacing w:val="-1"/>
          <w:szCs w:val="24"/>
        </w:rPr>
        <w:t xml:space="preserve"> </w:t>
      </w:r>
      <w:proofErr w:type="spellStart"/>
      <w:r>
        <w:rPr>
          <w:spacing w:val="-1"/>
          <w:szCs w:val="24"/>
        </w:rPr>
        <w:t>lainnya</w:t>
      </w:r>
      <w:proofErr w:type="spellEnd"/>
      <w:r>
        <w:rPr>
          <w:spacing w:val="-1"/>
          <w:szCs w:val="24"/>
        </w:rPr>
        <w:t xml:space="preserve"> yang </w:t>
      </w:r>
      <w:proofErr w:type="spellStart"/>
      <w:r>
        <w:rPr>
          <w:spacing w:val="-1"/>
          <w:szCs w:val="24"/>
        </w:rPr>
        <w:t>membuat</w:t>
      </w:r>
      <w:proofErr w:type="spellEnd"/>
      <w:r>
        <w:rPr>
          <w:spacing w:val="-1"/>
          <w:szCs w:val="24"/>
        </w:rPr>
        <w:t xml:space="preserve"> </w:t>
      </w:r>
      <w:proofErr w:type="spellStart"/>
      <w:r>
        <w:rPr>
          <w:spacing w:val="-1"/>
          <w:szCs w:val="24"/>
        </w:rPr>
        <w:t>mereka</w:t>
      </w:r>
      <w:proofErr w:type="spellEnd"/>
      <w:r>
        <w:rPr>
          <w:spacing w:val="-1"/>
          <w:szCs w:val="24"/>
        </w:rPr>
        <w:t xml:space="preserve"> </w:t>
      </w:r>
      <w:proofErr w:type="spellStart"/>
      <w:r>
        <w:rPr>
          <w:spacing w:val="-1"/>
          <w:szCs w:val="24"/>
        </w:rPr>
        <w:t>menyimpan</w:t>
      </w:r>
      <w:proofErr w:type="spellEnd"/>
      <w:r>
        <w:rPr>
          <w:spacing w:val="-1"/>
          <w:szCs w:val="24"/>
        </w:rPr>
        <w:t xml:space="preserve"> smartphone di </w:t>
      </w:r>
      <w:proofErr w:type="spellStart"/>
      <w:r>
        <w:rPr>
          <w:spacing w:val="-1"/>
          <w:szCs w:val="24"/>
        </w:rPr>
        <w:t>dalam</w:t>
      </w:r>
      <w:proofErr w:type="spellEnd"/>
      <w:r>
        <w:rPr>
          <w:spacing w:val="-1"/>
          <w:szCs w:val="24"/>
        </w:rPr>
        <w:t xml:space="preserve"> </w:t>
      </w:r>
      <w:proofErr w:type="spellStart"/>
      <w:r>
        <w:rPr>
          <w:spacing w:val="-1"/>
          <w:szCs w:val="24"/>
        </w:rPr>
        <w:t>saku</w:t>
      </w:r>
      <w:proofErr w:type="spellEnd"/>
      <w:r>
        <w:rPr>
          <w:spacing w:val="-1"/>
          <w:szCs w:val="24"/>
        </w:rPr>
        <w:t xml:space="preserve">. </w:t>
      </w:r>
      <w:proofErr w:type="spellStart"/>
      <w:r>
        <w:rPr>
          <w:spacing w:val="-1"/>
          <w:szCs w:val="24"/>
        </w:rPr>
        <w:t>Sehingga</w:t>
      </w:r>
      <w:proofErr w:type="spellEnd"/>
      <w:r>
        <w:rPr>
          <w:spacing w:val="-1"/>
          <w:szCs w:val="24"/>
        </w:rPr>
        <w:t xml:space="preserve"> </w:t>
      </w:r>
      <w:proofErr w:type="spellStart"/>
      <w:r>
        <w:rPr>
          <w:spacing w:val="-1"/>
          <w:szCs w:val="24"/>
        </w:rPr>
        <w:t>agak</w:t>
      </w:r>
      <w:proofErr w:type="spellEnd"/>
      <w:r>
        <w:rPr>
          <w:spacing w:val="-1"/>
          <w:szCs w:val="24"/>
        </w:rPr>
        <w:t xml:space="preserve"> </w:t>
      </w:r>
      <w:proofErr w:type="spellStart"/>
      <w:r>
        <w:rPr>
          <w:spacing w:val="-1"/>
          <w:szCs w:val="24"/>
        </w:rPr>
        <w:t>menyulitkan</w:t>
      </w:r>
      <w:proofErr w:type="spellEnd"/>
      <w:r>
        <w:rPr>
          <w:spacing w:val="-1"/>
          <w:szCs w:val="24"/>
        </w:rPr>
        <w:t xml:space="preserve"> </w:t>
      </w:r>
      <w:proofErr w:type="spellStart"/>
      <w:r>
        <w:rPr>
          <w:spacing w:val="-1"/>
          <w:szCs w:val="24"/>
        </w:rPr>
        <w:t>jika</w:t>
      </w:r>
      <w:proofErr w:type="spellEnd"/>
      <w:r>
        <w:rPr>
          <w:spacing w:val="-1"/>
          <w:szCs w:val="24"/>
        </w:rPr>
        <w:t xml:space="preserve"> </w:t>
      </w:r>
      <w:proofErr w:type="spellStart"/>
      <w:r>
        <w:rPr>
          <w:spacing w:val="-1"/>
          <w:szCs w:val="24"/>
        </w:rPr>
        <w:t>harus</w:t>
      </w:r>
      <w:proofErr w:type="spellEnd"/>
      <w:r>
        <w:rPr>
          <w:spacing w:val="-1"/>
          <w:szCs w:val="24"/>
        </w:rPr>
        <w:t xml:space="preserve"> </w:t>
      </w:r>
      <w:proofErr w:type="spellStart"/>
      <w:r>
        <w:rPr>
          <w:spacing w:val="-1"/>
          <w:szCs w:val="24"/>
        </w:rPr>
        <w:t>membuka</w:t>
      </w:r>
      <w:proofErr w:type="spellEnd"/>
      <w:r>
        <w:rPr>
          <w:spacing w:val="-1"/>
          <w:szCs w:val="24"/>
        </w:rPr>
        <w:t xml:space="preserve"> smartphone </w:t>
      </w:r>
      <w:proofErr w:type="spellStart"/>
      <w:r>
        <w:rPr>
          <w:spacing w:val="-1"/>
          <w:szCs w:val="24"/>
        </w:rPr>
        <w:t>kembali</w:t>
      </w:r>
      <w:proofErr w:type="spellEnd"/>
      <w:r>
        <w:rPr>
          <w:spacing w:val="-1"/>
          <w:szCs w:val="24"/>
        </w:rPr>
        <w:t xml:space="preserve"> </w:t>
      </w:r>
      <w:proofErr w:type="spellStart"/>
      <w:r>
        <w:rPr>
          <w:spacing w:val="-1"/>
          <w:szCs w:val="24"/>
        </w:rPr>
        <w:t>untuk</w:t>
      </w:r>
      <w:proofErr w:type="spellEnd"/>
      <w:r>
        <w:rPr>
          <w:spacing w:val="-1"/>
          <w:szCs w:val="24"/>
        </w:rPr>
        <w:t xml:space="preserve"> </w:t>
      </w:r>
      <w:proofErr w:type="spellStart"/>
      <w:r>
        <w:rPr>
          <w:spacing w:val="-1"/>
          <w:szCs w:val="24"/>
        </w:rPr>
        <w:t>memilih</w:t>
      </w:r>
      <w:proofErr w:type="spellEnd"/>
      <w:r>
        <w:rPr>
          <w:spacing w:val="-1"/>
          <w:szCs w:val="24"/>
        </w:rPr>
        <w:t xml:space="preserve"> </w:t>
      </w:r>
      <w:proofErr w:type="spellStart"/>
      <w:r>
        <w:rPr>
          <w:spacing w:val="-1"/>
          <w:szCs w:val="24"/>
        </w:rPr>
        <w:t>atau</w:t>
      </w:r>
      <w:proofErr w:type="spellEnd"/>
      <w:r>
        <w:rPr>
          <w:spacing w:val="-1"/>
          <w:szCs w:val="24"/>
        </w:rPr>
        <w:t xml:space="preserve"> </w:t>
      </w:r>
      <w:proofErr w:type="spellStart"/>
      <w:r>
        <w:rPr>
          <w:spacing w:val="-1"/>
          <w:szCs w:val="24"/>
        </w:rPr>
        <w:t>memutar</w:t>
      </w:r>
      <w:proofErr w:type="spellEnd"/>
      <w:r>
        <w:rPr>
          <w:spacing w:val="-1"/>
          <w:szCs w:val="24"/>
        </w:rPr>
        <w:t xml:space="preserve"> yang lain</w:t>
      </w:r>
      <w:r w:rsidR="002E44C1">
        <w:rPr>
          <w:spacing w:val="-1"/>
          <w:szCs w:val="24"/>
        </w:rPr>
        <w:fldChar w:fldCharType="begin" w:fldLock="1"/>
      </w:r>
      <w:r w:rsidR="008D6A98">
        <w:rPr>
          <w:spacing w:val="-1"/>
          <w:szCs w:val="24"/>
        </w:rPr>
        <w:instrText>ADDIN CSL_CITATION {"citationItems":[{"id":"ITEM-1","itemData":{"DOI":"10.24176/sitech.v1i2.2399","ISSN":"2615-8531","abstract":"Aplikasi ini dibuat untuk memudahkan pengguna dalam mendengarkan atau membantu menghafal Alquran dengan memasukkan fitur Speech Recognition ke dalam aplikasi","author":[{"dropping-particle":"","family":"Pratama","given":"Risky","non-dropping-particle":"","parse-names":false,"suffix":""}],"container-title":"Jurnal SITECH : Sistem Informasi dan Teknologi","id":"ITEM-1","issue":"2","issued":{"date-parts":[["2019"]]},"note":"[1] R. Pratama, “Rancang Bangun Aplikasi Pemutar Lantunan Alquran Menggunakan Google Speech API,” J. SITECH  Sist. Inf. dan Teknol., vol. 1, no. 2, pp. 133–138, 2019, doi: 10.24176/sitech.v1i2.2399.\n[2] D. S. Rahmantara, K. D. K. Wardhani, and M. R. A. Saf, “Aplikasi Pengenalan Nama Surah pada Juz ke 30 Kitab Suci Al-Qur’an Menggunakan Speech Recognition,” J. RESTI (Rekayasa Sist. dan Teknol. Informasi), vol. 2, no. 1, pp. 345–353, 2018, doi: 10.29207/resti.v2i1.285.\n[3] M. I. Krisnaldi, U. Wafiat, and F. Habibie, “Juz Amma Zaman Now . Aplikasi Penghafal Juz Amma ( Tahfidz Qur ’ an ) Berbasis Android Juz Amma Zaman Now . Application for memorizing Juz Amma ( Tahfidz Qur ’ an ) Android-based,” e-Proceeding Appl. Sci., vol. 4, no. 2, pp. 675–684, 2018.\n[4] Y. A. Gerhana et al., “Computer speech recognition to text for recite Holy Quran,” IOP Conf. Ser. Mater. Sci. Eng., vol. 434, no. 1, pp. 0–9, 2018, doi: 10.1088/1757-899X/434/1/012044.\n[5] I. Salamah, A. S. Handayani, and A. Youlanda, “Aplikasi Untuk Al- Qur ’ an Audio Juz 30 Bagi Penyandang Tunanetra Menggunakan Voice Recognition Berbasis Android,” vol. 1, no. 4, pp. 285–290, 2020.\n[6] K. Nugroho, “Javanese Gender Speech Recognition Based on Machine Learning Using Random Forest and Neural Network,” Sisforma, vol. 6, no. 2, p. 50, 2020, doi: 10.24167/sisforma.v6i2.2402.\n[7] A. Akbar, A. Y. Husodo, and A. Zubaidi, “Implementasi Google Speech API Pada Aplikasi Koreksi Hafalan Al-Quran Berbasis Android,” J. Teknol. Informasi, Komputer, dan Apl., vol. 1, no. 1, pp. 1–8, 2019.\n[8] K. Khairunizam, D. Danuri, and J. Jaroji, “Aplikasi Pemutar Musik Menggunakan Speech Recognition,” INOVTEK Polbeng - Seri Inform., vol. 2, no. 2, p. 97, 2017, doi: 10.35314/isi.v2i2.196.\n[9] P. I. Sasia, M. A. Murti, and C. Setianingsih, “Implementasi Sistem Kendali Lampu dengan Voice Command Menggunakan Google API Implementation of Lamp Control System by Google API,” no. November 2019, pp. 77–83.\n[10] P. Huruf, Q. Nada, C. Ridhuandi, P. Santoso, and D. Apriyanto, “Speech Recognition dengan Hidden Markov Model untuk,” vol. 5, no. 1, pp. 19–26, 2019.\n[11] H. Nufus, N. Solekhah, M. Sarosa, and M. Zakaria, “Rancang Bangun Aplikasi Al Quran Digital Untuk Penyandang Disabilitas Tangan Berbasis Command Voice Pada Perangkat,” Proceeding SENDI_U, pp. 978–979, 2015, [Online]. Available: http://www.unisbank.ac.id/ojs/index.php/sendi_u/article/download/3359/965.\n[12] A. Fauzan, I. Arwani, and L. Fanani, “Pembangunan Aplikasi Iqro’ Berbasis Android Menggunakan Google Speech,” J. Pengemb. Teknol. Inf. dan Ilmu Komput., vol. 2, no. 1, pp. 29–35, 2018.\n[13] L. S. Ramba, “Design Of A Voice Controlled Home Automation System Using Deep Learning Convolutional Neural Network (DL-CNN),” Telekontran  J. Ilm. Telekomun. Kendali dan Elektron. Terap., vol. 8, no. 1, pp. 57–73, 2020, doi: 10.34010/telekontran.v8i1.3078.\n[14] Y. Constantin, U. Darusalam, and N. D. Nathasia, “Aplikasi Personal Assistant Berbasis Voice Command Pada Sistem Operasi Android Dengan NLP,” JOINTECS (Journal Inf. Technol. Comput. Sci., vol. 5, no. 2, p. 121, 2020, doi: 10.31328/jointecs.v5i2.1246.\n[15] F. N. Suciani, E. C. Djamal, and R. Ilyas, “Identifikasi Nama Surat Juz Amma dengan Perintah Suara Menggunakan MFCC dan Backpropagation,” Semin. Nas. Apl. Teknol. Inf. 2018, pp. 18–23, 2018.\n[16] A. Amberkar, P. Awasarmol, G. Deshmukh, and P. Dave, “Speech Recognition using Recurrent Neural Networks,” Proc. 2018 Int. Conf. Curr. Trends Towar. Converging Technol. ICCTCT 2018, pp. 1–4, 2018, doi: 10.1109/ICCTCT.2018.8551185.\n[17] E. R. Swedia, A. B. Mutiara, M. Subali, and Ernastuti, “Deep learning long-short term memory (LSTM) for Indonesian speech digit recognition using LPC and MFCC Feature,” Proc. 3rd Int. Conf. Informatics Comput. ICIC 2018, pp. 1–5, 2018, doi: 10.1109/IAC.2018.8780566.\n[18] S. R. DEWI, “Deep Learning Object Detection Pada Video,” Deep Learn. Object Detect. Pada Video Menggunakan Tensorflow Dan Convolutional Neural Netw., pp. 1–60, 2018, [Online]. Available: https://dspace.uii.ac.id/bitstream/handle/123456789/7762/14611242_Syarifah Rosita Dewi_Statistika.pdf?sequence=1.\n[19] Unjani, “Fakultas Teknik Fakultas Teknik,” Pengayakan, no. 37, pp. 1–4, 2017.\n[20] E. K. Putra and F. Rahmayeni, “Implementasi Database MongoDB Untuk Sistem Informasi Bimbingan Konseling Berbasis Web (Studi Kasus: SMPN 1 Sawahlunto),” J. TeknoIf, vol. 4, no. 1, pp. 67–73, 2016, [Online]. Available: https://ejournal.itp.ac.id/index.php/tinformatika/article/viewFile/591/427.\n[21] C. S. Home, M. E. L. Frequency, C. Coefficients, and V. Machine, “Control smart home,” 2020.\n[22] M. Wildan, P. Aldi, and A. Aditsania, “Analisis dan Implementasi Long Short Term Memory Neural Network untuk Prediksi Harga Bitcoin,” e-Proceeding Eng., vol. 5, no. 2, pp. 3548–3555, 2018.\n[23] M. M. H. Nahid, B. Purkaystha, and M. S. Islam, “Bengali speech recognition: A double layered LSTM-RNN approach,” 20th Int. Conf. Comput. Inf. Technol. ICCIT 2017, vol. 2018-January, pp. 1–6, 2018, doi: 10.1109/ICCITECHN.2017.8281848.\n[24] E. Ronando, “Sistem Konversi Ucapan Kata Ke Teks Menggunakan Support Vector Machine: Speech Word Recognition To Text Converter Using …,” J. Teknol. dan Terap. Bisnis, vol. 2, no. 2, 2019, [Online]. Available: https://www.jurnal.aksi.ac.id/index.php/jttb/article/view/45.\n[25] I. Al Fikri, “Aplikasi Navigasi Berbasis Perangkat Bergerak dengan Menggunakan Platform Wikitude untuk Studi Kasus Lingkungan ITS,” J. Tek. ITS, vol. 5, no. 1, pp. 48–51, 2016, doi: 10.12962/j23373539.v5i1.14511.","page":"133-138","title":"Rancang Bangun Aplikasi Pemutar Lantunan Alquran Menggunakan Google Speech API","type":"article-journal","volume":"1"},"uris":["http://www.mendeley.com/documents/?uuid=f2e1ae2a-3698-4ac5-8e0d-44ad32b4c974"]}],"mendeley":{"formattedCitation":"[4]","plainTextFormattedCitation":"[4]","previouslyFormattedCitation":"[4]"},"properties":{"noteIndex":0},"schema":"https://github.com/citation-style-language/schema/raw/master/csl-citation.json"}</w:instrText>
      </w:r>
      <w:r w:rsidR="002E44C1">
        <w:rPr>
          <w:spacing w:val="-1"/>
          <w:szCs w:val="24"/>
        </w:rPr>
        <w:fldChar w:fldCharType="separate"/>
      </w:r>
      <w:r w:rsidR="008D6A98" w:rsidRPr="008D6A98">
        <w:rPr>
          <w:noProof/>
          <w:spacing w:val="-1"/>
          <w:szCs w:val="24"/>
        </w:rPr>
        <w:t>[4]</w:t>
      </w:r>
      <w:r w:rsidR="002E44C1">
        <w:rPr>
          <w:spacing w:val="-1"/>
          <w:szCs w:val="24"/>
        </w:rPr>
        <w:fldChar w:fldCharType="end"/>
      </w:r>
      <w:r>
        <w:rPr>
          <w:spacing w:val="-1"/>
          <w:szCs w:val="24"/>
        </w:rPr>
        <w:t xml:space="preserve">. </w:t>
      </w:r>
    </w:p>
    <w:p w14:paraId="6A139CA5" w14:textId="3C4F7249" w:rsidR="00AC6B7E" w:rsidRDefault="00AC6B7E" w:rsidP="00AC6B7E">
      <w:pPr>
        <w:ind w:firstLine="360"/>
        <w:jc w:val="both"/>
        <w:rPr>
          <w:spacing w:val="-1"/>
          <w:szCs w:val="24"/>
        </w:rPr>
      </w:pPr>
      <w:proofErr w:type="spellStart"/>
      <w:r>
        <w:rPr>
          <w:spacing w:val="-1"/>
          <w:szCs w:val="24"/>
        </w:rPr>
        <w:t>Maka</w:t>
      </w:r>
      <w:proofErr w:type="spellEnd"/>
      <w:r>
        <w:rPr>
          <w:spacing w:val="-1"/>
          <w:szCs w:val="24"/>
        </w:rPr>
        <w:t xml:space="preserve"> </w:t>
      </w:r>
      <w:proofErr w:type="spellStart"/>
      <w:r>
        <w:rPr>
          <w:spacing w:val="-1"/>
          <w:szCs w:val="24"/>
        </w:rPr>
        <w:t>perlunya</w:t>
      </w:r>
      <w:proofErr w:type="spellEnd"/>
      <w:r>
        <w:rPr>
          <w:spacing w:val="-1"/>
          <w:szCs w:val="24"/>
        </w:rPr>
        <w:t xml:space="preserve"> </w:t>
      </w:r>
      <w:proofErr w:type="spellStart"/>
      <w:r>
        <w:rPr>
          <w:spacing w:val="-1"/>
          <w:szCs w:val="24"/>
        </w:rPr>
        <w:t>Aplikasi</w:t>
      </w:r>
      <w:proofErr w:type="spellEnd"/>
      <w:r>
        <w:rPr>
          <w:spacing w:val="-1"/>
          <w:szCs w:val="24"/>
        </w:rPr>
        <w:t xml:space="preserve"> Al Qur’an audio </w:t>
      </w:r>
      <w:proofErr w:type="spellStart"/>
      <w:r>
        <w:rPr>
          <w:spacing w:val="-1"/>
          <w:szCs w:val="24"/>
        </w:rPr>
        <w:t>menggunakan</w:t>
      </w:r>
      <w:proofErr w:type="spellEnd"/>
      <w:r>
        <w:rPr>
          <w:spacing w:val="-1"/>
          <w:szCs w:val="24"/>
        </w:rPr>
        <w:t xml:space="preserve"> </w:t>
      </w:r>
      <w:r>
        <w:rPr>
          <w:i/>
          <w:iCs/>
          <w:spacing w:val="-1"/>
          <w:szCs w:val="24"/>
        </w:rPr>
        <w:t xml:space="preserve">Voice Command </w:t>
      </w:r>
      <w:proofErr w:type="spellStart"/>
      <w:r>
        <w:rPr>
          <w:spacing w:val="-1"/>
          <w:szCs w:val="24"/>
        </w:rPr>
        <w:t>berbasis</w:t>
      </w:r>
      <w:proofErr w:type="spellEnd"/>
      <w:r>
        <w:rPr>
          <w:spacing w:val="-1"/>
          <w:szCs w:val="24"/>
        </w:rPr>
        <w:t xml:space="preserve"> Android </w:t>
      </w:r>
      <w:proofErr w:type="spellStart"/>
      <w:r>
        <w:rPr>
          <w:spacing w:val="-1"/>
          <w:szCs w:val="24"/>
        </w:rPr>
        <w:t>dengan</w:t>
      </w:r>
      <w:proofErr w:type="spellEnd"/>
      <w:r>
        <w:rPr>
          <w:spacing w:val="-1"/>
          <w:szCs w:val="24"/>
        </w:rPr>
        <w:t xml:space="preserve"> </w:t>
      </w:r>
      <w:proofErr w:type="spellStart"/>
      <w:r>
        <w:rPr>
          <w:spacing w:val="-1"/>
          <w:szCs w:val="24"/>
        </w:rPr>
        <w:t>dilengkapi</w:t>
      </w:r>
      <w:proofErr w:type="spellEnd"/>
      <w:r>
        <w:rPr>
          <w:spacing w:val="-1"/>
          <w:szCs w:val="24"/>
        </w:rPr>
        <w:t xml:space="preserve"> </w:t>
      </w:r>
      <w:proofErr w:type="spellStart"/>
      <w:r>
        <w:rPr>
          <w:spacing w:val="-1"/>
          <w:szCs w:val="24"/>
        </w:rPr>
        <w:t>sistem</w:t>
      </w:r>
      <w:proofErr w:type="spellEnd"/>
      <w:r>
        <w:rPr>
          <w:spacing w:val="-1"/>
          <w:szCs w:val="24"/>
        </w:rPr>
        <w:t xml:space="preserve"> speech recognition </w:t>
      </w:r>
      <w:proofErr w:type="spellStart"/>
      <w:r>
        <w:rPr>
          <w:spacing w:val="-1"/>
          <w:szCs w:val="24"/>
        </w:rPr>
        <w:t>atau</w:t>
      </w:r>
      <w:proofErr w:type="spellEnd"/>
      <w:r>
        <w:rPr>
          <w:spacing w:val="-1"/>
          <w:szCs w:val="24"/>
        </w:rPr>
        <w:t xml:space="preserve"> speech to text. </w:t>
      </w:r>
      <w:r>
        <w:rPr>
          <w:i/>
          <w:iCs/>
          <w:spacing w:val="-1"/>
          <w:szCs w:val="24"/>
        </w:rPr>
        <w:t>Speech recognition</w:t>
      </w:r>
      <w:r>
        <w:rPr>
          <w:spacing w:val="-1"/>
          <w:szCs w:val="24"/>
        </w:rPr>
        <w:t xml:space="preserve"> </w:t>
      </w:r>
      <w:proofErr w:type="spellStart"/>
      <w:r>
        <w:rPr>
          <w:spacing w:val="-1"/>
          <w:szCs w:val="24"/>
        </w:rPr>
        <w:t>atau</w:t>
      </w:r>
      <w:proofErr w:type="spellEnd"/>
      <w:r>
        <w:rPr>
          <w:spacing w:val="-1"/>
          <w:szCs w:val="24"/>
        </w:rPr>
        <w:t xml:space="preserve"> </w:t>
      </w:r>
      <w:r>
        <w:rPr>
          <w:i/>
          <w:iCs/>
          <w:spacing w:val="-1"/>
          <w:szCs w:val="24"/>
        </w:rPr>
        <w:t>speech to text</w:t>
      </w:r>
      <w:r>
        <w:rPr>
          <w:spacing w:val="-1"/>
          <w:szCs w:val="24"/>
        </w:rPr>
        <w:t xml:space="preserve"> </w:t>
      </w:r>
      <w:proofErr w:type="spellStart"/>
      <w:r>
        <w:rPr>
          <w:spacing w:val="-1"/>
          <w:szCs w:val="24"/>
        </w:rPr>
        <w:t>sudah</w:t>
      </w:r>
      <w:proofErr w:type="spellEnd"/>
      <w:r>
        <w:rPr>
          <w:spacing w:val="-1"/>
          <w:szCs w:val="24"/>
        </w:rPr>
        <w:t xml:space="preserve"> </w:t>
      </w:r>
      <w:proofErr w:type="spellStart"/>
      <w:r>
        <w:rPr>
          <w:spacing w:val="-1"/>
          <w:szCs w:val="24"/>
        </w:rPr>
        <w:t>banyak</w:t>
      </w:r>
      <w:proofErr w:type="spellEnd"/>
      <w:r>
        <w:rPr>
          <w:spacing w:val="-1"/>
          <w:szCs w:val="24"/>
        </w:rPr>
        <w:t xml:space="preserve"> </w:t>
      </w:r>
      <w:proofErr w:type="spellStart"/>
      <w:r>
        <w:rPr>
          <w:spacing w:val="-1"/>
          <w:szCs w:val="24"/>
        </w:rPr>
        <w:t>digunakan</w:t>
      </w:r>
      <w:proofErr w:type="spellEnd"/>
      <w:r>
        <w:rPr>
          <w:spacing w:val="-1"/>
          <w:szCs w:val="24"/>
        </w:rPr>
        <w:t xml:space="preserve"> </w:t>
      </w:r>
      <w:proofErr w:type="spellStart"/>
      <w:r>
        <w:rPr>
          <w:spacing w:val="-1"/>
          <w:szCs w:val="24"/>
        </w:rPr>
        <w:t>untuk</w:t>
      </w:r>
      <w:proofErr w:type="spellEnd"/>
      <w:r>
        <w:rPr>
          <w:spacing w:val="-1"/>
          <w:szCs w:val="24"/>
        </w:rPr>
        <w:t xml:space="preserve"> </w:t>
      </w:r>
      <w:proofErr w:type="spellStart"/>
      <w:r>
        <w:rPr>
          <w:spacing w:val="-1"/>
          <w:szCs w:val="24"/>
        </w:rPr>
        <w:t>mempermudah</w:t>
      </w:r>
      <w:proofErr w:type="spellEnd"/>
      <w:r>
        <w:rPr>
          <w:spacing w:val="-1"/>
          <w:szCs w:val="24"/>
        </w:rPr>
        <w:t xml:space="preserve"> </w:t>
      </w:r>
      <w:proofErr w:type="spellStart"/>
      <w:r>
        <w:rPr>
          <w:spacing w:val="-1"/>
          <w:szCs w:val="24"/>
        </w:rPr>
        <w:t>jika</w:t>
      </w:r>
      <w:proofErr w:type="spellEnd"/>
      <w:r>
        <w:rPr>
          <w:spacing w:val="-1"/>
          <w:szCs w:val="24"/>
        </w:rPr>
        <w:t xml:space="preserve"> </w:t>
      </w:r>
      <w:proofErr w:type="spellStart"/>
      <w:r>
        <w:rPr>
          <w:spacing w:val="-1"/>
          <w:szCs w:val="24"/>
        </w:rPr>
        <w:t>seseorang</w:t>
      </w:r>
      <w:proofErr w:type="spellEnd"/>
      <w:r>
        <w:rPr>
          <w:spacing w:val="-1"/>
          <w:szCs w:val="24"/>
        </w:rPr>
        <w:t xml:space="preserve"> </w:t>
      </w:r>
      <w:proofErr w:type="spellStart"/>
      <w:r>
        <w:rPr>
          <w:spacing w:val="-1"/>
          <w:szCs w:val="24"/>
        </w:rPr>
        <w:t>tidak</w:t>
      </w:r>
      <w:proofErr w:type="spellEnd"/>
      <w:r>
        <w:rPr>
          <w:spacing w:val="-1"/>
          <w:szCs w:val="24"/>
        </w:rPr>
        <w:t xml:space="preserve"> </w:t>
      </w:r>
      <w:proofErr w:type="spellStart"/>
      <w:r>
        <w:rPr>
          <w:spacing w:val="-1"/>
          <w:szCs w:val="24"/>
        </w:rPr>
        <w:t>ingin</w:t>
      </w:r>
      <w:proofErr w:type="spellEnd"/>
      <w:r>
        <w:rPr>
          <w:spacing w:val="-1"/>
          <w:szCs w:val="24"/>
        </w:rPr>
        <w:t xml:space="preserve"> </w:t>
      </w:r>
      <w:proofErr w:type="spellStart"/>
      <w:r>
        <w:rPr>
          <w:spacing w:val="-1"/>
          <w:szCs w:val="24"/>
        </w:rPr>
        <w:t>menginput</w:t>
      </w:r>
      <w:proofErr w:type="spellEnd"/>
      <w:r>
        <w:rPr>
          <w:spacing w:val="-1"/>
          <w:szCs w:val="24"/>
        </w:rPr>
        <w:t xml:space="preserve"> </w:t>
      </w:r>
      <w:proofErr w:type="spellStart"/>
      <w:r>
        <w:rPr>
          <w:spacing w:val="-1"/>
          <w:szCs w:val="24"/>
        </w:rPr>
        <w:t>atau</w:t>
      </w:r>
      <w:proofErr w:type="spellEnd"/>
      <w:r>
        <w:rPr>
          <w:spacing w:val="-1"/>
          <w:szCs w:val="24"/>
        </w:rPr>
        <w:t xml:space="preserve"> </w:t>
      </w:r>
      <w:proofErr w:type="spellStart"/>
      <w:r>
        <w:rPr>
          <w:spacing w:val="-1"/>
          <w:szCs w:val="24"/>
        </w:rPr>
        <w:t>menulis</w:t>
      </w:r>
      <w:proofErr w:type="spellEnd"/>
      <w:r>
        <w:rPr>
          <w:spacing w:val="-1"/>
          <w:szCs w:val="24"/>
        </w:rPr>
        <w:t xml:space="preserve"> </w:t>
      </w:r>
      <w:proofErr w:type="spellStart"/>
      <w:r>
        <w:rPr>
          <w:spacing w:val="-1"/>
          <w:szCs w:val="24"/>
        </w:rPr>
        <w:t>teks</w:t>
      </w:r>
      <w:proofErr w:type="spellEnd"/>
      <w:r>
        <w:rPr>
          <w:spacing w:val="-1"/>
          <w:szCs w:val="24"/>
        </w:rPr>
        <w:t xml:space="preserve"> pada </w:t>
      </w:r>
      <w:proofErr w:type="spellStart"/>
      <w:r>
        <w:rPr>
          <w:spacing w:val="-1"/>
          <w:szCs w:val="24"/>
        </w:rPr>
        <w:t>aplikasi</w:t>
      </w:r>
      <w:proofErr w:type="spellEnd"/>
      <w:r>
        <w:rPr>
          <w:spacing w:val="-1"/>
          <w:szCs w:val="24"/>
        </w:rPr>
        <w:t xml:space="preserve">, yang </w:t>
      </w:r>
      <w:proofErr w:type="spellStart"/>
      <w:r>
        <w:rPr>
          <w:spacing w:val="-1"/>
          <w:szCs w:val="24"/>
        </w:rPr>
        <w:t>dilakukan</w:t>
      </w:r>
      <w:proofErr w:type="spellEnd"/>
      <w:r>
        <w:rPr>
          <w:spacing w:val="-1"/>
          <w:szCs w:val="24"/>
        </w:rPr>
        <w:t xml:space="preserve"> </w:t>
      </w:r>
      <w:proofErr w:type="spellStart"/>
      <w:r>
        <w:rPr>
          <w:spacing w:val="-1"/>
          <w:szCs w:val="24"/>
        </w:rPr>
        <w:t>hanya</w:t>
      </w:r>
      <w:proofErr w:type="spellEnd"/>
      <w:r>
        <w:rPr>
          <w:spacing w:val="-1"/>
          <w:szCs w:val="24"/>
        </w:rPr>
        <w:t xml:space="preserve"> </w:t>
      </w:r>
      <w:proofErr w:type="spellStart"/>
      <w:r>
        <w:rPr>
          <w:spacing w:val="-1"/>
          <w:szCs w:val="24"/>
        </w:rPr>
        <w:t>memberintah</w:t>
      </w:r>
      <w:proofErr w:type="spellEnd"/>
      <w:r>
        <w:rPr>
          <w:spacing w:val="-1"/>
          <w:szCs w:val="24"/>
        </w:rPr>
        <w:t xml:space="preserve"> </w:t>
      </w:r>
      <w:proofErr w:type="spellStart"/>
      <w:r>
        <w:rPr>
          <w:spacing w:val="-1"/>
          <w:szCs w:val="24"/>
        </w:rPr>
        <w:t>dengan</w:t>
      </w:r>
      <w:proofErr w:type="spellEnd"/>
      <w:r>
        <w:rPr>
          <w:spacing w:val="-1"/>
          <w:szCs w:val="24"/>
        </w:rPr>
        <w:t xml:space="preserve"> </w:t>
      </w:r>
      <w:proofErr w:type="spellStart"/>
      <w:r>
        <w:rPr>
          <w:spacing w:val="-1"/>
          <w:szCs w:val="24"/>
        </w:rPr>
        <w:t>suara</w:t>
      </w:r>
      <w:proofErr w:type="spellEnd"/>
      <w:r>
        <w:rPr>
          <w:spacing w:val="-1"/>
          <w:szCs w:val="24"/>
        </w:rPr>
        <w:t xml:space="preserve"> </w:t>
      </w:r>
      <w:proofErr w:type="spellStart"/>
      <w:r>
        <w:rPr>
          <w:spacing w:val="-1"/>
          <w:szCs w:val="24"/>
        </w:rPr>
        <w:t>untuk</w:t>
      </w:r>
      <w:proofErr w:type="spellEnd"/>
      <w:r>
        <w:rPr>
          <w:spacing w:val="-1"/>
          <w:szCs w:val="24"/>
        </w:rPr>
        <w:t xml:space="preserve"> </w:t>
      </w:r>
      <w:proofErr w:type="spellStart"/>
      <w:r>
        <w:rPr>
          <w:spacing w:val="-1"/>
          <w:szCs w:val="24"/>
        </w:rPr>
        <w:t>menjalankan</w:t>
      </w:r>
      <w:proofErr w:type="spellEnd"/>
      <w:r>
        <w:rPr>
          <w:spacing w:val="-1"/>
          <w:szCs w:val="24"/>
        </w:rPr>
        <w:t xml:space="preserve">. Banyak </w:t>
      </w:r>
      <w:proofErr w:type="spellStart"/>
      <w:r>
        <w:rPr>
          <w:spacing w:val="-1"/>
          <w:szCs w:val="24"/>
        </w:rPr>
        <w:t>penelitian</w:t>
      </w:r>
      <w:proofErr w:type="spellEnd"/>
      <w:r>
        <w:rPr>
          <w:spacing w:val="-1"/>
          <w:szCs w:val="24"/>
        </w:rPr>
        <w:t xml:space="preserve"> di </w:t>
      </w:r>
      <w:proofErr w:type="spellStart"/>
      <w:r>
        <w:rPr>
          <w:spacing w:val="-1"/>
          <w:szCs w:val="24"/>
        </w:rPr>
        <w:t>seluruh</w:t>
      </w:r>
      <w:proofErr w:type="spellEnd"/>
      <w:r>
        <w:rPr>
          <w:spacing w:val="-1"/>
          <w:szCs w:val="24"/>
        </w:rPr>
        <w:t xml:space="preserve"> dunia </w:t>
      </w:r>
      <w:proofErr w:type="spellStart"/>
      <w:r>
        <w:rPr>
          <w:spacing w:val="-1"/>
          <w:szCs w:val="24"/>
        </w:rPr>
        <w:t>telah</w:t>
      </w:r>
      <w:proofErr w:type="spellEnd"/>
      <w:r>
        <w:rPr>
          <w:spacing w:val="-1"/>
          <w:szCs w:val="24"/>
        </w:rPr>
        <w:t xml:space="preserve"> </w:t>
      </w:r>
      <w:proofErr w:type="spellStart"/>
      <w:r>
        <w:rPr>
          <w:spacing w:val="-1"/>
          <w:szCs w:val="24"/>
        </w:rPr>
        <w:t>melakukan</w:t>
      </w:r>
      <w:proofErr w:type="spellEnd"/>
      <w:r>
        <w:rPr>
          <w:spacing w:val="-1"/>
          <w:szCs w:val="24"/>
        </w:rPr>
        <w:t xml:space="preserve"> </w:t>
      </w:r>
      <w:proofErr w:type="spellStart"/>
      <w:r>
        <w:rPr>
          <w:spacing w:val="-1"/>
          <w:szCs w:val="24"/>
        </w:rPr>
        <w:t>percobaan</w:t>
      </w:r>
      <w:proofErr w:type="spellEnd"/>
      <w:r>
        <w:rPr>
          <w:spacing w:val="-1"/>
          <w:szCs w:val="24"/>
        </w:rPr>
        <w:t xml:space="preserve"> </w:t>
      </w:r>
      <w:proofErr w:type="spellStart"/>
      <w:r>
        <w:rPr>
          <w:spacing w:val="-1"/>
          <w:szCs w:val="24"/>
        </w:rPr>
        <w:t>metode</w:t>
      </w:r>
      <w:proofErr w:type="spellEnd"/>
      <w:r>
        <w:rPr>
          <w:spacing w:val="-1"/>
          <w:szCs w:val="24"/>
        </w:rPr>
        <w:t xml:space="preserve"> dan </w:t>
      </w:r>
      <w:proofErr w:type="spellStart"/>
      <w:r>
        <w:rPr>
          <w:spacing w:val="-1"/>
          <w:szCs w:val="24"/>
        </w:rPr>
        <w:t>algoritma</w:t>
      </w:r>
      <w:proofErr w:type="spellEnd"/>
      <w:r>
        <w:rPr>
          <w:spacing w:val="-1"/>
          <w:szCs w:val="24"/>
        </w:rPr>
        <w:t xml:space="preserve"> yang </w:t>
      </w:r>
      <w:proofErr w:type="spellStart"/>
      <w:r>
        <w:rPr>
          <w:spacing w:val="-1"/>
          <w:szCs w:val="24"/>
        </w:rPr>
        <w:t>kuat</w:t>
      </w:r>
      <w:proofErr w:type="spellEnd"/>
      <w:r>
        <w:rPr>
          <w:spacing w:val="-1"/>
          <w:szCs w:val="24"/>
        </w:rPr>
        <w:t xml:space="preserve"> </w:t>
      </w:r>
      <w:proofErr w:type="spellStart"/>
      <w:r>
        <w:rPr>
          <w:spacing w:val="-1"/>
          <w:szCs w:val="24"/>
        </w:rPr>
        <w:t>serta</w:t>
      </w:r>
      <w:proofErr w:type="spellEnd"/>
      <w:r>
        <w:rPr>
          <w:spacing w:val="-1"/>
          <w:szCs w:val="24"/>
        </w:rPr>
        <w:t xml:space="preserve"> </w:t>
      </w:r>
      <w:proofErr w:type="spellStart"/>
      <w:r>
        <w:rPr>
          <w:spacing w:val="-1"/>
          <w:szCs w:val="24"/>
        </w:rPr>
        <w:t>tinggi</w:t>
      </w:r>
      <w:proofErr w:type="spellEnd"/>
      <w:r>
        <w:rPr>
          <w:spacing w:val="-1"/>
          <w:szCs w:val="24"/>
        </w:rPr>
        <w:t xml:space="preserve"> </w:t>
      </w:r>
      <w:proofErr w:type="spellStart"/>
      <w:r>
        <w:rPr>
          <w:spacing w:val="-1"/>
          <w:szCs w:val="24"/>
        </w:rPr>
        <w:t>untuk</w:t>
      </w:r>
      <w:proofErr w:type="spellEnd"/>
      <w:r>
        <w:rPr>
          <w:spacing w:val="-1"/>
          <w:szCs w:val="24"/>
        </w:rPr>
        <w:t xml:space="preserve"> </w:t>
      </w:r>
      <w:proofErr w:type="spellStart"/>
      <w:r>
        <w:rPr>
          <w:spacing w:val="-1"/>
          <w:szCs w:val="24"/>
        </w:rPr>
        <w:t>mendapati</w:t>
      </w:r>
      <w:proofErr w:type="spellEnd"/>
      <w:r>
        <w:rPr>
          <w:spacing w:val="-1"/>
          <w:szCs w:val="24"/>
        </w:rPr>
        <w:t xml:space="preserve"> </w:t>
      </w:r>
      <w:proofErr w:type="spellStart"/>
      <w:r>
        <w:rPr>
          <w:spacing w:val="-1"/>
          <w:szCs w:val="24"/>
        </w:rPr>
        <w:t>akurasi</w:t>
      </w:r>
      <w:proofErr w:type="spellEnd"/>
      <w:r>
        <w:rPr>
          <w:spacing w:val="-1"/>
          <w:szCs w:val="24"/>
        </w:rPr>
        <w:t xml:space="preserve"> </w:t>
      </w:r>
      <w:proofErr w:type="spellStart"/>
      <w:r>
        <w:rPr>
          <w:spacing w:val="-1"/>
          <w:szCs w:val="24"/>
        </w:rPr>
        <w:t>dalam</w:t>
      </w:r>
      <w:proofErr w:type="spellEnd"/>
      <w:r>
        <w:rPr>
          <w:spacing w:val="-1"/>
          <w:szCs w:val="24"/>
        </w:rPr>
        <w:t xml:space="preserve"> </w:t>
      </w:r>
      <w:proofErr w:type="spellStart"/>
      <w:r>
        <w:rPr>
          <w:spacing w:val="-1"/>
          <w:szCs w:val="24"/>
        </w:rPr>
        <w:t>pengenalan</w:t>
      </w:r>
      <w:proofErr w:type="spellEnd"/>
      <w:r>
        <w:rPr>
          <w:spacing w:val="-1"/>
          <w:szCs w:val="24"/>
        </w:rPr>
        <w:t xml:space="preserve"> </w:t>
      </w:r>
      <w:proofErr w:type="spellStart"/>
      <w:r>
        <w:rPr>
          <w:spacing w:val="-1"/>
          <w:szCs w:val="24"/>
        </w:rPr>
        <w:t>ucapan</w:t>
      </w:r>
      <w:proofErr w:type="spellEnd"/>
      <w:r>
        <w:rPr>
          <w:spacing w:val="-1"/>
          <w:szCs w:val="24"/>
        </w:rPr>
        <w:t xml:space="preserve">. </w:t>
      </w:r>
      <w:proofErr w:type="spellStart"/>
      <w:r>
        <w:rPr>
          <w:spacing w:val="-1"/>
          <w:szCs w:val="24"/>
        </w:rPr>
        <w:t>Seperti</w:t>
      </w:r>
      <w:proofErr w:type="spellEnd"/>
      <w:r>
        <w:rPr>
          <w:spacing w:val="-1"/>
          <w:szCs w:val="24"/>
        </w:rPr>
        <w:t xml:space="preserve"> </w:t>
      </w:r>
      <w:proofErr w:type="spellStart"/>
      <w:r>
        <w:rPr>
          <w:spacing w:val="-1"/>
          <w:szCs w:val="24"/>
        </w:rPr>
        <w:t>halnya</w:t>
      </w:r>
      <w:proofErr w:type="spellEnd"/>
      <w:r>
        <w:rPr>
          <w:spacing w:val="-1"/>
          <w:szCs w:val="24"/>
        </w:rPr>
        <w:t xml:space="preserve"> speech recognition </w:t>
      </w:r>
      <w:proofErr w:type="spellStart"/>
      <w:r>
        <w:rPr>
          <w:spacing w:val="-1"/>
          <w:szCs w:val="24"/>
        </w:rPr>
        <w:t>dengan</w:t>
      </w:r>
      <w:proofErr w:type="spellEnd"/>
      <w:r>
        <w:rPr>
          <w:spacing w:val="-1"/>
          <w:szCs w:val="24"/>
        </w:rPr>
        <w:t xml:space="preserve"> </w:t>
      </w:r>
      <w:proofErr w:type="spellStart"/>
      <w:r>
        <w:rPr>
          <w:spacing w:val="-1"/>
          <w:szCs w:val="24"/>
        </w:rPr>
        <w:t>artifical</w:t>
      </w:r>
      <w:proofErr w:type="spellEnd"/>
      <w:r>
        <w:rPr>
          <w:spacing w:val="-1"/>
          <w:szCs w:val="24"/>
        </w:rPr>
        <w:t xml:space="preserve"> neural network </w:t>
      </w:r>
      <w:proofErr w:type="spellStart"/>
      <w:r>
        <w:rPr>
          <w:spacing w:val="-1"/>
          <w:szCs w:val="24"/>
        </w:rPr>
        <w:lastRenderedPageBreak/>
        <w:t>menggunakan</w:t>
      </w:r>
      <w:proofErr w:type="spellEnd"/>
      <w:r>
        <w:rPr>
          <w:spacing w:val="-1"/>
          <w:szCs w:val="24"/>
        </w:rPr>
        <w:t xml:space="preserve"> </w:t>
      </w:r>
      <w:proofErr w:type="spellStart"/>
      <w:r>
        <w:rPr>
          <w:spacing w:val="-1"/>
          <w:szCs w:val="24"/>
        </w:rPr>
        <w:t>metode</w:t>
      </w:r>
      <w:proofErr w:type="spellEnd"/>
      <w:r>
        <w:rPr>
          <w:spacing w:val="-1"/>
          <w:szCs w:val="24"/>
        </w:rPr>
        <w:t xml:space="preserve"> speech recognition </w:t>
      </w:r>
      <w:r>
        <w:rPr>
          <w:i/>
          <w:iCs/>
          <w:spacing w:val="-1"/>
          <w:szCs w:val="24"/>
        </w:rPr>
        <w:t>Mel Frequency Cepstral Coefficient (MFCC)</w:t>
      </w:r>
      <w:r>
        <w:rPr>
          <w:spacing w:val="-1"/>
          <w:szCs w:val="24"/>
        </w:rPr>
        <w:t xml:space="preserve"> dan </w:t>
      </w:r>
      <w:r>
        <w:rPr>
          <w:i/>
          <w:iCs/>
          <w:spacing w:val="-1"/>
          <w:szCs w:val="24"/>
        </w:rPr>
        <w:t>Dynamic Time Warping (DTW)</w:t>
      </w:r>
      <w:r>
        <w:rPr>
          <w:spacing w:val="-1"/>
          <w:szCs w:val="24"/>
        </w:rPr>
        <w:t xml:space="preserve">, voice recognition </w:t>
      </w:r>
      <w:proofErr w:type="spellStart"/>
      <w:r>
        <w:rPr>
          <w:spacing w:val="-1"/>
          <w:szCs w:val="24"/>
        </w:rPr>
        <w:t>menggunakan</w:t>
      </w:r>
      <w:proofErr w:type="spellEnd"/>
      <w:r>
        <w:rPr>
          <w:spacing w:val="-1"/>
          <w:szCs w:val="24"/>
        </w:rPr>
        <w:t xml:space="preserve"> </w:t>
      </w:r>
      <w:r>
        <w:rPr>
          <w:i/>
          <w:iCs/>
          <w:spacing w:val="-1"/>
          <w:szCs w:val="24"/>
        </w:rPr>
        <w:t xml:space="preserve">Hidden Markov </w:t>
      </w:r>
      <w:r>
        <w:rPr>
          <w:spacing w:val="-1"/>
          <w:szCs w:val="24"/>
        </w:rPr>
        <w:t xml:space="preserve">model yang </w:t>
      </w:r>
      <w:proofErr w:type="spellStart"/>
      <w:r>
        <w:rPr>
          <w:spacing w:val="-1"/>
          <w:szCs w:val="24"/>
        </w:rPr>
        <w:t>menghasilkan</w:t>
      </w:r>
      <w:proofErr w:type="spellEnd"/>
      <w:r>
        <w:rPr>
          <w:spacing w:val="-1"/>
          <w:szCs w:val="24"/>
        </w:rPr>
        <w:t xml:space="preserve"> </w:t>
      </w:r>
      <w:proofErr w:type="spellStart"/>
      <w:r>
        <w:rPr>
          <w:spacing w:val="-1"/>
          <w:szCs w:val="24"/>
        </w:rPr>
        <w:t>akurasi</w:t>
      </w:r>
      <w:proofErr w:type="spellEnd"/>
      <w:r>
        <w:rPr>
          <w:spacing w:val="-1"/>
          <w:szCs w:val="24"/>
        </w:rPr>
        <w:t xml:space="preserve"> </w:t>
      </w:r>
      <w:proofErr w:type="spellStart"/>
      <w:r>
        <w:rPr>
          <w:spacing w:val="-1"/>
          <w:szCs w:val="24"/>
        </w:rPr>
        <w:t>hingga</w:t>
      </w:r>
      <w:proofErr w:type="spellEnd"/>
      <w:r>
        <w:rPr>
          <w:spacing w:val="-1"/>
          <w:szCs w:val="24"/>
        </w:rPr>
        <w:t xml:space="preserve"> 88,67%</w:t>
      </w:r>
      <w:r w:rsidR="00C5296B">
        <w:rPr>
          <w:spacing w:val="-1"/>
          <w:szCs w:val="24"/>
        </w:rPr>
        <w:fldChar w:fldCharType="begin" w:fldLock="1"/>
      </w:r>
      <w:r w:rsidR="008D6A98">
        <w:rPr>
          <w:spacing w:val="-1"/>
          <w:szCs w:val="24"/>
        </w:rPr>
        <w:instrText>ADDIN CSL_CITATION {"citationItems":[{"id":"ITEM-1","itemData":{"DOI":"10.24167/sisforma.v6i2.2402","ISSN":"2355-8253","abstract":"Speech is a means of communication between people throughout the world. At present research in the field of speech recognition continues to develop in producing a robust method in various research variants. However decreasing the word error rate or reducing noise is still a problem that is still being investigated until now. The purpose of this study is to find the right method with high accuracy to classify the gender voices of Javanese. This research used a human voice dataset of both men and women from the Javanese tribe which was recorded and then processed using a noise reduction preprocessing technique with the MFCC extraction feature method and then classified using 2 machine learning methods, namely Random Forest and Neural Network. Evaluation results indicate that the classification of Javanese accent speech accents results in an accuracy rate of 91.3 % using Random Forest and 92.2% using Neural Network.","author":[{"dropping-particle":"","family":"Nugroho","given":"Kristiawan","non-dropping-particle":"","parse-names":false,"suffix":""}],"container-title":"Sisforma","id":"ITEM-1","issue":"2","issued":{"date-parts":[["2020"]]},"note":"K. Khairunizam, D. Danuri, and J. Jaroji, “Aplikasi Pemutar Musik Menggunakan Speech Recognition,” INOVTEK Polbeng - Seri Inform., vol. 2, no. 2, p. 97, 2017, doi: 10.35314/isi.v2i2.196.\nA. Akbar, A. Y. Husodo, and A. Zubaidi, “Implementasi Google Speech API Pada Aplikasi Koreksi Hafalan Al-Quran Berbasis Android,” J. Teknol. Informasi, Komputer, dan Apl., vol. 1, no. 1, pp. 1–8, 2019.\nD. S. Rahmantara, K. D. K. Wardhani, and M. R. A. Saf, “Aplikasi Pengenalan Nama Surah pada Juz ke 30 Kitab Suci Al-Qur’an Menggunakan Speech Recognition,” J. RESTI (Rekayasa Sist. dan Teknol. Informasi), vol. 2, no. 1, pp. 345–353, 2018, doi: 10.29207/resti.v2i1.285.\nH. Nufus, N. Solekhah, M. Sarosa, and M. Zakaria, “Rancang Bangun Aplikasi Al Quran Digital Untuk Penyandang Disabilitas Tangan Berbasis Command Voice Pada Perangkat,” Proceeding SENDI_U, pp. 978–979, 2015, [Online]. Available: http://www.unisbank.ac.id/ojs/index.php/sendi_u/article/download/3359/965.\nK. Nugroho, “Javanese Gender Speech Recognition Based on Machine Learning Using Random Forest and Neural Network,” Sisforma, vol. 6, no. 2, p. 50, 2020, doi: 10.24167/sisforma.v6i2.2402.","page":"50","title":"Javanese Gender Speech Recognition Based on Machine Learning Using Random Forest and Neural Network","type":"article-journal","volume":"6"},"uris":["http://www.mendeley.com/documents/?uuid=8b51c5a3-3bba-4833-b42b-2c01df6d7cbb"]}],"mendeley":{"formattedCitation":"[5]","plainTextFormattedCitation":"[5]","previouslyFormattedCitation":"[5]"},"properties":{"noteIndex":0},"schema":"https://github.com/citation-style-language/schema/raw/master/csl-citation.json"}</w:instrText>
      </w:r>
      <w:r w:rsidR="00C5296B">
        <w:rPr>
          <w:spacing w:val="-1"/>
          <w:szCs w:val="24"/>
        </w:rPr>
        <w:fldChar w:fldCharType="separate"/>
      </w:r>
      <w:r w:rsidR="008D6A98" w:rsidRPr="008D6A98">
        <w:rPr>
          <w:noProof/>
          <w:spacing w:val="-1"/>
          <w:szCs w:val="24"/>
        </w:rPr>
        <w:t>[5]</w:t>
      </w:r>
      <w:r w:rsidR="00C5296B">
        <w:rPr>
          <w:spacing w:val="-1"/>
          <w:szCs w:val="24"/>
        </w:rPr>
        <w:fldChar w:fldCharType="end"/>
      </w:r>
      <w:r>
        <w:rPr>
          <w:spacing w:val="-1"/>
          <w:szCs w:val="24"/>
        </w:rPr>
        <w:t>.</w:t>
      </w:r>
    </w:p>
    <w:p w14:paraId="0D6D6506" w14:textId="28A4328F" w:rsidR="00AC6B7E" w:rsidRDefault="00AC6B7E" w:rsidP="00AC6B7E">
      <w:pPr>
        <w:tabs>
          <w:tab w:val="left" w:pos="480"/>
        </w:tabs>
        <w:jc w:val="both"/>
        <w:rPr>
          <w:rFonts w:eastAsia="Times-Bold"/>
          <w:color w:val="000000"/>
          <w:szCs w:val="24"/>
          <w:lang w:bidi="ar"/>
        </w:rPr>
      </w:pPr>
      <w:r>
        <w:rPr>
          <w:spacing w:val="-1"/>
          <w:szCs w:val="24"/>
        </w:rPr>
        <w:tab/>
        <w:t xml:space="preserve">Google </w:t>
      </w:r>
      <w:proofErr w:type="spellStart"/>
      <w:r>
        <w:rPr>
          <w:spacing w:val="-1"/>
          <w:szCs w:val="24"/>
        </w:rPr>
        <w:t>menawarkan</w:t>
      </w:r>
      <w:proofErr w:type="spellEnd"/>
      <w:r>
        <w:rPr>
          <w:spacing w:val="-1"/>
          <w:szCs w:val="24"/>
        </w:rPr>
        <w:t xml:space="preserve"> </w:t>
      </w:r>
      <w:proofErr w:type="spellStart"/>
      <w:r w:rsidR="00404543">
        <w:rPr>
          <w:spacing w:val="-1"/>
          <w:szCs w:val="24"/>
        </w:rPr>
        <w:t>sebuah</w:t>
      </w:r>
      <w:proofErr w:type="spellEnd"/>
      <w:r w:rsidR="00404543">
        <w:rPr>
          <w:spacing w:val="-1"/>
          <w:szCs w:val="24"/>
        </w:rPr>
        <w:t xml:space="preserve"> </w:t>
      </w:r>
      <w:proofErr w:type="spellStart"/>
      <w:r>
        <w:rPr>
          <w:spacing w:val="-1"/>
          <w:szCs w:val="24"/>
        </w:rPr>
        <w:t>fitur</w:t>
      </w:r>
      <w:proofErr w:type="spellEnd"/>
      <w:r>
        <w:rPr>
          <w:spacing w:val="-1"/>
          <w:szCs w:val="24"/>
        </w:rPr>
        <w:t xml:space="preserve"> </w:t>
      </w:r>
      <w:r w:rsidR="00C5296B">
        <w:rPr>
          <w:spacing w:val="-1"/>
          <w:szCs w:val="24"/>
        </w:rPr>
        <w:t xml:space="preserve">pada Android </w:t>
      </w:r>
      <w:proofErr w:type="spellStart"/>
      <w:r>
        <w:rPr>
          <w:spacing w:val="-1"/>
          <w:szCs w:val="24"/>
        </w:rPr>
        <w:t>untuk</w:t>
      </w:r>
      <w:proofErr w:type="spellEnd"/>
      <w:r>
        <w:rPr>
          <w:spacing w:val="-1"/>
          <w:szCs w:val="24"/>
        </w:rPr>
        <w:t xml:space="preserve"> </w:t>
      </w:r>
      <w:proofErr w:type="spellStart"/>
      <w:r>
        <w:rPr>
          <w:spacing w:val="-1"/>
          <w:szCs w:val="24"/>
        </w:rPr>
        <w:t>membuat</w:t>
      </w:r>
      <w:proofErr w:type="spellEnd"/>
      <w:r>
        <w:rPr>
          <w:spacing w:val="-1"/>
          <w:szCs w:val="24"/>
        </w:rPr>
        <w:t xml:space="preserve"> </w:t>
      </w:r>
      <w:proofErr w:type="spellStart"/>
      <w:r>
        <w:rPr>
          <w:spacing w:val="-1"/>
          <w:szCs w:val="24"/>
        </w:rPr>
        <w:t>suara</w:t>
      </w:r>
      <w:proofErr w:type="spellEnd"/>
      <w:r>
        <w:rPr>
          <w:spacing w:val="-1"/>
          <w:szCs w:val="24"/>
        </w:rPr>
        <w:t xml:space="preserve"> </w:t>
      </w:r>
      <w:proofErr w:type="spellStart"/>
      <w:r>
        <w:rPr>
          <w:spacing w:val="-1"/>
          <w:szCs w:val="24"/>
        </w:rPr>
        <w:t>sebagai</w:t>
      </w:r>
      <w:proofErr w:type="spellEnd"/>
      <w:r>
        <w:rPr>
          <w:spacing w:val="-1"/>
          <w:szCs w:val="24"/>
        </w:rPr>
        <w:t xml:space="preserve"> </w:t>
      </w:r>
      <w:proofErr w:type="spellStart"/>
      <w:r>
        <w:rPr>
          <w:spacing w:val="-1"/>
          <w:szCs w:val="24"/>
        </w:rPr>
        <w:t>metode</w:t>
      </w:r>
      <w:proofErr w:type="spellEnd"/>
      <w:r>
        <w:rPr>
          <w:spacing w:val="-1"/>
          <w:szCs w:val="24"/>
        </w:rPr>
        <w:t xml:space="preserve"> input, </w:t>
      </w:r>
      <w:proofErr w:type="spellStart"/>
      <w:r>
        <w:rPr>
          <w:spacing w:val="-1"/>
          <w:szCs w:val="24"/>
        </w:rPr>
        <w:t>sebagaimana</w:t>
      </w:r>
      <w:proofErr w:type="spellEnd"/>
      <w:r>
        <w:rPr>
          <w:spacing w:val="-1"/>
          <w:szCs w:val="24"/>
        </w:rPr>
        <w:t xml:space="preserve"> </w:t>
      </w:r>
      <w:proofErr w:type="spellStart"/>
      <w:r>
        <w:rPr>
          <w:spacing w:val="-1"/>
          <w:szCs w:val="24"/>
        </w:rPr>
        <w:t>penelurusan</w:t>
      </w:r>
      <w:proofErr w:type="spellEnd"/>
      <w:r>
        <w:rPr>
          <w:spacing w:val="-1"/>
          <w:szCs w:val="24"/>
        </w:rPr>
        <w:t xml:space="preserve"> </w:t>
      </w:r>
      <w:proofErr w:type="spellStart"/>
      <w:r>
        <w:rPr>
          <w:spacing w:val="-1"/>
          <w:szCs w:val="24"/>
        </w:rPr>
        <w:t>melalui</w:t>
      </w:r>
      <w:proofErr w:type="spellEnd"/>
      <w:r>
        <w:rPr>
          <w:spacing w:val="-1"/>
          <w:szCs w:val="24"/>
        </w:rPr>
        <w:t xml:space="preserve"> </w:t>
      </w:r>
      <w:proofErr w:type="spellStart"/>
      <w:r>
        <w:rPr>
          <w:spacing w:val="-1"/>
          <w:szCs w:val="24"/>
        </w:rPr>
        <w:t>suara</w:t>
      </w:r>
      <w:proofErr w:type="spellEnd"/>
      <w:r>
        <w:rPr>
          <w:spacing w:val="-1"/>
          <w:szCs w:val="24"/>
        </w:rPr>
        <w:t xml:space="preserve"> </w:t>
      </w:r>
      <w:proofErr w:type="spellStart"/>
      <w:r>
        <w:rPr>
          <w:spacing w:val="-1"/>
          <w:szCs w:val="24"/>
        </w:rPr>
        <w:t>dengan</w:t>
      </w:r>
      <w:proofErr w:type="spellEnd"/>
      <w:r>
        <w:rPr>
          <w:spacing w:val="-1"/>
          <w:szCs w:val="24"/>
        </w:rPr>
        <w:t xml:space="preserve"> </w:t>
      </w:r>
      <w:proofErr w:type="spellStart"/>
      <w:r>
        <w:rPr>
          <w:spacing w:val="-1"/>
          <w:szCs w:val="24"/>
        </w:rPr>
        <w:t>menggunakan</w:t>
      </w:r>
      <w:proofErr w:type="spellEnd"/>
      <w:r>
        <w:rPr>
          <w:spacing w:val="-1"/>
          <w:szCs w:val="24"/>
        </w:rPr>
        <w:t xml:space="preserve"> google </w:t>
      </w:r>
      <w:proofErr w:type="gramStart"/>
      <w:r>
        <w:rPr>
          <w:spacing w:val="-1"/>
          <w:szCs w:val="24"/>
        </w:rPr>
        <w:t xml:space="preserve">speech  </w:t>
      </w:r>
      <w:proofErr w:type="spellStart"/>
      <w:r>
        <w:rPr>
          <w:i/>
          <w:iCs/>
          <w:spacing w:val="-1"/>
          <w:szCs w:val="24"/>
        </w:rPr>
        <w:t>Aplication</w:t>
      </w:r>
      <w:proofErr w:type="spellEnd"/>
      <w:proofErr w:type="gramEnd"/>
      <w:r>
        <w:rPr>
          <w:i/>
          <w:iCs/>
          <w:spacing w:val="-1"/>
          <w:szCs w:val="24"/>
        </w:rPr>
        <w:t xml:space="preserve"> Programming Interface (API)</w:t>
      </w:r>
      <w:r>
        <w:rPr>
          <w:spacing w:val="-1"/>
          <w:szCs w:val="24"/>
        </w:rPr>
        <w:t xml:space="preserve">. </w:t>
      </w:r>
      <w:proofErr w:type="spellStart"/>
      <w:r>
        <w:rPr>
          <w:spacing w:val="-1"/>
          <w:szCs w:val="24"/>
        </w:rPr>
        <w:t>Sistem</w:t>
      </w:r>
      <w:proofErr w:type="spellEnd"/>
      <w:r>
        <w:rPr>
          <w:spacing w:val="-1"/>
          <w:szCs w:val="24"/>
        </w:rPr>
        <w:t xml:space="preserve"> </w:t>
      </w:r>
      <w:proofErr w:type="spellStart"/>
      <w:r>
        <w:rPr>
          <w:spacing w:val="-1"/>
          <w:szCs w:val="24"/>
        </w:rPr>
        <w:t>ini</w:t>
      </w:r>
      <w:proofErr w:type="spellEnd"/>
      <w:r>
        <w:rPr>
          <w:spacing w:val="-1"/>
          <w:szCs w:val="24"/>
        </w:rPr>
        <w:t xml:space="preserve"> </w:t>
      </w:r>
      <w:proofErr w:type="spellStart"/>
      <w:r>
        <w:rPr>
          <w:spacing w:val="-1"/>
          <w:szCs w:val="24"/>
        </w:rPr>
        <w:t>mampu</w:t>
      </w:r>
      <w:proofErr w:type="spellEnd"/>
      <w:r>
        <w:rPr>
          <w:spacing w:val="-1"/>
          <w:szCs w:val="24"/>
        </w:rPr>
        <w:t xml:space="preserve"> </w:t>
      </w:r>
      <w:proofErr w:type="spellStart"/>
      <w:r>
        <w:rPr>
          <w:spacing w:val="-1"/>
          <w:szCs w:val="24"/>
        </w:rPr>
        <w:t>mengenali</w:t>
      </w:r>
      <w:proofErr w:type="spellEnd"/>
      <w:r>
        <w:rPr>
          <w:spacing w:val="-1"/>
          <w:szCs w:val="24"/>
        </w:rPr>
        <w:t xml:space="preserve"> </w:t>
      </w:r>
      <w:proofErr w:type="spellStart"/>
      <w:r>
        <w:rPr>
          <w:spacing w:val="-1"/>
          <w:szCs w:val="24"/>
        </w:rPr>
        <w:t>berbagai</w:t>
      </w:r>
      <w:proofErr w:type="spellEnd"/>
      <w:r>
        <w:rPr>
          <w:spacing w:val="-1"/>
          <w:szCs w:val="24"/>
        </w:rPr>
        <w:t xml:space="preserve"> </w:t>
      </w:r>
      <w:proofErr w:type="spellStart"/>
      <w:r>
        <w:rPr>
          <w:spacing w:val="-1"/>
          <w:szCs w:val="24"/>
        </w:rPr>
        <w:t>macam</w:t>
      </w:r>
      <w:proofErr w:type="spellEnd"/>
      <w:r>
        <w:rPr>
          <w:spacing w:val="-1"/>
          <w:szCs w:val="24"/>
        </w:rPr>
        <w:t xml:space="preserve"> </w:t>
      </w:r>
      <w:proofErr w:type="spellStart"/>
      <w:r>
        <w:rPr>
          <w:spacing w:val="-1"/>
          <w:szCs w:val="24"/>
        </w:rPr>
        <w:t>suara</w:t>
      </w:r>
      <w:proofErr w:type="spellEnd"/>
      <w:r>
        <w:rPr>
          <w:spacing w:val="-1"/>
          <w:szCs w:val="24"/>
        </w:rPr>
        <w:t xml:space="preserve"> </w:t>
      </w:r>
      <w:proofErr w:type="spellStart"/>
      <w:r>
        <w:rPr>
          <w:spacing w:val="-1"/>
          <w:szCs w:val="24"/>
        </w:rPr>
        <w:t>manusia</w:t>
      </w:r>
      <w:proofErr w:type="spellEnd"/>
      <w:r>
        <w:rPr>
          <w:spacing w:val="-1"/>
          <w:szCs w:val="24"/>
        </w:rPr>
        <w:t xml:space="preserve">. </w:t>
      </w:r>
      <w:r w:rsidRPr="00C57CD4">
        <w:rPr>
          <w:i/>
          <w:iCs/>
          <w:spacing w:val="-1"/>
          <w:szCs w:val="24"/>
        </w:rPr>
        <w:t>Google speech</w:t>
      </w:r>
      <w:r>
        <w:rPr>
          <w:spacing w:val="-1"/>
          <w:szCs w:val="24"/>
        </w:rPr>
        <w:t xml:space="preserve"> </w:t>
      </w:r>
      <w:r>
        <w:rPr>
          <w:i/>
          <w:iCs/>
          <w:spacing w:val="-1"/>
          <w:szCs w:val="24"/>
        </w:rPr>
        <w:t>API</w:t>
      </w:r>
      <w:r>
        <w:rPr>
          <w:spacing w:val="-1"/>
          <w:szCs w:val="24"/>
        </w:rPr>
        <w:t xml:space="preserve"> </w:t>
      </w:r>
      <w:proofErr w:type="spellStart"/>
      <w:r>
        <w:rPr>
          <w:spacing w:val="-1"/>
          <w:szCs w:val="24"/>
        </w:rPr>
        <w:t>adalah</w:t>
      </w:r>
      <w:proofErr w:type="spellEnd"/>
      <w:r>
        <w:rPr>
          <w:spacing w:val="-1"/>
          <w:szCs w:val="24"/>
        </w:rPr>
        <w:t xml:space="preserve"> </w:t>
      </w:r>
      <w:r w:rsidR="00765466">
        <w:rPr>
          <w:spacing w:val="-1"/>
          <w:szCs w:val="24"/>
        </w:rPr>
        <w:t xml:space="preserve">salah </w:t>
      </w:r>
      <w:proofErr w:type="spellStart"/>
      <w:r>
        <w:rPr>
          <w:spacing w:val="-1"/>
          <w:szCs w:val="24"/>
        </w:rPr>
        <w:t>satu</w:t>
      </w:r>
      <w:proofErr w:type="spellEnd"/>
      <w:r>
        <w:rPr>
          <w:spacing w:val="-1"/>
          <w:szCs w:val="24"/>
        </w:rPr>
        <w:t xml:space="preserve"> </w:t>
      </w:r>
      <w:proofErr w:type="spellStart"/>
      <w:r>
        <w:rPr>
          <w:spacing w:val="-1"/>
          <w:szCs w:val="24"/>
        </w:rPr>
        <w:t>layanan</w:t>
      </w:r>
      <w:proofErr w:type="spellEnd"/>
      <w:r>
        <w:rPr>
          <w:spacing w:val="-1"/>
          <w:szCs w:val="24"/>
        </w:rPr>
        <w:t xml:space="preserve"> machine learning dan </w:t>
      </w:r>
      <w:proofErr w:type="spellStart"/>
      <w:r>
        <w:rPr>
          <w:spacing w:val="-1"/>
          <w:szCs w:val="24"/>
        </w:rPr>
        <w:t>termasuk</w:t>
      </w:r>
      <w:proofErr w:type="spellEnd"/>
      <w:r>
        <w:rPr>
          <w:spacing w:val="-1"/>
          <w:szCs w:val="24"/>
        </w:rPr>
        <w:t xml:space="preserve"> </w:t>
      </w:r>
      <w:proofErr w:type="spellStart"/>
      <w:r>
        <w:rPr>
          <w:spacing w:val="-1"/>
          <w:szCs w:val="24"/>
        </w:rPr>
        <w:t>kategori</w:t>
      </w:r>
      <w:proofErr w:type="spellEnd"/>
      <w:r>
        <w:rPr>
          <w:spacing w:val="-1"/>
          <w:szCs w:val="24"/>
        </w:rPr>
        <w:t xml:space="preserve"> Artificial </w:t>
      </w:r>
      <w:proofErr w:type="spellStart"/>
      <w:r>
        <w:rPr>
          <w:spacing w:val="-1"/>
          <w:szCs w:val="24"/>
        </w:rPr>
        <w:t>Intellegent</w:t>
      </w:r>
      <w:proofErr w:type="spellEnd"/>
      <w:r w:rsidR="00C5296B">
        <w:rPr>
          <w:spacing w:val="-1"/>
          <w:szCs w:val="24"/>
        </w:rPr>
        <w:fldChar w:fldCharType="begin" w:fldLock="1"/>
      </w:r>
      <w:r w:rsidR="008D6A98">
        <w:rPr>
          <w:spacing w:val="-1"/>
          <w:szCs w:val="24"/>
        </w:rPr>
        <w:instrText>ADDIN CSL_CITATION {"citationItems":[{"id":"ITEM-1","itemData":{"DOI":"10.35314/isi.v2i2.196","abstract":"Intisari  - Perkembangan  teknologi  pada  saat  ini  semakin  maju  dan  sangat  pesat,  terutama  pada teknologi  smartphone  semakin  canggih,  oleh  sebab  itu  produsen  smartphone  semakin  banyak dipasaran   dengan   menawarkan   berbagai   fitur-fitur  dari   smartphone   yang  diproduksinya   dan bermacam-macam jenis merek. Aplikasi pemutar musik masih mencari lagu dengan menggunakan ketik untuk mencari lagu, pembuatan aplikasi pemutar musik dibutuhkan data musik, editor android studio, library google speech API dan platform android membuat sebuah aplikasi pemutar musik menggunakan   speech   recognition.   Aplikasi   ini   bekerja   dengan   cara   melakukan   pencarian menggunakan pengucapan suara yang akan diproses menjadi sebuah perintah yang akan langsung memutarkan music, tidak hanya dalam melakukan pencarian tetapi dalam mengontrol musik juga dapat menggunakan perintah suara diantaranya perintah sebelumnya, selanjutnya, berhenti, mainkan, dan keluar. Saran untuk tahap pengembangan aplikasi ini kedepannya dengan menambahkan fitur mengkelompokan lagu dengan kategori album, artis, lagu, genre. Kata Kunci- musik, Speech to text, online, library google speech API","author":[{"dropping-particle":"","family":"Khairunizam","given":"Khairunizam","non-dropping-particle":"","parse-names":false,"suffix":""},{"dropping-particle":"","family":"Danuri","given":"Danuri","non-dropping-particle":"","parse-names":false,"suffix":""},{"dropping-particle":"","family":"Jaroji","given":"Jaroji","non-dropping-particle":"","parse-names":false,"suffix":""}],"container-title":"INOVTEK Polbeng - Seri Informatika","id":"ITEM-1","issue":"2","issued":{"date-parts":[["2017"]]},"page":"97","title":"Aplikasi Pemutar Musik Menggunakan Speech Recognition","type":"article-journal","volume":"2"},"uris":["http://www.mendeley.com/documents/?uuid=8e085ca1-af7f-4ad4-8992-02c8ac20b1b2"]}],"mendeley":{"formattedCitation":"[6]","plainTextFormattedCitation":"[6]","previouslyFormattedCitation":"[6]"},"properties":{"noteIndex":0},"schema":"https://github.com/citation-style-language/schema/raw/master/csl-citation.json"}</w:instrText>
      </w:r>
      <w:r w:rsidR="00C5296B">
        <w:rPr>
          <w:spacing w:val="-1"/>
          <w:szCs w:val="24"/>
        </w:rPr>
        <w:fldChar w:fldCharType="separate"/>
      </w:r>
      <w:r w:rsidR="008D6A98" w:rsidRPr="008D6A98">
        <w:rPr>
          <w:noProof/>
          <w:spacing w:val="-1"/>
          <w:szCs w:val="24"/>
        </w:rPr>
        <w:t>[6]</w:t>
      </w:r>
      <w:r w:rsidR="00C5296B">
        <w:rPr>
          <w:spacing w:val="-1"/>
          <w:szCs w:val="24"/>
        </w:rPr>
        <w:fldChar w:fldCharType="end"/>
      </w:r>
      <w:r>
        <w:rPr>
          <w:spacing w:val="-1"/>
          <w:szCs w:val="24"/>
        </w:rPr>
        <w:t xml:space="preserve">. </w:t>
      </w:r>
      <w:proofErr w:type="spellStart"/>
      <w:r>
        <w:rPr>
          <w:spacing w:val="-1"/>
          <w:szCs w:val="24"/>
        </w:rPr>
        <w:t>Berapa</w:t>
      </w:r>
      <w:proofErr w:type="spellEnd"/>
      <w:r>
        <w:rPr>
          <w:spacing w:val="-1"/>
          <w:szCs w:val="24"/>
        </w:rPr>
        <w:t xml:space="preserve"> </w:t>
      </w:r>
      <w:proofErr w:type="spellStart"/>
      <w:r>
        <w:rPr>
          <w:spacing w:val="-1"/>
          <w:szCs w:val="24"/>
        </w:rPr>
        <w:t>penelitian</w:t>
      </w:r>
      <w:proofErr w:type="spellEnd"/>
      <w:r>
        <w:rPr>
          <w:spacing w:val="-1"/>
          <w:szCs w:val="24"/>
        </w:rPr>
        <w:t xml:space="preserve"> yang </w:t>
      </w:r>
      <w:proofErr w:type="spellStart"/>
      <w:r>
        <w:rPr>
          <w:spacing w:val="-1"/>
          <w:szCs w:val="24"/>
        </w:rPr>
        <w:t>dilakukan</w:t>
      </w:r>
      <w:proofErr w:type="spellEnd"/>
      <w:r>
        <w:rPr>
          <w:spacing w:val="-1"/>
          <w:szCs w:val="24"/>
        </w:rPr>
        <w:t xml:space="preserve"> </w:t>
      </w:r>
      <w:proofErr w:type="spellStart"/>
      <w:r>
        <w:rPr>
          <w:spacing w:val="-1"/>
          <w:szCs w:val="24"/>
        </w:rPr>
        <w:t>dengan</w:t>
      </w:r>
      <w:proofErr w:type="spellEnd"/>
      <w:r>
        <w:rPr>
          <w:spacing w:val="-1"/>
          <w:szCs w:val="24"/>
        </w:rPr>
        <w:t xml:space="preserve"> </w:t>
      </w:r>
      <w:proofErr w:type="spellStart"/>
      <w:r>
        <w:rPr>
          <w:spacing w:val="-1"/>
          <w:szCs w:val="24"/>
        </w:rPr>
        <w:t>menggunakan</w:t>
      </w:r>
      <w:proofErr w:type="spellEnd"/>
      <w:r>
        <w:rPr>
          <w:spacing w:val="-1"/>
          <w:szCs w:val="24"/>
        </w:rPr>
        <w:t xml:space="preserve"> </w:t>
      </w:r>
      <w:r w:rsidRPr="00C57CD4">
        <w:rPr>
          <w:i/>
          <w:iCs/>
          <w:spacing w:val="-1"/>
          <w:szCs w:val="24"/>
        </w:rPr>
        <w:t>Google speech API</w:t>
      </w:r>
      <w:r>
        <w:rPr>
          <w:spacing w:val="-1"/>
          <w:szCs w:val="24"/>
        </w:rPr>
        <w:t xml:space="preserve"> </w:t>
      </w:r>
      <w:proofErr w:type="spellStart"/>
      <w:r>
        <w:rPr>
          <w:spacing w:val="-1"/>
          <w:szCs w:val="24"/>
        </w:rPr>
        <w:t>diantaranya</w:t>
      </w:r>
      <w:proofErr w:type="spellEnd"/>
      <w:r>
        <w:rPr>
          <w:spacing w:val="-1"/>
          <w:szCs w:val="24"/>
        </w:rPr>
        <w:t xml:space="preserve"> oleh  </w:t>
      </w:r>
      <w:proofErr w:type="spellStart"/>
      <w:r>
        <w:rPr>
          <w:spacing w:val="-1"/>
          <w:szCs w:val="24"/>
        </w:rPr>
        <w:t>Hayatun</w:t>
      </w:r>
      <w:proofErr w:type="spellEnd"/>
      <w:r>
        <w:rPr>
          <w:spacing w:val="-1"/>
          <w:szCs w:val="24"/>
        </w:rPr>
        <w:t xml:space="preserve"> </w:t>
      </w:r>
      <w:proofErr w:type="spellStart"/>
      <w:r>
        <w:rPr>
          <w:spacing w:val="-1"/>
          <w:szCs w:val="24"/>
        </w:rPr>
        <w:t>Nufus</w:t>
      </w:r>
      <w:proofErr w:type="spellEnd"/>
      <w:r>
        <w:rPr>
          <w:spacing w:val="-1"/>
          <w:szCs w:val="24"/>
        </w:rPr>
        <w:t xml:space="preserve"> </w:t>
      </w:r>
      <w:proofErr w:type="spellStart"/>
      <w:r>
        <w:rPr>
          <w:spacing w:val="-1"/>
          <w:szCs w:val="24"/>
        </w:rPr>
        <w:t>tentang</w:t>
      </w:r>
      <w:proofErr w:type="spellEnd"/>
      <w:r>
        <w:rPr>
          <w:spacing w:val="-1"/>
          <w:szCs w:val="24"/>
        </w:rPr>
        <w:t xml:space="preserve"> “</w:t>
      </w:r>
      <w:proofErr w:type="spellStart"/>
      <w:r>
        <w:rPr>
          <w:rFonts w:eastAsia="Times-Bold"/>
          <w:color w:val="000000"/>
          <w:szCs w:val="24"/>
          <w:lang w:bidi="ar"/>
        </w:rPr>
        <w:t>Rancang</w:t>
      </w:r>
      <w:proofErr w:type="spellEnd"/>
      <w:r>
        <w:rPr>
          <w:rFonts w:eastAsia="Times-Bold"/>
          <w:color w:val="000000"/>
          <w:szCs w:val="24"/>
          <w:lang w:bidi="ar"/>
        </w:rPr>
        <w:t xml:space="preserve"> </w:t>
      </w:r>
      <w:proofErr w:type="spellStart"/>
      <w:r>
        <w:rPr>
          <w:rFonts w:eastAsia="Times-Bold"/>
          <w:color w:val="000000"/>
          <w:szCs w:val="24"/>
          <w:lang w:bidi="ar"/>
        </w:rPr>
        <w:t>Bangun</w:t>
      </w:r>
      <w:proofErr w:type="spellEnd"/>
      <w:r>
        <w:rPr>
          <w:rFonts w:eastAsia="Times-Bold"/>
          <w:color w:val="000000"/>
          <w:szCs w:val="24"/>
          <w:lang w:bidi="ar"/>
        </w:rPr>
        <w:t xml:space="preserve"> </w:t>
      </w:r>
      <w:proofErr w:type="spellStart"/>
      <w:r>
        <w:rPr>
          <w:rFonts w:eastAsia="Times-Bold"/>
          <w:color w:val="000000"/>
          <w:szCs w:val="24"/>
          <w:lang w:bidi="ar"/>
        </w:rPr>
        <w:t>Aplikasi</w:t>
      </w:r>
      <w:proofErr w:type="spellEnd"/>
      <w:r>
        <w:rPr>
          <w:rFonts w:eastAsia="Times-Bold"/>
          <w:color w:val="000000"/>
          <w:szCs w:val="24"/>
          <w:lang w:bidi="ar"/>
        </w:rPr>
        <w:t xml:space="preserve">  Al Quran Digital </w:t>
      </w:r>
      <w:proofErr w:type="spellStart"/>
      <w:r>
        <w:rPr>
          <w:rFonts w:eastAsia="Times-Bold"/>
          <w:color w:val="000000"/>
          <w:szCs w:val="24"/>
          <w:lang w:bidi="ar"/>
        </w:rPr>
        <w:t>Untuk</w:t>
      </w:r>
      <w:proofErr w:type="spellEnd"/>
      <w:r>
        <w:rPr>
          <w:rFonts w:eastAsia="Times-Bold"/>
          <w:color w:val="000000"/>
          <w:szCs w:val="24"/>
          <w:lang w:bidi="ar"/>
        </w:rPr>
        <w:t xml:space="preserve"> </w:t>
      </w:r>
      <w:proofErr w:type="spellStart"/>
      <w:r>
        <w:rPr>
          <w:rFonts w:eastAsia="Times-Bold"/>
          <w:color w:val="000000"/>
          <w:szCs w:val="24"/>
          <w:lang w:bidi="ar"/>
        </w:rPr>
        <w:t>penyandang</w:t>
      </w:r>
      <w:proofErr w:type="spellEnd"/>
      <w:r>
        <w:rPr>
          <w:rFonts w:eastAsia="Times-Bold"/>
          <w:color w:val="000000"/>
          <w:szCs w:val="24"/>
          <w:lang w:bidi="ar"/>
        </w:rPr>
        <w:t xml:space="preserve">  </w:t>
      </w:r>
      <w:proofErr w:type="spellStart"/>
      <w:r>
        <w:rPr>
          <w:rFonts w:eastAsia="Times-Bold"/>
          <w:color w:val="000000"/>
          <w:szCs w:val="24"/>
          <w:lang w:bidi="ar"/>
        </w:rPr>
        <w:t>Disabilitas</w:t>
      </w:r>
      <w:proofErr w:type="spellEnd"/>
      <w:r>
        <w:rPr>
          <w:rFonts w:eastAsia="Times-Bold"/>
          <w:color w:val="000000"/>
          <w:szCs w:val="24"/>
          <w:lang w:bidi="ar"/>
        </w:rPr>
        <w:t xml:space="preserve"> </w:t>
      </w:r>
      <w:proofErr w:type="spellStart"/>
      <w:r>
        <w:rPr>
          <w:rFonts w:eastAsia="Times-Bold"/>
          <w:color w:val="000000"/>
          <w:szCs w:val="24"/>
          <w:lang w:bidi="ar"/>
        </w:rPr>
        <w:t>Tangan</w:t>
      </w:r>
      <w:proofErr w:type="spellEnd"/>
      <w:r>
        <w:rPr>
          <w:rFonts w:eastAsia="Times-Bold"/>
          <w:color w:val="000000"/>
          <w:szCs w:val="24"/>
          <w:lang w:bidi="ar"/>
        </w:rPr>
        <w:t xml:space="preserve"> </w:t>
      </w:r>
      <w:proofErr w:type="spellStart"/>
      <w:r>
        <w:rPr>
          <w:rFonts w:eastAsia="Times-Bold"/>
          <w:color w:val="000000"/>
          <w:szCs w:val="24"/>
          <w:lang w:bidi="ar"/>
        </w:rPr>
        <w:t>Berbasis</w:t>
      </w:r>
      <w:proofErr w:type="spellEnd"/>
      <w:r>
        <w:rPr>
          <w:rFonts w:eastAsia="Times-Bold"/>
          <w:color w:val="000000"/>
          <w:szCs w:val="24"/>
          <w:lang w:bidi="ar"/>
        </w:rPr>
        <w:t xml:space="preserve"> </w:t>
      </w:r>
      <w:r>
        <w:rPr>
          <w:rFonts w:eastAsia="Times-Bold"/>
          <w:i/>
          <w:iCs/>
          <w:color w:val="000000"/>
          <w:szCs w:val="24"/>
          <w:lang w:bidi="ar"/>
        </w:rPr>
        <w:t>Command Voice</w:t>
      </w:r>
      <w:r>
        <w:rPr>
          <w:rFonts w:eastAsia="Times-Bold"/>
          <w:color w:val="000000"/>
          <w:szCs w:val="24"/>
          <w:lang w:bidi="ar"/>
        </w:rPr>
        <w:t xml:space="preserve"> Pada </w:t>
      </w:r>
      <w:proofErr w:type="spellStart"/>
      <w:r>
        <w:rPr>
          <w:rFonts w:eastAsia="Times-Bold"/>
          <w:color w:val="000000"/>
          <w:szCs w:val="24"/>
          <w:lang w:bidi="ar"/>
        </w:rPr>
        <w:t>Perangkat</w:t>
      </w:r>
      <w:proofErr w:type="spellEnd"/>
      <w:r>
        <w:rPr>
          <w:rFonts w:eastAsia="Times-Bold"/>
          <w:color w:val="000000"/>
          <w:szCs w:val="24"/>
          <w:lang w:bidi="ar"/>
        </w:rPr>
        <w:t xml:space="preserve"> </w:t>
      </w:r>
      <w:proofErr w:type="spellStart"/>
      <w:r>
        <w:rPr>
          <w:rFonts w:eastAsia="Times-Bold"/>
          <w:color w:val="000000"/>
          <w:szCs w:val="24"/>
          <w:lang w:bidi="ar"/>
        </w:rPr>
        <w:t>Andorid</w:t>
      </w:r>
      <w:proofErr w:type="spellEnd"/>
      <w:r>
        <w:rPr>
          <w:rFonts w:eastAsia="Times-Bold"/>
          <w:color w:val="000000"/>
          <w:szCs w:val="24"/>
          <w:lang w:bidi="ar"/>
        </w:rPr>
        <w:t xml:space="preserve">” </w:t>
      </w:r>
      <w:proofErr w:type="spellStart"/>
      <w:r>
        <w:rPr>
          <w:rFonts w:eastAsia="Times-Bold"/>
          <w:color w:val="000000"/>
          <w:szCs w:val="24"/>
          <w:lang w:bidi="ar"/>
        </w:rPr>
        <w:t>dengan</w:t>
      </w:r>
      <w:proofErr w:type="spellEnd"/>
      <w:r>
        <w:rPr>
          <w:rFonts w:eastAsia="Times-Bold"/>
          <w:color w:val="000000"/>
          <w:szCs w:val="24"/>
          <w:lang w:bidi="ar"/>
        </w:rPr>
        <w:t xml:space="preserve"> </w:t>
      </w:r>
      <w:proofErr w:type="spellStart"/>
      <w:r>
        <w:rPr>
          <w:rFonts w:eastAsia="Times-Bold"/>
          <w:color w:val="000000"/>
          <w:szCs w:val="24"/>
          <w:lang w:bidi="ar"/>
        </w:rPr>
        <w:t>percobaan</w:t>
      </w:r>
      <w:proofErr w:type="spellEnd"/>
      <w:r>
        <w:rPr>
          <w:rFonts w:eastAsia="Times-Bold"/>
          <w:color w:val="000000"/>
          <w:szCs w:val="24"/>
          <w:lang w:bidi="ar"/>
        </w:rPr>
        <w:t xml:space="preserve"> </w:t>
      </w:r>
      <w:proofErr w:type="spellStart"/>
      <w:r>
        <w:rPr>
          <w:rFonts w:eastAsia="Times-Bold"/>
          <w:color w:val="000000"/>
          <w:szCs w:val="24"/>
          <w:lang w:bidi="ar"/>
        </w:rPr>
        <w:t>pemanggilan</w:t>
      </w:r>
      <w:proofErr w:type="spellEnd"/>
      <w:r>
        <w:rPr>
          <w:rFonts w:eastAsia="Times-Bold"/>
          <w:color w:val="000000"/>
          <w:szCs w:val="24"/>
          <w:lang w:bidi="ar"/>
        </w:rPr>
        <w:t xml:space="preserve"> 38 surah </w:t>
      </w:r>
      <w:proofErr w:type="spellStart"/>
      <w:r>
        <w:rPr>
          <w:rFonts w:eastAsia="Times-Bold"/>
          <w:color w:val="000000"/>
          <w:szCs w:val="24"/>
          <w:lang w:bidi="ar"/>
        </w:rPr>
        <w:t>dengan</w:t>
      </w:r>
      <w:proofErr w:type="spellEnd"/>
      <w:r>
        <w:rPr>
          <w:rFonts w:eastAsia="Times-Bold"/>
          <w:color w:val="000000"/>
          <w:szCs w:val="24"/>
          <w:lang w:bidi="ar"/>
        </w:rPr>
        <w:t xml:space="preserve"> </w:t>
      </w:r>
      <w:proofErr w:type="spellStart"/>
      <w:r>
        <w:rPr>
          <w:rFonts w:eastAsia="Times-Bold"/>
          <w:color w:val="000000"/>
          <w:szCs w:val="24"/>
          <w:lang w:bidi="ar"/>
        </w:rPr>
        <w:t>nomor</w:t>
      </w:r>
      <w:proofErr w:type="spellEnd"/>
      <w:r>
        <w:rPr>
          <w:rFonts w:eastAsia="Times-Bold"/>
          <w:color w:val="000000"/>
          <w:szCs w:val="24"/>
          <w:lang w:bidi="ar"/>
        </w:rPr>
        <w:t xml:space="preserve"> </w:t>
      </w:r>
      <w:proofErr w:type="spellStart"/>
      <w:r>
        <w:rPr>
          <w:rFonts w:eastAsia="Times-Bold"/>
          <w:color w:val="000000"/>
          <w:szCs w:val="24"/>
          <w:lang w:bidi="ar"/>
        </w:rPr>
        <w:t>mempunyai</w:t>
      </w:r>
      <w:proofErr w:type="spellEnd"/>
      <w:r>
        <w:rPr>
          <w:rFonts w:eastAsia="Times-Bold"/>
          <w:color w:val="000000"/>
          <w:szCs w:val="24"/>
          <w:lang w:bidi="ar"/>
        </w:rPr>
        <w:t xml:space="preserve"> </w:t>
      </w:r>
      <w:proofErr w:type="spellStart"/>
      <w:r>
        <w:rPr>
          <w:rFonts w:eastAsia="Times-Bold"/>
          <w:color w:val="000000"/>
          <w:szCs w:val="24"/>
          <w:lang w:bidi="ar"/>
        </w:rPr>
        <w:t>tingkat</w:t>
      </w:r>
      <w:proofErr w:type="spellEnd"/>
      <w:r>
        <w:rPr>
          <w:rFonts w:eastAsia="Times-Bold"/>
          <w:color w:val="000000"/>
          <w:szCs w:val="24"/>
          <w:lang w:bidi="ar"/>
        </w:rPr>
        <w:t xml:space="preserve"> </w:t>
      </w:r>
      <w:proofErr w:type="spellStart"/>
      <w:r>
        <w:rPr>
          <w:rFonts w:eastAsia="Times-Bold"/>
          <w:color w:val="000000"/>
          <w:szCs w:val="24"/>
          <w:lang w:bidi="ar"/>
        </w:rPr>
        <w:t>akurasi</w:t>
      </w:r>
      <w:proofErr w:type="spellEnd"/>
      <w:r>
        <w:rPr>
          <w:rFonts w:eastAsia="Times-Bold"/>
          <w:color w:val="000000"/>
          <w:szCs w:val="24"/>
          <w:lang w:bidi="ar"/>
        </w:rPr>
        <w:t xml:space="preserve"> 100%, </w:t>
      </w:r>
      <w:proofErr w:type="spellStart"/>
      <w:r>
        <w:rPr>
          <w:rFonts w:eastAsia="Times-Bold"/>
          <w:color w:val="000000"/>
          <w:szCs w:val="24"/>
          <w:lang w:bidi="ar"/>
        </w:rPr>
        <w:t>sedangkan</w:t>
      </w:r>
      <w:proofErr w:type="spellEnd"/>
      <w:r>
        <w:rPr>
          <w:rFonts w:eastAsia="Times-Bold"/>
          <w:color w:val="000000"/>
          <w:szCs w:val="24"/>
          <w:lang w:bidi="ar"/>
        </w:rPr>
        <w:t xml:space="preserve"> </w:t>
      </w:r>
      <w:proofErr w:type="spellStart"/>
      <w:r>
        <w:rPr>
          <w:rFonts w:eastAsia="Times-Bold"/>
          <w:color w:val="000000"/>
          <w:szCs w:val="24"/>
          <w:lang w:bidi="ar"/>
        </w:rPr>
        <w:t>dengan</w:t>
      </w:r>
      <w:proofErr w:type="spellEnd"/>
      <w:r>
        <w:rPr>
          <w:rFonts w:eastAsia="Times-Bold"/>
          <w:color w:val="000000"/>
          <w:szCs w:val="24"/>
          <w:lang w:bidi="ar"/>
        </w:rPr>
        <w:t xml:space="preserve"> </w:t>
      </w:r>
      <w:proofErr w:type="spellStart"/>
      <w:r>
        <w:rPr>
          <w:rFonts w:eastAsia="Times-Bold"/>
          <w:color w:val="000000"/>
          <w:szCs w:val="24"/>
          <w:lang w:bidi="ar"/>
        </w:rPr>
        <w:t>nama</w:t>
      </w:r>
      <w:proofErr w:type="spellEnd"/>
      <w:r>
        <w:rPr>
          <w:rFonts w:eastAsia="Times-Bold"/>
          <w:color w:val="000000"/>
          <w:szCs w:val="24"/>
          <w:lang w:bidi="ar"/>
        </w:rPr>
        <w:t xml:space="preserve"> surah </w:t>
      </w:r>
      <w:proofErr w:type="spellStart"/>
      <w:r>
        <w:rPr>
          <w:rFonts w:eastAsia="Times-Bold"/>
          <w:color w:val="000000"/>
          <w:szCs w:val="24"/>
          <w:lang w:bidi="ar"/>
        </w:rPr>
        <w:t>adalah</w:t>
      </w:r>
      <w:proofErr w:type="spellEnd"/>
      <w:r>
        <w:rPr>
          <w:rFonts w:eastAsia="Times-Bold"/>
          <w:color w:val="000000"/>
          <w:szCs w:val="24"/>
          <w:lang w:bidi="ar"/>
        </w:rPr>
        <w:t xml:space="preserve"> 98% </w:t>
      </w:r>
      <w:r w:rsidR="00C5296B">
        <w:rPr>
          <w:rFonts w:eastAsia="Times-Bold"/>
          <w:color w:val="000000"/>
          <w:szCs w:val="24"/>
          <w:lang w:bidi="ar"/>
        </w:rPr>
        <w:fldChar w:fldCharType="begin" w:fldLock="1"/>
      </w:r>
      <w:r w:rsidR="008D6A98">
        <w:rPr>
          <w:rFonts w:eastAsia="Times-Bold"/>
          <w:color w:val="000000"/>
          <w:szCs w:val="24"/>
          <w:lang w:bidi="ar"/>
        </w:rPr>
        <w:instrText>ADDIN CSL_CITATION {"citationItems":[{"id":"ITEM-1","itemData":{"DOI":"10.24167/sisforma.v6i2.2402","ISSN":"2355-8253","abstract":"Speech is a means of communication between people throughout the world. At present research in the field of speech recognition continues to develop in producing a robust method in various research variants. However decreasing the word error rate or reducing noise is still a problem that is still being investigated until now. The purpose of this study is to find the right method with high accuracy to classify the gender voices of Javanese. This research used a human voice dataset of both men and women from the Javanese tribe which was recorded and then processed using a noise reduction preprocessing technique with the MFCC extraction feature method and then classified using 2 machine learning methods, namely Random Forest and Neural Network. Evaluation results indicate that the classification of Javanese accent speech accents results in an accuracy rate of 91.3 % using Random Forest and 92.2% using Neural Network.","author":[{"dropping-particle":"","family":"Nugroho","given":"Kristiawan","non-dropping-particle":"","parse-names":false,"suffix":""}],"container-title":"Sisforma","id":"ITEM-1","issue":"2","issued":{"date-parts":[["2020"]]},"note":"K. Khairunizam, D. Danuri, and J. Jaroji, “Aplikasi Pemutar Musik Menggunakan Speech Recognition,” INOVTEK Polbeng - Seri Inform., vol. 2, no. 2, p. 97, 2017, doi: 10.35314/isi.v2i2.196.\nA. Akbar, A. Y. Husodo, and A. Zubaidi, “Implementasi Google Speech API Pada Aplikasi Koreksi Hafalan Al-Quran Berbasis Android,” J. Teknol. Informasi, Komputer, dan Apl., vol. 1, no. 1, pp. 1–8, 2019.\nD. S. Rahmantara, K. D. K. Wardhani, and M. R. A. Saf, “Aplikasi Pengenalan Nama Surah pada Juz ke 30 Kitab Suci Al-Qur’an Menggunakan Speech Recognition,” J. RESTI (Rekayasa Sist. dan Teknol. Informasi), vol. 2, no. 1, pp. 345–353, 2018, doi: 10.29207/resti.v2i1.285.\nH. Nufus, N. Solekhah, M. Sarosa, and M. Zakaria, “Rancang Bangun Aplikasi Al Quran Digital Untuk Penyandang Disabilitas Tangan Berbasis Command Voice Pada Perangkat,” Proceeding SENDI_U, pp. 978–979, 2015, [Online]. Available: http://www.unisbank.ac.id/ojs/index.php/sendi_u/article/download/3359/965.\nK. Nugroho, “Javanese Gender Speech Recognition Based on Machine Learning Using Random Forest and Neural Network,” Sisforma, vol. 6, no. 2, p. 50, 2020, doi: 10.24167/sisforma.v6i2.2402.","page":"50","title":"Javanese Gender Speech Recognition Based on Machine Learning Using Random Forest and Neural Network","type":"article-journal","volume":"6"},"uris":["http://www.mendeley.com/documents/?uuid=8b51c5a3-3bba-4833-b42b-2c01df6d7cbb"]}],"mendeley":{"formattedCitation":"[5]","plainTextFormattedCitation":"[5]","previouslyFormattedCitation":"[5]"},"properties":{"noteIndex":0},"schema":"https://github.com/citation-style-language/schema/raw/master/csl-citation.json"}</w:instrText>
      </w:r>
      <w:r w:rsidR="00C5296B">
        <w:rPr>
          <w:rFonts w:eastAsia="Times-Bold"/>
          <w:color w:val="000000"/>
          <w:szCs w:val="24"/>
          <w:lang w:bidi="ar"/>
        </w:rPr>
        <w:fldChar w:fldCharType="separate"/>
      </w:r>
      <w:r w:rsidR="008D6A98" w:rsidRPr="008D6A98">
        <w:rPr>
          <w:rFonts w:eastAsia="Times-Bold"/>
          <w:noProof/>
          <w:color w:val="000000"/>
          <w:szCs w:val="24"/>
          <w:lang w:bidi="ar"/>
        </w:rPr>
        <w:t>[5]</w:t>
      </w:r>
      <w:r w:rsidR="00C5296B">
        <w:rPr>
          <w:rFonts w:eastAsia="Times-Bold"/>
          <w:color w:val="000000"/>
          <w:szCs w:val="24"/>
          <w:lang w:bidi="ar"/>
        </w:rPr>
        <w:fldChar w:fldCharType="end"/>
      </w:r>
      <w:r>
        <w:rPr>
          <w:rFonts w:eastAsia="Times-Bold"/>
          <w:color w:val="000000"/>
          <w:szCs w:val="24"/>
          <w:lang w:bidi="ar"/>
        </w:rPr>
        <w:t xml:space="preserve">. </w:t>
      </w:r>
    </w:p>
    <w:p w14:paraId="38C94D0E" w14:textId="4E7AD912" w:rsidR="00AC6B7E" w:rsidRDefault="00AC0FC7" w:rsidP="00AC6B7E">
      <w:pPr>
        <w:ind w:firstLine="360"/>
        <w:jc w:val="both"/>
        <w:rPr>
          <w:rFonts w:eastAsia="Times-Bold"/>
          <w:color w:val="000000"/>
          <w:szCs w:val="24"/>
          <w:lang w:bidi="ar"/>
        </w:rPr>
      </w:pPr>
      <w:proofErr w:type="spellStart"/>
      <w:r>
        <w:rPr>
          <w:rFonts w:eastAsia="Times-Bold"/>
          <w:color w:val="000000"/>
          <w:szCs w:val="24"/>
          <w:lang w:bidi="ar"/>
        </w:rPr>
        <w:t>Produk</w:t>
      </w:r>
      <w:proofErr w:type="spellEnd"/>
      <w:r w:rsidR="00AC6B7E">
        <w:rPr>
          <w:rFonts w:eastAsia="Times-Bold"/>
          <w:color w:val="000000"/>
          <w:szCs w:val="24"/>
          <w:lang w:bidi="ar"/>
        </w:rPr>
        <w:t xml:space="preserve"> yang kami </w:t>
      </w:r>
      <w:proofErr w:type="spellStart"/>
      <w:r w:rsidR="00AC6B7E">
        <w:rPr>
          <w:rFonts w:eastAsia="Times-Bold"/>
          <w:color w:val="000000"/>
          <w:szCs w:val="24"/>
          <w:lang w:bidi="ar"/>
        </w:rPr>
        <w:t>tawark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deng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judul</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Aplikasi</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Asiste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Pintar</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Pemutar</w:t>
      </w:r>
      <w:proofErr w:type="spellEnd"/>
      <w:r w:rsidR="00AC6B7E">
        <w:rPr>
          <w:rFonts w:eastAsia="Times-Bold"/>
          <w:color w:val="000000"/>
          <w:szCs w:val="24"/>
          <w:lang w:bidi="ar"/>
        </w:rPr>
        <w:t xml:space="preserve"> Al Qur’an </w:t>
      </w:r>
      <w:proofErr w:type="spellStart"/>
      <w:r w:rsidR="00AC6B7E">
        <w:rPr>
          <w:rFonts w:eastAsia="Times-Bold"/>
          <w:color w:val="000000"/>
          <w:szCs w:val="24"/>
          <w:lang w:bidi="ar"/>
        </w:rPr>
        <w:t>beserta</w:t>
      </w:r>
      <w:proofErr w:type="spellEnd"/>
      <w:r w:rsidR="00AC6B7E">
        <w:rPr>
          <w:rFonts w:eastAsia="Times-Bold"/>
          <w:color w:val="000000"/>
          <w:szCs w:val="24"/>
          <w:lang w:bidi="ar"/>
        </w:rPr>
        <w:t xml:space="preserve"> Arti dan Tafsir </w:t>
      </w:r>
      <w:proofErr w:type="spellStart"/>
      <w:r w:rsidR="00AC6B7E">
        <w:rPr>
          <w:rFonts w:eastAsia="Times-Bold"/>
          <w:color w:val="000000"/>
          <w:szCs w:val="24"/>
          <w:lang w:bidi="ar"/>
        </w:rPr>
        <w:t>deng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Perintah</w:t>
      </w:r>
      <w:proofErr w:type="spellEnd"/>
      <w:r w:rsidR="00AC6B7E">
        <w:rPr>
          <w:rFonts w:eastAsia="Times-Bold"/>
          <w:color w:val="000000"/>
          <w:szCs w:val="24"/>
          <w:lang w:bidi="ar"/>
        </w:rPr>
        <w:t xml:space="preserve"> Voice Command” </w:t>
      </w:r>
      <w:proofErr w:type="spellStart"/>
      <w:r>
        <w:rPr>
          <w:rFonts w:eastAsia="Times-Bold"/>
          <w:color w:val="000000"/>
          <w:szCs w:val="24"/>
          <w:lang w:bidi="ar"/>
        </w:rPr>
        <w:t>diharapkan</w:t>
      </w:r>
      <w:proofErr w:type="spellEnd"/>
      <w:r>
        <w:rPr>
          <w:rFonts w:eastAsia="Times-Bold"/>
          <w:color w:val="000000"/>
          <w:szCs w:val="24"/>
          <w:lang w:bidi="ar"/>
        </w:rPr>
        <w:t xml:space="preserve"> </w:t>
      </w:r>
      <w:proofErr w:type="spellStart"/>
      <w:r w:rsidR="00AC6B7E">
        <w:rPr>
          <w:rFonts w:eastAsia="Times-Bold"/>
          <w:color w:val="000000"/>
          <w:szCs w:val="24"/>
          <w:lang w:bidi="ar"/>
        </w:rPr>
        <w:t>dapat</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membantu</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banyak</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kalangan</w:t>
      </w:r>
      <w:proofErr w:type="spellEnd"/>
      <w:r w:rsidR="00AC6B7E">
        <w:rPr>
          <w:rFonts w:eastAsia="Times-Bold"/>
          <w:color w:val="000000"/>
          <w:szCs w:val="24"/>
          <w:lang w:bidi="ar"/>
        </w:rPr>
        <w:t xml:space="preserve"> </w:t>
      </w:r>
      <w:r w:rsidR="00EF2DB9">
        <w:rPr>
          <w:rFonts w:eastAsia="Times-Bold"/>
          <w:color w:val="000000"/>
          <w:szCs w:val="24"/>
          <w:lang w:bidi="ar"/>
        </w:rPr>
        <w:t>o</w:t>
      </w:r>
      <w:r w:rsidR="00AC6B7E">
        <w:rPr>
          <w:rFonts w:eastAsia="Times-Bold"/>
          <w:color w:val="000000"/>
          <w:szCs w:val="24"/>
          <w:lang w:bidi="ar"/>
        </w:rPr>
        <w:t xml:space="preserve">rang </w:t>
      </w:r>
      <w:proofErr w:type="spellStart"/>
      <w:r w:rsidR="00AC6B7E">
        <w:rPr>
          <w:rFonts w:eastAsia="Times-Bold"/>
          <w:color w:val="000000"/>
          <w:szCs w:val="24"/>
          <w:lang w:bidi="ar"/>
        </w:rPr>
        <w:t>untuk</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membaca</w:t>
      </w:r>
      <w:proofErr w:type="spellEnd"/>
      <w:r w:rsidR="00AC6B7E">
        <w:rPr>
          <w:rFonts w:eastAsia="Times-Bold"/>
          <w:color w:val="000000"/>
          <w:szCs w:val="24"/>
          <w:lang w:bidi="ar"/>
        </w:rPr>
        <w:t xml:space="preserve"> dan </w:t>
      </w:r>
      <w:proofErr w:type="spellStart"/>
      <w:r w:rsidR="00AC6B7E">
        <w:rPr>
          <w:rFonts w:eastAsia="Times-Bold"/>
          <w:color w:val="000000"/>
          <w:szCs w:val="24"/>
          <w:lang w:bidi="ar"/>
        </w:rPr>
        <w:t>menghafal</w:t>
      </w:r>
      <w:proofErr w:type="spellEnd"/>
      <w:r w:rsidR="00AC6B7E">
        <w:rPr>
          <w:rFonts w:eastAsia="Times-Bold"/>
          <w:color w:val="000000"/>
          <w:szCs w:val="24"/>
          <w:lang w:bidi="ar"/>
        </w:rPr>
        <w:t xml:space="preserve"> Al-Qur’an </w:t>
      </w:r>
      <w:proofErr w:type="spellStart"/>
      <w:r w:rsidR="00AC6B7E">
        <w:rPr>
          <w:rFonts w:eastAsia="Times-Bold"/>
          <w:color w:val="000000"/>
          <w:szCs w:val="24"/>
          <w:lang w:bidi="ar"/>
        </w:rPr>
        <w:t>deng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mudah</w:t>
      </w:r>
      <w:proofErr w:type="spellEnd"/>
      <w:r w:rsidR="00AC6B7E">
        <w:rPr>
          <w:rFonts w:eastAsia="Times-Bold"/>
          <w:color w:val="000000"/>
          <w:szCs w:val="24"/>
          <w:lang w:bidi="ar"/>
        </w:rPr>
        <w:t xml:space="preserve"> dan </w:t>
      </w:r>
      <w:proofErr w:type="spellStart"/>
      <w:r w:rsidR="00AC6B7E">
        <w:rPr>
          <w:rFonts w:eastAsia="Times-Bold"/>
          <w:color w:val="000000"/>
          <w:szCs w:val="24"/>
          <w:lang w:bidi="ar"/>
        </w:rPr>
        <w:t>efektif</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Pemanggil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deng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uar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ebagaiman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asiste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pintar</w:t>
      </w:r>
      <w:proofErr w:type="spellEnd"/>
      <w:r w:rsidR="00AC6B7E">
        <w:rPr>
          <w:rFonts w:eastAsia="Times-Bold"/>
          <w:color w:val="000000"/>
          <w:szCs w:val="24"/>
          <w:lang w:bidi="ar"/>
        </w:rPr>
        <w:t xml:space="preserve"> Tony Stark </w:t>
      </w:r>
      <w:proofErr w:type="spellStart"/>
      <w:r w:rsidR="00AC6B7E">
        <w:rPr>
          <w:rFonts w:eastAsia="Times-Bold"/>
          <w:color w:val="000000"/>
          <w:szCs w:val="24"/>
          <w:lang w:bidi="ar"/>
        </w:rPr>
        <w:t>dalam</w:t>
      </w:r>
      <w:proofErr w:type="spellEnd"/>
      <w:r w:rsidR="00AC6B7E">
        <w:rPr>
          <w:rFonts w:eastAsia="Times-Bold"/>
          <w:color w:val="000000"/>
          <w:szCs w:val="24"/>
          <w:lang w:bidi="ar"/>
        </w:rPr>
        <w:t xml:space="preserve"> serial film Iron Man yang </w:t>
      </w:r>
      <w:proofErr w:type="spellStart"/>
      <w:r w:rsidR="00AC6B7E">
        <w:rPr>
          <w:rFonts w:eastAsia="Times-Bold"/>
          <w:color w:val="000000"/>
          <w:szCs w:val="24"/>
          <w:lang w:bidi="ar"/>
        </w:rPr>
        <w:t>diberi</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nam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jarvis</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Kemudi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ebagaiman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eorang</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da’i</w:t>
      </w:r>
      <w:proofErr w:type="spellEnd"/>
      <w:r w:rsidR="00AC6B7E">
        <w:rPr>
          <w:rFonts w:eastAsia="Times-Bold"/>
          <w:color w:val="000000"/>
          <w:szCs w:val="24"/>
          <w:lang w:bidi="ar"/>
        </w:rPr>
        <w:t xml:space="preserve"> yang </w:t>
      </w:r>
      <w:proofErr w:type="spellStart"/>
      <w:r w:rsidR="00AC6B7E">
        <w:rPr>
          <w:rFonts w:eastAsia="Times-Bold"/>
          <w:color w:val="000000"/>
          <w:szCs w:val="24"/>
          <w:lang w:bidi="ar"/>
        </w:rPr>
        <w:t>mengucapk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nomor</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urat</w:t>
      </w:r>
      <w:proofErr w:type="spellEnd"/>
      <w:r w:rsidR="00AC6B7E">
        <w:rPr>
          <w:rFonts w:eastAsia="Times-Bold"/>
          <w:color w:val="000000"/>
          <w:szCs w:val="24"/>
          <w:lang w:bidi="ar"/>
        </w:rPr>
        <w:t xml:space="preserve"> dan </w:t>
      </w:r>
      <w:proofErr w:type="spellStart"/>
      <w:r w:rsidR="00AC6B7E">
        <w:rPr>
          <w:rFonts w:eastAsia="Times-Bold"/>
          <w:color w:val="000000"/>
          <w:szCs w:val="24"/>
          <w:lang w:bidi="ar"/>
        </w:rPr>
        <w:t>ayat</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ehingg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kit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mudah</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untuk</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mengecekny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Maka</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aplikasi</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ini</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angat</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penting</w:t>
      </w:r>
      <w:proofErr w:type="spellEnd"/>
      <w:r w:rsidR="00AC6B7E">
        <w:rPr>
          <w:rFonts w:eastAsia="Times-Bold"/>
          <w:color w:val="000000"/>
          <w:szCs w:val="24"/>
          <w:lang w:bidi="ar"/>
        </w:rPr>
        <w:t xml:space="preserve"> dan </w:t>
      </w:r>
      <w:proofErr w:type="spellStart"/>
      <w:r w:rsidR="00AC6B7E">
        <w:rPr>
          <w:rFonts w:eastAsia="Times-Bold"/>
          <w:color w:val="000000"/>
          <w:szCs w:val="24"/>
          <w:lang w:bidi="ar"/>
        </w:rPr>
        <w:t>diharapk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dapat</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sangat</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bermanfaat</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Denga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menggunakan</w:t>
      </w:r>
      <w:proofErr w:type="spellEnd"/>
      <w:r w:rsidR="00AC6B7E">
        <w:rPr>
          <w:rFonts w:eastAsia="Times-Bold"/>
          <w:color w:val="000000"/>
          <w:szCs w:val="24"/>
          <w:lang w:bidi="ar"/>
        </w:rPr>
        <w:t xml:space="preserve"> speech to text </w:t>
      </w:r>
      <w:proofErr w:type="spellStart"/>
      <w:r w:rsidR="00AC6B7E">
        <w:rPr>
          <w:rFonts w:eastAsia="Times-Bold"/>
          <w:color w:val="000000"/>
          <w:szCs w:val="24"/>
          <w:lang w:bidi="ar"/>
        </w:rPr>
        <w:t>dari</w:t>
      </w:r>
      <w:proofErr w:type="spellEnd"/>
      <w:r w:rsidR="00AC6B7E">
        <w:rPr>
          <w:rFonts w:eastAsia="Times-Bold"/>
          <w:color w:val="000000"/>
          <w:szCs w:val="24"/>
          <w:lang w:bidi="ar"/>
        </w:rPr>
        <w:t xml:space="preserve"> </w:t>
      </w:r>
      <w:r w:rsidR="00AC6B7E" w:rsidRPr="00C57CD4">
        <w:rPr>
          <w:rFonts w:eastAsia="Times-Bold"/>
          <w:i/>
          <w:iCs/>
          <w:color w:val="000000"/>
          <w:szCs w:val="24"/>
          <w:lang w:bidi="ar"/>
        </w:rPr>
        <w:t xml:space="preserve">Google </w:t>
      </w:r>
      <w:proofErr w:type="gramStart"/>
      <w:r w:rsidR="00AC6B7E" w:rsidRPr="00C57CD4">
        <w:rPr>
          <w:rFonts w:eastAsia="Times-Bold"/>
          <w:i/>
          <w:iCs/>
          <w:color w:val="000000"/>
          <w:szCs w:val="24"/>
          <w:lang w:bidi="ar"/>
        </w:rPr>
        <w:t>API</w:t>
      </w:r>
      <w:r w:rsidR="00AC6B7E">
        <w:rPr>
          <w:rFonts w:eastAsia="Times-Bold"/>
          <w:color w:val="000000"/>
          <w:szCs w:val="24"/>
          <w:lang w:bidi="ar"/>
        </w:rPr>
        <w:t xml:space="preserve">  </w:t>
      </w:r>
      <w:proofErr w:type="spellStart"/>
      <w:r w:rsidR="00AC6B7E">
        <w:rPr>
          <w:rFonts w:eastAsia="Times-Bold"/>
          <w:color w:val="000000"/>
          <w:szCs w:val="24"/>
          <w:lang w:bidi="ar"/>
        </w:rPr>
        <w:t>untuk</w:t>
      </w:r>
      <w:proofErr w:type="spellEnd"/>
      <w:proofErr w:type="gramEnd"/>
      <w:r w:rsidR="00AC6B7E">
        <w:rPr>
          <w:rFonts w:eastAsia="Times-Bold"/>
          <w:color w:val="000000"/>
          <w:szCs w:val="24"/>
          <w:lang w:bidi="ar"/>
        </w:rPr>
        <w:t xml:space="preserve"> </w:t>
      </w:r>
      <w:proofErr w:type="spellStart"/>
      <w:r w:rsidR="00AC6B7E">
        <w:rPr>
          <w:rFonts w:eastAsia="Times-Bold"/>
          <w:color w:val="000000"/>
          <w:szCs w:val="24"/>
          <w:lang w:bidi="ar"/>
        </w:rPr>
        <w:t>akurasi</w:t>
      </w:r>
      <w:proofErr w:type="spellEnd"/>
      <w:r w:rsidR="00AC6B7E">
        <w:rPr>
          <w:rFonts w:eastAsia="Times-Bold"/>
          <w:color w:val="000000"/>
          <w:szCs w:val="24"/>
          <w:lang w:bidi="ar"/>
        </w:rPr>
        <w:t xml:space="preserve"> yang </w:t>
      </w:r>
      <w:proofErr w:type="spellStart"/>
      <w:r w:rsidR="00AC6B7E">
        <w:rPr>
          <w:rFonts w:eastAsia="Times-Bold"/>
          <w:color w:val="000000"/>
          <w:szCs w:val="24"/>
          <w:lang w:bidi="ar"/>
        </w:rPr>
        <w:t>tinggi</w:t>
      </w:r>
      <w:proofErr w:type="spellEnd"/>
      <w:r w:rsidR="00AC6B7E">
        <w:rPr>
          <w:rFonts w:eastAsia="Times-Bold"/>
          <w:color w:val="000000"/>
          <w:szCs w:val="24"/>
          <w:lang w:bidi="ar"/>
        </w:rPr>
        <w:t xml:space="preserve"> dan </w:t>
      </w:r>
      <w:proofErr w:type="spellStart"/>
      <w:r w:rsidR="00AC6B7E">
        <w:rPr>
          <w:rFonts w:eastAsia="Times-Bold"/>
          <w:color w:val="000000"/>
          <w:szCs w:val="24"/>
          <w:lang w:bidi="ar"/>
        </w:rPr>
        <w:t>terjamin</w:t>
      </w:r>
      <w:proofErr w:type="spellEnd"/>
      <w:r w:rsidR="00AC6B7E">
        <w:rPr>
          <w:rFonts w:eastAsia="Times-Bold"/>
          <w:color w:val="000000"/>
          <w:szCs w:val="24"/>
          <w:lang w:bidi="ar"/>
        </w:rPr>
        <w:t xml:space="preserve"> </w:t>
      </w:r>
      <w:proofErr w:type="spellStart"/>
      <w:r w:rsidR="00AC6B7E">
        <w:rPr>
          <w:rFonts w:eastAsia="Times-Bold"/>
          <w:color w:val="000000"/>
          <w:szCs w:val="24"/>
          <w:lang w:bidi="ar"/>
        </w:rPr>
        <w:t>baik</w:t>
      </w:r>
      <w:proofErr w:type="spellEnd"/>
      <w:r w:rsidR="00AC6B7E">
        <w:rPr>
          <w:rFonts w:eastAsia="Times-Bold"/>
          <w:color w:val="000000"/>
          <w:szCs w:val="24"/>
          <w:lang w:bidi="ar"/>
        </w:rPr>
        <w:t>.</w:t>
      </w:r>
    </w:p>
    <w:p w14:paraId="1D9DDC91" w14:textId="77777777" w:rsidR="00AC6B7E" w:rsidRDefault="00AC6B7E" w:rsidP="00AC6B7E">
      <w:pPr>
        <w:jc w:val="both"/>
        <w:rPr>
          <w:rFonts w:cs="Times New Roman"/>
          <w:szCs w:val="24"/>
        </w:rPr>
      </w:pPr>
    </w:p>
    <w:p w14:paraId="4C236F48" w14:textId="77777777" w:rsidR="00AC6B7E" w:rsidRDefault="00FA19C5" w:rsidP="00AC6B7E">
      <w:pPr>
        <w:pStyle w:val="ListParagraph"/>
        <w:numPr>
          <w:ilvl w:val="1"/>
          <w:numId w:val="2"/>
        </w:numPr>
        <w:jc w:val="both"/>
        <w:rPr>
          <w:rFonts w:cs="Times New Roman"/>
          <w:b/>
          <w:szCs w:val="24"/>
        </w:rPr>
      </w:pPr>
      <w:r>
        <w:rPr>
          <w:rFonts w:cs="Times New Roman"/>
          <w:b/>
          <w:szCs w:val="24"/>
        </w:rPr>
        <w:t xml:space="preserve"> </w:t>
      </w:r>
      <w:proofErr w:type="spellStart"/>
      <w:r w:rsidR="00AC6B7E">
        <w:rPr>
          <w:rFonts w:cs="Times New Roman"/>
          <w:b/>
          <w:szCs w:val="24"/>
        </w:rPr>
        <w:t>Identifikasi</w:t>
      </w:r>
      <w:proofErr w:type="spellEnd"/>
      <w:r w:rsidR="00AC6B7E">
        <w:rPr>
          <w:rFonts w:cs="Times New Roman"/>
          <w:b/>
          <w:szCs w:val="24"/>
          <w:lang w:val="id-ID"/>
        </w:rPr>
        <w:t xml:space="preserve"> </w:t>
      </w:r>
      <w:proofErr w:type="spellStart"/>
      <w:r w:rsidR="00AC6B7E">
        <w:rPr>
          <w:rFonts w:cs="Times New Roman"/>
          <w:b/>
          <w:szCs w:val="24"/>
        </w:rPr>
        <w:t>Masalah</w:t>
      </w:r>
      <w:proofErr w:type="spellEnd"/>
    </w:p>
    <w:p w14:paraId="0670F760" w14:textId="77777777" w:rsidR="00AC6B7E" w:rsidRDefault="00AC6B7E" w:rsidP="00AC6B7E">
      <w:pPr>
        <w:numPr>
          <w:ilvl w:val="0"/>
          <w:numId w:val="3"/>
        </w:numPr>
        <w:jc w:val="both"/>
        <w:rPr>
          <w:color w:val="000000"/>
          <w:szCs w:val="24"/>
        </w:rPr>
      </w:pPr>
      <w:proofErr w:type="spellStart"/>
      <w:r>
        <w:rPr>
          <w:color w:val="000000"/>
          <w:szCs w:val="24"/>
        </w:rPr>
        <w:t>Bagaimana</w:t>
      </w:r>
      <w:proofErr w:type="spellEnd"/>
      <w:r>
        <w:rPr>
          <w:color w:val="000000"/>
          <w:szCs w:val="24"/>
        </w:rPr>
        <w:t xml:space="preserve"> </w:t>
      </w:r>
      <w:proofErr w:type="spellStart"/>
      <w:r>
        <w:rPr>
          <w:color w:val="000000"/>
          <w:szCs w:val="24"/>
        </w:rPr>
        <w:t>membuat</w:t>
      </w:r>
      <w:proofErr w:type="spellEnd"/>
      <w:r>
        <w:rPr>
          <w:color w:val="000000"/>
          <w:szCs w:val="24"/>
        </w:rPr>
        <w:t xml:space="preserve"> </w:t>
      </w:r>
      <w:proofErr w:type="spellStart"/>
      <w:r>
        <w:rPr>
          <w:color w:val="000000"/>
          <w:szCs w:val="24"/>
        </w:rPr>
        <w:t>masyarakat</w:t>
      </w:r>
      <w:proofErr w:type="spellEnd"/>
      <w:r>
        <w:rPr>
          <w:color w:val="000000"/>
          <w:szCs w:val="24"/>
        </w:rPr>
        <w:t xml:space="preserve"> </w:t>
      </w:r>
      <w:proofErr w:type="spellStart"/>
      <w:r>
        <w:rPr>
          <w:color w:val="000000"/>
          <w:szCs w:val="24"/>
        </w:rPr>
        <w:t>khususnya</w:t>
      </w:r>
      <w:proofErr w:type="spellEnd"/>
      <w:r>
        <w:rPr>
          <w:color w:val="000000"/>
          <w:szCs w:val="24"/>
        </w:rPr>
        <w:t xml:space="preserve"> </w:t>
      </w:r>
      <w:proofErr w:type="spellStart"/>
      <w:r>
        <w:rPr>
          <w:color w:val="000000"/>
          <w:szCs w:val="24"/>
        </w:rPr>
        <w:t>kaum</w:t>
      </w:r>
      <w:proofErr w:type="spellEnd"/>
      <w:r>
        <w:rPr>
          <w:color w:val="000000"/>
          <w:szCs w:val="24"/>
        </w:rPr>
        <w:t xml:space="preserve"> </w:t>
      </w:r>
      <w:proofErr w:type="spellStart"/>
      <w:r>
        <w:rPr>
          <w:color w:val="000000"/>
          <w:szCs w:val="24"/>
        </w:rPr>
        <w:t>Muslimin</w:t>
      </w:r>
      <w:proofErr w:type="spellEnd"/>
      <w:r>
        <w:rPr>
          <w:color w:val="000000"/>
          <w:szCs w:val="24"/>
        </w:rPr>
        <w:t xml:space="preserve"> </w:t>
      </w:r>
      <w:proofErr w:type="spellStart"/>
      <w:r>
        <w:rPr>
          <w:color w:val="000000"/>
          <w:szCs w:val="24"/>
        </w:rPr>
        <w:t>dimudahkan</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mengakses</w:t>
      </w:r>
      <w:proofErr w:type="spellEnd"/>
      <w:r>
        <w:rPr>
          <w:color w:val="000000"/>
          <w:szCs w:val="24"/>
        </w:rPr>
        <w:t xml:space="preserve"> Al-Qur’an </w:t>
      </w:r>
      <w:proofErr w:type="spellStart"/>
      <w:r>
        <w:rPr>
          <w:color w:val="000000"/>
          <w:szCs w:val="24"/>
        </w:rPr>
        <w:t>baik</w:t>
      </w:r>
      <w:proofErr w:type="spellEnd"/>
      <w:r>
        <w:rPr>
          <w:color w:val="000000"/>
          <w:szCs w:val="24"/>
        </w:rPr>
        <w:t xml:space="preserve"> tulisan </w:t>
      </w:r>
      <w:proofErr w:type="spellStart"/>
      <w:r>
        <w:rPr>
          <w:color w:val="000000"/>
          <w:szCs w:val="24"/>
        </w:rPr>
        <w:t>maupun</w:t>
      </w:r>
      <w:proofErr w:type="spellEnd"/>
      <w:r>
        <w:rPr>
          <w:color w:val="000000"/>
          <w:szCs w:val="24"/>
        </w:rPr>
        <w:t xml:space="preserve"> Mp3 </w:t>
      </w:r>
      <w:proofErr w:type="spellStart"/>
      <w:r>
        <w:rPr>
          <w:color w:val="000000"/>
          <w:szCs w:val="24"/>
        </w:rPr>
        <w:t>murrotal</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keseharian</w:t>
      </w:r>
      <w:proofErr w:type="spellEnd"/>
      <w:r>
        <w:rPr>
          <w:color w:val="000000"/>
          <w:szCs w:val="24"/>
        </w:rPr>
        <w:t>?</w:t>
      </w:r>
    </w:p>
    <w:p w14:paraId="36CEC5AA" w14:textId="77777777" w:rsidR="00AC6B7E" w:rsidRDefault="00AC6B7E" w:rsidP="00AC6B7E">
      <w:pPr>
        <w:numPr>
          <w:ilvl w:val="0"/>
          <w:numId w:val="3"/>
        </w:numPr>
        <w:jc w:val="both"/>
        <w:rPr>
          <w:color w:val="000000"/>
          <w:szCs w:val="24"/>
        </w:rPr>
      </w:pPr>
      <w:proofErr w:type="spellStart"/>
      <w:r>
        <w:rPr>
          <w:color w:val="000000"/>
          <w:szCs w:val="24"/>
        </w:rPr>
        <w:t>Bagaimana</w:t>
      </w:r>
      <w:proofErr w:type="spellEnd"/>
      <w:r>
        <w:rPr>
          <w:color w:val="000000"/>
          <w:szCs w:val="24"/>
        </w:rPr>
        <w:t xml:space="preserve"> </w:t>
      </w:r>
      <w:proofErr w:type="spellStart"/>
      <w:r>
        <w:rPr>
          <w:color w:val="000000"/>
          <w:szCs w:val="24"/>
        </w:rPr>
        <w:t>membangun</w:t>
      </w:r>
      <w:proofErr w:type="spellEnd"/>
      <w:r>
        <w:rPr>
          <w:color w:val="000000"/>
          <w:szCs w:val="24"/>
        </w:rPr>
        <w:t xml:space="preserve"> </w:t>
      </w:r>
      <w:proofErr w:type="spellStart"/>
      <w:r>
        <w:rPr>
          <w:rFonts w:eastAsia="Times-Bold"/>
          <w:color w:val="000000"/>
          <w:szCs w:val="24"/>
          <w:lang w:bidi="ar"/>
        </w:rPr>
        <w:t>Aplikasi</w:t>
      </w:r>
      <w:proofErr w:type="spellEnd"/>
      <w:r>
        <w:rPr>
          <w:rFonts w:eastAsia="Times-Bold"/>
          <w:color w:val="000000"/>
          <w:szCs w:val="24"/>
          <w:lang w:bidi="ar"/>
        </w:rPr>
        <w:t xml:space="preserve"> </w:t>
      </w:r>
      <w:proofErr w:type="spellStart"/>
      <w:r>
        <w:rPr>
          <w:rFonts w:eastAsia="Times-Bold"/>
          <w:color w:val="000000"/>
          <w:szCs w:val="24"/>
          <w:lang w:bidi="ar"/>
        </w:rPr>
        <w:t>Asisten</w:t>
      </w:r>
      <w:proofErr w:type="spellEnd"/>
      <w:r>
        <w:rPr>
          <w:rFonts w:eastAsia="Times-Bold"/>
          <w:color w:val="000000"/>
          <w:szCs w:val="24"/>
          <w:lang w:bidi="ar"/>
        </w:rPr>
        <w:t xml:space="preserve"> </w:t>
      </w:r>
      <w:proofErr w:type="spellStart"/>
      <w:r>
        <w:rPr>
          <w:rFonts w:eastAsia="Times-Bold"/>
          <w:color w:val="000000"/>
          <w:szCs w:val="24"/>
          <w:lang w:bidi="ar"/>
        </w:rPr>
        <w:t>Pintar</w:t>
      </w:r>
      <w:proofErr w:type="spellEnd"/>
      <w:r>
        <w:rPr>
          <w:rFonts w:eastAsia="Times-Bold"/>
          <w:color w:val="000000"/>
          <w:szCs w:val="24"/>
          <w:lang w:bidi="ar"/>
        </w:rPr>
        <w:t xml:space="preserve"> </w:t>
      </w:r>
      <w:proofErr w:type="spellStart"/>
      <w:r>
        <w:rPr>
          <w:rFonts w:eastAsia="Times-Bold"/>
          <w:color w:val="000000"/>
          <w:szCs w:val="24"/>
          <w:lang w:bidi="ar"/>
        </w:rPr>
        <w:t>Pemutar</w:t>
      </w:r>
      <w:proofErr w:type="spellEnd"/>
      <w:r>
        <w:rPr>
          <w:rFonts w:eastAsia="Times-Bold"/>
          <w:color w:val="000000"/>
          <w:szCs w:val="24"/>
          <w:lang w:bidi="ar"/>
        </w:rPr>
        <w:t xml:space="preserve"> Al Qur’an </w:t>
      </w:r>
      <w:proofErr w:type="spellStart"/>
      <w:r>
        <w:rPr>
          <w:rFonts w:eastAsia="Times-Bold"/>
          <w:color w:val="000000"/>
          <w:szCs w:val="24"/>
          <w:lang w:bidi="ar"/>
        </w:rPr>
        <w:t>beserta</w:t>
      </w:r>
      <w:proofErr w:type="spellEnd"/>
      <w:r>
        <w:rPr>
          <w:rFonts w:eastAsia="Times-Bold"/>
          <w:color w:val="000000"/>
          <w:szCs w:val="24"/>
          <w:lang w:bidi="ar"/>
        </w:rPr>
        <w:t xml:space="preserve"> Arti dan Tafsir </w:t>
      </w:r>
      <w:proofErr w:type="spellStart"/>
      <w:r>
        <w:rPr>
          <w:rFonts w:eastAsia="Times-Bold"/>
          <w:color w:val="000000"/>
          <w:szCs w:val="24"/>
          <w:lang w:bidi="ar"/>
        </w:rPr>
        <w:t>dengan</w:t>
      </w:r>
      <w:proofErr w:type="spellEnd"/>
      <w:r>
        <w:rPr>
          <w:rFonts w:eastAsia="Times-Bold"/>
          <w:color w:val="000000"/>
          <w:szCs w:val="24"/>
          <w:lang w:bidi="ar"/>
        </w:rPr>
        <w:t xml:space="preserve"> </w:t>
      </w:r>
      <w:proofErr w:type="spellStart"/>
      <w:r>
        <w:rPr>
          <w:rFonts w:eastAsia="Times-Bold"/>
          <w:color w:val="000000"/>
          <w:szCs w:val="24"/>
          <w:lang w:bidi="ar"/>
        </w:rPr>
        <w:t>Perintah</w:t>
      </w:r>
      <w:proofErr w:type="spellEnd"/>
      <w:r>
        <w:rPr>
          <w:rFonts w:eastAsia="Times-Bold"/>
          <w:color w:val="000000"/>
          <w:szCs w:val="24"/>
          <w:lang w:bidi="ar"/>
        </w:rPr>
        <w:t xml:space="preserve"> Voice Command?</w:t>
      </w:r>
    </w:p>
    <w:p w14:paraId="3581CF8B" w14:textId="77777777" w:rsidR="00AC6B7E" w:rsidRDefault="00AC6B7E" w:rsidP="00AC6B7E">
      <w:pPr>
        <w:numPr>
          <w:ilvl w:val="0"/>
          <w:numId w:val="3"/>
        </w:numPr>
        <w:jc w:val="both"/>
        <w:rPr>
          <w:color w:val="000000"/>
          <w:szCs w:val="24"/>
        </w:rPr>
      </w:pPr>
      <w:proofErr w:type="spellStart"/>
      <w:r>
        <w:rPr>
          <w:rFonts w:eastAsia="Times-Bold"/>
          <w:color w:val="000000"/>
          <w:szCs w:val="24"/>
          <w:lang w:bidi="ar"/>
        </w:rPr>
        <w:t>Seberapa</w:t>
      </w:r>
      <w:proofErr w:type="spellEnd"/>
      <w:r>
        <w:rPr>
          <w:rFonts w:eastAsia="Times-Bold"/>
          <w:color w:val="000000"/>
          <w:szCs w:val="24"/>
          <w:lang w:bidi="ar"/>
        </w:rPr>
        <w:t xml:space="preserve"> </w:t>
      </w:r>
      <w:proofErr w:type="spellStart"/>
      <w:r>
        <w:rPr>
          <w:rFonts w:eastAsia="Times-Bold"/>
          <w:color w:val="000000"/>
          <w:szCs w:val="24"/>
          <w:lang w:bidi="ar"/>
        </w:rPr>
        <w:t>besar</w:t>
      </w:r>
      <w:proofErr w:type="spellEnd"/>
      <w:r>
        <w:rPr>
          <w:rFonts w:eastAsia="Times-Bold"/>
          <w:color w:val="000000"/>
          <w:szCs w:val="24"/>
          <w:lang w:bidi="ar"/>
        </w:rPr>
        <w:t xml:space="preserve"> </w:t>
      </w:r>
      <w:proofErr w:type="spellStart"/>
      <w:r>
        <w:rPr>
          <w:rFonts w:eastAsia="Times-Bold"/>
          <w:color w:val="000000"/>
          <w:szCs w:val="24"/>
          <w:lang w:bidi="ar"/>
        </w:rPr>
        <w:t>tingkat</w:t>
      </w:r>
      <w:proofErr w:type="spellEnd"/>
      <w:r>
        <w:rPr>
          <w:rFonts w:eastAsia="Times-Bold"/>
          <w:color w:val="000000"/>
          <w:szCs w:val="24"/>
          <w:lang w:bidi="ar"/>
        </w:rPr>
        <w:t xml:space="preserve"> </w:t>
      </w:r>
      <w:proofErr w:type="spellStart"/>
      <w:r>
        <w:rPr>
          <w:rFonts w:eastAsia="Times-Bold"/>
          <w:color w:val="000000"/>
          <w:szCs w:val="24"/>
          <w:lang w:bidi="ar"/>
        </w:rPr>
        <w:t>akurasi</w:t>
      </w:r>
      <w:proofErr w:type="spellEnd"/>
      <w:r>
        <w:rPr>
          <w:rFonts w:eastAsia="Times-Bold"/>
          <w:color w:val="000000"/>
          <w:szCs w:val="24"/>
          <w:lang w:bidi="ar"/>
        </w:rPr>
        <w:t xml:space="preserve"> </w:t>
      </w:r>
      <w:proofErr w:type="spellStart"/>
      <w:r>
        <w:rPr>
          <w:rFonts w:eastAsia="Times-Bold"/>
          <w:color w:val="000000"/>
          <w:szCs w:val="24"/>
          <w:lang w:bidi="ar"/>
        </w:rPr>
        <w:t>menggunakan</w:t>
      </w:r>
      <w:proofErr w:type="spellEnd"/>
      <w:r>
        <w:rPr>
          <w:rFonts w:eastAsia="Times-Bold"/>
          <w:color w:val="000000"/>
          <w:szCs w:val="24"/>
          <w:lang w:bidi="ar"/>
        </w:rPr>
        <w:t xml:space="preserve"> Google API?</w:t>
      </w:r>
    </w:p>
    <w:p w14:paraId="5003D798" w14:textId="77777777" w:rsidR="00AC6B7E" w:rsidRDefault="00AC6B7E" w:rsidP="00AC6B7E">
      <w:pPr>
        <w:numPr>
          <w:ilvl w:val="0"/>
          <w:numId w:val="3"/>
        </w:numPr>
        <w:jc w:val="both"/>
        <w:rPr>
          <w:color w:val="000000"/>
          <w:szCs w:val="24"/>
        </w:rPr>
      </w:pPr>
      <w:proofErr w:type="spellStart"/>
      <w:r>
        <w:rPr>
          <w:color w:val="000000"/>
          <w:szCs w:val="24"/>
        </w:rPr>
        <w:t>Bagaiamana</w:t>
      </w:r>
      <w:proofErr w:type="spellEnd"/>
      <w:r>
        <w:rPr>
          <w:color w:val="000000"/>
          <w:szCs w:val="24"/>
        </w:rPr>
        <w:t xml:space="preserve"> </w:t>
      </w:r>
      <w:proofErr w:type="spellStart"/>
      <w:r>
        <w:rPr>
          <w:color w:val="000000"/>
          <w:szCs w:val="24"/>
        </w:rPr>
        <w:t>kelompok</w:t>
      </w:r>
      <w:proofErr w:type="spellEnd"/>
      <w:r>
        <w:rPr>
          <w:color w:val="000000"/>
          <w:szCs w:val="24"/>
        </w:rPr>
        <w:t xml:space="preserve"> Muslim yang </w:t>
      </w:r>
      <w:proofErr w:type="spellStart"/>
      <w:r>
        <w:rPr>
          <w:color w:val="000000"/>
          <w:szCs w:val="24"/>
        </w:rPr>
        <w:t>berkebutuhan</w:t>
      </w:r>
      <w:proofErr w:type="spellEnd"/>
      <w:r>
        <w:rPr>
          <w:color w:val="000000"/>
          <w:szCs w:val="24"/>
        </w:rPr>
        <w:t xml:space="preserve"> </w:t>
      </w:r>
      <w:proofErr w:type="spellStart"/>
      <w:r>
        <w:rPr>
          <w:color w:val="000000"/>
          <w:szCs w:val="24"/>
        </w:rPr>
        <w:t>khusus</w:t>
      </w:r>
      <w:proofErr w:type="spellEnd"/>
      <w:r>
        <w:rPr>
          <w:color w:val="000000"/>
          <w:szCs w:val="24"/>
        </w:rPr>
        <w:t xml:space="preserve"> </w:t>
      </w:r>
      <w:proofErr w:type="spellStart"/>
      <w:r>
        <w:rPr>
          <w:color w:val="000000"/>
          <w:szCs w:val="24"/>
        </w:rPr>
        <w:t>atau</w:t>
      </w:r>
      <w:proofErr w:type="spellEnd"/>
      <w:r>
        <w:rPr>
          <w:color w:val="000000"/>
          <w:szCs w:val="24"/>
        </w:rPr>
        <w:t xml:space="preserve"> </w:t>
      </w:r>
      <w:proofErr w:type="spellStart"/>
      <w:r>
        <w:rPr>
          <w:color w:val="000000"/>
          <w:szCs w:val="24"/>
        </w:rPr>
        <w:t>difabel</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terbantu</w:t>
      </w:r>
      <w:proofErr w:type="spellEnd"/>
      <w:r>
        <w:rPr>
          <w:color w:val="000000"/>
          <w:szCs w:val="24"/>
        </w:rPr>
        <w:t>?</w:t>
      </w:r>
    </w:p>
    <w:p w14:paraId="3E72C2BA" w14:textId="77777777" w:rsidR="00E505F4" w:rsidRDefault="00E505F4">
      <w:pPr>
        <w:jc w:val="both"/>
        <w:rPr>
          <w:rFonts w:cs="Times New Roman"/>
          <w:i/>
          <w:szCs w:val="24"/>
          <w:lang w:val="id-ID"/>
        </w:rPr>
      </w:pPr>
    </w:p>
    <w:p w14:paraId="53A5319C" w14:textId="77777777" w:rsidR="00E505F4" w:rsidRDefault="00AC6B7E">
      <w:pPr>
        <w:pStyle w:val="ListParagraph"/>
        <w:numPr>
          <w:ilvl w:val="1"/>
          <w:numId w:val="2"/>
        </w:numPr>
        <w:jc w:val="both"/>
        <w:rPr>
          <w:rFonts w:cs="Times New Roman"/>
          <w:b/>
          <w:szCs w:val="24"/>
          <w:lang w:val="id-ID"/>
        </w:rPr>
      </w:pPr>
      <w:r>
        <w:rPr>
          <w:rFonts w:cs="Times New Roman"/>
          <w:b/>
          <w:szCs w:val="24"/>
          <w:lang w:val="id-ID"/>
        </w:rPr>
        <w:t xml:space="preserve"> Target Capaian</w:t>
      </w:r>
    </w:p>
    <w:p w14:paraId="036D17ED" w14:textId="77777777" w:rsidR="00AC6B7E" w:rsidRDefault="00AC6B7E" w:rsidP="008003AB">
      <w:pPr>
        <w:ind w:left="360"/>
        <w:jc w:val="both"/>
        <w:rPr>
          <w:b/>
          <w:color w:val="000000"/>
          <w:szCs w:val="24"/>
        </w:rPr>
      </w:pPr>
      <w:proofErr w:type="spellStart"/>
      <w:r>
        <w:rPr>
          <w:color w:val="000000"/>
          <w:szCs w:val="24"/>
        </w:rPr>
        <w:t>Didasarkan</w:t>
      </w:r>
      <w:proofErr w:type="spellEnd"/>
      <w:r>
        <w:rPr>
          <w:color w:val="000000"/>
          <w:szCs w:val="24"/>
        </w:rPr>
        <w:t xml:space="preserve"> pada </w:t>
      </w:r>
      <w:proofErr w:type="spellStart"/>
      <w:r>
        <w:rPr>
          <w:color w:val="000000"/>
          <w:szCs w:val="24"/>
        </w:rPr>
        <w:t>rumusan</w:t>
      </w:r>
      <w:proofErr w:type="spellEnd"/>
      <w:r>
        <w:rPr>
          <w:color w:val="000000"/>
          <w:szCs w:val="24"/>
        </w:rPr>
        <w:t xml:space="preserve"> </w:t>
      </w:r>
      <w:proofErr w:type="spellStart"/>
      <w:r>
        <w:rPr>
          <w:color w:val="000000"/>
          <w:szCs w:val="24"/>
        </w:rPr>
        <w:t>masalah</w:t>
      </w:r>
      <w:proofErr w:type="spellEnd"/>
      <w:r>
        <w:rPr>
          <w:color w:val="000000"/>
          <w:szCs w:val="24"/>
        </w:rPr>
        <w:t xml:space="preserve"> </w:t>
      </w:r>
      <w:proofErr w:type="spellStart"/>
      <w:r>
        <w:rPr>
          <w:color w:val="000000"/>
          <w:szCs w:val="24"/>
        </w:rPr>
        <w:t>tujuan</w:t>
      </w:r>
      <w:proofErr w:type="spellEnd"/>
      <w:r>
        <w:rPr>
          <w:color w:val="000000"/>
          <w:szCs w:val="24"/>
        </w:rPr>
        <w:t xml:space="preserve"> </w:t>
      </w:r>
      <w:proofErr w:type="spellStart"/>
      <w:r>
        <w:rPr>
          <w:color w:val="000000"/>
          <w:szCs w:val="24"/>
        </w:rPr>
        <w:t>dikembangkannya</w:t>
      </w:r>
      <w:proofErr w:type="spellEnd"/>
      <w:r>
        <w:rPr>
          <w:color w:val="000000"/>
          <w:szCs w:val="24"/>
        </w:rPr>
        <w:t xml:space="preserve"> </w:t>
      </w:r>
      <w:proofErr w:type="spellStart"/>
      <w:r>
        <w:rPr>
          <w:color w:val="000000"/>
          <w:szCs w:val="24"/>
        </w:rPr>
        <w:t>perangkat</w:t>
      </w:r>
      <w:proofErr w:type="spellEnd"/>
      <w:r>
        <w:rPr>
          <w:color w:val="000000"/>
          <w:szCs w:val="24"/>
        </w:rPr>
        <w:t xml:space="preserve"> </w:t>
      </w:r>
      <w:proofErr w:type="spellStart"/>
      <w:r>
        <w:rPr>
          <w:color w:val="000000"/>
          <w:szCs w:val="24"/>
        </w:rPr>
        <w:t>lunak</w:t>
      </w:r>
      <w:proofErr w:type="spellEnd"/>
      <w:r>
        <w:rPr>
          <w:color w:val="000000"/>
          <w:szCs w:val="24"/>
        </w:rPr>
        <w:t xml:space="preserve"> </w:t>
      </w:r>
      <w:proofErr w:type="spellStart"/>
      <w:r>
        <w:rPr>
          <w:color w:val="000000"/>
          <w:szCs w:val="24"/>
        </w:rPr>
        <w:t>ini</w:t>
      </w:r>
      <w:proofErr w:type="spellEnd"/>
      <w:r>
        <w:rPr>
          <w:color w:val="000000"/>
          <w:szCs w:val="24"/>
        </w:rPr>
        <w:t xml:space="preserve"> </w:t>
      </w:r>
      <w:proofErr w:type="spellStart"/>
      <w:proofErr w:type="gramStart"/>
      <w:r>
        <w:rPr>
          <w:color w:val="000000"/>
          <w:szCs w:val="24"/>
        </w:rPr>
        <w:t>adalah</w:t>
      </w:r>
      <w:proofErr w:type="spellEnd"/>
      <w:r>
        <w:rPr>
          <w:color w:val="000000"/>
          <w:szCs w:val="24"/>
        </w:rPr>
        <w:t xml:space="preserve"> :</w:t>
      </w:r>
      <w:proofErr w:type="gramEnd"/>
    </w:p>
    <w:p w14:paraId="0B3B81F1" w14:textId="2A51DAF8" w:rsidR="00AC6B7E" w:rsidRDefault="00AC6B7E" w:rsidP="008003AB">
      <w:pPr>
        <w:numPr>
          <w:ilvl w:val="0"/>
          <w:numId w:val="4"/>
        </w:numPr>
        <w:ind w:left="425" w:hangingChars="177" w:hanging="425"/>
        <w:jc w:val="both"/>
        <w:rPr>
          <w:color w:val="000000"/>
          <w:szCs w:val="24"/>
        </w:rPr>
      </w:pPr>
      <w:proofErr w:type="spellStart"/>
      <w:r>
        <w:rPr>
          <w:color w:val="000000"/>
          <w:szCs w:val="24"/>
        </w:rPr>
        <w:t>Setiap</w:t>
      </w:r>
      <w:proofErr w:type="spellEnd"/>
      <w:r>
        <w:rPr>
          <w:color w:val="000000"/>
          <w:szCs w:val="24"/>
        </w:rPr>
        <w:t xml:space="preserve"> orang</w:t>
      </w:r>
      <w:r w:rsidR="009718DD">
        <w:rPr>
          <w:color w:val="000000"/>
          <w:szCs w:val="24"/>
        </w:rPr>
        <w:t xml:space="preserve"> </w:t>
      </w:r>
      <w:proofErr w:type="spellStart"/>
      <w:r w:rsidR="009718DD">
        <w:rPr>
          <w:color w:val="000000"/>
          <w:szCs w:val="24"/>
        </w:rPr>
        <w:t>bisa</w:t>
      </w:r>
      <w:proofErr w:type="spellEnd"/>
      <w:r>
        <w:rPr>
          <w:color w:val="000000"/>
          <w:szCs w:val="24"/>
        </w:rPr>
        <w:t xml:space="preserve"> </w:t>
      </w:r>
      <w:proofErr w:type="spellStart"/>
      <w:r w:rsidR="009718DD">
        <w:rPr>
          <w:color w:val="000000"/>
          <w:szCs w:val="24"/>
        </w:rPr>
        <w:t>dengan</w:t>
      </w:r>
      <w:proofErr w:type="spellEnd"/>
      <w:r w:rsidR="009718DD">
        <w:rPr>
          <w:color w:val="000000"/>
          <w:szCs w:val="24"/>
        </w:rPr>
        <w:t xml:space="preserve"> </w:t>
      </w:r>
      <w:proofErr w:type="spellStart"/>
      <w:r w:rsidR="009718DD">
        <w:rPr>
          <w:color w:val="000000"/>
          <w:szCs w:val="24"/>
        </w:rPr>
        <w:t>mudah</w:t>
      </w:r>
      <w:proofErr w:type="spellEnd"/>
      <w:r w:rsidR="009718DD">
        <w:rPr>
          <w:color w:val="000000"/>
          <w:szCs w:val="24"/>
        </w:rPr>
        <w:t xml:space="preserve"> </w:t>
      </w:r>
      <w:proofErr w:type="spellStart"/>
      <w:r w:rsidR="009718DD">
        <w:rPr>
          <w:color w:val="000000"/>
          <w:szCs w:val="24"/>
        </w:rPr>
        <w:t>menjalankan</w:t>
      </w:r>
      <w:proofErr w:type="spellEnd"/>
      <w:r w:rsidR="009718DD">
        <w:rPr>
          <w:color w:val="000000"/>
          <w:szCs w:val="24"/>
        </w:rPr>
        <w:t xml:space="preserve"> </w:t>
      </w:r>
      <w:proofErr w:type="spellStart"/>
      <w:r w:rsidR="009718DD">
        <w:rPr>
          <w:color w:val="000000"/>
          <w:szCs w:val="24"/>
        </w:rPr>
        <w:t>atau</w:t>
      </w:r>
      <w:proofErr w:type="spellEnd"/>
      <w:r w:rsidR="009718DD">
        <w:rPr>
          <w:color w:val="000000"/>
          <w:szCs w:val="24"/>
        </w:rPr>
        <w:t xml:space="preserve"> </w:t>
      </w:r>
      <w:proofErr w:type="spellStart"/>
      <w:r w:rsidR="009718DD">
        <w:rPr>
          <w:color w:val="000000"/>
          <w:szCs w:val="24"/>
        </w:rPr>
        <w:t>mengoperasikan</w:t>
      </w:r>
      <w:proofErr w:type="spellEnd"/>
      <w:r w:rsidR="009718DD">
        <w:rPr>
          <w:color w:val="000000"/>
          <w:szCs w:val="24"/>
        </w:rPr>
        <w:t xml:space="preserve"> </w:t>
      </w:r>
      <w:proofErr w:type="spellStart"/>
      <w:r w:rsidR="009718DD">
        <w:rPr>
          <w:color w:val="000000"/>
          <w:szCs w:val="24"/>
        </w:rPr>
        <w:t>Aplikasi</w:t>
      </w:r>
      <w:proofErr w:type="spellEnd"/>
      <w:r w:rsidR="009718DD">
        <w:rPr>
          <w:color w:val="000000"/>
          <w:szCs w:val="24"/>
        </w:rPr>
        <w:t xml:space="preserve">. </w:t>
      </w:r>
    </w:p>
    <w:p w14:paraId="04F4BFCA" w14:textId="77777777" w:rsidR="00AC6B7E" w:rsidRDefault="00AC6B7E" w:rsidP="008003AB">
      <w:pPr>
        <w:numPr>
          <w:ilvl w:val="0"/>
          <w:numId w:val="4"/>
        </w:numPr>
        <w:ind w:left="425" w:hangingChars="177" w:hanging="425"/>
        <w:jc w:val="both"/>
        <w:rPr>
          <w:color w:val="000000"/>
          <w:szCs w:val="24"/>
        </w:rPr>
      </w:pPr>
      <w:proofErr w:type="spellStart"/>
      <w:r>
        <w:rPr>
          <w:color w:val="000000"/>
          <w:szCs w:val="24"/>
        </w:rPr>
        <w:t>Menghadirkan</w:t>
      </w:r>
      <w:proofErr w:type="spellEnd"/>
      <w:r>
        <w:rPr>
          <w:color w:val="000000"/>
          <w:szCs w:val="24"/>
        </w:rPr>
        <w:t xml:space="preserve"> </w:t>
      </w:r>
      <w:proofErr w:type="spellStart"/>
      <w:r>
        <w:rPr>
          <w:color w:val="000000"/>
          <w:szCs w:val="24"/>
        </w:rPr>
        <w:t>sebuah</w:t>
      </w:r>
      <w:proofErr w:type="spellEnd"/>
      <w:r>
        <w:rPr>
          <w:color w:val="000000"/>
          <w:szCs w:val="24"/>
        </w:rPr>
        <w:t xml:space="preserve"> </w:t>
      </w:r>
      <w:proofErr w:type="spellStart"/>
      <w:r>
        <w:rPr>
          <w:color w:val="000000"/>
          <w:szCs w:val="24"/>
        </w:rPr>
        <w:t>aplikasi</w:t>
      </w:r>
      <w:proofErr w:type="spellEnd"/>
      <w:r>
        <w:rPr>
          <w:color w:val="000000"/>
          <w:szCs w:val="24"/>
        </w:rPr>
        <w:t xml:space="preserve"> yang </w:t>
      </w:r>
      <w:proofErr w:type="spellStart"/>
      <w:r>
        <w:rPr>
          <w:color w:val="000000"/>
          <w:szCs w:val="24"/>
        </w:rPr>
        <w:t>membantu</w:t>
      </w:r>
      <w:proofErr w:type="spellEnd"/>
      <w:r>
        <w:rPr>
          <w:color w:val="000000"/>
          <w:szCs w:val="24"/>
        </w:rPr>
        <w:t xml:space="preserve"> </w:t>
      </w:r>
      <w:proofErr w:type="spellStart"/>
      <w:r>
        <w:rPr>
          <w:color w:val="000000"/>
          <w:szCs w:val="24"/>
        </w:rPr>
        <w:t>kaum</w:t>
      </w:r>
      <w:proofErr w:type="spellEnd"/>
      <w:r>
        <w:rPr>
          <w:color w:val="000000"/>
          <w:szCs w:val="24"/>
        </w:rPr>
        <w:t xml:space="preserve"> </w:t>
      </w:r>
      <w:proofErr w:type="spellStart"/>
      <w:r>
        <w:rPr>
          <w:color w:val="000000"/>
          <w:szCs w:val="24"/>
        </w:rPr>
        <w:t>muslimin</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mendengar</w:t>
      </w:r>
      <w:proofErr w:type="spellEnd"/>
      <w:r>
        <w:rPr>
          <w:color w:val="000000"/>
          <w:szCs w:val="24"/>
        </w:rPr>
        <w:t xml:space="preserve">, </w:t>
      </w:r>
      <w:proofErr w:type="spellStart"/>
      <w:r>
        <w:rPr>
          <w:color w:val="000000"/>
          <w:szCs w:val="24"/>
        </w:rPr>
        <w:t>membaca</w:t>
      </w:r>
      <w:proofErr w:type="spellEnd"/>
      <w:r>
        <w:rPr>
          <w:color w:val="000000"/>
          <w:szCs w:val="24"/>
        </w:rPr>
        <w:t xml:space="preserve"> dan </w:t>
      </w:r>
      <w:proofErr w:type="spellStart"/>
      <w:r>
        <w:rPr>
          <w:color w:val="000000"/>
          <w:szCs w:val="24"/>
        </w:rPr>
        <w:t>menghafal</w:t>
      </w:r>
      <w:proofErr w:type="spellEnd"/>
      <w:r>
        <w:rPr>
          <w:color w:val="000000"/>
          <w:szCs w:val="24"/>
        </w:rPr>
        <w:t xml:space="preserve"> Al Qur’an </w:t>
      </w:r>
      <w:proofErr w:type="spellStart"/>
      <w:r>
        <w:rPr>
          <w:color w:val="000000"/>
          <w:szCs w:val="24"/>
        </w:rPr>
        <w:t>dengan</w:t>
      </w:r>
      <w:proofErr w:type="spellEnd"/>
      <w:r>
        <w:rPr>
          <w:color w:val="000000"/>
          <w:szCs w:val="24"/>
        </w:rPr>
        <w:t xml:space="preserve"> </w:t>
      </w:r>
      <w:proofErr w:type="spellStart"/>
      <w:r>
        <w:rPr>
          <w:color w:val="000000"/>
          <w:szCs w:val="24"/>
        </w:rPr>
        <w:t>perintah</w:t>
      </w:r>
      <w:proofErr w:type="spellEnd"/>
      <w:r>
        <w:rPr>
          <w:color w:val="000000"/>
          <w:szCs w:val="24"/>
        </w:rPr>
        <w:t xml:space="preserve"> </w:t>
      </w:r>
      <w:proofErr w:type="spellStart"/>
      <w:r>
        <w:rPr>
          <w:color w:val="000000"/>
          <w:szCs w:val="24"/>
        </w:rPr>
        <w:t>suara</w:t>
      </w:r>
      <w:proofErr w:type="spellEnd"/>
      <w:r>
        <w:rPr>
          <w:color w:val="000000"/>
          <w:szCs w:val="24"/>
        </w:rPr>
        <w:t>.</w:t>
      </w:r>
    </w:p>
    <w:p w14:paraId="3C6E5591" w14:textId="77777777" w:rsidR="00AC6B7E" w:rsidRDefault="00AC6B7E" w:rsidP="008003AB">
      <w:pPr>
        <w:numPr>
          <w:ilvl w:val="0"/>
          <w:numId w:val="4"/>
        </w:numPr>
        <w:ind w:left="425" w:hangingChars="177" w:hanging="425"/>
        <w:jc w:val="both"/>
        <w:rPr>
          <w:color w:val="000000"/>
          <w:szCs w:val="24"/>
        </w:rPr>
      </w:pPr>
      <w:proofErr w:type="spellStart"/>
      <w:r>
        <w:rPr>
          <w:color w:val="000000"/>
          <w:szCs w:val="24"/>
        </w:rPr>
        <w:t>Mengetahui</w:t>
      </w:r>
      <w:proofErr w:type="spellEnd"/>
      <w:r>
        <w:rPr>
          <w:color w:val="000000"/>
          <w:szCs w:val="24"/>
        </w:rPr>
        <w:t xml:space="preserve"> </w:t>
      </w:r>
      <w:proofErr w:type="spellStart"/>
      <w:r>
        <w:rPr>
          <w:color w:val="000000"/>
          <w:szCs w:val="24"/>
        </w:rPr>
        <w:t>tingkat</w:t>
      </w:r>
      <w:proofErr w:type="spellEnd"/>
      <w:r>
        <w:rPr>
          <w:color w:val="000000"/>
          <w:szCs w:val="24"/>
        </w:rPr>
        <w:t xml:space="preserve"> </w:t>
      </w:r>
      <w:proofErr w:type="spellStart"/>
      <w:r>
        <w:rPr>
          <w:color w:val="000000"/>
          <w:szCs w:val="24"/>
        </w:rPr>
        <w:t>akurasi</w:t>
      </w:r>
      <w:proofErr w:type="spellEnd"/>
      <w:r>
        <w:rPr>
          <w:color w:val="000000"/>
          <w:szCs w:val="24"/>
        </w:rPr>
        <w:t xml:space="preserve"> </w:t>
      </w:r>
      <w:proofErr w:type="spellStart"/>
      <w:r>
        <w:rPr>
          <w:color w:val="000000"/>
          <w:szCs w:val="24"/>
        </w:rPr>
        <w:t>dari</w:t>
      </w:r>
      <w:proofErr w:type="spellEnd"/>
      <w:r>
        <w:rPr>
          <w:color w:val="000000"/>
          <w:szCs w:val="24"/>
        </w:rPr>
        <w:t xml:space="preserve"> model yang </w:t>
      </w:r>
      <w:proofErr w:type="spellStart"/>
      <w:r>
        <w:rPr>
          <w:color w:val="000000"/>
          <w:szCs w:val="24"/>
        </w:rPr>
        <w:t>digunakan</w:t>
      </w:r>
      <w:proofErr w:type="spellEnd"/>
      <w:r>
        <w:rPr>
          <w:color w:val="000000"/>
          <w:szCs w:val="24"/>
        </w:rPr>
        <w:t>.</w:t>
      </w:r>
    </w:p>
    <w:p w14:paraId="6FD56374" w14:textId="576CD1FB" w:rsidR="00AC6B7E" w:rsidRPr="008003AB" w:rsidRDefault="00AC6B7E" w:rsidP="008003AB">
      <w:pPr>
        <w:pStyle w:val="ListParagraph"/>
        <w:numPr>
          <w:ilvl w:val="0"/>
          <w:numId w:val="4"/>
        </w:numPr>
        <w:ind w:left="426" w:hanging="426"/>
        <w:jc w:val="both"/>
        <w:rPr>
          <w:rFonts w:cs="Times New Roman"/>
          <w:szCs w:val="24"/>
        </w:rPr>
      </w:pPr>
      <w:r w:rsidRPr="008003AB">
        <w:rPr>
          <w:rFonts w:cs="Times New Roman"/>
          <w:szCs w:val="24"/>
        </w:rPr>
        <w:t xml:space="preserve">Banyak </w:t>
      </w:r>
      <w:proofErr w:type="spellStart"/>
      <w:r w:rsidRPr="008003AB">
        <w:rPr>
          <w:rFonts w:cs="Times New Roman"/>
          <w:szCs w:val="24"/>
        </w:rPr>
        <w:t>kalangan</w:t>
      </w:r>
      <w:proofErr w:type="spellEnd"/>
      <w:r w:rsidRPr="008003AB">
        <w:rPr>
          <w:rFonts w:cs="Times New Roman"/>
          <w:szCs w:val="24"/>
        </w:rPr>
        <w:t xml:space="preserve"> </w:t>
      </w:r>
      <w:proofErr w:type="spellStart"/>
      <w:r w:rsidRPr="008003AB">
        <w:rPr>
          <w:rFonts w:cs="Times New Roman"/>
          <w:szCs w:val="24"/>
        </w:rPr>
        <w:t>masyarakat</w:t>
      </w:r>
      <w:proofErr w:type="spellEnd"/>
      <w:r w:rsidRPr="008003AB">
        <w:rPr>
          <w:rFonts w:cs="Times New Roman"/>
          <w:szCs w:val="24"/>
        </w:rPr>
        <w:t xml:space="preserve"> Muslim </w:t>
      </w:r>
      <w:proofErr w:type="spellStart"/>
      <w:r w:rsidRPr="008003AB">
        <w:rPr>
          <w:rFonts w:cs="Times New Roman"/>
          <w:szCs w:val="24"/>
        </w:rPr>
        <w:t>dapat</w:t>
      </w:r>
      <w:proofErr w:type="spellEnd"/>
      <w:r w:rsidRPr="008003AB">
        <w:rPr>
          <w:rFonts w:cs="Times New Roman"/>
          <w:szCs w:val="24"/>
        </w:rPr>
        <w:t xml:space="preserve"> </w:t>
      </w:r>
      <w:proofErr w:type="spellStart"/>
      <w:r w:rsidRPr="008003AB">
        <w:rPr>
          <w:rFonts w:cs="Times New Roman"/>
          <w:szCs w:val="24"/>
        </w:rPr>
        <w:t>terbantu</w:t>
      </w:r>
      <w:proofErr w:type="spellEnd"/>
      <w:r w:rsidRPr="008003AB">
        <w:rPr>
          <w:rFonts w:cs="Times New Roman"/>
          <w:szCs w:val="24"/>
        </w:rPr>
        <w:t xml:space="preserve"> </w:t>
      </w:r>
      <w:proofErr w:type="spellStart"/>
      <w:r w:rsidRPr="008003AB">
        <w:rPr>
          <w:rFonts w:cs="Times New Roman"/>
          <w:szCs w:val="24"/>
        </w:rPr>
        <w:t>seperti</w:t>
      </w:r>
      <w:proofErr w:type="spellEnd"/>
      <w:r w:rsidRPr="008003AB">
        <w:rPr>
          <w:rFonts w:cs="Times New Roman"/>
          <w:szCs w:val="24"/>
        </w:rPr>
        <w:t xml:space="preserve"> </w:t>
      </w:r>
      <w:proofErr w:type="spellStart"/>
      <w:proofErr w:type="gramStart"/>
      <w:r w:rsidRPr="008003AB">
        <w:rPr>
          <w:rFonts w:cs="Times New Roman"/>
          <w:szCs w:val="24"/>
        </w:rPr>
        <w:t>halnya</w:t>
      </w:r>
      <w:proofErr w:type="spellEnd"/>
      <w:r w:rsidRPr="008003AB">
        <w:rPr>
          <w:rFonts w:cs="Times New Roman"/>
          <w:szCs w:val="24"/>
        </w:rPr>
        <w:t xml:space="preserve"> </w:t>
      </w:r>
      <w:r w:rsidR="008003AB" w:rsidRPr="008003AB">
        <w:rPr>
          <w:rFonts w:cs="Times New Roman"/>
          <w:szCs w:val="24"/>
        </w:rPr>
        <w:t xml:space="preserve"> </w:t>
      </w:r>
      <w:proofErr w:type="spellStart"/>
      <w:r w:rsidRPr="008003AB">
        <w:rPr>
          <w:rFonts w:cs="Times New Roman"/>
          <w:szCs w:val="24"/>
        </w:rPr>
        <w:t>kelompok</w:t>
      </w:r>
      <w:proofErr w:type="spellEnd"/>
      <w:proofErr w:type="gramEnd"/>
      <w:r w:rsidRPr="008003AB">
        <w:rPr>
          <w:rFonts w:cs="Times New Roman"/>
          <w:szCs w:val="24"/>
        </w:rPr>
        <w:t xml:space="preserve"> </w:t>
      </w:r>
      <w:r w:rsidR="00FA19C5" w:rsidRPr="008003AB">
        <w:rPr>
          <w:rFonts w:cs="Times New Roman"/>
          <w:szCs w:val="24"/>
        </w:rPr>
        <w:t xml:space="preserve"> </w:t>
      </w:r>
      <w:proofErr w:type="spellStart"/>
      <w:r w:rsidRPr="008003AB">
        <w:rPr>
          <w:rFonts w:cs="Times New Roman"/>
          <w:szCs w:val="24"/>
        </w:rPr>
        <w:t>berkebutuhan</w:t>
      </w:r>
      <w:proofErr w:type="spellEnd"/>
      <w:r w:rsidRPr="008003AB">
        <w:rPr>
          <w:rFonts w:cs="Times New Roman"/>
          <w:szCs w:val="24"/>
        </w:rPr>
        <w:t xml:space="preserve"> </w:t>
      </w:r>
      <w:proofErr w:type="spellStart"/>
      <w:r w:rsidRPr="008003AB">
        <w:rPr>
          <w:rFonts w:cs="Times New Roman"/>
          <w:szCs w:val="24"/>
        </w:rPr>
        <w:t>khusus</w:t>
      </w:r>
      <w:proofErr w:type="spellEnd"/>
      <w:r w:rsidRPr="008003AB">
        <w:rPr>
          <w:rFonts w:cs="Times New Roman"/>
          <w:szCs w:val="24"/>
        </w:rPr>
        <w:t xml:space="preserve"> </w:t>
      </w:r>
      <w:proofErr w:type="spellStart"/>
      <w:r w:rsidRPr="008003AB">
        <w:rPr>
          <w:rFonts w:cs="Times New Roman"/>
          <w:szCs w:val="24"/>
        </w:rPr>
        <w:t>atau</w:t>
      </w:r>
      <w:proofErr w:type="spellEnd"/>
      <w:r w:rsidRPr="008003AB">
        <w:rPr>
          <w:rFonts w:cs="Times New Roman"/>
          <w:szCs w:val="24"/>
        </w:rPr>
        <w:t xml:space="preserve"> </w:t>
      </w:r>
      <w:proofErr w:type="spellStart"/>
      <w:r w:rsidRPr="008003AB">
        <w:rPr>
          <w:rFonts w:cs="Times New Roman"/>
          <w:szCs w:val="24"/>
        </w:rPr>
        <w:t>difabel</w:t>
      </w:r>
      <w:proofErr w:type="spellEnd"/>
      <w:r w:rsidRPr="008003AB">
        <w:rPr>
          <w:rFonts w:cs="Times New Roman"/>
          <w:szCs w:val="24"/>
        </w:rPr>
        <w:t>.</w:t>
      </w:r>
    </w:p>
    <w:p w14:paraId="685559CA" w14:textId="77777777" w:rsidR="00EA64A6" w:rsidRPr="00EA64A6" w:rsidRDefault="00EA64A6" w:rsidP="00EA64A6">
      <w:pPr>
        <w:pStyle w:val="ListParagraph"/>
        <w:tabs>
          <w:tab w:val="left" w:pos="709"/>
        </w:tabs>
        <w:jc w:val="both"/>
        <w:rPr>
          <w:rFonts w:cs="Times New Roman"/>
          <w:szCs w:val="24"/>
        </w:rPr>
      </w:pPr>
    </w:p>
    <w:p w14:paraId="2D6295F1" w14:textId="1A51C572" w:rsidR="00E505F4" w:rsidRDefault="00E770A7">
      <w:pPr>
        <w:pStyle w:val="ListParagraph"/>
        <w:numPr>
          <w:ilvl w:val="1"/>
          <w:numId w:val="2"/>
        </w:numPr>
        <w:jc w:val="both"/>
        <w:rPr>
          <w:rFonts w:cs="Times New Roman"/>
          <w:b/>
          <w:szCs w:val="24"/>
        </w:rPr>
      </w:pPr>
      <w:r>
        <w:rPr>
          <w:rFonts w:cs="Times New Roman"/>
          <w:b/>
          <w:szCs w:val="24"/>
        </w:rPr>
        <w:t xml:space="preserve"> </w:t>
      </w:r>
      <w:proofErr w:type="spellStart"/>
      <w:r w:rsidR="00AC6B7E">
        <w:rPr>
          <w:rFonts w:cs="Times New Roman"/>
          <w:b/>
          <w:szCs w:val="24"/>
        </w:rPr>
        <w:t>Luaran</w:t>
      </w:r>
      <w:proofErr w:type="spellEnd"/>
    </w:p>
    <w:p w14:paraId="3A1F062F" w14:textId="77777777" w:rsidR="00FA19C5" w:rsidRDefault="00FA19C5" w:rsidP="00FA19C5">
      <w:pPr>
        <w:pStyle w:val="ListParagraph"/>
        <w:ind w:left="360"/>
        <w:jc w:val="both"/>
        <w:rPr>
          <w:rFonts w:cs="Times New Roman"/>
          <w:i/>
          <w:szCs w:val="24"/>
          <w:lang w:val="id-ID"/>
        </w:rPr>
      </w:pPr>
      <w:proofErr w:type="spellStart"/>
      <w:r>
        <w:rPr>
          <w:rFonts w:cs="Times New Roman"/>
          <w:szCs w:val="24"/>
        </w:rPr>
        <w:t>Luaran</w:t>
      </w:r>
      <w:proofErr w:type="spellEnd"/>
      <w:r>
        <w:rPr>
          <w:rFonts w:cs="Times New Roman"/>
          <w:szCs w:val="24"/>
          <w:lang w:val="id-ID"/>
        </w:rPr>
        <w:t xml:space="preserve"> dalam kegiatan </w:t>
      </w:r>
      <w:proofErr w:type="spellStart"/>
      <w:r>
        <w:rPr>
          <w:rFonts w:cs="Times New Roman"/>
          <w:szCs w:val="24"/>
        </w:rPr>
        <w:t>ini</w:t>
      </w:r>
      <w:proofErr w:type="spellEnd"/>
      <w:r>
        <w:rPr>
          <w:rFonts w:cs="Times New Roman"/>
          <w:szCs w:val="24"/>
          <w:lang w:val="id-ID"/>
        </w:rPr>
        <w:t xml:space="preserve"> </w:t>
      </w:r>
      <w:proofErr w:type="spellStart"/>
      <w:proofErr w:type="gramStart"/>
      <w:r>
        <w:rPr>
          <w:rFonts w:cs="Times New Roman"/>
          <w:szCs w:val="24"/>
        </w:rPr>
        <w:t>adalah</w:t>
      </w:r>
      <w:proofErr w:type="spellEnd"/>
      <w:r>
        <w:rPr>
          <w:rFonts w:cs="Times New Roman"/>
          <w:szCs w:val="24"/>
          <w:lang w:val="id-ID"/>
        </w:rPr>
        <w:t xml:space="preserve"> :</w:t>
      </w:r>
      <w:proofErr w:type="gramEnd"/>
    </w:p>
    <w:p w14:paraId="533D056D" w14:textId="77777777" w:rsidR="00FA19C5" w:rsidRDefault="00FA19C5" w:rsidP="00FA19C5">
      <w:pPr>
        <w:pStyle w:val="ListParagraph"/>
        <w:numPr>
          <w:ilvl w:val="0"/>
          <w:numId w:val="5"/>
        </w:numPr>
        <w:ind w:left="284" w:hanging="284"/>
        <w:jc w:val="both"/>
        <w:rPr>
          <w:rFonts w:cs="Times New Roman"/>
          <w:szCs w:val="24"/>
        </w:rPr>
      </w:pP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Kemajuan</w:t>
      </w:r>
      <w:proofErr w:type="spellEnd"/>
    </w:p>
    <w:p w14:paraId="670603F5" w14:textId="77777777" w:rsidR="00FA19C5" w:rsidRDefault="00FA19C5" w:rsidP="00FA19C5">
      <w:pPr>
        <w:pStyle w:val="ListParagraph"/>
        <w:numPr>
          <w:ilvl w:val="0"/>
          <w:numId w:val="5"/>
        </w:numPr>
        <w:ind w:left="284" w:hanging="284"/>
        <w:jc w:val="both"/>
        <w:rPr>
          <w:rFonts w:cs="Times New Roman"/>
          <w:szCs w:val="24"/>
        </w:rPr>
      </w:pPr>
      <w:proofErr w:type="spellStart"/>
      <w:r>
        <w:rPr>
          <w:rFonts w:cs="Times New Roman"/>
          <w:szCs w:val="24"/>
        </w:rPr>
        <w:t>Laporan</w:t>
      </w:r>
      <w:proofErr w:type="spellEnd"/>
      <w:r>
        <w:rPr>
          <w:rFonts w:cs="Times New Roman"/>
          <w:szCs w:val="24"/>
        </w:rPr>
        <w:t xml:space="preserve"> Akhir</w:t>
      </w:r>
    </w:p>
    <w:p w14:paraId="6CD2B447" w14:textId="77777777" w:rsidR="00FA19C5" w:rsidRDefault="00FA19C5" w:rsidP="00FA19C5">
      <w:pPr>
        <w:pStyle w:val="ListParagraph"/>
        <w:numPr>
          <w:ilvl w:val="0"/>
          <w:numId w:val="5"/>
        </w:numPr>
        <w:ind w:left="284" w:hanging="284"/>
        <w:jc w:val="both"/>
        <w:rPr>
          <w:rFonts w:cs="Times New Roman"/>
          <w:szCs w:val="24"/>
          <w:lang w:val="id-ID"/>
        </w:rPr>
      </w:pPr>
      <w:r>
        <w:rPr>
          <w:rFonts w:cs="Times New Roman"/>
          <w:szCs w:val="24"/>
        </w:rPr>
        <w:t xml:space="preserve">Prototype </w:t>
      </w:r>
      <w:proofErr w:type="spellStart"/>
      <w:r>
        <w:rPr>
          <w:rFonts w:cs="Times New Roman"/>
          <w:szCs w:val="24"/>
        </w:rPr>
        <w:t>Aplikasi</w:t>
      </w:r>
      <w:proofErr w:type="spellEnd"/>
      <w:r>
        <w:rPr>
          <w:rFonts w:cs="Times New Roman"/>
          <w:szCs w:val="24"/>
        </w:rPr>
        <w:t xml:space="preserve"> Jarvis Qur’an</w:t>
      </w:r>
    </w:p>
    <w:p w14:paraId="6A5B05AC" w14:textId="77777777" w:rsidR="00FA19C5" w:rsidRDefault="00FA19C5" w:rsidP="00FA19C5">
      <w:pPr>
        <w:pStyle w:val="ListParagraph"/>
        <w:numPr>
          <w:ilvl w:val="0"/>
          <w:numId w:val="5"/>
        </w:numPr>
        <w:ind w:left="284" w:hanging="284"/>
        <w:jc w:val="both"/>
        <w:rPr>
          <w:rFonts w:cs="Times New Roman"/>
          <w:szCs w:val="24"/>
          <w:lang w:val="id-ID"/>
        </w:rPr>
      </w:pPr>
      <w:proofErr w:type="spellStart"/>
      <w:r>
        <w:rPr>
          <w:rFonts w:cs="Times New Roman"/>
          <w:szCs w:val="24"/>
        </w:rPr>
        <w:t>Artikel</w:t>
      </w:r>
      <w:proofErr w:type="spellEnd"/>
      <w:r>
        <w:rPr>
          <w:rFonts w:cs="Times New Roman"/>
          <w:szCs w:val="24"/>
        </w:rPr>
        <w:t xml:space="preserve"> </w:t>
      </w:r>
      <w:proofErr w:type="spellStart"/>
      <w:r>
        <w:rPr>
          <w:rFonts w:cs="Times New Roman"/>
          <w:szCs w:val="24"/>
        </w:rPr>
        <w:t>Ilmiah</w:t>
      </w:r>
      <w:proofErr w:type="spellEnd"/>
    </w:p>
    <w:p w14:paraId="40F57751" w14:textId="77777777" w:rsidR="00E505F4" w:rsidRPr="00AC6B7E" w:rsidRDefault="00E505F4">
      <w:pPr>
        <w:ind w:left="284"/>
        <w:jc w:val="both"/>
        <w:rPr>
          <w:rFonts w:cs="Times New Roman"/>
          <w:szCs w:val="24"/>
        </w:rPr>
      </w:pPr>
    </w:p>
    <w:p w14:paraId="23EF447B" w14:textId="4E10594A" w:rsidR="00E505F4" w:rsidRDefault="00E770A7">
      <w:pPr>
        <w:pStyle w:val="ListParagraph"/>
        <w:numPr>
          <w:ilvl w:val="1"/>
          <w:numId w:val="2"/>
        </w:numPr>
        <w:jc w:val="both"/>
        <w:rPr>
          <w:rFonts w:cs="Times New Roman"/>
          <w:b/>
          <w:szCs w:val="24"/>
        </w:rPr>
      </w:pPr>
      <w:r>
        <w:rPr>
          <w:rFonts w:cs="Times New Roman"/>
          <w:b/>
          <w:szCs w:val="24"/>
        </w:rPr>
        <w:t xml:space="preserve"> </w:t>
      </w:r>
      <w:proofErr w:type="spellStart"/>
      <w:r w:rsidR="00AC6B7E">
        <w:rPr>
          <w:rFonts w:cs="Times New Roman"/>
          <w:b/>
          <w:szCs w:val="24"/>
        </w:rPr>
        <w:t>Manfaat</w:t>
      </w:r>
      <w:proofErr w:type="spellEnd"/>
    </w:p>
    <w:p w14:paraId="2D22E54C" w14:textId="77777777" w:rsidR="00FA19C5" w:rsidRPr="00FA19C5" w:rsidRDefault="00FA19C5" w:rsidP="00FA19C5">
      <w:pPr>
        <w:pStyle w:val="ListParagraph"/>
        <w:spacing w:after="240"/>
        <w:ind w:left="360"/>
        <w:jc w:val="both"/>
        <w:rPr>
          <w:color w:val="000000"/>
          <w:szCs w:val="24"/>
        </w:rPr>
      </w:pPr>
      <w:r>
        <w:rPr>
          <w:color w:val="000000"/>
          <w:szCs w:val="24"/>
        </w:rPr>
        <w:t xml:space="preserve">    </w:t>
      </w:r>
      <w:r>
        <w:rPr>
          <w:color w:val="000000"/>
          <w:szCs w:val="24"/>
        </w:rPr>
        <w:tab/>
      </w:r>
      <w:proofErr w:type="spellStart"/>
      <w:r w:rsidRPr="00FA19C5">
        <w:rPr>
          <w:color w:val="000000"/>
          <w:szCs w:val="24"/>
        </w:rPr>
        <w:t>Manfaat</w:t>
      </w:r>
      <w:proofErr w:type="spellEnd"/>
      <w:r w:rsidRPr="00FA19C5">
        <w:rPr>
          <w:color w:val="000000"/>
          <w:szCs w:val="24"/>
        </w:rPr>
        <w:t xml:space="preserve"> </w:t>
      </w:r>
      <w:proofErr w:type="spellStart"/>
      <w:r w:rsidRPr="00FA19C5">
        <w:rPr>
          <w:color w:val="000000"/>
          <w:szCs w:val="24"/>
        </w:rPr>
        <w:t>dikembangkannya</w:t>
      </w:r>
      <w:proofErr w:type="spellEnd"/>
      <w:r w:rsidRPr="00FA19C5">
        <w:rPr>
          <w:color w:val="000000"/>
          <w:szCs w:val="24"/>
        </w:rPr>
        <w:t xml:space="preserve"> </w:t>
      </w:r>
      <w:proofErr w:type="spellStart"/>
      <w:r w:rsidRPr="00FA19C5">
        <w:rPr>
          <w:color w:val="000000"/>
          <w:szCs w:val="24"/>
        </w:rPr>
        <w:t>aplikasi</w:t>
      </w:r>
      <w:proofErr w:type="spellEnd"/>
      <w:r w:rsidRPr="00FA19C5">
        <w:rPr>
          <w:color w:val="000000"/>
          <w:szCs w:val="24"/>
        </w:rPr>
        <w:t xml:space="preserve"> </w:t>
      </w:r>
      <w:proofErr w:type="spellStart"/>
      <w:r w:rsidRPr="00FA19C5">
        <w:rPr>
          <w:color w:val="000000"/>
          <w:szCs w:val="24"/>
        </w:rPr>
        <w:t>ini</w:t>
      </w:r>
      <w:proofErr w:type="spellEnd"/>
      <w:r w:rsidRPr="00FA19C5">
        <w:rPr>
          <w:color w:val="000000"/>
          <w:szCs w:val="24"/>
        </w:rPr>
        <w:t xml:space="preserve"> </w:t>
      </w:r>
      <w:proofErr w:type="spellStart"/>
      <w:r w:rsidRPr="00FA19C5">
        <w:rPr>
          <w:color w:val="000000"/>
          <w:szCs w:val="24"/>
        </w:rPr>
        <w:t>untuk</w:t>
      </w:r>
      <w:proofErr w:type="spellEnd"/>
      <w:r w:rsidRPr="00FA19C5">
        <w:rPr>
          <w:color w:val="000000"/>
          <w:szCs w:val="24"/>
        </w:rPr>
        <w:t xml:space="preserve"> </w:t>
      </w:r>
      <w:proofErr w:type="spellStart"/>
      <w:r w:rsidRPr="00FA19C5">
        <w:rPr>
          <w:color w:val="000000"/>
          <w:szCs w:val="24"/>
        </w:rPr>
        <w:t>membantu</w:t>
      </w:r>
      <w:proofErr w:type="spellEnd"/>
      <w:r w:rsidRPr="00FA19C5">
        <w:rPr>
          <w:color w:val="000000"/>
          <w:szCs w:val="24"/>
        </w:rPr>
        <w:t xml:space="preserve"> </w:t>
      </w:r>
      <w:proofErr w:type="spellStart"/>
      <w:r w:rsidRPr="00FA19C5">
        <w:rPr>
          <w:color w:val="000000"/>
          <w:szCs w:val="24"/>
        </w:rPr>
        <w:t>kaum</w:t>
      </w:r>
      <w:proofErr w:type="spellEnd"/>
      <w:r w:rsidRPr="00FA19C5">
        <w:rPr>
          <w:color w:val="000000"/>
          <w:szCs w:val="24"/>
        </w:rPr>
        <w:t xml:space="preserve"> </w:t>
      </w:r>
      <w:proofErr w:type="spellStart"/>
      <w:r w:rsidRPr="00FA19C5">
        <w:rPr>
          <w:color w:val="000000"/>
          <w:szCs w:val="24"/>
        </w:rPr>
        <w:t>muslimin</w:t>
      </w:r>
      <w:proofErr w:type="spellEnd"/>
      <w:r w:rsidRPr="00FA19C5">
        <w:rPr>
          <w:color w:val="000000"/>
          <w:szCs w:val="24"/>
        </w:rPr>
        <w:t xml:space="preserve"> </w:t>
      </w:r>
      <w:proofErr w:type="spellStart"/>
      <w:r w:rsidRPr="00FA19C5">
        <w:rPr>
          <w:color w:val="000000"/>
          <w:szCs w:val="24"/>
        </w:rPr>
        <w:t>dalam</w:t>
      </w:r>
      <w:proofErr w:type="spellEnd"/>
      <w:r w:rsidRPr="00FA19C5">
        <w:rPr>
          <w:color w:val="000000"/>
          <w:szCs w:val="24"/>
        </w:rPr>
        <w:t xml:space="preserve"> proses </w:t>
      </w:r>
      <w:proofErr w:type="spellStart"/>
      <w:r w:rsidRPr="00FA19C5">
        <w:rPr>
          <w:color w:val="000000"/>
          <w:szCs w:val="24"/>
        </w:rPr>
        <w:t>belajar</w:t>
      </w:r>
      <w:proofErr w:type="spellEnd"/>
      <w:r w:rsidRPr="00FA19C5">
        <w:rPr>
          <w:color w:val="000000"/>
          <w:szCs w:val="24"/>
        </w:rPr>
        <w:t xml:space="preserve"> </w:t>
      </w:r>
      <w:proofErr w:type="spellStart"/>
      <w:r w:rsidRPr="00FA19C5">
        <w:rPr>
          <w:color w:val="000000"/>
          <w:szCs w:val="24"/>
        </w:rPr>
        <w:t>membaca</w:t>
      </w:r>
      <w:proofErr w:type="spellEnd"/>
      <w:r w:rsidRPr="00FA19C5">
        <w:rPr>
          <w:color w:val="000000"/>
          <w:szCs w:val="24"/>
        </w:rPr>
        <w:t xml:space="preserve">, </w:t>
      </w:r>
      <w:proofErr w:type="spellStart"/>
      <w:r w:rsidRPr="00FA19C5">
        <w:rPr>
          <w:color w:val="000000"/>
          <w:szCs w:val="24"/>
        </w:rPr>
        <w:t>mendengar</w:t>
      </w:r>
      <w:proofErr w:type="spellEnd"/>
      <w:r w:rsidRPr="00FA19C5">
        <w:rPr>
          <w:color w:val="000000"/>
          <w:szCs w:val="24"/>
        </w:rPr>
        <w:t xml:space="preserve"> </w:t>
      </w:r>
      <w:proofErr w:type="spellStart"/>
      <w:r w:rsidRPr="00FA19C5">
        <w:rPr>
          <w:color w:val="000000"/>
          <w:szCs w:val="24"/>
        </w:rPr>
        <w:t>lantunan</w:t>
      </w:r>
      <w:proofErr w:type="spellEnd"/>
      <w:r w:rsidRPr="00FA19C5">
        <w:rPr>
          <w:color w:val="000000"/>
          <w:szCs w:val="24"/>
        </w:rPr>
        <w:t xml:space="preserve"> dan </w:t>
      </w:r>
      <w:proofErr w:type="spellStart"/>
      <w:r w:rsidRPr="00FA19C5">
        <w:rPr>
          <w:color w:val="000000"/>
          <w:szCs w:val="24"/>
        </w:rPr>
        <w:t>menghafal</w:t>
      </w:r>
      <w:proofErr w:type="spellEnd"/>
      <w:r w:rsidRPr="00FA19C5">
        <w:rPr>
          <w:color w:val="000000"/>
          <w:szCs w:val="24"/>
        </w:rPr>
        <w:t xml:space="preserve"> Al-Qur’an </w:t>
      </w:r>
      <w:proofErr w:type="spellStart"/>
      <w:r w:rsidRPr="00FA19C5">
        <w:rPr>
          <w:color w:val="000000"/>
          <w:szCs w:val="24"/>
        </w:rPr>
        <w:t>lewat</w:t>
      </w:r>
      <w:proofErr w:type="spellEnd"/>
      <w:r w:rsidRPr="00FA19C5">
        <w:rPr>
          <w:color w:val="000000"/>
          <w:szCs w:val="24"/>
        </w:rPr>
        <w:t xml:space="preserve"> </w:t>
      </w:r>
      <w:proofErr w:type="spellStart"/>
      <w:r w:rsidRPr="00FA19C5">
        <w:rPr>
          <w:color w:val="000000"/>
          <w:szCs w:val="24"/>
        </w:rPr>
        <w:t>pendengaran</w:t>
      </w:r>
      <w:proofErr w:type="spellEnd"/>
      <w:r w:rsidRPr="00FA19C5">
        <w:rPr>
          <w:color w:val="000000"/>
          <w:szCs w:val="24"/>
        </w:rPr>
        <w:t xml:space="preserve"> dan proses </w:t>
      </w:r>
      <w:proofErr w:type="spellStart"/>
      <w:r w:rsidRPr="00FA19C5">
        <w:rPr>
          <w:color w:val="000000"/>
          <w:szCs w:val="24"/>
        </w:rPr>
        <w:t>melihat</w:t>
      </w:r>
      <w:proofErr w:type="spellEnd"/>
      <w:r w:rsidRPr="00FA19C5">
        <w:rPr>
          <w:color w:val="000000"/>
          <w:szCs w:val="24"/>
        </w:rPr>
        <w:t xml:space="preserve"> </w:t>
      </w:r>
      <w:proofErr w:type="spellStart"/>
      <w:r w:rsidRPr="00FA19C5">
        <w:rPr>
          <w:color w:val="000000"/>
          <w:szCs w:val="24"/>
        </w:rPr>
        <w:t>berulang-ulang</w:t>
      </w:r>
      <w:proofErr w:type="spellEnd"/>
      <w:r w:rsidRPr="00FA19C5">
        <w:rPr>
          <w:color w:val="000000"/>
          <w:szCs w:val="24"/>
        </w:rPr>
        <w:t xml:space="preserve"> </w:t>
      </w:r>
      <w:proofErr w:type="spellStart"/>
      <w:r w:rsidRPr="00FA19C5">
        <w:rPr>
          <w:color w:val="000000"/>
          <w:szCs w:val="24"/>
        </w:rPr>
        <w:t>dengan</w:t>
      </w:r>
      <w:proofErr w:type="spellEnd"/>
      <w:r w:rsidRPr="00FA19C5">
        <w:rPr>
          <w:color w:val="000000"/>
          <w:szCs w:val="24"/>
        </w:rPr>
        <w:t xml:space="preserve"> </w:t>
      </w:r>
      <w:proofErr w:type="spellStart"/>
      <w:r w:rsidRPr="00FA19C5">
        <w:rPr>
          <w:color w:val="000000"/>
          <w:szCs w:val="24"/>
        </w:rPr>
        <w:t>memberi</w:t>
      </w:r>
      <w:proofErr w:type="spellEnd"/>
      <w:r w:rsidRPr="00FA19C5">
        <w:rPr>
          <w:color w:val="000000"/>
          <w:szCs w:val="24"/>
        </w:rPr>
        <w:t xml:space="preserve"> </w:t>
      </w:r>
      <w:proofErr w:type="spellStart"/>
      <w:r w:rsidRPr="00FA19C5">
        <w:rPr>
          <w:color w:val="000000"/>
          <w:szCs w:val="24"/>
        </w:rPr>
        <w:t>perintah</w:t>
      </w:r>
      <w:proofErr w:type="spellEnd"/>
      <w:r w:rsidRPr="00FA19C5">
        <w:rPr>
          <w:color w:val="000000"/>
          <w:szCs w:val="24"/>
        </w:rPr>
        <w:t xml:space="preserve"> </w:t>
      </w:r>
      <w:proofErr w:type="spellStart"/>
      <w:r w:rsidRPr="00FA19C5">
        <w:rPr>
          <w:color w:val="000000"/>
          <w:szCs w:val="24"/>
        </w:rPr>
        <w:t>suara</w:t>
      </w:r>
      <w:proofErr w:type="spellEnd"/>
      <w:r w:rsidRPr="00FA19C5">
        <w:rPr>
          <w:color w:val="000000"/>
          <w:szCs w:val="24"/>
        </w:rPr>
        <w:t xml:space="preserve"> </w:t>
      </w:r>
      <w:proofErr w:type="spellStart"/>
      <w:r w:rsidRPr="00FA19C5">
        <w:rPr>
          <w:color w:val="000000"/>
          <w:szCs w:val="24"/>
        </w:rPr>
        <w:t>dalam</w:t>
      </w:r>
      <w:proofErr w:type="spellEnd"/>
      <w:r w:rsidRPr="00FA19C5">
        <w:rPr>
          <w:color w:val="000000"/>
          <w:szCs w:val="24"/>
        </w:rPr>
        <w:t xml:space="preserve"> </w:t>
      </w:r>
      <w:proofErr w:type="spellStart"/>
      <w:r w:rsidRPr="00FA19C5">
        <w:rPr>
          <w:color w:val="000000"/>
          <w:szCs w:val="24"/>
        </w:rPr>
        <w:t>pemanggilan</w:t>
      </w:r>
      <w:proofErr w:type="spellEnd"/>
      <w:r w:rsidRPr="00FA19C5">
        <w:rPr>
          <w:color w:val="000000"/>
          <w:szCs w:val="24"/>
        </w:rPr>
        <w:t xml:space="preserve"> surah dan </w:t>
      </w:r>
      <w:proofErr w:type="spellStart"/>
      <w:r w:rsidRPr="00FA19C5">
        <w:rPr>
          <w:color w:val="000000"/>
          <w:szCs w:val="24"/>
        </w:rPr>
        <w:t>ayat</w:t>
      </w:r>
      <w:proofErr w:type="spellEnd"/>
      <w:r w:rsidRPr="00FA19C5">
        <w:rPr>
          <w:color w:val="000000"/>
          <w:szCs w:val="24"/>
        </w:rPr>
        <w:t xml:space="preserve"> yang </w:t>
      </w:r>
      <w:proofErr w:type="spellStart"/>
      <w:r w:rsidRPr="00FA19C5">
        <w:rPr>
          <w:color w:val="000000"/>
          <w:szCs w:val="24"/>
        </w:rPr>
        <w:t>dibutuhkan</w:t>
      </w:r>
      <w:proofErr w:type="spellEnd"/>
      <w:r w:rsidRPr="00FA19C5">
        <w:rPr>
          <w:color w:val="000000"/>
          <w:szCs w:val="24"/>
        </w:rPr>
        <w:t>.</w:t>
      </w:r>
    </w:p>
    <w:p w14:paraId="2EC35A72" w14:textId="77777777" w:rsidR="00E505F4" w:rsidRDefault="00E505F4">
      <w:pPr>
        <w:rPr>
          <w:rFonts w:cs="Times New Roman"/>
          <w:szCs w:val="24"/>
        </w:rPr>
      </w:pPr>
    </w:p>
    <w:p w14:paraId="177185FB" w14:textId="77777777" w:rsidR="00E505F4" w:rsidRDefault="00AC6B7E">
      <w:pPr>
        <w:rPr>
          <w:rFonts w:cs="Times New Roman"/>
          <w:b/>
          <w:szCs w:val="24"/>
        </w:rPr>
      </w:pPr>
      <w:r>
        <w:rPr>
          <w:rFonts w:cs="Times New Roman"/>
          <w:b/>
          <w:szCs w:val="24"/>
        </w:rPr>
        <w:t>BAB 2. TINJAUAN PUSTAKA</w:t>
      </w:r>
    </w:p>
    <w:p w14:paraId="792DBB5B" w14:textId="131B6932" w:rsidR="00FA19C5" w:rsidRPr="00FA19C5" w:rsidRDefault="00FA19C5" w:rsidP="00FA19C5">
      <w:pPr>
        <w:ind w:firstLineChars="300" w:firstLine="720"/>
        <w:jc w:val="both"/>
        <w:rPr>
          <w:szCs w:val="24"/>
        </w:rPr>
      </w:pPr>
      <w:proofErr w:type="spellStart"/>
      <w:r>
        <w:rPr>
          <w:szCs w:val="24"/>
        </w:rPr>
        <w:t>Sebuah</w:t>
      </w:r>
      <w:proofErr w:type="spellEnd"/>
      <w:r>
        <w:rPr>
          <w:szCs w:val="24"/>
        </w:rPr>
        <w:t xml:space="preserve"> </w:t>
      </w:r>
      <w:proofErr w:type="spellStart"/>
      <w:r>
        <w:rPr>
          <w:szCs w:val="24"/>
        </w:rPr>
        <w:t>produk</w:t>
      </w:r>
      <w:proofErr w:type="spellEnd"/>
      <w:r>
        <w:rPr>
          <w:szCs w:val="24"/>
        </w:rPr>
        <w:t xml:space="preserve"> </w:t>
      </w:r>
      <w:proofErr w:type="spellStart"/>
      <w:r>
        <w:rPr>
          <w:szCs w:val="24"/>
        </w:rPr>
        <w:t>dengan</w:t>
      </w:r>
      <w:proofErr w:type="spellEnd"/>
      <w:r>
        <w:rPr>
          <w:szCs w:val="24"/>
        </w:rPr>
        <w:t xml:space="preserve"> </w:t>
      </w:r>
      <w:proofErr w:type="spellStart"/>
      <w:r>
        <w:rPr>
          <w:szCs w:val="24"/>
        </w:rPr>
        <w:t>judul</w:t>
      </w:r>
      <w:proofErr w:type="spellEnd"/>
      <w:r>
        <w:rPr>
          <w:szCs w:val="24"/>
        </w:rPr>
        <w:t xml:space="preserve"> “</w:t>
      </w:r>
      <w:proofErr w:type="spellStart"/>
      <w:r>
        <w:rPr>
          <w:szCs w:val="24"/>
        </w:rPr>
        <w:t>Implementasi</w:t>
      </w:r>
      <w:proofErr w:type="spellEnd"/>
      <w:r>
        <w:rPr>
          <w:szCs w:val="24"/>
        </w:rPr>
        <w:t xml:space="preserve"> </w:t>
      </w:r>
      <w:r w:rsidRPr="00FA19C5">
        <w:rPr>
          <w:i/>
          <w:iCs/>
          <w:szCs w:val="24"/>
        </w:rPr>
        <w:t>Google Speech</w:t>
      </w:r>
      <w:r>
        <w:rPr>
          <w:szCs w:val="24"/>
        </w:rPr>
        <w:t xml:space="preserve"> </w:t>
      </w:r>
      <w:r>
        <w:rPr>
          <w:i/>
          <w:iCs/>
          <w:szCs w:val="24"/>
        </w:rPr>
        <w:t>API</w:t>
      </w:r>
      <w:r>
        <w:rPr>
          <w:szCs w:val="24"/>
        </w:rPr>
        <w:t xml:space="preserve"> Pada </w:t>
      </w:r>
      <w:proofErr w:type="spellStart"/>
      <w:r>
        <w:rPr>
          <w:szCs w:val="24"/>
        </w:rPr>
        <w:t>Aplikasi</w:t>
      </w:r>
      <w:proofErr w:type="spellEnd"/>
      <w:r>
        <w:rPr>
          <w:szCs w:val="24"/>
        </w:rPr>
        <w:t xml:space="preserve"> </w:t>
      </w:r>
      <w:proofErr w:type="spellStart"/>
      <w:r>
        <w:rPr>
          <w:szCs w:val="24"/>
        </w:rPr>
        <w:t>Koreksi</w:t>
      </w:r>
      <w:proofErr w:type="spellEnd"/>
      <w:r>
        <w:rPr>
          <w:szCs w:val="24"/>
        </w:rPr>
        <w:t xml:space="preserve"> </w:t>
      </w:r>
      <w:proofErr w:type="spellStart"/>
      <w:r>
        <w:rPr>
          <w:szCs w:val="24"/>
        </w:rPr>
        <w:t>Hafalan</w:t>
      </w:r>
      <w:proofErr w:type="spellEnd"/>
      <w:r>
        <w:rPr>
          <w:szCs w:val="24"/>
        </w:rPr>
        <w:t xml:space="preserve"> Al Qur’an </w:t>
      </w:r>
      <w:proofErr w:type="spellStart"/>
      <w:r>
        <w:rPr>
          <w:szCs w:val="24"/>
        </w:rPr>
        <w:t>Berbasis</w:t>
      </w:r>
      <w:proofErr w:type="spellEnd"/>
      <w:r>
        <w:rPr>
          <w:szCs w:val="24"/>
        </w:rPr>
        <w:t xml:space="preserve"> </w:t>
      </w:r>
      <w:proofErr w:type="spellStart"/>
      <w:r>
        <w:rPr>
          <w:szCs w:val="24"/>
        </w:rPr>
        <w:t>Andorid</w:t>
      </w:r>
      <w:proofErr w:type="spellEnd"/>
      <w:r>
        <w:rPr>
          <w:szCs w:val="24"/>
        </w:rPr>
        <w:t xml:space="preserve">” </w:t>
      </w:r>
      <w:proofErr w:type="spellStart"/>
      <w:r>
        <w:rPr>
          <w:szCs w:val="24"/>
        </w:rPr>
        <w:t>tahun</w:t>
      </w:r>
      <w:proofErr w:type="spellEnd"/>
      <w:r>
        <w:rPr>
          <w:szCs w:val="24"/>
        </w:rPr>
        <w:t xml:space="preserve"> 2019 </w:t>
      </w:r>
      <w:proofErr w:type="spellStart"/>
      <w:r>
        <w:rPr>
          <w:szCs w:val="24"/>
        </w:rPr>
        <w:t>memberi</w:t>
      </w:r>
      <w:proofErr w:type="spellEnd"/>
      <w:r>
        <w:rPr>
          <w:szCs w:val="24"/>
        </w:rPr>
        <w:t xml:space="preserve"> </w:t>
      </w:r>
      <w:proofErr w:type="spellStart"/>
      <w:r>
        <w:rPr>
          <w:szCs w:val="24"/>
        </w:rPr>
        <w:t>kontribu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cara</w:t>
      </w:r>
      <w:proofErr w:type="spellEnd"/>
      <w:r>
        <w:rPr>
          <w:szCs w:val="24"/>
        </w:rPr>
        <w:t xml:space="preserve"> voice command pada 3 surah </w:t>
      </w:r>
      <w:proofErr w:type="spellStart"/>
      <w:r>
        <w:rPr>
          <w:szCs w:val="24"/>
        </w:rPr>
        <w:t>terakhir</w:t>
      </w:r>
      <w:proofErr w:type="spellEnd"/>
      <w:r>
        <w:rPr>
          <w:szCs w:val="24"/>
        </w:rPr>
        <w:t xml:space="preserve"> di </w:t>
      </w:r>
      <w:proofErr w:type="spellStart"/>
      <w:r>
        <w:rPr>
          <w:szCs w:val="24"/>
        </w:rPr>
        <w:t>juz</w:t>
      </w:r>
      <w:proofErr w:type="spellEnd"/>
      <w:r>
        <w:rPr>
          <w:szCs w:val="24"/>
        </w:rPr>
        <w:t xml:space="preserve"> ‘Amma </w:t>
      </w:r>
      <w:proofErr w:type="spellStart"/>
      <w:r>
        <w:rPr>
          <w:szCs w:val="24"/>
        </w:rPr>
        <w:t>yaitu</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koreksi</w:t>
      </w:r>
      <w:proofErr w:type="spellEnd"/>
      <w:r>
        <w:rPr>
          <w:szCs w:val="24"/>
        </w:rPr>
        <w:t xml:space="preserve"> </w:t>
      </w:r>
      <w:proofErr w:type="spellStart"/>
      <w:r>
        <w:rPr>
          <w:szCs w:val="24"/>
        </w:rPr>
        <w:t>bacaan</w:t>
      </w:r>
      <w:proofErr w:type="spellEnd"/>
      <w:r>
        <w:rPr>
          <w:szCs w:val="24"/>
        </w:rPr>
        <w:t xml:space="preserve"> </w:t>
      </w:r>
      <w:proofErr w:type="spellStart"/>
      <w:r>
        <w:rPr>
          <w:szCs w:val="24"/>
        </w:rPr>
        <w:t>menghasilkan</w:t>
      </w:r>
      <w:proofErr w:type="spellEnd"/>
      <w:r>
        <w:rPr>
          <w:szCs w:val="24"/>
        </w:rPr>
        <w:t xml:space="preserve"> </w:t>
      </w:r>
      <w:proofErr w:type="spellStart"/>
      <w:r>
        <w:rPr>
          <w:szCs w:val="24"/>
        </w:rPr>
        <w:t>akurasi</w:t>
      </w:r>
      <w:proofErr w:type="spellEnd"/>
      <w:r>
        <w:rPr>
          <w:szCs w:val="24"/>
        </w:rPr>
        <w:t xml:space="preserve"> </w:t>
      </w:r>
      <w:proofErr w:type="spellStart"/>
      <w:r>
        <w:rPr>
          <w:szCs w:val="24"/>
        </w:rPr>
        <w:t>konversi</w:t>
      </w:r>
      <w:proofErr w:type="spellEnd"/>
      <w:r>
        <w:rPr>
          <w:szCs w:val="24"/>
        </w:rPr>
        <w:t xml:space="preserve"> speech to text </w:t>
      </w:r>
      <w:proofErr w:type="spellStart"/>
      <w:r>
        <w:rPr>
          <w:szCs w:val="24"/>
        </w:rPr>
        <w:t>sebesar</w:t>
      </w:r>
      <w:proofErr w:type="spellEnd"/>
      <w:r>
        <w:rPr>
          <w:szCs w:val="24"/>
        </w:rPr>
        <w:t xml:space="preserve"> 100%</w:t>
      </w:r>
      <w:r w:rsidR="00C5296B">
        <w:rPr>
          <w:szCs w:val="24"/>
        </w:rPr>
        <w:fldChar w:fldCharType="begin" w:fldLock="1"/>
      </w:r>
      <w:r w:rsidR="008D6A98">
        <w:rPr>
          <w:szCs w:val="24"/>
        </w:rPr>
        <w:instrText>ADDIN CSL_CITATION {"citationItems":[{"id":"ITEM-1","itemData":{"author":[{"dropping-particle":"","family":"Akbar","given":"Affandy","non-dropping-particle":"","parse-names":false,"suffix":""},{"dropping-particle":"","family":"Husodo","given":"Ario Yudo","non-dropping-particle":"","parse-names":false,"suffix":""},{"dropping-particle":"","family":"Zubaidi","given":"Ariyan","non-dropping-particle":"","parse-names":false,"suffix":""}],"container-title":"Jurnal Teknologi Informasi, Komputer, dan Aplikasinya (JTIKA)","id":"ITEM-1","issue":"1","issued":{"date-parts":[["2019"]]},"page":"1-8","title":"Implementasi Google Speech API Pada Aplikasi Koreksi Hafalan Al-Quran Berbasis Android","type":"article-journal","volume":"1"},"uris":["http://www.mendeley.com/documents/?uuid=925f3e41-f6dc-4ffe-9958-70dd1b91d799"]}],"mendeley":{"formattedCitation":"[7]","plainTextFormattedCitation":"[7]","previouslyFormattedCitation":"[7]"},"properties":{"noteIndex":0},"schema":"https://github.com/citation-style-language/schema/raw/master/csl-citation.json"}</w:instrText>
      </w:r>
      <w:r w:rsidR="00C5296B">
        <w:rPr>
          <w:szCs w:val="24"/>
        </w:rPr>
        <w:fldChar w:fldCharType="separate"/>
      </w:r>
      <w:r w:rsidR="008D6A98" w:rsidRPr="008D6A98">
        <w:rPr>
          <w:noProof/>
          <w:szCs w:val="24"/>
        </w:rPr>
        <w:t>[7]</w:t>
      </w:r>
      <w:r w:rsidR="00C5296B">
        <w:rPr>
          <w:szCs w:val="24"/>
        </w:rPr>
        <w:fldChar w:fldCharType="end"/>
      </w:r>
      <w:r>
        <w:rPr>
          <w:szCs w:val="24"/>
        </w:rPr>
        <w:t xml:space="preserve">. Dan </w:t>
      </w:r>
      <w:proofErr w:type="spellStart"/>
      <w:r>
        <w:rPr>
          <w:szCs w:val="24"/>
        </w:rPr>
        <w:t>banyak</w:t>
      </w:r>
      <w:proofErr w:type="spellEnd"/>
      <w:r>
        <w:rPr>
          <w:szCs w:val="24"/>
        </w:rPr>
        <w:t xml:space="preserve"> </w:t>
      </w:r>
      <w:proofErr w:type="spellStart"/>
      <w:r>
        <w:rPr>
          <w:szCs w:val="24"/>
        </w:rPr>
        <w:t>lagi</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lainnya</w:t>
      </w:r>
      <w:proofErr w:type="spellEnd"/>
      <w:r>
        <w:rPr>
          <w:szCs w:val="24"/>
        </w:rPr>
        <w:t xml:space="preserve"> </w:t>
      </w:r>
      <w:proofErr w:type="spellStart"/>
      <w:r>
        <w:rPr>
          <w:szCs w:val="24"/>
        </w:rPr>
        <w:t>menggunakan</w:t>
      </w:r>
      <w:proofErr w:type="spellEnd"/>
      <w:r>
        <w:rPr>
          <w:szCs w:val="24"/>
        </w:rPr>
        <w:t xml:space="preserve"> </w:t>
      </w:r>
      <w:r w:rsidRPr="00FA19C5">
        <w:rPr>
          <w:i/>
          <w:iCs/>
          <w:szCs w:val="24"/>
        </w:rPr>
        <w:t>Google Speech</w:t>
      </w:r>
      <w:r>
        <w:rPr>
          <w:szCs w:val="24"/>
        </w:rPr>
        <w:t xml:space="preserve"> </w:t>
      </w:r>
      <w:r>
        <w:rPr>
          <w:i/>
          <w:iCs/>
          <w:szCs w:val="24"/>
        </w:rPr>
        <w:t>API</w:t>
      </w:r>
      <w:r>
        <w:rPr>
          <w:szCs w:val="24"/>
        </w:rPr>
        <w:t xml:space="preserve"> yang </w:t>
      </w:r>
      <w:proofErr w:type="spellStart"/>
      <w:r>
        <w:rPr>
          <w:szCs w:val="24"/>
        </w:rPr>
        <w:t>terbukti</w:t>
      </w:r>
      <w:proofErr w:type="spellEnd"/>
      <w:r>
        <w:rPr>
          <w:szCs w:val="24"/>
        </w:rPr>
        <w:t xml:space="preserve"> </w:t>
      </w:r>
      <w:proofErr w:type="spellStart"/>
      <w:r>
        <w:rPr>
          <w:szCs w:val="24"/>
        </w:rPr>
        <w:t>member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akurasi</w:t>
      </w:r>
      <w:proofErr w:type="spellEnd"/>
      <w:r>
        <w:rPr>
          <w:szCs w:val="24"/>
        </w:rPr>
        <w:t xml:space="preserve"> yang </w:t>
      </w:r>
      <w:proofErr w:type="spellStart"/>
      <w:r>
        <w:rPr>
          <w:szCs w:val="24"/>
        </w:rPr>
        <w:t>baik</w:t>
      </w:r>
      <w:proofErr w:type="spellEnd"/>
      <w:r>
        <w:rPr>
          <w:szCs w:val="24"/>
        </w:rPr>
        <w:t xml:space="preserve"> </w:t>
      </w:r>
      <w:proofErr w:type="spellStart"/>
      <w:r>
        <w:rPr>
          <w:szCs w:val="24"/>
        </w:rPr>
        <w:t>untuk</w:t>
      </w:r>
      <w:proofErr w:type="spellEnd"/>
      <w:r>
        <w:rPr>
          <w:szCs w:val="24"/>
        </w:rPr>
        <w:t xml:space="preserve"> </w:t>
      </w:r>
      <w:proofErr w:type="spellStart"/>
      <w:r>
        <w:rPr>
          <w:szCs w:val="24"/>
        </w:rPr>
        <w:t>aplikasi</w:t>
      </w:r>
      <w:proofErr w:type="spellEnd"/>
      <w:r>
        <w:rPr>
          <w:szCs w:val="24"/>
        </w:rPr>
        <w:t xml:space="preserve"> voice command. </w:t>
      </w:r>
      <w:proofErr w:type="spellStart"/>
      <w:r>
        <w:rPr>
          <w:szCs w:val="24"/>
        </w:rPr>
        <w:t>Dengan</w:t>
      </w:r>
      <w:proofErr w:type="spellEnd"/>
      <w:r>
        <w:rPr>
          <w:szCs w:val="24"/>
        </w:rPr>
        <w:t xml:space="preserve"> Google API </w:t>
      </w:r>
      <w:proofErr w:type="spellStart"/>
      <w:r>
        <w:rPr>
          <w:szCs w:val="24"/>
        </w:rPr>
        <w:t>dapat</w:t>
      </w:r>
      <w:proofErr w:type="spellEnd"/>
      <w:r>
        <w:rPr>
          <w:szCs w:val="24"/>
        </w:rPr>
        <w:t xml:space="preserve"> </w:t>
      </w:r>
      <w:proofErr w:type="spellStart"/>
      <w:r>
        <w:rPr>
          <w:szCs w:val="24"/>
        </w:rPr>
        <w:t>memberikan</w:t>
      </w:r>
      <w:proofErr w:type="spellEnd"/>
      <w:r>
        <w:rPr>
          <w:szCs w:val="24"/>
        </w:rPr>
        <w:t xml:space="preserve"> output </w:t>
      </w:r>
      <w:proofErr w:type="spellStart"/>
      <w:r>
        <w:rPr>
          <w:szCs w:val="24"/>
        </w:rPr>
        <w:t>sesuai</w:t>
      </w:r>
      <w:proofErr w:type="spellEnd"/>
      <w:r>
        <w:rPr>
          <w:szCs w:val="24"/>
        </w:rPr>
        <w:t xml:space="preserve"> </w:t>
      </w:r>
      <w:proofErr w:type="spellStart"/>
      <w:r>
        <w:rPr>
          <w:szCs w:val="24"/>
        </w:rPr>
        <w:t>perintah</w:t>
      </w:r>
      <w:proofErr w:type="spellEnd"/>
      <w:r>
        <w:rPr>
          <w:szCs w:val="24"/>
        </w:rPr>
        <w:t xml:space="preserve"> dan </w:t>
      </w:r>
      <w:proofErr w:type="spellStart"/>
      <w:r>
        <w:rPr>
          <w:szCs w:val="24"/>
        </w:rPr>
        <w:t>mudah</w:t>
      </w:r>
      <w:proofErr w:type="spellEnd"/>
      <w:r>
        <w:rPr>
          <w:szCs w:val="24"/>
        </w:rPr>
        <w:t xml:space="preserve"> </w:t>
      </w:r>
      <w:proofErr w:type="spellStart"/>
      <w:r>
        <w:rPr>
          <w:szCs w:val="24"/>
        </w:rPr>
        <w:t>untuk</w:t>
      </w:r>
      <w:proofErr w:type="spellEnd"/>
      <w:r>
        <w:rPr>
          <w:szCs w:val="24"/>
        </w:rPr>
        <w:t xml:space="preserve"> </w:t>
      </w:r>
      <w:proofErr w:type="spellStart"/>
      <w:r>
        <w:rPr>
          <w:szCs w:val="24"/>
        </w:rPr>
        <w:t>diimplementasikan</w:t>
      </w:r>
      <w:proofErr w:type="spellEnd"/>
      <w:r>
        <w:rPr>
          <w:szCs w:val="24"/>
        </w:rPr>
        <w:t xml:space="preserve">, </w:t>
      </w:r>
      <w:proofErr w:type="spellStart"/>
      <w:r>
        <w:rPr>
          <w:szCs w:val="24"/>
        </w:rPr>
        <w:t>berbeda</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coba</w:t>
      </w:r>
      <w:proofErr w:type="spellEnd"/>
      <w:r>
        <w:rPr>
          <w:szCs w:val="24"/>
        </w:rPr>
        <w:t xml:space="preserve"> model </w:t>
      </w:r>
      <w:proofErr w:type="spellStart"/>
      <w:r>
        <w:rPr>
          <w:szCs w:val="24"/>
        </w:rPr>
        <w:t>sendiri</w:t>
      </w:r>
      <w:proofErr w:type="spellEnd"/>
      <w:r>
        <w:rPr>
          <w:szCs w:val="24"/>
        </w:rPr>
        <w:t xml:space="preserve"> yang </w:t>
      </w:r>
      <w:proofErr w:type="spellStart"/>
      <w:r>
        <w:rPr>
          <w:szCs w:val="24"/>
        </w:rPr>
        <w:t>sangat</w:t>
      </w:r>
      <w:proofErr w:type="spellEnd"/>
      <w:r>
        <w:rPr>
          <w:szCs w:val="24"/>
        </w:rPr>
        <w:t xml:space="preserve"> </w:t>
      </w:r>
      <w:proofErr w:type="spellStart"/>
      <w:r>
        <w:rPr>
          <w:szCs w:val="24"/>
        </w:rPr>
        <w:t>berpengaruh</w:t>
      </w:r>
      <w:proofErr w:type="spellEnd"/>
      <w:r>
        <w:rPr>
          <w:szCs w:val="24"/>
        </w:rPr>
        <w:t xml:space="preserve"> pada layer dan dataset yang </w:t>
      </w:r>
      <w:proofErr w:type="spellStart"/>
      <w:r>
        <w:rPr>
          <w:szCs w:val="24"/>
        </w:rPr>
        <w:t>digunakan</w:t>
      </w:r>
      <w:proofErr w:type="spellEnd"/>
      <w:r>
        <w:rPr>
          <w:szCs w:val="24"/>
        </w:rPr>
        <w:t>.</w:t>
      </w:r>
    </w:p>
    <w:p w14:paraId="6A7995B5" w14:textId="77777777" w:rsidR="00E505F4" w:rsidRDefault="00AC6B7E" w:rsidP="00FA19C5">
      <w:pPr>
        <w:pStyle w:val="Heading3"/>
        <w:rPr>
          <w:b w:val="0"/>
          <w:bCs/>
          <w:sz w:val="24"/>
          <w:szCs w:val="24"/>
        </w:rPr>
      </w:pPr>
      <w:bookmarkStart w:id="0" w:name="_Toc65964906"/>
      <w:r>
        <w:rPr>
          <w:b w:val="0"/>
          <w:bCs/>
          <w:sz w:val="24"/>
          <w:szCs w:val="24"/>
        </w:rPr>
        <w:t xml:space="preserve">2.2.1 </w:t>
      </w:r>
      <w:r w:rsidRPr="00FA19C5">
        <w:rPr>
          <w:b w:val="0"/>
          <w:bCs/>
          <w:i/>
          <w:iCs/>
          <w:sz w:val="24"/>
          <w:szCs w:val="24"/>
        </w:rPr>
        <w:t>Speech to Text</w:t>
      </w:r>
      <w:bookmarkEnd w:id="0"/>
    </w:p>
    <w:p w14:paraId="55712023" w14:textId="2FDE5F04" w:rsidR="00FA19C5" w:rsidRDefault="00AC6B7E" w:rsidP="00FA19C5">
      <w:pPr>
        <w:jc w:val="both"/>
        <w:rPr>
          <w:szCs w:val="24"/>
        </w:rPr>
      </w:pPr>
      <w:r>
        <w:rPr>
          <w:szCs w:val="24"/>
        </w:rPr>
        <w:tab/>
      </w:r>
      <w:bookmarkStart w:id="1" w:name="_Toc65964907"/>
      <w:r w:rsidR="00FA19C5">
        <w:rPr>
          <w:i/>
          <w:iCs/>
          <w:szCs w:val="24"/>
        </w:rPr>
        <w:t>Speech to text</w:t>
      </w:r>
      <w:r w:rsidR="00FA19C5">
        <w:rPr>
          <w:szCs w:val="24"/>
        </w:rPr>
        <w:t xml:space="preserve"> </w:t>
      </w:r>
      <w:proofErr w:type="spellStart"/>
      <w:r w:rsidR="00FA19C5">
        <w:rPr>
          <w:szCs w:val="24"/>
        </w:rPr>
        <w:t>merupakan</w:t>
      </w:r>
      <w:proofErr w:type="spellEnd"/>
      <w:r w:rsidR="00FA19C5">
        <w:rPr>
          <w:szCs w:val="24"/>
        </w:rPr>
        <w:t xml:space="preserve"> salah </w:t>
      </w:r>
      <w:proofErr w:type="spellStart"/>
      <w:r w:rsidR="00FA19C5">
        <w:rPr>
          <w:szCs w:val="24"/>
        </w:rPr>
        <w:t>satu</w:t>
      </w:r>
      <w:proofErr w:type="spellEnd"/>
      <w:r w:rsidR="00FA19C5">
        <w:rPr>
          <w:szCs w:val="24"/>
        </w:rPr>
        <w:t xml:space="preserve"> </w:t>
      </w:r>
      <w:proofErr w:type="spellStart"/>
      <w:r w:rsidR="00FA19C5">
        <w:rPr>
          <w:szCs w:val="24"/>
        </w:rPr>
        <w:t>jenis</w:t>
      </w:r>
      <w:proofErr w:type="spellEnd"/>
      <w:r w:rsidR="00FA19C5">
        <w:rPr>
          <w:szCs w:val="24"/>
        </w:rPr>
        <w:t xml:space="preserve"> </w:t>
      </w:r>
      <w:r w:rsidR="00FA19C5">
        <w:rPr>
          <w:i/>
          <w:iCs/>
          <w:szCs w:val="24"/>
        </w:rPr>
        <w:t>ASR</w:t>
      </w:r>
      <w:r w:rsidR="00FA19C5">
        <w:rPr>
          <w:szCs w:val="24"/>
        </w:rPr>
        <w:t xml:space="preserve"> </w:t>
      </w:r>
      <w:proofErr w:type="spellStart"/>
      <w:r w:rsidR="00FA19C5">
        <w:rPr>
          <w:szCs w:val="24"/>
        </w:rPr>
        <w:t>dimana</w:t>
      </w:r>
      <w:proofErr w:type="spellEnd"/>
      <w:r w:rsidR="00FA19C5">
        <w:rPr>
          <w:szCs w:val="24"/>
        </w:rPr>
        <w:t xml:space="preserve"> speech recognition </w:t>
      </w:r>
      <w:proofErr w:type="spellStart"/>
      <w:r w:rsidR="00FA19C5">
        <w:rPr>
          <w:szCs w:val="24"/>
        </w:rPr>
        <w:t>merupakan</w:t>
      </w:r>
      <w:proofErr w:type="spellEnd"/>
      <w:r w:rsidR="00FA19C5">
        <w:rPr>
          <w:szCs w:val="24"/>
        </w:rPr>
        <w:t xml:space="preserve"> </w:t>
      </w:r>
      <w:proofErr w:type="spellStart"/>
      <w:r w:rsidR="00FA19C5">
        <w:rPr>
          <w:szCs w:val="24"/>
        </w:rPr>
        <w:t>cara</w:t>
      </w:r>
      <w:proofErr w:type="spellEnd"/>
      <w:r w:rsidR="00FA19C5">
        <w:rPr>
          <w:szCs w:val="24"/>
        </w:rPr>
        <w:t xml:space="preserve"> </w:t>
      </w:r>
      <w:proofErr w:type="spellStart"/>
      <w:r w:rsidR="00FA19C5">
        <w:rPr>
          <w:szCs w:val="24"/>
        </w:rPr>
        <w:t>komputer</w:t>
      </w:r>
      <w:proofErr w:type="spellEnd"/>
      <w:r w:rsidR="00FA19C5">
        <w:rPr>
          <w:szCs w:val="24"/>
        </w:rPr>
        <w:t xml:space="preserve"> </w:t>
      </w:r>
      <w:proofErr w:type="spellStart"/>
      <w:r w:rsidR="00FA19C5">
        <w:rPr>
          <w:szCs w:val="24"/>
        </w:rPr>
        <w:t>dapat</w:t>
      </w:r>
      <w:proofErr w:type="spellEnd"/>
      <w:r w:rsidR="00FA19C5">
        <w:rPr>
          <w:szCs w:val="24"/>
        </w:rPr>
        <w:t xml:space="preserve"> </w:t>
      </w:r>
      <w:proofErr w:type="spellStart"/>
      <w:r w:rsidR="00FA19C5">
        <w:rPr>
          <w:szCs w:val="24"/>
        </w:rPr>
        <w:t>mengenali</w:t>
      </w:r>
      <w:proofErr w:type="spellEnd"/>
      <w:r w:rsidR="00FA19C5">
        <w:rPr>
          <w:szCs w:val="24"/>
        </w:rPr>
        <w:t xml:space="preserve"> </w:t>
      </w:r>
      <w:proofErr w:type="spellStart"/>
      <w:r w:rsidR="00FA19C5">
        <w:rPr>
          <w:szCs w:val="24"/>
        </w:rPr>
        <w:t>atau</w:t>
      </w:r>
      <w:proofErr w:type="spellEnd"/>
      <w:r w:rsidR="00FA19C5">
        <w:rPr>
          <w:szCs w:val="24"/>
        </w:rPr>
        <w:t xml:space="preserve"> </w:t>
      </w:r>
      <w:proofErr w:type="spellStart"/>
      <w:r w:rsidR="00FA19C5">
        <w:rPr>
          <w:szCs w:val="24"/>
        </w:rPr>
        <w:t>mendeteksi</w:t>
      </w:r>
      <w:proofErr w:type="spellEnd"/>
      <w:r w:rsidR="00FA19C5">
        <w:rPr>
          <w:szCs w:val="24"/>
        </w:rPr>
        <w:t xml:space="preserve"> </w:t>
      </w:r>
      <w:proofErr w:type="spellStart"/>
      <w:r w:rsidR="00FA19C5">
        <w:rPr>
          <w:szCs w:val="24"/>
        </w:rPr>
        <w:t>informasi</w:t>
      </w:r>
      <w:proofErr w:type="spellEnd"/>
      <w:r w:rsidR="00FA19C5">
        <w:rPr>
          <w:szCs w:val="24"/>
        </w:rPr>
        <w:t xml:space="preserve"> </w:t>
      </w:r>
      <w:proofErr w:type="spellStart"/>
      <w:r w:rsidR="00FA19C5">
        <w:rPr>
          <w:szCs w:val="24"/>
        </w:rPr>
        <w:t>dari</w:t>
      </w:r>
      <w:proofErr w:type="spellEnd"/>
      <w:r w:rsidR="00FA19C5">
        <w:rPr>
          <w:szCs w:val="24"/>
        </w:rPr>
        <w:t xml:space="preserve"> data </w:t>
      </w:r>
      <w:proofErr w:type="spellStart"/>
      <w:r w:rsidR="00FA19C5">
        <w:rPr>
          <w:szCs w:val="24"/>
        </w:rPr>
        <w:t>suara</w:t>
      </w:r>
      <w:proofErr w:type="spellEnd"/>
      <w:r w:rsidR="00FA19C5">
        <w:rPr>
          <w:szCs w:val="24"/>
        </w:rPr>
        <w:t xml:space="preserve">. Ada </w:t>
      </w:r>
      <w:proofErr w:type="spellStart"/>
      <w:r w:rsidR="00FA19C5">
        <w:rPr>
          <w:szCs w:val="24"/>
        </w:rPr>
        <w:t>empat</w:t>
      </w:r>
      <w:proofErr w:type="spellEnd"/>
      <w:r w:rsidR="00FA19C5">
        <w:rPr>
          <w:szCs w:val="24"/>
        </w:rPr>
        <w:t xml:space="preserve"> </w:t>
      </w:r>
      <w:proofErr w:type="spellStart"/>
      <w:r w:rsidR="00FA19C5">
        <w:rPr>
          <w:szCs w:val="24"/>
        </w:rPr>
        <w:t>fase</w:t>
      </w:r>
      <w:proofErr w:type="spellEnd"/>
      <w:r w:rsidR="00FA19C5">
        <w:rPr>
          <w:szCs w:val="24"/>
        </w:rPr>
        <w:t xml:space="preserve"> </w:t>
      </w:r>
      <w:proofErr w:type="spellStart"/>
      <w:r w:rsidR="00FA19C5">
        <w:rPr>
          <w:szCs w:val="24"/>
        </w:rPr>
        <w:t>dalam</w:t>
      </w:r>
      <w:proofErr w:type="spellEnd"/>
      <w:r w:rsidR="00FA19C5">
        <w:rPr>
          <w:szCs w:val="24"/>
        </w:rPr>
        <w:t xml:space="preserve"> </w:t>
      </w:r>
      <w:proofErr w:type="spellStart"/>
      <w:r w:rsidR="00FA19C5">
        <w:rPr>
          <w:szCs w:val="24"/>
        </w:rPr>
        <w:t>pengenalan</w:t>
      </w:r>
      <w:proofErr w:type="spellEnd"/>
      <w:r w:rsidR="00FA19C5">
        <w:rPr>
          <w:szCs w:val="24"/>
        </w:rPr>
        <w:t xml:space="preserve"> </w:t>
      </w:r>
      <w:proofErr w:type="spellStart"/>
      <w:r w:rsidR="00FA19C5">
        <w:rPr>
          <w:szCs w:val="24"/>
        </w:rPr>
        <w:t>ucapan</w:t>
      </w:r>
      <w:proofErr w:type="spellEnd"/>
      <w:r w:rsidR="00FA19C5">
        <w:rPr>
          <w:szCs w:val="24"/>
        </w:rPr>
        <w:t xml:space="preserve">, di </w:t>
      </w:r>
      <w:proofErr w:type="spellStart"/>
      <w:r w:rsidR="00FA19C5">
        <w:rPr>
          <w:szCs w:val="24"/>
        </w:rPr>
        <w:t>antaranya</w:t>
      </w:r>
      <w:proofErr w:type="spellEnd"/>
      <w:r w:rsidR="00FA19C5">
        <w:rPr>
          <w:szCs w:val="24"/>
        </w:rPr>
        <w:t xml:space="preserve"> lain-</w:t>
      </w:r>
      <w:proofErr w:type="gramStart"/>
      <w:r w:rsidR="00FA19C5">
        <w:rPr>
          <w:szCs w:val="24"/>
        </w:rPr>
        <w:t>lain :</w:t>
      </w:r>
      <w:proofErr w:type="gramEnd"/>
      <w:r w:rsidR="00FA19C5">
        <w:rPr>
          <w:szCs w:val="24"/>
        </w:rPr>
        <w:t xml:space="preserve"> </w:t>
      </w:r>
      <w:proofErr w:type="spellStart"/>
      <w:r w:rsidR="00FA19C5">
        <w:rPr>
          <w:szCs w:val="24"/>
        </w:rPr>
        <w:t>penerimaan</w:t>
      </w:r>
      <w:proofErr w:type="spellEnd"/>
      <w:r w:rsidR="00FA19C5">
        <w:rPr>
          <w:szCs w:val="24"/>
        </w:rPr>
        <w:t xml:space="preserve"> data </w:t>
      </w:r>
      <w:proofErr w:type="spellStart"/>
      <w:r w:rsidR="00FA19C5">
        <w:rPr>
          <w:szCs w:val="24"/>
        </w:rPr>
        <w:t>masukan</w:t>
      </w:r>
      <w:proofErr w:type="spellEnd"/>
      <w:r w:rsidR="00FA19C5">
        <w:rPr>
          <w:szCs w:val="24"/>
        </w:rPr>
        <w:t xml:space="preserve">; </w:t>
      </w:r>
      <w:proofErr w:type="spellStart"/>
      <w:r w:rsidR="00FA19C5">
        <w:rPr>
          <w:szCs w:val="24"/>
        </w:rPr>
        <w:t>ekstraksi</w:t>
      </w:r>
      <w:proofErr w:type="spellEnd"/>
      <w:r w:rsidR="00FA19C5">
        <w:rPr>
          <w:szCs w:val="24"/>
        </w:rPr>
        <w:t xml:space="preserve">, </w:t>
      </w:r>
      <w:proofErr w:type="spellStart"/>
      <w:r w:rsidR="00FA19C5">
        <w:rPr>
          <w:szCs w:val="24"/>
        </w:rPr>
        <w:t>menyimpan</w:t>
      </w:r>
      <w:proofErr w:type="spellEnd"/>
      <w:r w:rsidR="00FA19C5">
        <w:rPr>
          <w:szCs w:val="24"/>
        </w:rPr>
        <w:t xml:space="preserve"> data </w:t>
      </w:r>
      <w:proofErr w:type="spellStart"/>
      <w:r w:rsidR="00FA19C5">
        <w:rPr>
          <w:szCs w:val="24"/>
        </w:rPr>
        <w:t>masukan</w:t>
      </w:r>
      <w:proofErr w:type="spellEnd"/>
      <w:r w:rsidR="00FA19C5">
        <w:rPr>
          <w:szCs w:val="24"/>
        </w:rPr>
        <w:t xml:space="preserve"> </w:t>
      </w:r>
      <w:proofErr w:type="spellStart"/>
      <w:r w:rsidR="00FA19C5">
        <w:rPr>
          <w:szCs w:val="24"/>
        </w:rPr>
        <w:t>ke</w:t>
      </w:r>
      <w:proofErr w:type="spellEnd"/>
      <w:r w:rsidR="00FA19C5">
        <w:rPr>
          <w:szCs w:val="24"/>
        </w:rPr>
        <w:t xml:space="preserve"> </w:t>
      </w:r>
      <w:proofErr w:type="spellStart"/>
      <w:r w:rsidR="00FA19C5">
        <w:rPr>
          <w:szCs w:val="24"/>
        </w:rPr>
        <w:t>dalam</w:t>
      </w:r>
      <w:proofErr w:type="spellEnd"/>
      <w:r w:rsidR="00FA19C5">
        <w:rPr>
          <w:szCs w:val="24"/>
        </w:rPr>
        <w:t xml:space="preserve"> </w:t>
      </w:r>
      <w:proofErr w:type="spellStart"/>
      <w:r w:rsidR="00FA19C5">
        <w:rPr>
          <w:szCs w:val="24"/>
        </w:rPr>
        <w:t>penyimpanan</w:t>
      </w:r>
      <w:proofErr w:type="spellEnd"/>
      <w:r w:rsidR="00FA19C5">
        <w:rPr>
          <w:szCs w:val="24"/>
        </w:rPr>
        <w:t xml:space="preserve"> data </w:t>
      </w:r>
      <w:proofErr w:type="spellStart"/>
      <w:r w:rsidR="00FA19C5">
        <w:rPr>
          <w:szCs w:val="24"/>
        </w:rPr>
        <w:t>serta</w:t>
      </w:r>
      <w:proofErr w:type="spellEnd"/>
      <w:r w:rsidR="00FA19C5">
        <w:rPr>
          <w:szCs w:val="24"/>
        </w:rPr>
        <w:t xml:space="preserve"> </w:t>
      </w:r>
      <w:proofErr w:type="spellStart"/>
      <w:r w:rsidR="00FA19C5">
        <w:rPr>
          <w:szCs w:val="24"/>
        </w:rPr>
        <w:t>pembuatan</w:t>
      </w:r>
      <w:proofErr w:type="spellEnd"/>
      <w:r w:rsidR="00FA19C5">
        <w:rPr>
          <w:szCs w:val="24"/>
        </w:rPr>
        <w:t xml:space="preserve"> database </w:t>
      </w:r>
      <w:proofErr w:type="spellStart"/>
      <w:r w:rsidR="00FA19C5">
        <w:rPr>
          <w:szCs w:val="24"/>
        </w:rPr>
        <w:t>untuk</w:t>
      </w:r>
      <w:proofErr w:type="spellEnd"/>
      <w:r w:rsidR="00FA19C5">
        <w:rPr>
          <w:szCs w:val="24"/>
        </w:rPr>
        <w:t xml:space="preserve"> template. </w:t>
      </w:r>
      <w:proofErr w:type="spellStart"/>
      <w:r w:rsidR="00FA19C5">
        <w:rPr>
          <w:szCs w:val="24"/>
        </w:rPr>
        <w:t>Perbandingan</w:t>
      </w:r>
      <w:proofErr w:type="spellEnd"/>
      <w:r w:rsidR="00FA19C5">
        <w:rPr>
          <w:szCs w:val="24"/>
        </w:rPr>
        <w:t xml:space="preserve"> / </w:t>
      </w:r>
      <w:proofErr w:type="spellStart"/>
      <w:r w:rsidR="00FA19C5">
        <w:rPr>
          <w:szCs w:val="24"/>
        </w:rPr>
        <w:t>pencocokan</w:t>
      </w:r>
      <w:proofErr w:type="spellEnd"/>
      <w:r w:rsidR="00FA19C5">
        <w:rPr>
          <w:szCs w:val="24"/>
        </w:rPr>
        <w:t xml:space="preserve">, </w:t>
      </w:r>
      <w:proofErr w:type="spellStart"/>
      <w:r w:rsidR="00FA19C5">
        <w:rPr>
          <w:szCs w:val="24"/>
        </w:rPr>
        <w:t>yaitu</w:t>
      </w:r>
      <w:proofErr w:type="spellEnd"/>
      <w:r w:rsidR="00FA19C5">
        <w:rPr>
          <w:szCs w:val="24"/>
        </w:rPr>
        <w:t xml:space="preserve"> </w:t>
      </w:r>
      <w:proofErr w:type="spellStart"/>
      <w:r w:rsidR="00FA19C5">
        <w:rPr>
          <w:szCs w:val="24"/>
        </w:rPr>
        <w:t>tahap</w:t>
      </w:r>
      <w:proofErr w:type="spellEnd"/>
      <w:r w:rsidR="00FA19C5">
        <w:rPr>
          <w:szCs w:val="24"/>
        </w:rPr>
        <w:t xml:space="preserve"> </w:t>
      </w:r>
      <w:proofErr w:type="spellStart"/>
      <w:r w:rsidR="00FA19C5">
        <w:rPr>
          <w:szCs w:val="24"/>
        </w:rPr>
        <w:t>pencocokan</w:t>
      </w:r>
      <w:proofErr w:type="spellEnd"/>
      <w:r w:rsidR="00FA19C5">
        <w:rPr>
          <w:szCs w:val="24"/>
        </w:rPr>
        <w:t xml:space="preserve"> data </w:t>
      </w:r>
      <w:proofErr w:type="spellStart"/>
      <w:r w:rsidR="00FA19C5">
        <w:rPr>
          <w:szCs w:val="24"/>
        </w:rPr>
        <w:t>baru</w:t>
      </w:r>
      <w:proofErr w:type="spellEnd"/>
      <w:r w:rsidR="00FA19C5">
        <w:rPr>
          <w:szCs w:val="24"/>
        </w:rPr>
        <w:t xml:space="preserve"> </w:t>
      </w:r>
      <w:proofErr w:type="spellStart"/>
      <w:r w:rsidR="00FA19C5">
        <w:rPr>
          <w:szCs w:val="24"/>
        </w:rPr>
        <w:t>dengan</w:t>
      </w:r>
      <w:proofErr w:type="spellEnd"/>
      <w:r w:rsidR="00FA19C5">
        <w:rPr>
          <w:szCs w:val="24"/>
        </w:rPr>
        <w:t xml:space="preserve"> data </w:t>
      </w:r>
      <w:proofErr w:type="spellStart"/>
      <w:r w:rsidR="00FA19C5">
        <w:rPr>
          <w:szCs w:val="24"/>
        </w:rPr>
        <w:t>suara</w:t>
      </w:r>
      <w:proofErr w:type="spellEnd"/>
      <w:r w:rsidR="00FA19C5">
        <w:rPr>
          <w:szCs w:val="24"/>
        </w:rPr>
        <w:t xml:space="preserve"> (tata </w:t>
      </w:r>
      <w:proofErr w:type="spellStart"/>
      <w:r w:rsidR="00FA19C5">
        <w:rPr>
          <w:szCs w:val="24"/>
        </w:rPr>
        <w:t>bahasa</w:t>
      </w:r>
      <w:proofErr w:type="spellEnd"/>
      <w:r w:rsidR="00FA19C5">
        <w:rPr>
          <w:szCs w:val="24"/>
        </w:rPr>
        <w:t xml:space="preserve"> yang </w:t>
      </w:r>
      <w:proofErr w:type="spellStart"/>
      <w:r w:rsidR="00FA19C5">
        <w:rPr>
          <w:szCs w:val="24"/>
        </w:rPr>
        <w:t>cocok</w:t>
      </w:r>
      <w:proofErr w:type="spellEnd"/>
      <w:r w:rsidR="00FA19C5">
        <w:rPr>
          <w:szCs w:val="24"/>
        </w:rPr>
        <w:t xml:space="preserve">) pada template; dan </w:t>
      </w:r>
      <w:proofErr w:type="spellStart"/>
      <w:r w:rsidR="00FA19C5">
        <w:rPr>
          <w:szCs w:val="24"/>
        </w:rPr>
        <w:t>memvalidasi</w:t>
      </w:r>
      <w:proofErr w:type="spellEnd"/>
      <w:r w:rsidR="00FA19C5">
        <w:rPr>
          <w:szCs w:val="24"/>
        </w:rPr>
        <w:t xml:space="preserve"> </w:t>
      </w:r>
      <w:proofErr w:type="spellStart"/>
      <w:r w:rsidR="00FA19C5">
        <w:rPr>
          <w:szCs w:val="24"/>
        </w:rPr>
        <w:t>identitas</w:t>
      </w:r>
      <w:proofErr w:type="spellEnd"/>
      <w:r w:rsidR="00FA19C5">
        <w:rPr>
          <w:szCs w:val="24"/>
        </w:rPr>
        <w:t xml:space="preserve"> </w:t>
      </w:r>
      <w:proofErr w:type="spellStart"/>
      <w:r w:rsidR="00FA19C5">
        <w:rPr>
          <w:szCs w:val="24"/>
        </w:rPr>
        <w:t>pengguna</w:t>
      </w:r>
      <w:proofErr w:type="spellEnd"/>
      <w:r w:rsidR="00FA19C5">
        <w:rPr>
          <w:szCs w:val="24"/>
        </w:rPr>
        <w:t xml:space="preserve">. </w:t>
      </w:r>
      <w:r w:rsidR="00FA19C5">
        <w:rPr>
          <w:i/>
          <w:iCs/>
          <w:szCs w:val="24"/>
        </w:rPr>
        <w:t>Speech to text</w:t>
      </w:r>
      <w:r w:rsidR="00FA19C5">
        <w:rPr>
          <w:szCs w:val="24"/>
        </w:rPr>
        <w:t xml:space="preserve"> </w:t>
      </w:r>
      <w:proofErr w:type="spellStart"/>
      <w:r w:rsidR="00FA19C5">
        <w:rPr>
          <w:szCs w:val="24"/>
        </w:rPr>
        <w:t>merupakan</w:t>
      </w:r>
      <w:proofErr w:type="spellEnd"/>
      <w:r w:rsidR="00FA19C5">
        <w:rPr>
          <w:szCs w:val="24"/>
        </w:rPr>
        <w:t xml:space="preserve"> </w:t>
      </w:r>
      <w:proofErr w:type="spellStart"/>
      <w:r w:rsidR="00FA19C5">
        <w:rPr>
          <w:szCs w:val="24"/>
        </w:rPr>
        <w:t>pengembangan</w:t>
      </w:r>
      <w:proofErr w:type="spellEnd"/>
      <w:r w:rsidR="00FA19C5">
        <w:rPr>
          <w:szCs w:val="24"/>
        </w:rPr>
        <w:t xml:space="preserve"> </w:t>
      </w:r>
      <w:proofErr w:type="spellStart"/>
      <w:r w:rsidR="00FA19C5">
        <w:rPr>
          <w:szCs w:val="24"/>
        </w:rPr>
        <w:t>dari</w:t>
      </w:r>
      <w:proofErr w:type="spellEnd"/>
      <w:r w:rsidR="00FA19C5">
        <w:rPr>
          <w:szCs w:val="24"/>
        </w:rPr>
        <w:t xml:space="preserve"> </w:t>
      </w:r>
      <w:proofErr w:type="spellStart"/>
      <w:r w:rsidR="00FA19C5">
        <w:rPr>
          <w:szCs w:val="24"/>
        </w:rPr>
        <w:t>teknik</w:t>
      </w:r>
      <w:proofErr w:type="spellEnd"/>
      <w:r w:rsidR="00FA19C5">
        <w:rPr>
          <w:szCs w:val="24"/>
        </w:rPr>
        <w:t xml:space="preserve"> dan </w:t>
      </w:r>
      <w:proofErr w:type="spellStart"/>
      <w:r w:rsidR="00FA19C5">
        <w:rPr>
          <w:szCs w:val="24"/>
        </w:rPr>
        <w:t>sistem</w:t>
      </w:r>
      <w:proofErr w:type="spellEnd"/>
      <w:r w:rsidR="00FA19C5">
        <w:rPr>
          <w:szCs w:val="24"/>
        </w:rPr>
        <w:t xml:space="preserve"> yang </w:t>
      </w:r>
      <w:proofErr w:type="spellStart"/>
      <w:r w:rsidR="00FA19C5">
        <w:rPr>
          <w:szCs w:val="24"/>
        </w:rPr>
        <w:t>memungkinkan</w:t>
      </w:r>
      <w:proofErr w:type="spellEnd"/>
      <w:r w:rsidR="00FA19C5">
        <w:rPr>
          <w:szCs w:val="24"/>
        </w:rPr>
        <w:t xml:space="preserve"> </w:t>
      </w:r>
      <w:proofErr w:type="spellStart"/>
      <w:r w:rsidR="00FA19C5">
        <w:rPr>
          <w:szCs w:val="24"/>
        </w:rPr>
        <w:t>komputer</w:t>
      </w:r>
      <w:proofErr w:type="spellEnd"/>
      <w:r w:rsidR="00FA19C5">
        <w:rPr>
          <w:szCs w:val="24"/>
        </w:rPr>
        <w:t xml:space="preserve"> </w:t>
      </w:r>
      <w:proofErr w:type="spellStart"/>
      <w:r w:rsidR="00FA19C5">
        <w:rPr>
          <w:szCs w:val="24"/>
        </w:rPr>
        <w:t>atau</w:t>
      </w:r>
      <w:proofErr w:type="spellEnd"/>
      <w:r w:rsidR="00FA19C5">
        <w:rPr>
          <w:szCs w:val="24"/>
        </w:rPr>
        <w:t xml:space="preserve"> </w:t>
      </w:r>
      <w:proofErr w:type="spellStart"/>
      <w:r w:rsidR="00FA19C5">
        <w:rPr>
          <w:szCs w:val="24"/>
        </w:rPr>
        <w:t>pintar</w:t>
      </w:r>
      <w:proofErr w:type="spellEnd"/>
      <w:r w:rsidR="00FA19C5">
        <w:rPr>
          <w:szCs w:val="24"/>
        </w:rPr>
        <w:t xml:space="preserve"> </w:t>
      </w:r>
      <w:proofErr w:type="spellStart"/>
      <w:r w:rsidR="00FA19C5">
        <w:rPr>
          <w:szCs w:val="24"/>
        </w:rPr>
        <w:t>lainnya</w:t>
      </w:r>
      <w:proofErr w:type="spellEnd"/>
      <w:r w:rsidR="00FA19C5">
        <w:rPr>
          <w:szCs w:val="24"/>
        </w:rPr>
        <w:t xml:space="preserve"> </w:t>
      </w:r>
      <w:proofErr w:type="spellStart"/>
      <w:r w:rsidR="00FA19C5">
        <w:rPr>
          <w:szCs w:val="24"/>
        </w:rPr>
        <w:t>perangkat</w:t>
      </w:r>
      <w:proofErr w:type="spellEnd"/>
      <w:r w:rsidR="00FA19C5">
        <w:rPr>
          <w:szCs w:val="24"/>
        </w:rPr>
        <w:t xml:space="preserve"> </w:t>
      </w:r>
      <w:proofErr w:type="spellStart"/>
      <w:r w:rsidR="00FA19C5">
        <w:rPr>
          <w:szCs w:val="24"/>
        </w:rPr>
        <w:t>untuk</w:t>
      </w:r>
      <w:proofErr w:type="spellEnd"/>
      <w:r w:rsidR="00FA19C5">
        <w:rPr>
          <w:szCs w:val="24"/>
        </w:rPr>
        <w:t xml:space="preserve"> </w:t>
      </w:r>
      <w:proofErr w:type="spellStart"/>
      <w:r w:rsidR="00FA19C5">
        <w:rPr>
          <w:szCs w:val="24"/>
        </w:rPr>
        <w:t>menerima</w:t>
      </w:r>
      <w:proofErr w:type="spellEnd"/>
      <w:r w:rsidR="00FA19C5">
        <w:rPr>
          <w:szCs w:val="24"/>
        </w:rPr>
        <w:t xml:space="preserve"> </w:t>
      </w:r>
      <w:proofErr w:type="spellStart"/>
      <w:r w:rsidR="00FA19C5">
        <w:rPr>
          <w:szCs w:val="24"/>
        </w:rPr>
        <w:t>masukan</w:t>
      </w:r>
      <w:proofErr w:type="spellEnd"/>
      <w:r w:rsidR="00FA19C5">
        <w:rPr>
          <w:szCs w:val="24"/>
        </w:rPr>
        <w:t xml:space="preserve"> </w:t>
      </w:r>
      <w:proofErr w:type="spellStart"/>
      <w:r w:rsidR="00FA19C5">
        <w:rPr>
          <w:szCs w:val="24"/>
        </w:rPr>
        <w:t>dalam</w:t>
      </w:r>
      <w:proofErr w:type="spellEnd"/>
      <w:r w:rsidR="00FA19C5">
        <w:rPr>
          <w:szCs w:val="24"/>
        </w:rPr>
        <w:t xml:space="preserve"> </w:t>
      </w:r>
      <w:proofErr w:type="spellStart"/>
      <w:r w:rsidR="00FA19C5">
        <w:rPr>
          <w:szCs w:val="24"/>
        </w:rPr>
        <w:t>bentuk</w:t>
      </w:r>
      <w:proofErr w:type="spellEnd"/>
      <w:r w:rsidR="00FA19C5">
        <w:rPr>
          <w:szCs w:val="24"/>
        </w:rPr>
        <w:t xml:space="preserve"> kata-kata yang </w:t>
      </w:r>
      <w:proofErr w:type="spellStart"/>
      <w:r w:rsidR="00FA19C5">
        <w:rPr>
          <w:szCs w:val="24"/>
        </w:rPr>
        <w:t>diucapkan</w:t>
      </w:r>
      <w:proofErr w:type="spellEnd"/>
      <w:r w:rsidR="00FA19C5">
        <w:rPr>
          <w:szCs w:val="24"/>
        </w:rPr>
        <w:t xml:space="preserve">. </w:t>
      </w:r>
      <w:proofErr w:type="spellStart"/>
      <w:r w:rsidR="00FA19C5">
        <w:rPr>
          <w:szCs w:val="24"/>
        </w:rPr>
        <w:t>Teknologi</w:t>
      </w:r>
      <w:proofErr w:type="spellEnd"/>
      <w:r w:rsidR="00FA19C5">
        <w:rPr>
          <w:szCs w:val="24"/>
        </w:rPr>
        <w:t xml:space="preserve"> </w:t>
      </w:r>
      <w:proofErr w:type="spellStart"/>
      <w:r w:rsidR="00FA19C5">
        <w:rPr>
          <w:szCs w:val="24"/>
        </w:rPr>
        <w:t>ini</w:t>
      </w:r>
      <w:proofErr w:type="spellEnd"/>
      <w:r w:rsidR="00FA19C5">
        <w:rPr>
          <w:szCs w:val="24"/>
        </w:rPr>
        <w:t xml:space="preserve"> </w:t>
      </w:r>
      <w:proofErr w:type="spellStart"/>
      <w:r w:rsidR="00FA19C5">
        <w:rPr>
          <w:szCs w:val="24"/>
        </w:rPr>
        <w:t>memungkinkan</w:t>
      </w:r>
      <w:proofErr w:type="spellEnd"/>
      <w:r w:rsidR="00FA19C5">
        <w:rPr>
          <w:szCs w:val="24"/>
        </w:rPr>
        <w:t xml:space="preserve"> </w:t>
      </w:r>
      <w:proofErr w:type="spellStart"/>
      <w:r w:rsidR="00FA19C5">
        <w:rPr>
          <w:szCs w:val="24"/>
        </w:rPr>
        <w:t>perangkat</w:t>
      </w:r>
      <w:proofErr w:type="spellEnd"/>
      <w:r w:rsidR="00FA19C5">
        <w:rPr>
          <w:szCs w:val="24"/>
        </w:rPr>
        <w:t xml:space="preserve"> </w:t>
      </w:r>
      <w:proofErr w:type="spellStart"/>
      <w:r w:rsidR="00FA19C5">
        <w:rPr>
          <w:szCs w:val="24"/>
        </w:rPr>
        <w:t>untuk</w:t>
      </w:r>
      <w:proofErr w:type="spellEnd"/>
      <w:r w:rsidR="00FA19C5">
        <w:rPr>
          <w:szCs w:val="24"/>
        </w:rPr>
        <w:t xml:space="preserve"> </w:t>
      </w:r>
      <w:proofErr w:type="spellStart"/>
      <w:r w:rsidR="00FA19C5">
        <w:rPr>
          <w:szCs w:val="24"/>
        </w:rPr>
        <w:t>memahami</w:t>
      </w:r>
      <w:proofErr w:type="spellEnd"/>
      <w:r w:rsidR="00FA19C5">
        <w:rPr>
          <w:szCs w:val="24"/>
        </w:rPr>
        <w:t xml:space="preserve"> kata-kata yang </w:t>
      </w:r>
      <w:proofErr w:type="spellStart"/>
      <w:r w:rsidR="00FA19C5">
        <w:rPr>
          <w:szCs w:val="24"/>
        </w:rPr>
        <w:t>diucapkan</w:t>
      </w:r>
      <w:proofErr w:type="spellEnd"/>
      <w:r w:rsidR="00FA19C5">
        <w:rPr>
          <w:szCs w:val="24"/>
        </w:rPr>
        <w:t xml:space="preserve"> </w:t>
      </w:r>
      <w:proofErr w:type="spellStart"/>
      <w:r w:rsidR="00FA19C5">
        <w:rPr>
          <w:szCs w:val="24"/>
        </w:rPr>
        <w:t>menggunakan</w:t>
      </w:r>
      <w:proofErr w:type="spellEnd"/>
      <w:r w:rsidR="00FA19C5">
        <w:rPr>
          <w:szCs w:val="24"/>
        </w:rPr>
        <w:t xml:space="preserve"> </w:t>
      </w:r>
      <w:proofErr w:type="spellStart"/>
      <w:r w:rsidR="00FA19C5">
        <w:rPr>
          <w:szCs w:val="24"/>
        </w:rPr>
        <w:t>digitalisasi</w:t>
      </w:r>
      <w:proofErr w:type="spellEnd"/>
      <w:r w:rsidR="00FA19C5">
        <w:rPr>
          <w:szCs w:val="24"/>
        </w:rPr>
        <w:t xml:space="preserve"> kata dan </w:t>
      </w:r>
      <w:proofErr w:type="spellStart"/>
      <w:r w:rsidR="00FA19C5">
        <w:rPr>
          <w:szCs w:val="24"/>
        </w:rPr>
        <w:t>menyamakan</w:t>
      </w:r>
      <w:proofErr w:type="spellEnd"/>
      <w:r w:rsidR="00FA19C5">
        <w:rPr>
          <w:szCs w:val="24"/>
        </w:rPr>
        <w:t xml:space="preserve"> </w:t>
      </w:r>
      <w:proofErr w:type="spellStart"/>
      <w:r w:rsidR="00FA19C5">
        <w:rPr>
          <w:szCs w:val="24"/>
        </w:rPr>
        <w:t>sinyal</w:t>
      </w:r>
      <w:proofErr w:type="spellEnd"/>
      <w:r w:rsidR="00FA19C5">
        <w:rPr>
          <w:szCs w:val="24"/>
        </w:rPr>
        <w:t xml:space="preserve"> digital </w:t>
      </w:r>
      <w:proofErr w:type="spellStart"/>
      <w:r w:rsidR="00FA19C5">
        <w:rPr>
          <w:szCs w:val="24"/>
        </w:rPr>
        <w:t>dengan</w:t>
      </w:r>
      <w:proofErr w:type="spellEnd"/>
      <w:r w:rsidR="00FA19C5">
        <w:rPr>
          <w:szCs w:val="24"/>
        </w:rPr>
        <w:t xml:space="preserve"> database yang </w:t>
      </w:r>
      <w:proofErr w:type="spellStart"/>
      <w:r w:rsidR="00FA19C5">
        <w:rPr>
          <w:szCs w:val="24"/>
        </w:rPr>
        <w:t>disimpan</w:t>
      </w:r>
      <w:proofErr w:type="spellEnd"/>
      <w:r w:rsidR="00FA19C5">
        <w:rPr>
          <w:szCs w:val="24"/>
        </w:rPr>
        <w:t xml:space="preserve"> di </w:t>
      </w:r>
      <w:proofErr w:type="spellStart"/>
      <w:r w:rsidR="00FA19C5">
        <w:rPr>
          <w:szCs w:val="24"/>
        </w:rPr>
        <w:t>perangkat</w:t>
      </w:r>
      <w:proofErr w:type="spellEnd"/>
      <w:r w:rsidR="00FA19C5">
        <w:rPr>
          <w:szCs w:val="24"/>
        </w:rPr>
        <w:t xml:space="preserve"> </w:t>
      </w:r>
      <w:proofErr w:type="spellStart"/>
      <w:r w:rsidR="00FA19C5">
        <w:rPr>
          <w:szCs w:val="24"/>
        </w:rPr>
        <w:t>atau</w:t>
      </w:r>
      <w:proofErr w:type="spellEnd"/>
      <w:r w:rsidR="00FA19C5">
        <w:rPr>
          <w:szCs w:val="24"/>
        </w:rPr>
        <w:t xml:space="preserve"> server. Kata-kata yang </w:t>
      </w:r>
      <w:proofErr w:type="spellStart"/>
      <w:r w:rsidR="00FA19C5">
        <w:rPr>
          <w:szCs w:val="24"/>
        </w:rPr>
        <w:t>diucapkan</w:t>
      </w:r>
      <w:proofErr w:type="spellEnd"/>
      <w:r w:rsidR="00FA19C5">
        <w:rPr>
          <w:szCs w:val="24"/>
        </w:rPr>
        <w:t xml:space="preserve"> </w:t>
      </w:r>
      <w:proofErr w:type="spellStart"/>
      <w:r w:rsidR="00FA19C5">
        <w:rPr>
          <w:szCs w:val="24"/>
        </w:rPr>
        <w:t>diidentifikasi</w:t>
      </w:r>
      <w:proofErr w:type="spellEnd"/>
      <w:r w:rsidR="00FA19C5">
        <w:rPr>
          <w:szCs w:val="24"/>
        </w:rPr>
        <w:t xml:space="preserve"> dan </w:t>
      </w:r>
      <w:proofErr w:type="spellStart"/>
      <w:r w:rsidR="00FA19C5">
        <w:rPr>
          <w:szCs w:val="24"/>
        </w:rPr>
        <w:t>kemudian</w:t>
      </w:r>
      <w:proofErr w:type="spellEnd"/>
      <w:r w:rsidR="00FA19C5">
        <w:rPr>
          <w:szCs w:val="24"/>
        </w:rPr>
        <w:t xml:space="preserve"> </w:t>
      </w:r>
      <w:proofErr w:type="spellStart"/>
      <w:r w:rsidR="00FA19C5">
        <w:rPr>
          <w:szCs w:val="24"/>
        </w:rPr>
        <w:t>diubah</w:t>
      </w:r>
      <w:proofErr w:type="spellEnd"/>
      <w:r w:rsidR="00FA19C5">
        <w:rPr>
          <w:szCs w:val="24"/>
        </w:rPr>
        <w:t xml:space="preserve"> </w:t>
      </w:r>
      <w:proofErr w:type="spellStart"/>
      <w:r w:rsidR="00FA19C5">
        <w:rPr>
          <w:szCs w:val="24"/>
        </w:rPr>
        <w:t>menjadi</w:t>
      </w:r>
      <w:proofErr w:type="spellEnd"/>
      <w:r w:rsidR="00FA19C5">
        <w:rPr>
          <w:szCs w:val="24"/>
        </w:rPr>
        <w:t xml:space="preserve"> </w:t>
      </w:r>
      <w:proofErr w:type="spellStart"/>
      <w:r w:rsidR="00FA19C5">
        <w:rPr>
          <w:szCs w:val="24"/>
        </w:rPr>
        <w:t>sinyal</w:t>
      </w:r>
      <w:proofErr w:type="spellEnd"/>
      <w:r w:rsidR="00FA19C5">
        <w:rPr>
          <w:szCs w:val="24"/>
        </w:rPr>
        <w:t xml:space="preserve"> digital </w:t>
      </w:r>
      <w:proofErr w:type="spellStart"/>
      <w:r w:rsidR="00FA19C5">
        <w:rPr>
          <w:szCs w:val="24"/>
        </w:rPr>
        <w:t>dengan</w:t>
      </w:r>
      <w:proofErr w:type="spellEnd"/>
      <w:r w:rsidR="00FA19C5">
        <w:rPr>
          <w:szCs w:val="24"/>
        </w:rPr>
        <w:t xml:space="preserve"> </w:t>
      </w:r>
      <w:proofErr w:type="spellStart"/>
      <w:r w:rsidR="00FA19C5">
        <w:rPr>
          <w:szCs w:val="24"/>
        </w:rPr>
        <w:t>mengubahnya</w:t>
      </w:r>
      <w:proofErr w:type="spellEnd"/>
      <w:r w:rsidR="00FA19C5">
        <w:rPr>
          <w:szCs w:val="24"/>
        </w:rPr>
        <w:t xml:space="preserve"> </w:t>
      </w:r>
      <w:proofErr w:type="spellStart"/>
      <w:r w:rsidR="00FA19C5">
        <w:rPr>
          <w:szCs w:val="24"/>
        </w:rPr>
        <w:t>gelombang</w:t>
      </w:r>
      <w:proofErr w:type="spellEnd"/>
      <w:r w:rsidR="00FA19C5">
        <w:rPr>
          <w:szCs w:val="24"/>
        </w:rPr>
        <w:t xml:space="preserve"> </w:t>
      </w:r>
      <w:proofErr w:type="spellStart"/>
      <w:r w:rsidR="00FA19C5">
        <w:rPr>
          <w:szCs w:val="24"/>
        </w:rPr>
        <w:t>suara</w:t>
      </w:r>
      <w:proofErr w:type="spellEnd"/>
      <w:r w:rsidR="00FA19C5">
        <w:rPr>
          <w:szCs w:val="24"/>
        </w:rPr>
        <w:t xml:space="preserve"> </w:t>
      </w:r>
      <w:proofErr w:type="spellStart"/>
      <w:r w:rsidR="00FA19C5">
        <w:rPr>
          <w:szCs w:val="24"/>
        </w:rPr>
        <w:t>menjadi</w:t>
      </w:r>
      <w:proofErr w:type="spellEnd"/>
      <w:r w:rsidR="00FA19C5">
        <w:rPr>
          <w:szCs w:val="24"/>
        </w:rPr>
        <w:t xml:space="preserve"> </w:t>
      </w:r>
      <w:proofErr w:type="spellStart"/>
      <w:r w:rsidR="00FA19C5">
        <w:rPr>
          <w:szCs w:val="24"/>
        </w:rPr>
        <w:t>satu</w:t>
      </w:r>
      <w:proofErr w:type="spellEnd"/>
      <w:r w:rsidR="00FA19C5">
        <w:rPr>
          <w:szCs w:val="24"/>
        </w:rPr>
        <w:t xml:space="preserve"> set </w:t>
      </w:r>
      <w:proofErr w:type="spellStart"/>
      <w:r w:rsidR="00FA19C5">
        <w:rPr>
          <w:szCs w:val="24"/>
        </w:rPr>
        <w:t>kode</w:t>
      </w:r>
      <w:proofErr w:type="spellEnd"/>
      <w:r w:rsidR="00FA19C5">
        <w:rPr>
          <w:szCs w:val="24"/>
        </w:rPr>
        <w:t xml:space="preserve"> yang </w:t>
      </w:r>
      <w:proofErr w:type="spellStart"/>
      <w:r w:rsidR="00FA19C5">
        <w:rPr>
          <w:szCs w:val="24"/>
        </w:rPr>
        <w:t>kemudian</w:t>
      </w:r>
      <w:proofErr w:type="spellEnd"/>
      <w:r w:rsidR="00FA19C5">
        <w:rPr>
          <w:szCs w:val="24"/>
        </w:rPr>
        <w:t xml:space="preserve"> </w:t>
      </w:r>
      <w:proofErr w:type="spellStart"/>
      <w:r w:rsidR="00FA19C5">
        <w:rPr>
          <w:szCs w:val="24"/>
        </w:rPr>
        <w:t>digunakan</w:t>
      </w:r>
      <w:proofErr w:type="spellEnd"/>
      <w:r w:rsidR="00FA19C5">
        <w:rPr>
          <w:szCs w:val="24"/>
        </w:rPr>
        <w:t xml:space="preserve"> </w:t>
      </w:r>
      <w:proofErr w:type="spellStart"/>
      <w:r w:rsidR="00FA19C5">
        <w:rPr>
          <w:szCs w:val="24"/>
        </w:rPr>
        <w:t>untuk</w:t>
      </w:r>
      <w:proofErr w:type="spellEnd"/>
      <w:r w:rsidR="00FA19C5">
        <w:rPr>
          <w:szCs w:val="24"/>
        </w:rPr>
        <w:t xml:space="preserve"> </w:t>
      </w:r>
      <w:proofErr w:type="spellStart"/>
      <w:r w:rsidR="00FA19C5">
        <w:rPr>
          <w:szCs w:val="24"/>
        </w:rPr>
        <w:t>mengidentifikasi</w:t>
      </w:r>
      <w:proofErr w:type="spellEnd"/>
      <w:r w:rsidR="00FA19C5">
        <w:rPr>
          <w:szCs w:val="24"/>
        </w:rPr>
        <w:t xml:space="preserve"> kata </w:t>
      </w:r>
      <w:proofErr w:type="spellStart"/>
      <w:r w:rsidR="00FA19C5">
        <w:rPr>
          <w:szCs w:val="24"/>
        </w:rPr>
        <w:t>atau</w:t>
      </w:r>
      <w:proofErr w:type="spellEnd"/>
      <w:r w:rsidR="00FA19C5">
        <w:rPr>
          <w:szCs w:val="24"/>
        </w:rPr>
        <w:t xml:space="preserve"> </w:t>
      </w:r>
      <w:proofErr w:type="spellStart"/>
      <w:r w:rsidR="00FA19C5">
        <w:rPr>
          <w:szCs w:val="24"/>
        </w:rPr>
        <w:t>frase</w:t>
      </w:r>
      <w:proofErr w:type="spellEnd"/>
      <w:r w:rsidR="00FA19C5">
        <w:rPr>
          <w:szCs w:val="24"/>
        </w:rPr>
        <w:t xml:space="preserve"> </w:t>
      </w:r>
      <w:proofErr w:type="spellStart"/>
      <w:r w:rsidR="00FA19C5">
        <w:rPr>
          <w:szCs w:val="24"/>
        </w:rPr>
        <w:t>tersebut</w:t>
      </w:r>
      <w:proofErr w:type="spellEnd"/>
      <w:r w:rsidR="00FA19C5">
        <w:rPr>
          <w:szCs w:val="24"/>
        </w:rPr>
        <w:t xml:space="preserve">. </w:t>
      </w:r>
      <w:proofErr w:type="spellStart"/>
      <w:r w:rsidR="00FA19C5">
        <w:rPr>
          <w:szCs w:val="24"/>
        </w:rPr>
        <w:t>Itu</w:t>
      </w:r>
      <w:proofErr w:type="spellEnd"/>
      <w:r w:rsidR="00FA19C5">
        <w:rPr>
          <w:szCs w:val="24"/>
        </w:rPr>
        <w:t xml:space="preserve"> Hasil </w:t>
      </w:r>
      <w:proofErr w:type="spellStart"/>
      <w:r w:rsidR="00FA19C5">
        <w:rPr>
          <w:szCs w:val="24"/>
        </w:rPr>
        <w:t>identifikasi</w:t>
      </w:r>
      <w:proofErr w:type="spellEnd"/>
      <w:r w:rsidR="00FA19C5">
        <w:rPr>
          <w:szCs w:val="24"/>
        </w:rPr>
        <w:t xml:space="preserve"> kata </w:t>
      </w:r>
      <w:proofErr w:type="spellStart"/>
      <w:r w:rsidR="00FA19C5">
        <w:rPr>
          <w:szCs w:val="24"/>
        </w:rPr>
        <w:t>atau</w:t>
      </w:r>
      <w:proofErr w:type="spellEnd"/>
      <w:r w:rsidR="00FA19C5">
        <w:rPr>
          <w:szCs w:val="24"/>
        </w:rPr>
        <w:t xml:space="preserve"> </w:t>
      </w:r>
      <w:proofErr w:type="spellStart"/>
      <w:r w:rsidR="00FA19C5">
        <w:rPr>
          <w:szCs w:val="24"/>
        </w:rPr>
        <w:lastRenderedPageBreak/>
        <w:t>kalimat</w:t>
      </w:r>
      <w:proofErr w:type="spellEnd"/>
      <w:r w:rsidR="00FA19C5">
        <w:rPr>
          <w:szCs w:val="24"/>
        </w:rPr>
        <w:t xml:space="preserve"> yang </w:t>
      </w:r>
      <w:proofErr w:type="spellStart"/>
      <w:r w:rsidR="00FA19C5">
        <w:rPr>
          <w:szCs w:val="24"/>
        </w:rPr>
        <w:t>diucapkan</w:t>
      </w:r>
      <w:proofErr w:type="spellEnd"/>
      <w:r w:rsidR="00FA19C5">
        <w:rPr>
          <w:szCs w:val="24"/>
        </w:rPr>
        <w:t xml:space="preserve"> </w:t>
      </w:r>
      <w:proofErr w:type="spellStart"/>
      <w:r w:rsidR="00FA19C5">
        <w:rPr>
          <w:szCs w:val="24"/>
        </w:rPr>
        <w:t>kemudian</w:t>
      </w:r>
      <w:proofErr w:type="spellEnd"/>
      <w:r w:rsidR="00FA19C5">
        <w:rPr>
          <w:szCs w:val="24"/>
        </w:rPr>
        <w:t xml:space="preserve"> </w:t>
      </w:r>
      <w:proofErr w:type="spellStart"/>
      <w:r w:rsidR="00FA19C5">
        <w:rPr>
          <w:szCs w:val="24"/>
        </w:rPr>
        <w:t>ditampilkan</w:t>
      </w:r>
      <w:proofErr w:type="spellEnd"/>
      <w:r w:rsidR="00FA19C5">
        <w:rPr>
          <w:szCs w:val="24"/>
        </w:rPr>
        <w:t xml:space="preserve"> </w:t>
      </w:r>
      <w:proofErr w:type="spellStart"/>
      <w:r w:rsidR="00FA19C5">
        <w:rPr>
          <w:szCs w:val="24"/>
        </w:rPr>
        <w:t>dalam</w:t>
      </w:r>
      <w:proofErr w:type="spellEnd"/>
      <w:r w:rsidR="00FA19C5">
        <w:rPr>
          <w:szCs w:val="24"/>
        </w:rPr>
        <w:t xml:space="preserve"> </w:t>
      </w:r>
      <w:proofErr w:type="spellStart"/>
      <w:r w:rsidR="00FA19C5">
        <w:rPr>
          <w:szCs w:val="24"/>
        </w:rPr>
        <w:t>bentuk</w:t>
      </w:r>
      <w:proofErr w:type="spellEnd"/>
      <w:r w:rsidR="00FA19C5">
        <w:rPr>
          <w:szCs w:val="24"/>
        </w:rPr>
        <w:t xml:space="preserve"> </w:t>
      </w:r>
      <w:proofErr w:type="spellStart"/>
      <w:r w:rsidR="00FA19C5">
        <w:rPr>
          <w:szCs w:val="24"/>
        </w:rPr>
        <w:t>teks</w:t>
      </w:r>
      <w:proofErr w:type="spellEnd"/>
      <w:r w:rsidR="00FA19C5">
        <w:rPr>
          <w:szCs w:val="24"/>
        </w:rPr>
        <w:t xml:space="preserve"> </w:t>
      </w:r>
      <w:proofErr w:type="spellStart"/>
      <w:r w:rsidR="00FA19C5">
        <w:rPr>
          <w:szCs w:val="24"/>
        </w:rPr>
        <w:t>atau</w:t>
      </w:r>
      <w:proofErr w:type="spellEnd"/>
      <w:r w:rsidR="00FA19C5">
        <w:rPr>
          <w:szCs w:val="24"/>
        </w:rPr>
        <w:t xml:space="preserve"> string yang </w:t>
      </w:r>
      <w:proofErr w:type="spellStart"/>
      <w:r w:rsidR="00FA19C5">
        <w:rPr>
          <w:szCs w:val="24"/>
        </w:rPr>
        <w:t>dapat</w:t>
      </w:r>
      <w:proofErr w:type="spellEnd"/>
      <w:r w:rsidR="00FA19C5">
        <w:rPr>
          <w:szCs w:val="24"/>
        </w:rPr>
        <w:t xml:space="preserve"> </w:t>
      </w:r>
      <w:proofErr w:type="spellStart"/>
      <w:r w:rsidR="00FA19C5">
        <w:rPr>
          <w:szCs w:val="24"/>
        </w:rPr>
        <w:t>dibaca</w:t>
      </w:r>
      <w:proofErr w:type="spellEnd"/>
      <w:r w:rsidR="00FA19C5">
        <w:rPr>
          <w:szCs w:val="24"/>
        </w:rPr>
        <w:t xml:space="preserve"> oleh </w:t>
      </w:r>
      <w:proofErr w:type="spellStart"/>
      <w:r w:rsidR="00FA19C5">
        <w:rPr>
          <w:szCs w:val="24"/>
        </w:rPr>
        <w:t>perangkat</w:t>
      </w:r>
      <w:proofErr w:type="spellEnd"/>
      <w:r w:rsidR="00FA19C5">
        <w:rPr>
          <w:szCs w:val="24"/>
        </w:rPr>
        <w:t xml:space="preserve"> </w:t>
      </w:r>
      <w:proofErr w:type="spellStart"/>
      <w:r w:rsidR="00FA19C5">
        <w:rPr>
          <w:szCs w:val="24"/>
        </w:rPr>
        <w:t>teknologi</w:t>
      </w:r>
      <w:proofErr w:type="spellEnd"/>
      <w:r w:rsidR="00C5296B">
        <w:rPr>
          <w:szCs w:val="24"/>
        </w:rPr>
        <w:fldChar w:fldCharType="begin" w:fldLock="1"/>
      </w:r>
      <w:r w:rsidR="008D6A98">
        <w:rPr>
          <w:szCs w:val="24"/>
        </w:rPr>
        <w:instrText>ADDIN CSL_CITATION {"citationItems":[{"id":"ITEM-1","itemData":{"DOI":"10.1088/1757-899X/434/1/012044","ISSN":"1757899X","abstract":"Memorizing Holy Quran or Tahfidz is important to worship for Muslim around the world. This research proposed a solution in memorizing and learning Holy Quran easily. To help in remembering the sentence of Holy Quran, Fisher-Yates Shuffle had implemented for randomization of the letter of the Holy Quran. In this research, the sound of Holy Quran had recorded and it was converted into Arabic text to recognize the character of text. Jaro-Winkler was used for text matching algorithm, and Google Speech API help to define speech recognition. The result showed that Fisher-Yates Shuffle Algorithm was successfully applied in randomization with 15 times of experiments. And also, Jaro-Winkler Distance algorithm had performed well as text matching between text from speech recognition and Holy Quran text. The result showed that the percentage of accuracy was around 91% and an average of matching time was 1.9 ms.","author":[{"dropping-particle":"","family":"Gerhana","given":"Y. A.","non-dropping-particle":"","parse-names":false,"suffix":""},{"dropping-particle":"","family":"Atmadja","given":"A. R.","non-dropping-particle":"","parse-names":false,"suffix":""},{"dropping-particle":"","family":"Maylawati","given":"D. S.","non-dropping-particle":"","parse-names":false,"suffix":""},{"dropping-particle":"","family":"Rahman","given":"A.","non-dropping-particle":"","parse-names":false,"suffix":""},{"dropping-particle":"","family":"Nufus","given":"K.","non-dropping-particle":"","parse-names":false,"suffix":""},{"dropping-particle":"","family":"Qodim","given":"H.","non-dropping-particle":"","parse-names":false,"suffix":""},{"dropping-particle":"","family":"Busr","given":"","non-dropping-particle":"","parse-names":false,"suffix":""},{"dropping-particle":"","family":"Ramdhani","given":"M. A.","non-dropping-particle":"","parse-names":false,"suffix":""}],"container-title":"IOP Conference Series: Materials Science and Engineering","id":"ITEM-1","issue":"1","issued":{"date-parts":[["2018"]]},"page":"0-9","title":"Computer speech recognition to text for recite Holy Quran","type":"article-journal","volume":"434"},"uris":["http://www.mendeley.com/documents/?uuid=d97014cd-af18-4dd7-8d54-f1d348b36d79"]}],"mendeley":{"formattedCitation":"[8]","plainTextFormattedCitation":"[8]","previouslyFormattedCitation":"[8]"},"properties":{"noteIndex":0},"schema":"https://github.com/citation-style-language/schema/raw/master/csl-citation.json"}</w:instrText>
      </w:r>
      <w:r w:rsidR="00C5296B">
        <w:rPr>
          <w:szCs w:val="24"/>
        </w:rPr>
        <w:fldChar w:fldCharType="separate"/>
      </w:r>
      <w:r w:rsidR="008D6A98" w:rsidRPr="008D6A98">
        <w:rPr>
          <w:noProof/>
          <w:szCs w:val="24"/>
        </w:rPr>
        <w:t>[8]</w:t>
      </w:r>
      <w:r w:rsidR="00C5296B">
        <w:rPr>
          <w:szCs w:val="24"/>
        </w:rPr>
        <w:fldChar w:fldCharType="end"/>
      </w:r>
      <w:r w:rsidR="00FA19C5">
        <w:rPr>
          <w:szCs w:val="24"/>
        </w:rPr>
        <w:t>.</w:t>
      </w:r>
    </w:p>
    <w:p w14:paraId="6FEAC151" w14:textId="3A0F8463" w:rsidR="00FA19C5" w:rsidRPr="00FA19C5" w:rsidRDefault="00AC6B7E" w:rsidP="00FA19C5">
      <w:pPr>
        <w:pStyle w:val="Heading3"/>
        <w:rPr>
          <w:b w:val="0"/>
          <w:bCs/>
          <w:sz w:val="24"/>
          <w:szCs w:val="24"/>
        </w:rPr>
      </w:pPr>
      <w:r w:rsidRPr="00FA19C5">
        <w:rPr>
          <w:b w:val="0"/>
          <w:bCs/>
          <w:sz w:val="24"/>
          <w:szCs w:val="24"/>
        </w:rPr>
        <w:t>2.2.2 Android</w:t>
      </w:r>
      <w:bookmarkEnd w:id="1"/>
    </w:p>
    <w:p w14:paraId="1C074221" w14:textId="6FA666BC" w:rsidR="00FA19C5" w:rsidRDefault="00FA19C5" w:rsidP="008268A3">
      <w:pPr>
        <w:ind w:firstLine="720"/>
        <w:jc w:val="both"/>
        <w:rPr>
          <w:szCs w:val="24"/>
        </w:rPr>
      </w:pPr>
      <w:bookmarkStart w:id="2" w:name="_Toc65964908"/>
      <w:r>
        <w:rPr>
          <w:rFonts w:eastAsia="SimSun"/>
          <w:i/>
          <w:iCs/>
          <w:szCs w:val="24"/>
          <w:lang w:bidi="ar"/>
        </w:rPr>
        <w:t xml:space="preserve">Android </w:t>
      </w:r>
      <w:proofErr w:type="spellStart"/>
      <w:r>
        <w:rPr>
          <w:rFonts w:eastAsia="SimSun"/>
          <w:szCs w:val="24"/>
          <w:lang w:bidi="ar"/>
        </w:rPr>
        <w:t>adalah</w:t>
      </w:r>
      <w:proofErr w:type="spellEnd"/>
      <w:r>
        <w:rPr>
          <w:rFonts w:eastAsia="SimSun"/>
          <w:szCs w:val="24"/>
          <w:lang w:bidi="ar"/>
        </w:rPr>
        <w:t xml:space="preserve"> </w:t>
      </w:r>
      <w:proofErr w:type="spellStart"/>
      <w:r>
        <w:rPr>
          <w:rFonts w:eastAsia="SimSun"/>
          <w:szCs w:val="24"/>
          <w:lang w:bidi="ar"/>
        </w:rPr>
        <w:t>sekumpulan</w:t>
      </w:r>
      <w:proofErr w:type="spellEnd"/>
      <w:r>
        <w:rPr>
          <w:rFonts w:eastAsia="SimSun"/>
          <w:szCs w:val="24"/>
          <w:lang w:bidi="ar"/>
        </w:rPr>
        <w:t xml:space="preserve"> </w:t>
      </w:r>
      <w:r>
        <w:rPr>
          <w:rFonts w:eastAsia="SimSun"/>
          <w:i/>
          <w:iCs/>
          <w:szCs w:val="24"/>
          <w:lang w:bidi="ar"/>
        </w:rPr>
        <w:t>software</w:t>
      </w:r>
      <w:r>
        <w:rPr>
          <w:rFonts w:eastAsia="SimSun"/>
          <w:szCs w:val="24"/>
          <w:lang w:bidi="ar"/>
        </w:rPr>
        <w:t xml:space="preserve"> yang </w:t>
      </w:r>
      <w:proofErr w:type="spellStart"/>
      <w:r>
        <w:rPr>
          <w:rFonts w:eastAsia="SimSun"/>
          <w:szCs w:val="24"/>
          <w:lang w:bidi="ar"/>
        </w:rPr>
        <w:t>ditujukan</w:t>
      </w:r>
      <w:proofErr w:type="spellEnd"/>
      <w:r>
        <w:rPr>
          <w:rFonts w:eastAsia="SimSun"/>
          <w:szCs w:val="24"/>
          <w:lang w:bidi="ar"/>
        </w:rPr>
        <w:t xml:space="preserve"> </w:t>
      </w:r>
      <w:proofErr w:type="spellStart"/>
      <w:r>
        <w:rPr>
          <w:rFonts w:eastAsia="SimSun"/>
          <w:szCs w:val="24"/>
          <w:lang w:bidi="ar"/>
        </w:rPr>
        <w:t>bagi</w:t>
      </w:r>
      <w:proofErr w:type="spellEnd"/>
      <w:r>
        <w:rPr>
          <w:rFonts w:eastAsia="SimSun"/>
          <w:szCs w:val="24"/>
          <w:lang w:bidi="ar"/>
        </w:rPr>
        <w:t xml:space="preserve"> </w:t>
      </w:r>
      <w:proofErr w:type="spellStart"/>
      <w:r>
        <w:rPr>
          <w:rFonts w:eastAsia="SimSun"/>
          <w:szCs w:val="24"/>
          <w:lang w:bidi="ar"/>
        </w:rPr>
        <w:t>perangkat</w:t>
      </w:r>
      <w:proofErr w:type="spellEnd"/>
      <w:r>
        <w:rPr>
          <w:rFonts w:eastAsia="SimSun"/>
          <w:szCs w:val="24"/>
          <w:lang w:bidi="ar"/>
        </w:rPr>
        <w:t xml:space="preserve"> </w:t>
      </w:r>
      <w:proofErr w:type="spellStart"/>
      <w:r>
        <w:rPr>
          <w:rFonts w:eastAsia="SimSun"/>
          <w:szCs w:val="24"/>
          <w:lang w:bidi="ar"/>
        </w:rPr>
        <w:t>bergerak</w:t>
      </w:r>
      <w:proofErr w:type="spellEnd"/>
      <w:r>
        <w:rPr>
          <w:rFonts w:eastAsia="SimSun"/>
          <w:szCs w:val="24"/>
          <w:lang w:bidi="ar"/>
        </w:rPr>
        <w:t xml:space="preserve"> </w:t>
      </w:r>
      <w:proofErr w:type="spellStart"/>
      <w:r>
        <w:rPr>
          <w:rFonts w:eastAsia="SimSun"/>
          <w:szCs w:val="24"/>
          <w:lang w:bidi="ar"/>
        </w:rPr>
        <w:t>mencakup</w:t>
      </w:r>
      <w:proofErr w:type="spellEnd"/>
      <w:r>
        <w:rPr>
          <w:rFonts w:eastAsia="SimSun"/>
          <w:szCs w:val="24"/>
          <w:lang w:bidi="ar"/>
        </w:rPr>
        <w:t xml:space="preserve"> </w:t>
      </w:r>
      <w:proofErr w:type="spellStart"/>
      <w:r>
        <w:rPr>
          <w:rFonts w:eastAsia="SimSun"/>
          <w:szCs w:val="24"/>
          <w:lang w:bidi="ar"/>
        </w:rPr>
        <w:t>sistem</w:t>
      </w:r>
      <w:proofErr w:type="spellEnd"/>
      <w:r>
        <w:rPr>
          <w:rFonts w:eastAsia="SimSun"/>
          <w:szCs w:val="24"/>
          <w:lang w:bidi="ar"/>
        </w:rPr>
        <w:t xml:space="preserve"> </w:t>
      </w:r>
      <w:proofErr w:type="spellStart"/>
      <w:r>
        <w:rPr>
          <w:rFonts w:eastAsia="SimSun"/>
          <w:szCs w:val="24"/>
          <w:lang w:bidi="ar"/>
        </w:rPr>
        <w:t>operasi</w:t>
      </w:r>
      <w:proofErr w:type="spellEnd"/>
      <w:r>
        <w:rPr>
          <w:rFonts w:eastAsia="SimSun"/>
          <w:szCs w:val="24"/>
          <w:lang w:bidi="ar"/>
        </w:rPr>
        <w:t xml:space="preserve">, </w:t>
      </w:r>
      <w:r>
        <w:rPr>
          <w:rFonts w:eastAsia="SimSun"/>
          <w:i/>
          <w:iCs/>
          <w:szCs w:val="24"/>
          <w:lang w:bidi="ar"/>
        </w:rPr>
        <w:t>middleware</w:t>
      </w:r>
      <w:r>
        <w:rPr>
          <w:rFonts w:eastAsia="SimSun"/>
          <w:szCs w:val="24"/>
          <w:lang w:bidi="ar"/>
        </w:rPr>
        <w:t xml:space="preserve">, dan </w:t>
      </w:r>
      <w:proofErr w:type="spellStart"/>
      <w:r>
        <w:rPr>
          <w:rFonts w:eastAsia="SimSun"/>
          <w:szCs w:val="24"/>
          <w:lang w:bidi="ar"/>
        </w:rPr>
        <w:t>aplikasi</w:t>
      </w:r>
      <w:proofErr w:type="spellEnd"/>
      <w:r>
        <w:rPr>
          <w:rFonts w:eastAsia="SimSun"/>
          <w:szCs w:val="24"/>
          <w:lang w:bidi="ar"/>
        </w:rPr>
        <w:t xml:space="preserve">. </w:t>
      </w:r>
      <w:r>
        <w:rPr>
          <w:rFonts w:eastAsia="SimSun"/>
          <w:i/>
          <w:iCs/>
          <w:szCs w:val="24"/>
          <w:lang w:bidi="ar"/>
        </w:rPr>
        <w:t xml:space="preserve">Android </w:t>
      </w:r>
      <w:proofErr w:type="spellStart"/>
      <w:r>
        <w:rPr>
          <w:rFonts w:eastAsia="SimSun"/>
          <w:szCs w:val="24"/>
          <w:lang w:bidi="ar"/>
        </w:rPr>
        <w:t>berjalan</w:t>
      </w:r>
      <w:proofErr w:type="spellEnd"/>
      <w:r>
        <w:rPr>
          <w:rFonts w:eastAsia="SimSun"/>
          <w:szCs w:val="24"/>
          <w:lang w:bidi="ar"/>
        </w:rPr>
        <w:t xml:space="preserve"> di </w:t>
      </w:r>
      <w:r>
        <w:rPr>
          <w:rFonts w:eastAsia="SimSun"/>
          <w:i/>
          <w:iCs/>
          <w:szCs w:val="24"/>
          <w:lang w:bidi="ar"/>
        </w:rPr>
        <w:t xml:space="preserve">Dalvik Virtual Machine </w:t>
      </w:r>
      <w:r>
        <w:rPr>
          <w:rFonts w:eastAsia="SimSun"/>
          <w:szCs w:val="24"/>
          <w:lang w:bidi="ar"/>
        </w:rPr>
        <w:t xml:space="preserve">(DVM) </w:t>
      </w:r>
      <w:proofErr w:type="spellStart"/>
      <w:r>
        <w:rPr>
          <w:rFonts w:eastAsia="SimSun"/>
          <w:szCs w:val="24"/>
          <w:lang w:bidi="ar"/>
        </w:rPr>
        <w:t>dimana</w:t>
      </w:r>
      <w:proofErr w:type="spellEnd"/>
      <w:r>
        <w:rPr>
          <w:rFonts w:eastAsia="SimSun"/>
          <w:szCs w:val="24"/>
          <w:lang w:bidi="ar"/>
        </w:rPr>
        <w:t xml:space="preserve"> </w:t>
      </w:r>
      <w:r>
        <w:rPr>
          <w:rFonts w:eastAsia="SimSun"/>
          <w:i/>
          <w:iCs/>
          <w:szCs w:val="24"/>
          <w:lang w:bidi="ar"/>
        </w:rPr>
        <w:t xml:space="preserve">Virtual Machine </w:t>
      </w:r>
      <w:proofErr w:type="spellStart"/>
      <w:r>
        <w:rPr>
          <w:rFonts w:eastAsia="SimSun"/>
          <w:szCs w:val="24"/>
          <w:lang w:bidi="ar"/>
        </w:rPr>
        <w:t>ini</w:t>
      </w:r>
      <w:proofErr w:type="spellEnd"/>
      <w:r>
        <w:rPr>
          <w:rFonts w:eastAsia="SimSun"/>
          <w:szCs w:val="24"/>
          <w:lang w:bidi="ar"/>
        </w:rPr>
        <w:t xml:space="preserve"> </w:t>
      </w:r>
      <w:proofErr w:type="spellStart"/>
      <w:r>
        <w:rPr>
          <w:rFonts w:eastAsia="SimSun"/>
          <w:szCs w:val="24"/>
          <w:lang w:bidi="ar"/>
        </w:rPr>
        <w:t>dirancang</w:t>
      </w:r>
      <w:proofErr w:type="spellEnd"/>
      <w:r>
        <w:rPr>
          <w:rFonts w:eastAsia="SimSun"/>
          <w:szCs w:val="24"/>
          <w:lang w:bidi="ar"/>
        </w:rPr>
        <w:t xml:space="preserve"> </w:t>
      </w:r>
      <w:proofErr w:type="spellStart"/>
      <w:r>
        <w:rPr>
          <w:rFonts w:eastAsia="SimSun"/>
          <w:szCs w:val="24"/>
          <w:lang w:bidi="ar"/>
        </w:rPr>
        <w:t>sebagai</w:t>
      </w:r>
      <w:proofErr w:type="spellEnd"/>
      <w:r>
        <w:rPr>
          <w:rFonts w:eastAsia="SimSun"/>
          <w:szCs w:val="24"/>
          <w:lang w:bidi="ar"/>
        </w:rPr>
        <w:t xml:space="preserve"> </w:t>
      </w:r>
      <w:r>
        <w:rPr>
          <w:rFonts w:eastAsia="SimSun"/>
          <w:i/>
          <w:iCs/>
          <w:szCs w:val="24"/>
          <w:lang w:bidi="ar"/>
        </w:rPr>
        <w:t xml:space="preserve">runtime environment </w:t>
      </w:r>
      <w:proofErr w:type="spellStart"/>
      <w:r>
        <w:rPr>
          <w:rFonts w:eastAsia="SimSun"/>
          <w:szCs w:val="24"/>
          <w:lang w:bidi="ar"/>
        </w:rPr>
        <w:t>untuk</w:t>
      </w:r>
      <w:proofErr w:type="spellEnd"/>
      <w:r>
        <w:rPr>
          <w:rFonts w:eastAsia="SimSun"/>
          <w:szCs w:val="24"/>
          <w:lang w:bidi="ar"/>
        </w:rPr>
        <w:t xml:space="preserve"> </w:t>
      </w:r>
      <w:proofErr w:type="spellStart"/>
      <w:r>
        <w:rPr>
          <w:rFonts w:eastAsia="SimSun"/>
          <w:szCs w:val="24"/>
          <w:lang w:bidi="ar"/>
        </w:rPr>
        <w:t>memastikan</w:t>
      </w:r>
      <w:proofErr w:type="spellEnd"/>
      <w:r>
        <w:rPr>
          <w:rFonts w:eastAsia="SimSun"/>
          <w:szCs w:val="24"/>
          <w:lang w:bidi="ar"/>
        </w:rPr>
        <w:t xml:space="preserve"> </w:t>
      </w:r>
      <w:proofErr w:type="spellStart"/>
      <w:r>
        <w:rPr>
          <w:rFonts w:eastAsia="SimSun"/>
          <w:szCs w:val="24"/>
          <w:lang w:bidi="ar"/>
        </w:rPr>
        <w:t>bahwa</w:t>
      </w:r>
      <w:proofErr w:type="spellEnd"/>
      <w:r>
        <w:rPr>
          <w:rFonts w:eastAsia="SimSun"/>
          <w:szCs w:val="24"/>
          <w:lang w:bidi="ar"/>
        </w:rPr>
        <w:t xml:space="preserve"> </w:t>
      </w:r>
      <w:proofErr w:type="spellStart"/>
      <w:r>
        <w:rPr>
          <w:rFonts w:eastAsia="SimSun"/>
          <w:szCs w:val="24"/>
          <w:lang w:bidi="ar"/>
        </w:rPr>
        <w:t>beberapa</w:t>
      </w:r>
      <w:proofErr w:type="spellEnd"/>
      <w:r>
        <w:rPr>
          <w:rFonts w:eastAsia="SimSun"/>
          <w:szCs w:val="24"/>
          <w:lang w:bidi="ar"/>
        </w:rPr>
        <w:t xml:space="preserve"> </w:t>
      </w:r>
      <w:proofErr w:type="spellStart"/>
      <w:r>
        <w:rPr>
          <w:rFonts w:eastAsia="SimSun"/>
          <w:szCs w:val="24"/>
          <w:lang w:bidi="ar"/>
        </w:rPr>
        <w:t>fitur</w:t>
      </w:r>
      <w:proofErr w:type="spellEnd"/>
      <w:r>
        <w:rPr>
          <w:rFonts w:eastAsia="SimSun"/>
          <w:szCs w:val="24"/>
          <w:lang w:bidi="ar"/>
        </w:rPr>
        <w:t xml:space="preserve"> </w:t>
      </w:r>
      <w:proofErr w:type="spellStart"/>
      <w:r>
        <w:rPr>
          <w:rFonts w:eastAsia="SimSun"/>
          <w:szCs w:val="24"/>
          <w:lang w:bidi="ar"/>
        </w:rPr>
        <w:t>berjalan</w:t>
      </w:r>
      <w:proofErr w:type="spellEnd"/>
      <w:r>
        <w:rPr>
          <w:rFonts w:eastAsia="SimSun"/>
          <w:szCs w:val="24"/>
          <w:lang w:bidi="ar"/>
        </w:rPr>
        <w:t xml:space="preserve"> </w:t>
      </w:r>
      <w:proofErr w:type="spellStart"/>
      <w:r>
        <w:rPr>
          <w:rFonts w:eastAsia="SimSun"/>
          <w:szCs w:val="24"/>
          <w:lang w:bidi="ar"/>
        </w:rPr>
        <w:t>lebih</w:t>
      </w:r>
      <w:proofErr w:type="spellEnd"/>
      <w:r>
        <w:rPr>
          <w:rFonts w:eastAsia="SimSun"/>
          <w:szCs w:val="24"/>
          <w:lang w:bidi="ar"/>
        </w:rPr>
        <w:t xml:space="preserve"> </w:t>
      </w:r>
      <w:proofErr w:type="spellStart"/>
      <w:r>
        <w:rPr>
          <w:rFonts w:eastAsia="SimSun"/>
          <w:szCs w:val="24"/>
          <w:lang w:bidi="ar"/>
        </w:rPr>
        <w:t>efisien</w:t>
      </w:r>
      <w:proofErr w:type="spellEnd"/>
      <w:r>
        <w:rPr>
          <w:rFonts w:eastAsia="SimSun"/>
          <w:szCs w:val="24"/>
          <w:lang w:bidi="ar"/>
        </w:rPr>
        <w:t xml:space="preserve"> pada </w:t>
      </w:r>
      <w:proofErr w:type="spellStart"/>
      <w:r>
        <w:rPr>
          <w:rFonts w:eastAsia="SimSun"/>
          <w:szCs w:val="24"/>
          <w:lang w:bidi="ar"/>
        </w:rPr>
        <w:t>perangkat</w:t>
      </w:r>
      <w:proofErr w:type="spellEnd"/>
      <w:r>
        <w:rPr>
          <w:rFonts w:eastAsia="SimSun"/>
          <w:szCs w:val="24"/>
          <w:lang w:bidi="ar"/>
        </w:rPr>
        <w:t xml:space="preserve"> </w:t>
      </w:r>
      <w:r>
        <w:rPr>
          <w:rFonts w:eastAsia="SimSun"/>
          <w:i/>
          <w:iCs/>
          <w:szCs w:val="24"/>
          <w:lang w:bidi="ar"/>
        </w:rPr>
        <w:t>mobile</w:t>
      </w:r>
      <w:r>
        <w:rPr>
          <w:rFonts w:eastAsia="SimSun"/>
          <w:szCs w:val="24"/>
          <w:lang w:bidi="ar"/>
        </w:rPr>
        <w:t xml:space="preserve">. </w:t>
      </w:r>
      <w:proofErr w:type="spellStart"/>
      <w:r>
        <w:rPr>
          <w:rFonts w:eastAsia="SimSun"/>
          <w:szCs w:val="24"/>
          <w:lang w:bidi="ar"/>
        </w:rPr>
        <w:t>Sistem</w:t>
      </w:r>
      <w:proofErr w:type="spellEnd"/>
      <w:r>
        <w:rPr>
          <w:rFonts w:eastAsia="SimSun"/>
          <w:szCs w:val="24"/>
          <w:lang w:bidi="ar"/>
        </w:rPr>
        <w:t xml:space="preserve"> </w:t>
      </w:r>
      <w:proofErr w:type="spellStart"/>
      <w:r>
        <w:rPr>
          <w:rFonts w:eastAsia="SimSun"/>
          <w:szCs w:val="24"/>
          <w:lang w:bidi="ar"/>
        </w:rPr>
        <w:t>berbasis</w:t>
      </w:r>
      <w:proofErr w:type="spellEnd"/>
      <w:r>
        <w:rPr>
          <w:rFonts w:eastAsia="SimSun"/>
          <w:szCs w:val="24"/>
          <w:lang w:bidi="ar"/>
        </w:rPr>
        <w:t xml:space="preserve"> Linux </w:t>
      </w:r>
      <w:proofErr w:type="spellStart"/>
      <w:r>
        <w:rPr>
          <w:rFonts w:eastAsia="SimSun"/>
          <w:szCs w:val="24"/>
          <w:lang w:bidi="ar"/>
        </w:rPr>
        <w:t>ini</w:t>
      </w:r>
      <w:proofErr w:type="spellEnd"/>
      <w:r>
        <w:rPr>
          <w:rFonts w:eastAsia="SimSun"/>
          <w:szCs w:val="24"/>
          <w:lang w:bidi="ar"/>
        </w:rPr>
        <w:t xml:space="preserve"> </w:t>
      </w:r>
      <w:proofErr w:type="spellStart"/>
      <w:r>
        <w:rPr>
          <w:rFonts w:eastAsia="SimSun"/>
          <w:szCs w:val="24"/>
          <w:lang w:bidi="ar"/>
        </w:rPr>
        <w:t>memiliki</w:t>
      </w:r>
      <w:proofErr w:type="spellEnd"/>
      <w:r>
        <w:rPr>
          <w:rFonts w:eastAsia="SimSun"/>
          <w:szCs w:val="24"/>
          <w:lang w:bidi="ar"/>
        </w:rPr>
        <w:t xml:space="preserve"> </w:t>
      </w:r>
      <w:proofErr w:type="spellStart"/>
      <w:r>
        <w:rPr>
          <w:rFonts w:eastAsia="SimSun"/>
          <w:szCs w:val="24"/>
          <w:lang w:bidi="ar"/>
        </w:rPr>
        <w:t>kelebihan</w:t>
      </w:r>
      <w:proofErr w:type="spellEnd"/>
      <w:r>
        <w:rPr>
          <w:rFonts w:eastAsia="SimSun"/>
          <w:szCs w:val="24"/>
          <w:lang w:bidi="ar"/>
        </w:rPr>
        <w:t xml:space="preserve"> yang </w:t>
      </w:r>
      <w:proofErr w:type="spellStart"/>
      <w:r>
        <w:rPr>
          <w:rFonts w:eastAsia="SimSun"/>
          <w:szCs w:val="24"/>
          <w:lang w:bidi="ar"/>
        </w:rPr>
        <w:t>diantaranya</w:t>
      </w:r>
      <w:proofErr w:type="spellEnd"/>
      <w:r>
        <w:rPr>
          <w:rFonts w:eastAsia="SimSun"/>
          <w:szCs w:val="24"/>
          <w:lang w:bidi="ar"/>
        </w:rPr>
        <w:t xml:space="preserve"> </w:t>
      </w:r>
      <w:r>
        <w:rPr>
          <w:rFonts w:eastAsia="SimSun"/>
          <w:i/>
          <w:iCs/>
          <w:szCs w:val="24"/>
          <w:lang w:bidi="ar"/>
        </w:rPr>
        <w:t xml:space="preserve">user friendly, open source, up to date </w:t>
      </w:r>
      <w:r>
        <w:rPr>
          <w:rFonts w:eastAsia="SimSun"/>
          <w:szCs w:val="24"/>
          <w:lang w:bidi="ar"/>
        </w:rPr>
        <w:t>dan</w:t>
      </w:r>
      <w:r>
        <w:rPr>
          <w:rFonts w:eastAsia="SimSun"/>
          <w:i/>
          <w:iCs/>
          <w:szCs w:val="24"/>
          <w:lang w:bidi="ar"/>
        </w:rPr>
        <w:t xml:space="preserve"> widget</w:t>
      </w:r>
      <w:r>
        <w:rPr>
          <w:rFonts w:eastAsia="SimSun"/>
          <w:szCs w:val="24"/>
          <w:lang w:bidi="ar"/>
        </w:rPr>
        <w:t xml:space="preserve"> </w:t>
      </w:r>
      <w:r>
        <w:rPr>
          <w:rFonts w:eastAsia="SimSun"/>
          <w:color w:val="000000"/>
          <w:szCs w:val="24"/>
          <w:lang w:bidi="ar"/>
        </w:rPr>
        <w:t xml:space="preserve">yang </w:t>
      </w:r>
      <w:proofErr w:type="spellStart"/>
      <w:r>
        <w:rPr>
          <w:rFonts w:eastAsia="SimSun"/>
          <w:color w:val="000000"/>
          <w:szCs w:val="24"/>
          <w:lang w:bidi="ar"/>
        </w:rPr>
        <w:t>bisa</w:t>
      </w:r>
      <w:proofErr w:type="spellEnd"/>
      <w:r>
        <w:rPr>
          <w:rFonts w:eastAsia="SimSun"/>
          <w:color w:val="000000"/>
          <w:szCs w:val="24"/>
          <w:lang w:bidi="ar"/>
        </w:rPr>
        <w:t xml:space="preserve"> </w:t>
      </w:r>
      <w:proofErr w:type="spellStart"/>
      <w:r>
        <w:rPr>
          <w:rFonts w:eastAsia="SimSun"/>
          <w:color w:val="000000"/>
          <w:szCs w:val="24"/>
          <w:lang w:bidi="ar"/>
        </w:rPr>
        <w:t>diakses</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cepat</w:t>
      </w:r>
      <w:proofErr w:type="spellEnd"/>
      <w:r>
        <w:rPr>
          <w:rFonts w:eastAsia="SimSun"/>
          <w:color w:val="000000"/>
          <w:szCs w:val="24"/>
          <w:lang w:bidi="ar"/>
        </w:rPr>
        <w:t xml:space="preserve">. </w:t>
      </w:r>
      <w:proofErr w:type="spellStart"/>
      <w:r>
        <w:rPr>
          <w:rFonts w:eastAsia="SimSun"/>
          <w:color w:val="000000"/>
          <w:szCs w:val="24"/>
          <w:lang w:bidi="ar"/>
        </w:rPr>
        <w:t>Sehingga</w:t>
      </w:r>
      <w:proofErr w:type="spellEnd"/>
      <w:r>
        <w:rPr>
          <w:rFonts w:eastAsia="SimSun"/>
          <w:color w:val="000000"/>
          <w:szCs w:val="24"/>
          <w:lang w:bidi="ar"/>
        </w:rPr>
        <w:t xml:space="preserve">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disimpulkan</w:t>
      </w:r>
      <w:proofErr w:type="spellEnd"/>
      <w:r>
        <w:rPr>
          <w:rFonts w:eastAsia="SimSun"/>
          <w:color w:val="000000"/>
          <w:szCs w:val="24"/>
          <w:lang w:bidi="ar"/>
        </w:rPr>
        <w:t xml:space="preserve"> Android </w:t>
      </w:r>
      <w:proofErr w:type="spellStart"/>
      <w:r>
        <w:rPr>
          <w:rFonts w:eastAsia="SimSun"/>
          <w:color w:val="000000"/>
          <w:szCs w:val="24"/>
          <w:lang w:bidi="ar"/>
        </w:rPr>
        <w:t>menyediakan</w:t>
      </w:r>
      <w:proofErr w:type="spellEnd"/>
      <w:r>
        <w:rPr>
          <w:rFonts w:eastAsia="SimSun"/>
          <w:color w:val="000000"/>
          <w:szCs w:val="24"/>
          <w:lang w:bidi="ar"/>
        </w:rPr>
        <w:t xml:space="preserve"> </w:t>
      </w:r>
      <w:proofErr w:type="spellStart"/>
      <w:r>
        <w:rPr>
          <w:rFonts w:eastAsia="SimSun"/>
          <w:color w:val="000000"/>
          <w:szCs w:val="24"/>
          <w:lang w:bidi="ar"/>
        </w:rPr>
        <w:t>akses</w:t>
      </w:r>
      <w:proofErr w:type="spellEnd"/>
      <w:r>
        <w:rPr>
          <w:rFonts w:eastAsia="SimSun"/>
          <w:color w:val="000000"/>
          <w:szCs w:val="24"/>
          <w:lang w:bidi="ar"/>
        </w:rPr>
        <w:t xml:space="preserve"> yang </w:t>
      </w:r>
      <w:proofErr w:type="spellStart"/>
      <w:r>
        <w:rPr>
          <w:rFonts w:eastAsia="SimSun"/>
          <w:color w:val="000000"/>
          <w:szCs w:val="24"/>
          <w:lang w:bidi="ar"/>
        </w:rPr>
        <w:t>sangat</w:t>
      </w:r>
      <w:proofErr w:type="spellEnd"/>
      <w:r>
        <w:rPr>
          <w:rFonts w:eastAsia="SimSun"/>
          <w:color w:val="000000"/>
          <w:szCs w:val="24"/>
          <w:lang w:bidi="ar"/>
        </w:rPr>
        <w:t xml:space="preserve"> </w:t>
      </w:r>
      <w:proofErr w:type="spellStart"/>
      <w:r>
        <w:rPr>
          <w:rFonts w:eastAsia="SimSun"/>
          <w:color w:val="000000"/>
          <w:szCs w:val="24"/>
          <w:lang w:bidi="ar"/>
        </w:rPr>
        <w:t>luas</w:t>
      </w:r>
      <w:proofErr w:type="spellEnd"/>
      <w:r>
        <w:rPr>
          <w:rFonts w:eastAsia="SimSun"/>
          <w:color w:val="000000"/>
          <w:szCs w:val="24"/>
          <w:lang w:bidi="ar"/>
        </w:rPr>
        <w:t xml:space="preserve"> </w:t>
      </w:r>
      <w:proofErr w:type="spellStart"/>
      <w:r>
        <w:rPr>
          <w:rFonts w:eastAsia="SimSun"/>
          <w:color w:val="000000"/>
          <w:szCs w:val="24"/>
          <w:lang w:bidi="ar"/>
        </w:rPr>
        <w:t>bagi</w:t>
      </w:r>
      <w:proofErr w:type="spellEnd"/>
      <w:r>
        <w:rPr>
          <w:rFonts w:eastAsia="SimSun"/>
          <w:color w:val="000000"/>
          <w:szCs w:val="24"/>
          <w:lang w:bidi="ar"/>
        </w:rPr>
        <w:t xml:space="preserve"> </w:t>
      </w:r>
      <w:proofErr w:type="spellStart"/>
      <w:r>
        <w:rPr>
          <w:rFonts w:eastAsia="SimSun"/>
          <w:color w:val="000000"/>
          <w:szCs w:val="24"/>
          <w:lang w:bidi="ar"/>
        </w:rPr>
        <w:t>pengguna</w:t>
      </w:r>
      <w:proofErr w:type="spellEnd"/>
      <w:r>
        <w:rPr>
          <w:rFonts w:eastAsia="SimSun"/>
          <w:color w:val="000000"/>
          <w:szCs w:val="24"/>
          <w:lang w:bidi="ar"/>
        </w:rPr>
        <w:t xml:space="preserve"> </w:t>
      </w:r>
      <w:proofErr w:type="spellStart"/>
      <w:r>
        <w:rPr>
          <w:rFonts w:eastAsia="SimSun"/>
          <w:color w:val="000000"/>
          <w:szCs w:val="24"/>
          <w:lang w:bidi="ar"/>
        </w:rPr>
        <w:t>untuk</w:t>
      </w:r>
      <w:proofErr w:type="spellEnd"/>
      <w:r>
        <w:rPr>
          <w:rFonts w:eastAsia="SimSun"/>
          <w:color w:val="000000"/>
          <w:szCs w:val="24"/>
          <w:lang w:bidi="ar"/>
        </w:rPr>
        <w:t xml:space="preserve"> </w:t>
      </w:r>
      <w:proofErr w:type="spellStart"/>
      <w:r>
        <w:rPr>
          <w:rFonts w:eastAsia="SimSun"/>
          <w:color w:val="000000"/>
          <w:szCs w:val="24"/>
          <w:lang w:bidi="ar"/>
        </w:rPr>
        <w:t>menggunakan</w:t>
      </w:r>
      <w:proofErr w:type="spellEnd"/>
      <w:r>
        <w:rPr>
          <w:rFonts w:eastAsia="SimSun"/>
          <w:color w:val="000000"/>
          <w:szCs w:val="24"/>
          <w:lang w:bidi="ar"/>
        </w:rPr>
        <w:t xml:space="preserve"> library dan tools </w:t>
      </w:r>
      <w:proofErr w:type="spellStart"/>
      <w:r>
        <w:rPr>
          <w:rFonts w:eastAsia="SimSun"/>
          <w:color w:val="000000"/>
          <w:szCs w:val="24"/>
          <w:lang w:bidi="ar"/>
        </w:rPr>
        <w:t>dalam</w:t>
      </w:r>
      <w:proofErr w:type="spellEnd"/>
      <w:r>
        <w:rPr>
          <w:rFonts w:eastAsia="SimSun"/>
          <w:color w:val="000000"/>
          <w:szCs w:val="24"/>
          <w:lang w:bidi="ar"/>
        </w:rPr>
        <w:t xml:space="preserve"> </w:t>
      </w:r>
      <w:proofErr w:type="spellStart"/>
      <w:r>
        <w:rPr>
          <w:rFonts w:eastAsia="SimSun"/>
          <w:color w:val="000000"/>
          <w:szCs w:val="24"/>
          <w:lang w:bidi="ar"/>
        </w:rPr>
        <w:t>menggunakan</w:t>
      </w:r>
      <w:proofErr w:type="spellEnd"/>
      <w:r>
        <w:rPr>
          <w:rFonts w:eastAsia="SimSun"/>
          <w:color w:val="000000"/>
          <w:szCs w:val="24"/>
          <w:lang w:bidi="ar"/>
        </w:rPr>
        <w:t xml:space="preserve"> </w:t>
      </w:r>
      <w:proofErr w:type="spellStart"/>
      <w:proofErr w:type="gramStart"/>
      <w:r>
        <w:rPr>
          <w:rFonts w:eastAsia="SimSun"/>
          <w:color w:val="000000"/>
          <w:szCs w:val="24"/>
          <w:lang w:bidi="ar"/>
        </w:rPr>
        <w:t>aplikasi</w:t>
      </w:r>
      <w:proofErr w:type="spellEnd"/>
      <w:r>
        <w:rPr>
          <w:rFonts w:eastAsia="SimSun"/>
          <w:color w:val="000000"/>
          <w:szCs w:val="24"/>
          <w:lang w:bidi="ar"/>
        </w:rPr>
        <w:t xml:space="preserve">  yang</w:t>
      </w:r>
      <w:proofErr w:type="gramEnd"/>
      <w:r>
        <w:rPr>
          <w:rFonts w:eastAsia="SimSun"/>
          <w:color w:val="000000"/>
          <w:szCs w:val="24"/>
          <w:lang w:bidi="ar"/>
        </w:rPr>
        <w:t xml:space="preserve"> </w:t>
      </w:r>
      <w:proofErr w:type="spellStart"/>
      <w:r>
        <w:rPr>
          <w:rFonts w:eastAsia="SimSun"/>
          <w:color w:val="000000"/>
          <w:szCs w:val="24"/>
          <w:lang w:bidi="ar"/>
        </w:rPr>
        <w:t>lebih</w:t>
      </w:r>
      <w:proofErr w:type="spellEnd"/>
      <w:r>
        <w:rPr>
          <w:rFonts w:eastAsia="SimSun"/>
          <w:color w:val="000000"/>
          <w:szCs w:val="24"/>
          <w:lang w:bidi="ar"/>
        </w:rPr>
        <w:t xml:space="preserve"> </w:t>
      </w:r>
      <w:proofErr w:type="spellStart"/>
      <w:r>
        <w:rPr>
          <w:rFonts w:eastAsia="SimSun"/>
          <w:color w:val="000000"/>
          <w:szCs w:val="24"/>
          <w:lang w:bidi="ar"/>
        </w:rPr>
        <w:t>baik</w:t>
      </w:r>
      <w:proofErr w:type="spellEnd"/>
      <w:r>
        <w:rPr>
          <w:rFonts w:eastAsia="SimSun"/>
          <w:color w:val="000000"/>
          <w:szCs w:val="24"/>
          <w:lang w:bidi="ar"/>
        </w:rPr>
        <w:t xml:space="preserve">. </w:t>
      </w:r>
      <w:proofErr w:type="spellStart"/>
      <w:r>
        <w:rPr>
          <w:rFonts w:eastAsia="SimSun"/>
          <w:color w:val="000000"/>
          <w:szCs w:val="24"/>
          <w:lang w:bidi="ar"/>
        </w:rPr>
        <w:t>Sekumpulan</w:t>
      </w:r>
      <w:proofErr w:type="spellEnd"/>
      <w:r>
        <w:rPr>
          <w:rFonts w:eastAsia="SimSun"/>
          <w:color w:val="000000"/>
          <w:szCs w:val="24"/>
          <w:lang w:bidi="ar"/>
        </w:rPr>
        <w:t xml:space="preserve"> </w:t>
      </w:r>
      <w:proofErr w:type="spellStart"/>
      <w:r>
        <w:rPr>
          <w:rFonts w:eastAsia="SimSun"/>
          <w:color w:val="000000"/>
          <w:szCs w:val="24"/>
          <w:lang w:bidi="ar"/>
        </w:rPr>
        <w:t>toolsnya</w:t>
      </w:r>
      <w:proofErr w:type="spellEnd"/>
      <w:r>
        <w:rPr>
          <w:rFonts w:eastAsia="SimSun"/>
          <w:color w:val="000000"/>
          <w:szCs w:val="24"/>
          <w:lang w:bidi="ar"/>
        </w:rPr>
        <w:t xml:space="preserve">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digunakan</w:t>
      </w:r>
      <w:proofErr w:type="spellEnd"/>
      <w:r>
        <w:rPr>
          <w:rFonts w:eastAsia="SimSun"/>
          <w:color w:val="000000"/>
          <w:szCs w:val="24"/>
          <w:lang w:bidi="ar"/>
        </w:rPr>
        <w:t xml:space="preserve"> </w:t>
      </w:r>
      <w:proofErr w:type="spellStart"/>
      <w:r>
        <w:rPr>
          <w:rFonts w:eastAsia="SimSun"/>
          <w:color w:val="000000"/>
          <w:szCs w:val="24"/>
          <w:lang w:bidi="ar"/>
        </w:rPr>
        <w:t>sehingga</w:t>
      </w:r>
      <w:proofErr w:type="spellEnd"/>
      <w:r>
        <w:rPr>
          <w:rFonts w:eastAsia="SimSun"/>
          <w:color w:val="000000"/>
          <w:szCs w:val="24"/>
          <w:lang w:bidi="ar"/>
        </w:rPr>
        <w:t xml:space="preserve"> </w:t>
      </w:r>
      <w:proofErr w:type="spellStart"/>
      <w:r>
        <w:rPr>
          <w:rFonts w:eastAsia="SimSun"/>
          <w:color w:val="000000"/>
          <w:szCs w:val="24"/>
          <w:lang w:bidi="ar"/>
        </w:rPr>
        <w:t>membatu</w:t>
      </w:r>
      <w:proofErr w:type="spellEnd"/>
      <w:r>
        <w:rPr>
          <w:rFonts w:eastAsia="SimSun"/>
          <w:color w:val="000000"/>
          <w:szCs w:val="24"/>
          <w:lang w:bidi="ar"/>
        </w:rPr>
        <w:t xml:space="preserve"> para </w:t>
      </w:r>
      <w:proofErr w:type="spellStart"/>
      <w:r>
        <w:rPr>
          <w:rFonts w:eastAsia="SimSun"/>
          <w:color w:val="000000"/>
          <w:szCs w:val="24"/>
          <w:lang w:bidi="ar"/>
        </w:rPr>
        <w:t>pengembang</w:t>
      </w:r>
      <w:proofErr w:type="spellEnd"/>
      <w:r>
        <w:rPr>
          <w:rFonts w:eastAsia="SimSun"/>
          <w:color w:val="000000"/>
          <w:szCs w:val="24"/>
          <w:lang w:bidi="ar"/>
        </w:rPr>
        <w:t xml:space="preserve"> </w:t>
      </w:r>
      <w:proofErr w:type="spellStart"/>
      <w:r>
        <w:rPr>
          <w:rFonts w:eastAsia="SimSun"/>
          <w:color w:val="000000"/>
          <w:szCs w:val="24"/>
          <w:lang w:bidi="ar"/>
        </w:rPr>
        <w:t>untuk</w:t>
      </w:r>
      <w:proofErr w:type="spellEnd"/>
      <w:r>
        <w:rPr>
          <w:rFonts w:eastAsia="SimSun"/>
          <w:color w:val="000000"/>
          <w:szCs w:val="24"/>
          <w:lang w:bidi="ar"/>
        </w:rPr>
        <w:t xml:space="preserve"> </w:t>
      </w:r>
      <w:proofErr w:type="spellStart"/>
      <w:r>
        <w:rPr>
          <w:rFonts w:eastAsia="SimSun"/>
          <w:color w:val="000000"/>
          <w:szCs w:val="24"/>
          <w:lang w:bidi="ar"/>
        </w:rPr>
        <w:t>semakin</w:t>
      </w:r>
      <w:proofErr w:type="spellEnd"/>
      <w:r>
        <w:rPr>
          <w:rFonts w:eastAsia="SimSun"/>
          <w:color w:val="000000"/>
          <w:szCs w:val="24"/>
          <w:lang w:bidi="ar"/>
        </w:rPr>
        <w:t xml:space="preserve"> </w:t>
      </w:r>
      <w:proofErr w:type="spellStart"/>
      <w:r>
        <w:rPr>
          <w:rFonts w:eastAsia="SimSun"/>
          <w:color w:val="000000"/>
          <w:szCs w:val="24"/>
          <w:lang w:bidi="ar"/>
        </w:rPr>
        <w:t>produktif</w:t>
      </w:r>
      <w:proofErr w:type="spellEnd"/>
      <w:r>
        <w:rPr>
          <w:rFonts w:eastAsia="SimSun"/>
          <w:color w:val="000000"/>
          <w:szCs w:val="24"/>
          <w:lang w:bidi="ar"/>
        </w:rPr>
        <w:t xml:space="preserve"> pada </w:t>
      </w:r>
      <w:proofErr w:type="spellStart"/>
      <w:r>
        <w:rPr>
          <w:rFonts w:eastAsia="SimSun"/>
          <w:color w:val="000000"/>
          <w:szCs w:val="24"/>
          <w:lang w:bidi="ar"/>
        </w:rPr>
        <w:t>saat</w:t>
      </w:r>
      <w:proofErr w:type="spellEnd"/>
      <w:r>
        <w:rPr>
          <w:rFonts w:eastAsia="SimSun"/>
          <w:color w:val="000000"/>
          <w:szCs w:val="24"/>
          <w:lang w:bidi="ar"/>
        </w:rPr>
        <w:t xml:space="preserve"> </w:t>
      </w:r>
      <w:proofErr w:type="spellStart"/>
      <w:r>
        <w:rPr>
          <w:rFonts w:eastAsia="SimSun"/>
          <w:color w:val="000000"/>
          <w:szCs w:val="24"/>
          <w:lang w:bidi="ar"/>
        </w:rPr>
        <w:t>membangun</w:t>
      </w:r>
      <w:proofErr w:type="spellEnd"/>
      <w:r>
        <w:rPr>
          <w:rFonts w:eastAsia="SimSun"/>
          <w:color w:val="000000"/>
          <w:szCs w:val="24"/>
          <w:lang w:bidi="ar"/>
        </w:rPr>
        <w:t xml:space="preserve"> </w:t>
      </w:r>
      <w:proofErr w:type="spellStart"/>
      <w:r>
        <w:rPr>
          <w:rFonts w:eastAsia="SimSun"/>
          <w:color w:val="000000"/>
          <w:szCs w:val="24"/>
          <w:lang w:bidi="ar"/>
        </w:rPr>
        <w:t>aplikasi</w:t>
      </w:r>
      <w:proofErr w:type="spellEnd"/>
      <w:r w:rsidR="008D6A98">
        <w:rPr>
          <w:rFonts w:eastAsia="SimSun"/>
          <w:color w:val="000000"/>
          <w:szCs w:val="24"/>
          <w:lang w:bidi="ar"/>
        </w:rPr>
        <w:fldChar w:fldCharType="begin" w:fldLock="1"/>
      </w:r>
      <w:r w:rsidR="008D6A98">
        <w:rPr>
          <w:rFonts w:eastAsia="SimSun"/>
          <w:color w:val="000000"/>
          <w:szCs w:val="24"/>
          <w:lang w:bidi="ar"/>
        </w:rPr>
        <w:instrText>ADDIN CSL_CITATION {"citationItems":[{"id":"ITEM-1","itemData":{"DOI":"10.29207/resti.v2i1.285","ISSN":"2580-0760","abstract":"Al-Qur’an is a scripture which contains the saying of Allah Subhanahu Wa Ta’aala and was revealed to Prophet Muhammad. The 30th juz is the juz that exists in the Al-Qur’an. When studying how to read Al-Qur’an well, the first thing that is learned is reading and memorizing surahs in the 30th juz. Nevertheless, there is a problem in remembering or knowing the surah name and the verse which are in the 30th juz. An android application was developed in order to recognize the surah names in the 30th juz by utilizing speech recognition technology to overcome that problem. Markov Model (Markov Chain) algorithm was implemented in this application. This algorithm will process user’s speech and compute probability of the surah name that was spoken. Speech detection testing gave result that the highest accuracy of application in recognizing the speeches was in the environment without noise with the accuracy of 100% in the most ideal distance is 50 cm for male and for female user. Based on the blackbox testing result, all functionalities of the application have functionated well. Control flow testing gave result that the value is 7 which indicates that the code is simple and well written. 87,74% respondents answered, by filling up the questionnaires, that the application is useful in order to make user knows better about the surah names in the 30th juz.","author":[{"dropping-particle":"","family":"Rahmantara","given":"Dhimas Sena","non-dropping-particle":"","parse-names":false,"suffix":""},{"dropping-particle":"","family":"Wardhani","given":"Kartina Diah Kesuma","non-dropping-particle":"","parse-names":false,"suffix":""},{"dropping-particle":"","family":"Saf","given":"Maksum Ro’is Adin","non-dropping-particle":"","parse-names":false,"suffix":""}],"container-title":"Jurnal RESTI (Rekayasa Sistem dan Teknologi Informasi)","id":"ITEM-1","issue":"1","issued":{"date-parts":[["2018"]]},"page":"345-353","title":"Aplikasi Pengenalan Nama Surah pada Juz ke 30 Kitab Suci Al-Qur’an Menggunakan Speech Recognition","type":"article-journal","volume":"2"},"uris":["http://www.mendeley.com/documents/?uuid=7aca5fc3-44a5-452d-b978-b4c0c17cdfb5"]}],"mendeley":{"formattedCitation":"[1]","plainTextFormattedCitation":"[1]","previouslyFormattedCitation":"[1]"},"properties":{"noteIndex":0},"schema":"https://github.com/citation-style-language/schema/raw/master/csl-citation.json"}</w:instrText>
      </w:r>
      <w:r w:rsidR="008D6A98">
        <w:rPr>
          <w:rFonts w:eastAsia="SimSun"/>
          <w:color w:val="000000"/>
          <w:szCs w:val="24"/>
          <w:lang w:bidi="ar"/>
        </w:rPr>
        <w:fldChar w:fldCharType="separate"/>
      </w:r>
      <w:r w:rsidR="008D6A98" w:rsidRPr="008D6A98">
        <w:rPr>
          <w:rFonts w:eastAsia="SimSun"/>
          <w:noProof/>
          <w:color w:val="000000"/>
          <w:szCs w:val="24"/>
          <w:lang w:bidi="ar"/>
        </w:rPr>
        <w:t>[1]</w:t>
      </w:r>
      <w:r w:rsidR="008D6A98">
        <w:rPr>
          <w:rFonts w:eastAsia="SimSun"/>
          <w:color w:val="000000"/>
          <w:szCs w:val="24"/>
          <w:lang w:bidi="ar"/>
        </w:rPr>
        <w:fldChar w:fldCharType="end"/>
      </w:r>
      <w:r>
        <w:rPr>
          <w:rFonts w:eastAsia="SimSun"/>
          <w:color w:val="000000"/>
          <w:szCs w:val="24"/>
          <w:lang w:bidi="ar"/>
        </w:rPr>
        <w:t>.</w:t>
      </w:r>
    </w:p>
    <w:p w14:paraId="5D80AFA6" w14:textId="53D94F73" w:rsidR="00E505F4" w:rsidRDefault="00AC6B7E" w:rsidP="00FA19C5">
      <w:pPr>
        <w:pStyle w:val="Heading3"/>
        <w:rPr>
          <w:b w:val="0"/>
          <w:bCs/>
          <w:sz w:val="24"/>
          <w:szCs w:val="24"/>
        </w:rPr>
      </w:pPr>
      <w:r>
        <w:rPr>
          <w:b w:val="0"/>
          <w:bCs/>
          <w:sz w:val="24"/>
          <w:szCs w:val="24"/>
        </w:rPr>
        <w:t>2.2.3 Android Studio</w:t>
      </w:r>
      <w:bookmarkEnd w:id="2"/>
    </w:p>
    <w:p w14:paraId="2CDF4DF8" w14:textId="10225C42" w:rsidR="00FA19C5" w:rsidRDefault="00FA19C5" w:rsidP="00FA19C5">
      <w:pPr>
        <w:jc w:val="both"/>
        <w:rPr>
          <w:szCs w:val="24"/>
        </w:rPr>
      </w:pPr>
      <w:bookmarkStart w:id="3" w:name="_Toc65964909"/>
      <w:r>
        <w:rPr>
          <w:szCs w:val="24"/>
        </w:rPr>
        <w:tab/>
        <w:t xml:space="preserve">Android Studio </w:t>
      </w:r>
      <w:proofErr w:type="spellStart"/>
      <w:r>
        <w:rPr>
          <w:szCs w:val="24"/>
        </w:rPr>
        <w:t>adalah</w:t>
      </w:r>
      <w:proofErr w:type="spellEnd"/>
      <w:r>
        <w:rPr>
          <w:szCs w:val="24"/>
        </w:rPr>
        <w:t xml:space="preserve"> </w:t>
      </w:r>
      <w:proofErr w:type="spellStart"/>
      <w:r>
        <w:rPr>
          <w:szCs w:val="24"/>
        </w:rPr>
        <w:t>bagian</w:t>
      </w:r>
      <w:proofErr w:type="spellEnd"/>
      <w:r>
        <w:rPr>
          <w:szCs w:val="24"/>
        </w:rPr>
        <w:t xml:space="preserve"> </w:t>
      </w:r>
      <w:proofErr w:type="spellStart"/>
      <w:r>
        <w:rPr>
          <w:szCs w:val="24"/>
        </w:rPr>
        <w:t>dari</w:t>
      </w:r>
      <w:proofErr w:type="spellEnd"/>
      <w:r>
        <w:rPr>
          <w:i/>
          <w:iCs/>
          <w:szCs w:val="24"/>
        </w:rPr>
        <w:t xml:space="preserve"> Integrated Development Environment (IDE)</w:t>
      </w:r>
      <w:r>
        <w:rPr>
          <w:szCs w:val="24"/>
        </w:rPr>
        <w:t xml:space="preserve"> </w:t>
      </w:r>
      <w:proofErr w:type="spellStart"/>
      <w:r>
        <w:rPr>
          <w:szCs w:val="24"/>
        </w:rPr>
        <w:t>khusu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evelop</w:t>
      </w:r>
      <w:proofErr w:type="spellEnd"/>
      <w:r>
        <w:rPr>
          <w:szCs w:val="24"/>
        </w:rPr>
        <w:t xml:space="preserve"> </w:t>
      </w:r>
      <w:proofErr w:type="spellStart"/>
      <w:r>
        <w:rPr>
          <w:szCs w:val="24"/>
        </w:rPr>
        <w:t>Aplikasi</w:t>
      </w:r>
      <w:proofErr w:type="spellEnd"/>
      <w:r>
        <w:rPr>
          <w:szCs w:val="24"/>
        </w:rPr>
        <w:t xml:space="preserve"> yang </w:t>
      </w:r>
      <w:proofErr w:type="spellStart"/>
      <w:r>
        <w:rPr>
          <w:szCs w:val="24"/>
        </w:rPr>
        <w:t>bisa</w:t>
      </w:r>
      <w:proofErr w:type="spellEnd"/>
      <w:r>
        <w:rPr>
          <w:szCs w:val="24"/>
        </w:rPr>
        <w:t xml:space="preserve"> </w:t>
      </w:r>
      <w:proofErr w:type="spellStart"/>
      <w:r>
        <w:rPr>
          <w:szCs w:val="24"/>
        </w:rPr>
        <w:t>berjalan</w:t>
      </w:r>
      <w:proofErr w:type="spellEnd"/>
      <w:r>
        <w:rPr>
          <w:szCs w:val="24"/>
        </w:rPr>
        <w:t xml:space="preserve"> pada platform android. Android Studio </w:t>
      </w:r>
      <w:proofErr w:type="spellStart"/>
      <w:r>
        <w:rPr>
          <w:szCs w:val="24"/>
        </w:rPr>
        <w:t>sendiri</w:t>
      </w:r>
      <w:proofErr w:type="spellEnd"/>
      <w:r>
        <w:rPr>
          <w:szCs w:val="24"/>
        </w:rPr>
        <w:t xml:space="preserve"> </w:t>
      </w:r>
      <w:proofErr w:type="spellStart"/>
      <w:r>
        <w:rPr>
          <w:szCs w:val="24"/>
        </w:rPr>
        <w:t>berbasis</w:t>
      </w:r>
      <w:proofErr w:type="spellEnd"/>
      <w:r>
        <w:rPr>
          <w:szCs w:val="24"/>
        </w:rPr>
        <w:t xml:space="preserve"> pada </w:t>
      </w:r>
      <w:r>
        <w:rPr>
          <w:i/>
          <w:iCs/>
          <w:szCs w:val="24"/>
        </w:rPr>
        <w:t>IntelliJ IDEA</w:t>
      </w:r>
      <w:r>
        <w:rPr>
          <w:szCs w:val="24"/>
        </w:rPr>
        <w:t xml:space="preserve">, </w:t>
      </w:r>
      <w:proofErr w:type="spellStart"/>
      <w:r>
        <w:rPr>
          <w:szCs w:val="24"/>
        </w:rPr>
        <w:t>yaitu</w:t>
      </w:r>
      <w:proofErr w:type="spellEnd"/>
      <w:r>
        <w:rPr>
          <w:szCs w:val="24"/>
        </w:rPr>
        <w:t xml:space="preserve"> </w:t>
      </w:r>
      <w:proofErr w:type="spellStart"/>
      <w:r>
        <w:rPr>
          <w:szCs w:val="24"/>
        </w:rPr>
        <w:t>sebuah</w:t>
      </w:r>
      <w:proofErr w:type="spellEnd"/>
      <w:r>
        <w:rPr>
          <w:szCs w:val="24"/>
        </w:rPr>
        <w:t xml:space="preserve"> </w:t>
      </w:r>
      <w:r>
        <w:rPr>
          <w:i/>
          <w:iCs/>
          <w:szCs w:val="24"/>
        </w:rPr>
        <w:t xml:space="preserve">IDE </w:t>
      </w:r>
      <w:proofErr w:type="spellStart"/>
      <w:r>
        <w:rPr>
          <w:szCs w:val="24"/>
        </w:rPr>
        <w:t>untuk</w:t>
      </w:r>
      <w:proofErr w:type="spellEnd"/>
      <w:r>
        <w:rPr>
          <w:szCs w:val="24"/>
        </w:rPr>
        <w:t xml:space="preserve"> </w:t>
      </w:r>
      <w:proofErr w:type="spellStart"/>
      <w:r>
        <w:rPr>
          <w:szCs w:val="24"/>
        </w:rPr>
        <w:t>bahasa</w:t>
      </w:r>
      <w:proofErr w:type="spellEnd"/>
      <w:r>
        <w:rPr>
          <w:szCs w:val="24"/>
        </w:rPr>
        <w:t xml:space="preserve"> </w:t>
      </w:r>
      <w:proofErr w:type="spellStart"/>
      <w:r>
        <w:rPr>
          <w:szCs w:val="24"/>
        </w:rPr>
        <w:t>pemrograman</w:t>
      </w:r>
      <w:proofErr w:type="spellEnd"/>
      <w:r>
        <w:rPr>
          <w:szCs w:val="24"/>
        </w:rPr>
        <w:t xml:space="preserve"> JAVA. Bahasa </w:t>
      </w:r>
      <w:proofErr w:type="spellStart"/>
      <w:r>
        <w:rPr>
          <w:szCs w:val="24"/>
        </w:rPr>
        <w:t>pemrograman</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adalah</w:t>
      </w:r>
      <w:proofErr w:type="spellEnd"/>
      <w:r>
        <w:rPr>
          <w:szCs w:val="24"/>
        </w:rPr>
        <w:t xml:space="preserve"> </w:t>
      </w:r>
      <w:r>
        <w:rPr>
          <w:i/>
          <w:iCs/>
          <w:szCs w:val="24"/>
        </w:rPr>
        <w:t>JAVA</w:t>
      </w:r>
      <w:r>
        <w:rPr>
          <w:szCs w:val="24"/>
        </w:rPr>
        <w:t xml:space="preserve">, </w:t>
      </w:r>
      <w:proofErr w:type="spellStart"/>
      <w:r>
        <w:rPr>
          <w:szCs w:val="24"/>
        </w:rPr>
        <w:t>sedang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tampilan</w:t>
      </w:r>
      <w:proofErr w:type="spellEnd"/>
      <w:r>
        <w:rPr>
          <w:szCs w:val="24"/>
        </w:rPr>
        <w:t xml:space="preserve"> </w:t>
      </w:r>
      <w:proofErr w:type="spellStart"/>
      <w:r>
        <w:rPr>
          <w:szCs w:val="24"/>
        </w:rPr>
        <w:t>atau</w:t>
      </w:r>
      <w:proofErr w:type="spellEnd"/>
      <w:r>
        <w:rPr>
          <w:szCs w:val="24"/>
        </w:rPr>
        <w:t xml:space="preserve"> layout </w:t>
      </w:r>
      <w:proofErr w:type="spellStart"/>
      <w:r>
        <w:rPr>
          <w:szCs w:val="24"/>
        </w:rPr>
        <w:t>dengan</w:t>
      </w:r>
      <w:proofErr w:type="spellEnd"/>
      <w:r>
        <w:rPr>
          <w:i/>
          <w:iCs/>
          <w:szCs w:val="24"/>
        </w:rPr>
        <w:t xml:space="preserve"> XML</w:t>
      </w:r>
      <w:r>
        <w:rPr>
          <w:szCs w:val="24"/>
        </w:rPr>
        <w:t xml:space="preserve">. </w:t>
      </w:r>
      <w:proofErr w:type="spellStart"/>
      <w:r>
        <w:rPr>
          <w:szCs w:val="24"/>
        </w:rPr>
        <w:t>Terintegrasi</w:t>
      </w:r>
      <w:proofErr w:type="spellEnd"/>
      <w:r>
        <w:rPr>
          <w:szCs w:val="24"/>
        </w:rPr>
        <w:t xml:space="preserve"> </w:t>
      </w:r>
      <w:proofErr w:type="spellStart"/>
      <w:r>
        <w:rPr>
          <w:szCs w:val="24"/>
        </w:rPr>
        <w:t>dengan</w:t>
      </w:r>
      <w:proofErr w:type="spellEnd"/>
      <w:r>
        <w:rPr>
          <w:szCs w:val="24"/>
        </w:rPr>
        <w:t xml:space="preserve"> </w:t>
      </w:r>
      <w:r>
        <w:rPr>
          <w:i/>
          <w:iCs/>
          <w:szCs w:val="24"/>
        </w:rPr>
        <w:t>Android Software Development Kit (SDK)</w:t>
      </w:r>
      <w:r>
        <w:rPr>
          <w:szCs w:val="24"/>
        </w:rPr>
        <w:t xml:space="preserve"> </w:t>
      </w:r>
      <w:proofErr w:type="spellStart"/>
      <w:r>
        <w:rPr>
          <w:szCs w:val="24"/>
        </w:rPr>
        <w:t>untuk</w:t>
      </w:r>
      <w:proofErr w:type="spellEnd"/>
      <w:r>
        <w:rPr>
          <w:szCs w:val="24"/>
        </w:rPr>
        <w:t xml:space="preserve"> </w:t>
      </w:r>
      <w:proofErr w:type="spellStart"/>
      <w:r>
        <w:rPr>
          <w:szCs w:val="24"/>
        </w:rPr>
        <w:t>pengembangan</w:t>
      </w:r>
      <w:proofErr w:type="spellEnd"/>
      <w:r>
        <w:rPr>
          <w:szCs w:val="24"/>
        </w:rPr>
        <w:t xml:space="preserve"> </w:t>
      </w:r>
      <w:proofErr w:type="spellStart"/>
      <w:r>
        <w:rPr>
          <w:szCs w:val="24"/>
        </w:rPr>
        <w:t>ke</w:t>
      </w:r>
      <w:proofErr w:type="spellEnd"/>
      <w:r>
        <w:rPr>
          <w:szCs w:val="24"/>
        </w:rPr>
        <w:t xml:space="preserve"> </w:t>
      </w:r>
      <w:proofErr w:type="spellStart"/>
      <w:r>
        <w:rPr>
          <w:szCs w:val="24"/>
        </w:rPr>
        <w:t>perangkat</w:t>
      </w:r>
      <w:proofErr w:type="spellEnd"/>
      <w:r>
        <w:rPr>
          <w:szCs w:val="24"/>
        </w:rPr>
        <w:t xml:space="preserve"> </w:t>
      </w:r>
      <w:proofErr w:type="spellStart"/>
      <w:r>
        <w:rPr>
          <w:szCs w:val="24"/>
        </w:rPr>
        <w:t>andorid</w:t>
      </w:r>
      <w:proofErr w:type="spellEnd"/>
      <w:r w:rsidR="008D6A98">
        <w:rPr>
          <w:szCs w:val="24"/>
        </w:rPr>
        <w:fldChar w:fldCharType="begin" w:fldLock="1"/>
      </w:r>
      <w:r w:rsidR="008D6A98">
        <w:rPr>
          <w:szCs w:val="24"/>
        </w:rPr>
        <w:instrText>ADDIN CSL_CITATION {"citationItems":[{"id":"ITEM-1","itemData":{"DOI":"10.12962/j23373539.v5i1.14511","ISSN":"2301-9271","abstract":"Bagi setiap orang yang baru mengunjungi ITS, sebagian besar akan kesulitan mencari tempat yang ada di ITS. Dengan bantuan rambu-rambu yang ada di ITS dan aplikasi maps yang sekarang ada, masih belum menyelesaikan permasalahan. Oleh karena itu, perlu dibuat sebuah aplikasi yang lebih dapat membantu pengunjung untuk menemukan tempat di ITS. Salah satu teknologi yang sedang berkembang saat ini adalah teknologi augmented reality. Augmented reality merupakan teknologi di mana memungkinkan pengguna untuk berinteraksi dengan objek dunia maya yang diproyeksikan pada dunia ny","author":[{"dropping-particle":"","family":"Fikri","given":"Imaduddin","non-dropping-particle":"Al","parse-names":false,"suffix":""}],"container-title":"Jurnal Teknik ITS","id":"ITEM-1","issue":"1","issued":{"date-parts":[["2016"]]},"note":"[1] I. Al Fikri, “Aplikasi Navigasi Berbasis Perangkat Bergerak dengan Menggunakan Platform Wikitude untuk Studi Kasus Lingkungan ITS,” J. Tek. ITS, vol. 5, no. 1, pp. 48–51, 2016, doi: 10.12962/j23373539.v5i1.14511.","page":"48-51","title":"Aplikasi Navigasi Berbasis Perangkat Bergerak dengan Menggunakan Platform Wikitude untuk Studi Kasus Lingkungan ITS","type":"article-journal","volume":"5"},"uris":["http://www.mendeley.com/documents/?uuid=e28fa72f-487e-4a58-bf04-8e3c3aeab285"]}],"mendeley":{"formattedCitation":"[9]","plainTextFormattedCitation":"[9]","previouslyFormattedCitation":"[9]"},"properties":{"noteIndex":0},"schema":"https://github.com/citation-style-language/schema/raw/master/csl-citation.json"}</w:instrText>
      </w:r>
      <w:r w:rsidR="008D6A98">
        <w:rPr>
          <w:szCs w:val="24"/>
        </w:rPr>
        <w:fldChar w:fldCharType="separate"/>
      </w:r>
      <w:r w:rsidR="008D6A98" w:rsidRPr="008D6A98">
        <w:rPr>
          <w:noProof/>
          <w:szCs w:val="24"/>
        </w:rPr>
        <w:t>[9]</w:t>
      </w:r>
      <w:r w:rsidR="008D6A98">
        <w:rPr>
          <w:szCs w:val="24"/>
        </w:rPr>
        <w:fldChar w:fldCharType="end"/>
      </w:r>
      <w:r>
        <w:rPr>
          <w:szCs w:val="24"/>
        </w:rPr>
        <w:t xml:space="preserve">. </w:t>
      </w:r>
    </w:p>
    <w:p w14:paraId="0DBEF4B2" w14:textId="5BB3CE98" w:rsidR="00E505F4" w:rsidRDefault="00AC6B7E" w:rsidP="00FA19C5">
      <w:pPr>
        <w:pStyle w:val="Heading3"/>
        <w:rPr>
          <w:b w:val="0"/>
          <w:bCs/>
          <w:sz w:val="24"/>
          <w:szCs w:val="24"/>
        </w:rPr>
      </w:pPr>
      <w:r>
        <w:rPr>
          <w:b w:val="0"/>
          <w:bCs/>
          <w:sz w:val="24"/>
          <w:szCs w:val="24"/>
        </w:rPr>
        <w:t xml:space="preserve">2.2.4 </w:t>
      </w:r>
      <w:r w:rsidRPr="00FA19C5">
        <w:rPr>
          <w:b w:val="0"/>
          <w:bCs/>
          <w:i/>
          <w:iCs/>
          <w:sz w:val="24"/>
          <w:szCs w:val="24"/>
        </w:rPr>
        <w:t>Google Cloud Speech API</w:t>
      </w:r>
      <w:bookmarkEnd w:id="3"/>
      <w:r>
        <w:rPr>
          <w:b w:val="0"/>
          <w:bCs/>
          <w:sz w:val="24"/>
          <w:szCs w:val="24"/>
        </w:rPr>
        <w:t xml:space="preserve"> </w:t>
      </w:r>
    </w:p>
    <w:p w14:paraId="71BDFCB8" w14:textId="77777777" w:rsidR="00FA19C5" w:rsidRDefault="00FA19C5" w:rsidP="00FA19C5">
      <w:pPr>
        <w:ind w:firstLine="720"/>
        <w:jc w:val="both"/>
      </w:pPr>
      <w:r>
        <w:rPr>
          <w:rFonts w:eastAsia="SimSun"/>
          <w:i/>
          <w:iCs/>
          <w:color w:val="000000"/>
          <w:szCs w:val="24"/>
          <w:lang w:bidi="ar"/>
        </w:rPr>
        <w:t>Google Cloud Speech API</w:t>
      </w:r>
      <w:r>
        <w:rPr>
          <w:rFonts w:eastAsia="SimSun"/>
          <w:color w:val="000000"/>
          <w:szCs w:val="24"/>
          <w:lang w:bidi="ar"/>
        </w:rPr>
        <w:t xml:space="preserve"> </w:t>
      </w:r>
      <w:proofErr w:type="spellStart"/>
      <w:r>
        <w:rPr>
          <w:rFonts w:eastAsia="SimSun"/>
          <w:color w:val="000000"/>
          <w:szCs w:val="24"/>
          <w:lang w:bidi="ar"/>
        </w:rPr>
        <w:t>adalah</w:t>
      </w:r>
      <w:proofErr w:type="spellEnd"/>
      <w:r>
        <w:rPr>
          <w:rFonts w:eastAsia="SimSun"/>
          <w:color w:val="000000"/>
          <w:szCs w:val="24"/>
          <w:lang w:bidi="ar"/>
        </w:rPr>
        <w:t xml:space="preserve"> </w:t>
      </w:r>
      <w:proofErr w:type="spellStart"/>
      <w:r>
        <w:rPr>
          <w:rFonts w:eastAsia="SimSun"/>
          <w:color w:val="000000"/>
          <w:szCs w:val="24"/>
          <w:lang w:bidi="ar"/>
        </w:rPr>
        <w:t>produk</w:t>
      </w:r>
      <w:proofErr w:type="spellEnd"/>
      <w:r>
        <w:rPr>
          <w:rFonts w:eastAsia="SimSun"/>
          <w:color w:val="000000"/>
          <w:szCs w:val="24"/>
          <w:lang w:bidi="ar"/>
        </w:rPr>
        <w:t xml:space="preserve"> AI dan </w:t>
      </w:r>
      <w:r>
        <w:rPr>
          <w:rFonts w:eastAsia="SimSun"/>
          <w:i/>
          <w:iCs/>
          <w:color w:val="000000"/>
          <w:szCs w:val="24"/>
          <w:lang w:bidi="ar"/>
        </w:rPr>
        <w:t xml:space="preserve">Machine </w:t>
      </w:r>
      <w:proofErr w:type="spellStart"/>
      <w:r>
        <w:rPr>
          <w:rFonts w:eastAsia="SimSun"/>
          <w:i/>
          <w:iCs/>
          <w:color w:val="000000"/>
          <w:szCs w:val="24"/>
          <w:lang w:bidi="ar"/>
        </w:rPr>
        <w:t>Lerning</w:t>
      </w:r>
      <w:proofErr w:type="spellEnd"/>
      <w:r>
        <w:rPr>
          <w:rFonts w:eastAsia="SimSun"/>
          <w:i/>
          <w:iCs/>
          <w:color w:val="000000"/>
          <w:szCs w:val="24"/>
          <w:lang w:bidi="ar"/>
        </w:rPr>
        <w:t xml:space="preserve"> </w:t>
      </w:r>
      <w:r>
        <w:rPr>
          <w:rFonts w:eastAsia="SimSun"/>
          <w:color w:val="000000"/>
          <w:szCs w:val="24"/>
          <w:lang w:bidi="ar"/>
        </w:rPr>
        <w:t xml:space="preserve">yang </w:t>
      </w:r>
      <w:proofErr w:type="spellStart"/>
      <w:r>
        <w:rPr>
          <w:rFonts w:eastAsia="SimSun"/>
          <w:color w:val="000000"/>
          <w:szCs w:val="24"/>
          <w:lang w:bidi="ar"/>
        </w:rPr>
        <w:t>dikembangkan</w:t>
      </w:r>
      <w:proofErr w:type="spellEnd"/>
      <w:r>
        <w:rPr>
          <w:rFonts w:eastAsia="SimSun"/>
          <w:color w:val="000000"/>
          <w:szCs w:val="24"/>
          <w:lang w:bidi="ar"/>
        </w:rPr>
        <w:t xml:space="preserve"> oleh Google </w:t>
      </w:r>
      <w:proofErr w:type="spellStart"/>
      <w:r>
        <w:rPr>
          <w:rFonts w:eastAsia="SimSun"/>
          <w:color w:val="000000"/>
          <w:szCs w:val="24"/>
          <w:lang w:bidi="ar"/>
        </w:rPr>
        <w:t>untuk</w:t>
      </w:r>
      <w:proofErr w:type="spellEnd"/>
      <w:r>
        <w:rPr>
          <w:rFonts w:eastAsia="SimSun"/>
          <w:color w:val="000000"/>
          <w:szCs w:val="24"/>
          <w:lang w:bidi="ar"/>
        </w:rPr>
        <w:t xml:space="preserve">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mengkonversi</w:t>
      </w:r>
      <w:proofErr w:type="spellEnd"/>
      <w:r>
        <w:rPr>
          <w:rFonts w:eastAsia="SimSun"/>
          <w:color w:val="000000"/>
          <w:szCs w:val="24"/>
          <w:lang w:bidi="ar"/>
        </w:rPr>
        <w:t xml:space="preserve"> </w:t>
      </w:r>
      <w:proofErr w:type="spellStart"/>
      <w:r>
        <w:rPr>
          <w:rFonts w:eastAsia="SimSun"/>
          <w:color w:val="000000"/>
          <w:szCs w:val="24"/>
          <w:lang w:bidi="ar"/>
        </w:rPr>
        <w:t>suara</w:t>
      </w:r>
      <w:proofErr w:type="spellEnd"/>
      <w:r>
        <w:rPr>
          <w:rFonts w:eastAsia="SimSun"/>
          <w:color w:val="000000"/>
          <w:szCs w:val="24"/>
          <w:lang w:bidi="ar"/>
        </w:rPr>
        <w:t xml:space="preserve"> </w:t>
      </w:r>
      <w:proofErr w:type="spellStart"/>
      <w:r>
        <w:rPr>
          <w:rFonts w:eastAsia="SimSun"/>
          <w:color w:val="000000"/>
          <w:szCs w:val="24"/>
          <w:lang w:bidi="ar"/>
        </w:rPr>
        <w:t>ke</w:t>
      </w:r>
      <w:proofErr w:type="spellEnd"/>
      <w:r>
        <w:rPr>
          <w:rFonts w:eastAsia="SimSun"/>
          <w:color w:val="000000"/>
          <w:szCs w:val="24"/>
          <w:lang w:bidi="ar"/>
        </w:rPr>
        <w:t xml:space="preserve"> </w:t>
      </w:r>
      <w:proofErr w:type="spellStart"/>
      <w:r>
        <w:rPr>
          <w:rFonts w:eastAsia="SimSun"/>
          <w:color w:val="000000"/>
          <w:szCs w:val="24"/>
          <w:lang w:bidi="ar"/>
        </w:rPr>
        <w:t>teks</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menggunakan</w:t>
      </w:r>
      <w:proofErr w:type="spellEnd"/>
      <w:r>
        <w:rPr>
          <w:rFonts w:eastAsia="SimSun"/>
          <w:color w:val="000000"/>
          <w:szCs w:val="24"/>
          <w:lang w:bidi="ar"/>
        </w:rPr>
        <w:t xml:space="preserve"> </w:t>
      </w:r>
      <w:proofErr w:type="spellStart"/>
      <w:r>
        <w:rPr>
          <w:rFonts w:eastAsia="SimSun"/>
          <w:color w:val="000000"/>
          <w:szCs w:val="24"/>
          <w:lang w:bidi="ar"/>
        </w:rPr>
        <w:t>cara</w:t>
      </w:r>
      <w:proofErr w:type="spellEnd"/>
      <w:r>
        <w:rPr>
          <w:rFonts w:eastAsia="SimSun"/>
          <w:color w:val="000000"/>
          <w:szCs w:val="24"/>
          <w:lang w:bidi="ar"/>
        </w:rPr>
        <w:t xml:space="preserve"> </w:t>
      </w:r>
      <w:proofErr w:type="spellStart"/>
      <w:r>
        <w:rPr>
          <w:rFonts w:eastAsia="SimSun"/>
          <w:color w:val="000000"/>
          <w:szCs w:val="24"/>
          <w:lang w:bidi="ar"/>
        </w:rPr>
        <w:t>digitalisasi</w:t>
      </w:r>
      <w:proofErr w:type="spellEnd"/>
      <w:r>
        <w:rPr>
          <w:rFonts w:eastAsia="SimSun"/>
          <w:color w:val="000000"/>
          <w:szCs w:val="24"/>
          <w:lang w:bidi="ar"/>
        </w:rPr>
        <w:t xml:space="preserve"> kata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mencocokan</w:t>
      </w:r>
      <w:proofErr w:type="spellEnd"/>
      <w:r>
        <w:rPr>
          <w:rFonts w:eastAsia="SimSun"/>
          <w:color w:val="000000"/>
          <w:szCs w:val="24"/>
          <w:lang w:bidi="ar"/>
        </w:rPr>
        <w:t xml:space="preserve"> </w:t>
      </w:r>
      <w:proofErr w:type="spellStart"/>
      <w:r>
        <w:rPr>
          <w:rFonts w:eastAsia="SimSun"/>
          <w:color w:val="000000"/>
          <w:szCs w:val="24"/>
          <w:lang w:bidi="ar"/>
        </w:rPr>
        <w:t>sinyal</w:t>
      </w:r>
      <w:proofErr w:type="spellEnd"/>
      <w:r>
        <w:rPr>
          <w:rFonts w:eastAsia="SimSun"/>
          <w:color w:val="000000"/>
          <w:szCs w:val="24"/>
          <w:lang w:bidi="ar"/>
        </w:rPr>
        <w:t xml:space="preserve"> digital </w:t>
      </w:r>
      <w:proofErr w:type="spellStart"/>
      <w:r>
        <w:rPr>
          <w:rFonts w:eastAsia="SimSun"/>
          <w:color w:val="000000"/>
          <w:szCs w:val="24"/>
          <w:lang w:bidi="ar"/>
        </w:rPr>
        <w:t>tersebut</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pola</w:t>
      </w:r>
      <w:proofErr w:type="spellEnd"/>
      <w:r>
        <w:rPr>
          <w:rFonts w:eastAsia="SimSun"/>
          <w:color w:val="000000"/>
          <w:szCs w:val="24"/>
          <w:lang w:bidi="ar"/>
        </w:rPr>
        <w:t xml:space="preserve"> yang </w:t>
      </w:r>
      <w:proofErr w:type="spellStart"/>
      <w:r>
        <w:rPr>
          <w:rFonts w:eastAsia="SimSun"/>
          <w:color w:val="000000"/>
          <w:szCs w:val="24"/>
          <w:lang w:bidi="ar"/>
        </w:rPr>
        <w:t>tersimpan</w:t>
      </w:r>
      <w:proofErr w:type="spellEnd"/>
      <w:r>
        <w:rPr>
          <w:rFonts w:eastAsia="SimSun"/>
          <w:color w:val="000000"/>
          <w:szCs w:val="24"/>
          <w:lang w:bidi="ar"/>
        </w:rPr>
        <w:t xml:space="preserve"> </w:t>
      </w:r>
      <w:proofErr w:type="spellStart"/>
      <w:r>
        <w:rPr>
          <w:rFonts w:eastAsia="SimSun"/>
          <w:color w:val="000000"/>
          <w:szCs w:val="24"/>
          <w:lang w:bidi="ar"/>
        </w:rPr>
        <w:t>dalam</w:t>
      </w:r>
      <w:proofErr w:type="spellEnd"/>
      <w:r>
        <w:rPr>
          <w:rFonts w:eastAsia="SimSun"/>
          <w:color w:val="000000"/>
          <w:szCs w:val="24"/>
          <w:lang w:bidi="ar"/>
        </w:rPr>
        <w:t xml:space="preserve"> database google. </w:t>
      </w:r>
      <w:proofErr w:type="spellStart"/>
      <w:r>
        <w:rPr>
          <w:rFonts w:eastAsia="SimSun"/>
          <w:color w:val="000000"/>
          <w:szCs w:val="24"/>
          <w:lang w:bidi="ar"/>
        </w:rPr>
        <w:t>Selain</w:t>
      </w:r>
      <w:proofErr w:type="spellEnd"/>
      <w:r>
        <w:rPr>
          <w:rFonts w:eastAsia="SimSun"/>
          <w:color w:val="000000"/>
          <w:szCs w:val="24"/>
          <w:lang w:bidi="ar"/>
        </w:rPr>
        <w:t xml:space="preserve"> </w:t>
      </w:r>
      <w:proofErr w:type="spellStart"/>
      <w:r>
        <w:rPr>
          <w:rFonts w:eastAsia="SimSun"/>
          <w:color w:val="000000"/>
          <w:szCs w:val="24"/>
          <w:lang w:bidi="ar"/>
        </w:rPr>
        <w:t>mudah</w:t>
      </w:r>
      <w:proofErr w:type="spellEnd"/>
      <w:r>
        <w:rPr>
          <w:rFonts w:eastAsia="SimSun"/>
          <w:color w:val="000000"/>
          <w:szCs w:val="24"/>
          <w:lang w:bidi="ar"/>
        </w:rPr>
        <w:t xml:space="preserve"> </w:t>
      </w:r>
      <w:proofErr w:type="spellStart"/>
      <w:r>
        <w:rPr>
          <w:rFonts w:eastAsia="SimSun"/>
          <w:color w:val="000000"/>
          <w:szCs w:val="24"/>
          <w:lang w:bidi="ar"/>
        </w:rPr>
        <w:t>digunakan</w:t>
      </w:r>
      <w:proofErr w:type="spellEnd"/>
      <w:r>
        <w:rPr>
          <w:rFonts w:eastAsia="SimSun"/>
          <w:color w:val="000000"/>
          <w:szCs w:val="24"/>
          <w:lang w:bidi="ar"/>
        </w:rPr>
        <w:t xml:space="preserve"> </w:t>
      </w:r>
      <w:proofErr w:type="spellStart"/>
      <w:r>
        <w:rPr>
          <w:rFonts w:eastAsia="SimSun"/>
          <w:color w:val="000000"/>
          <w:szCs w:val="24"/>
          <w:lang w:bidi="ar"/>
        </w:rPr>
        <w:t>tedapat</w:t>
      </w:r>
      <w:proofErr w:type="spellEnd"/>
      <w:r>
        <w:rPr>
          <w:rFonts w:eastAsia="SimSun"/>
          <w:color w:val="000000"/>
          <w:szCs w:val="24"/>
          <w:lang w:bidi="ar"/>
        </w:rPr>
        <w:t xml:space="preserve"> </w:t>
      </w:r>
      <w:proofErr w:type="spellStart"/>
      <w:r>
        <w:rPr>
          <w:rFonts w:eastAsia="SimSun"/>
          <w:color w:val="000000"/>
          <w:szCs w:val="24"/>
          <w:lang w:bidi="ar"/>
        </w:rPr>
        <w:t>beberapa</w:t>
      </w:r>
      <w:proofErr w:type="spellEnd"/>
      <w:r>
        <w:rPr>
          <w:rFonts w:eastAsia="SimSun"/>
          <w:color w:val="000000"/>
          <w:szCs w:val="24"/>
          <w:lang w:bidi="ar"/>
        </w:rPr>
        <w:t xml:space="preserve"> </w:t>
      </w:r>
      <w:proofErr w:type="spellStart"/>
      <w:r>
        <w:rPr>
          <w:rFonts w:eastAsia="SimSun"/>
          <w:color w:val="000000"/>
          <w:szCs w:val="24"/>
          <w:lang w:bidi="ar"/>
        </w:rPr>
        <w:t>kelebihan</w:t>
      </w:r>
      <w:proofErr w:type="spellEnd"/>
      <w:r>
        <w:rPr>
          <w:rFonts w:eastAsia="SimSun"/>
          <w:color w:val="000000"/>
          <w:szCs w:val="24"/>
          <w:lang w:bidi="ar"/>
        </w:rPr>
        <w:t xml:space="preserve"> </w:t>
      </w:r>
      <w:proofErr w:type="spellStart"/>
      <w:r>
        <w:rPr>
          <w:rFonts w:eastAsia="SimSun"/>
          <w:color w:val="000000"/>
          <w:szCs w:val="24"/>
          <w:lang w:bidi="ar"/>
        </w:rPr>
        <w:t>dalam</w:t>
      </w:r>
      <w:proofErr w:type="spellEnd"/>
      <w:r>
        <w:rPr>
          <w:rFonts w:eastAsia="SimSun"/>
          <w:color w:val="000000"/>
          <w:szCs w:val="24"/>
          <w:lang w:bidi="ar"/>
        </w:rPr>
        <w:t xml:space="preserve"> </w:t>
      </w:r>
      <w:proofErr w:type="spellStart"/>
      <w:r>
        <w:rPr>
          <w:rFonts w:eastAsia="SimSun"/>
          <w:color w:val="000000"/>
          <w:szCs w:val="24"/>
          <w:lang w:bidi="ar"/>
        </w:rPr>
        <w:t>menggunakan</w:t>
      </w:r>
      <w:proofErr w:type="spellEnd"/>
      <w:r>
        <w:rPr>
          <w:rFonts w:eastAsia="SimSun"/>
          <w:color w:val="000000"/>
          <w:szCs w:val="24"/>
          <w:lang w:bidi="ar"/>
        </w:rPr>
        <w:t xml:space="preserve"> Google </w:t>
      </w:r>
      <w:r>
        <w:rPr>
          <w:rFonts w:eastAsia="SimSun"/>
          <w:i/>
          <w:iCs/>
          <w:color w:val="000000"/>
          <w:szCs w:val="24"/>
          <w:lang w:bidi="ar"/>
        </w:rPr>
        <w:t>API</w:t>
      </w:r>
      <w:r>
        <w:rPr>
          <w:rFonts w:eastAsia="SimSun"/>
          <w:color w:val="000000"/>
          <w:szCs w:val="24"/>
          <w:lang w:bidi="ar"/>
        </w:rPr>
        <w:t xml:space="preserve"> </w:t>
      </w:r>
      <w:proofErr w:type="spellStart"/>
      <w:r>
        <w:rPr>
          <w:rFonts w:eastAsia="SimSun"/>
          <w:color w:val="000000"/>
          <w:szCs w:val="24"/>
          <w:lang w:bidi="ar"/>
        </w:rPr>
        <w:t>sebagaimana</w:t>
      </w:r>
      <w:proofErr w:type="spellEnd"/>
      <w:r>
        <w:rPr>
          <w:rFonts w:eastAsia="SimSun"/>
          <w:color w:val="000000"/>
          <w:szCs w:val="24"/>
          <w:lang w:bidi="ar"/>
        </w:rPr>
        <w:t xml:space="preserve"> </w:t>
      </w:r>
      <w:proofErr w:type="spellStart"/>
      <w:r>
        <w:rPr>
          <w:rFonts w:eastAsia="SimSun"/>
          <w:color w:val="000000"/>
          <w:szCs w:val="24"/>
          <w:lang w:bidi="ar"/>
        </w:rPr>
        <w:t>berikut</w:t>
      </w:r>
      <w:proofErr w:type="spellEnd"/>
      <w:r>
        <w:rPr>
          <w:rFonts w:eastAsia="SimSun"/>
          <w:color w:val="000000"/>
          <w:szCs w:val="24"/>
          <w:lang w:bidi="ar"/>
        </w:rPr>
        <w:t xml:space="preserve">: </w:t>
      </w:r>
    </w:p>
    <w:p w14:paraId="2095178E" w14:textId="77777777" w:rsidR="00FA19C5" w:rsidRDefault="00FA19C5" w:rsidP="00FA19C5">
      <w:pPr>
        <w:jc w:val="both"/>
      </w:pPr>
      <w:r>
        <w:rPr>
          <w:rFonts w:eastAsia="SimSun"/>
          <w:color w:val="000000"/>
          <w:szCs w:val="24"/>
          <w:lang w:bidi="ar"/>
        </w:rPr>
        <w:t xml:space="preserve">- </w:t>
      </w:r>
      <w:proofErr w:type="spellStart"/>
      <w:r>
        <w:rPr>
          <w:rFonts w:eastAsia="SimSun"/>
          <w:color w:val="000000"/>
          <w:szCs w:val="24"/>
          <w:lang w:bidi="ar"/>
        </w:rPr>
        <w:t>Mengenali</w:t>
      </w:r>
      <w:proofErr w:type="spellEnd"/>
      <w:r>
        <w:rPr>
          <w:rFonts w:eastAsia="SimSun"/>
          <w:color w:val="000000"/>
          <w:szCs w:val="24"/>
          <w:lang w:bidi="ar"/>
        </w:rPr>
        <w:t xml:space="preserve"> 120 </w:t>
      </w:r>
      <w:proofErr w:type="spellStart"/>
      <w:r>
        <w:rPr>
          <w:rFonts w:eastAsia="SimSun"/>
          <w:color w:val="000000"/>
          <w:szCs w:val="24"/>
          <w:lang w:bidi="ar"/>
        </w:rPr>
        <w:t>bahasa</w:t>
      </w:r>
      <w:proofErr w:type="spellEnd"/>
      <w:r>
        <w:rPr>
          <w:rFonts w:eastAsia="SimSun"/>
          <w:color w:val="000000"/>
          <w:szCs w:val="24"/>
          <w:lang w:bidi="ar"/>
        </w:rPr>
        <w:t xml:space="preserve"> dan </w:t>
      </w:r>
      <w:proofErr w:type="spellStart"/>
      <w:r>
        <w:rPr>
          <w:rFonts w:eastAsia="SimSun"/>
          <w:color w:val="000000"/>
          <w:szCs w:val="24"/>
          <w:lang w:bidi="ar"/>
        </w:rPr>
        <w:t>varian</w:t>
      </w:r>
      <w:proofErr w:type="spellEnd"/>
      <w:r>
        <w:rPr>
          <w:rFonts w:eastAsia="SimSun"/>
          <w:color w:val="000000"/>
          <w:szCs w:val="24"/>
          <w:lang w:bidi="ar"/>
        </w:rPr>
        <w:t xml:space="preserve"> </w:t>
      </w:r>
      <w:proofErr w:type="spellStart"/>
      <w:r>
        <w:rPr>
          <w:rFonts w:eastAsia="SimSun"/>
          <w:color w:val="000000"/>
          <w:szCs w:val="24"/>
          <w:lang w:bidi="ar"/>
        </w:rPr>
        <w:t>untuk</w:t>
      </w:r>
      <w:proofErr w:type="spellEnd"/>
      <w:r>
        <w:rPr>
          <w:rFonts w:eastAsia="SimSun"/>
          <w:color w:val="000000"/>
          <w:szCs w:val="24"/>
          <w:lang w:bidi="ar"/>
        </w:rPr>
        <w:t xml:space="preserve"> </w:t>
      </w:r>
      <w:proofErr w:type="spellStart"/>
      <w:r>
        <w:rPr>
          <w:rFonts w:eastAsia="SimSun"/>
          <w:color w:val="000000"/>
          <w:szCs w:val="24"/>
          <w:lang w:bidi="ar"/>
        </w:rPr>
        <w:t>mendukung</w:t>
      </w:r>
      <w:proofErr w:type="spellEnd"/>
      <w:r>
        <w:rPr>
          <w:rFonts w:eastAsia="SimSun"/>
          <w:color w:val="000000"/>
          <w:szCs w:val="24"/>
          <w:lang w:bidi="ar"/>
        </w:rPr>
        <w:t xml:space="preserve"> basis </w:t>
      </w:r>
      <w:proofErr w:type="spellStart"/>
      <w:r>
        <w:rPr>
          <w:rFonts w:eastAsia="SimSun"/>
          <w:color w:val="000000"/>
          <w:szCs w:val="24"/>
          <w:lang w:bidi="ar"/>
        </w:rPr>
        <w:t>pengguna</w:t>
      </w:r>
      <w:proofErr w:type="spellEnd"/>
      <w:r>
        <w:rPr>
          <w:rFonts w:eastAsia="SimSun"/>
          <w:color w:val="000000"/>
          <w:szCs w:val="24"/>
          <w:lang w:bidi="ar"/>
        </w:rPr>
        <w:t xml:space="preserve"> global. </w:t>
      </w:r>
    </w:p>
    <w:p w14:paraId="12B56E0B" w14:textId="77777777" w:rsidR="00FA19C5" w:rsidRDefault="00FA19C5" w:rsidP="00FA19C5">
      <w:pPr>
        <w:jc w:val="both"/>
      </w:pPr>
      <w:r>
        <w:rPr>
          <w:rFonts w:eastAsia="SimSun"/>
          <w:color w:val="000000"/>
          <w:szCs w:val="24"/>
          <w:lang w:bidi="ar"/>
        </w:rPr>
        <w:t xml:space="preserve">-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mengaktifkan</w:t>
      </w:r>
      <w:proofErr w:type="spellEnd"/>
      <w:r>
        <w:rPr>
          <w:rFonts w:eastAsia="SimSun"/>
          <w:color w:val="000000"/>
          <w:szCs w:val="24"/>
          <w:lang w:bidi="ar"/>
        </w:rPr>
        <w:t xml:space="preserve"> </w:t>
      </w:r>
      <w:proofErr w:type="spellStart"/>
      <w:r>
        <w:rPr>
          <w:rFonts w:eastAsia="SimSun"/>
          <w:color w:val="000000"/>
          <w:szCs w:val="24"/>
          <w:lang w:bidi="ar"/>
        </w:rPr>
        <w:t>perintah</w:t>
      </w:r>
      <w:proofErr w:type="spellEnd"/>
      <w:r>
        <w:rPr>
          <w:rFonts w:eastAsia="SimSun"/>
          <w:color w:val="000000"/>
          <w:szCs w:val="24"/>
          <w:lang w:bidi="ar"/>
        </w:rPr>
        <w:t xml:space="preserve"> dan </w:t>
      </w:r>
      <w:proofErr w:type="spellStart"/>
      <w:r>
        <w:rPr>
          <w:rFonts w:eastAsia="SimSun"/>
          <w:color w:val="000000"/>
          <w:szCs w:val="24"/>
          <w:lang w:bidi="ar"/>
        </w:rPr>
        <w:t>kontrol</w:t>
      </w:r>
      <w:proofErr w:type="spellEnd"/>
      <w:r>
        <w:rPr>
          <w:rFonts w:eastAsia="SimSun"/>
          <w:color w:val="000000"/>
          <w:szCs w:val="24"/>
          <w:lang w:bidi="ar"/>
        </w:rPr>
        <w:t xml:space="preserve"> </w:t>
      </w:r>
      <w:proofErr w:type="spellStart"/>
      <w:r>
        <w:rPr>
          <w:rFonts w:eastAsia="SimSun"/>
          <w:color w:val="000000"/>
          <w:szCs w:val="24"/>
          <w:lang w:bidi="ar"/>
        </w:rPr>
        <w:t>suara</w:t>
      </w:r>
      <w:proofErr w:type="spellEnd"/>
      <w:r>
        <w:rPr>
          <w:rFonts w:eastAsia="SimSun"/>
          <w:color w:val="000000"/>
          <w:szCs w:val="24"/>
          <w:lang w:bidi="ar"/>
        </w:rPr>
        <w:t xml:space="preserve">, </w:t>
      </w:r>
      <w:proofErr w:type="spellStart"/>
      <w:r>
        <w:rPr>
          <w:rFonts w:eastAsia="SimSun"/>
          <w:color w:val="000000"/>
          <w:szCs w:val="24"/>
          <w:lang w:bidi="ar"/>
        </w:rPr>
        <w:t>menyalin</w:t>
      </w:r>
      <w:proofErr w:type="spellEnd"/>
      <w:r>
        <w:rPr>
          <w:rFonts w:eastAsia="SimSun"/>
          <w:color w:val="000000"/>
          <w:szCs w:val="24"/>
          <w:lang w:bidi="ar"/>
        </w:rPr>
        <w:t xml:space="preserve"> audio </w:t>
      </w:r>
      <w:proofErr w:type="spellStart"/>
      <w:r>
        <w:rPr>
          <w:rFonts w:eastAsia="SimSun"/>
          <w:color w:val="000000"/>
          <w:szCs w:val="24"/>
          <w:lang w:bidi="ar"/>
        </w:rPr>
        <w:t>dari</w:t>
      </w:r>
      <w:proofErr w:type="spellEnd"/>
      <w:r>
        <w:rPr>
          <w:rFonts w:eastAsia="SimSun"/>
          <w:color w:val="000000"/>
          <w:szCs w:val="24"/>
          <w:lang w:bidi="ar"/>
        </w:rPr>
        <w:t xml:space="preserve"> </w:t>
      </w:r>
      <w:proofErr w:type="spellStart"/>
      <w:r>
        <w:rPr>
          <w:rFonts w:eastAsia="SimSun"/>
          <w:color w:val="000000"/>
          <w:szCs w:val="24"/>
          <w:lang w:bidi="ar"/>
        </w:rPr>
        <w:t>pusat</w:t>
      </w:r>
      <w:proofErr w:type="spellEnd"/>
      <w:r>
        <w:rPr>
          <w:rFonts w:eastAsia="SimSun"/>
          <w:color w:val="000000"/>
          <w:szCs w:val="24"/>
          <w:lang w:bidi="ar"/>
        </w:rPr>
        <w:t xml:space="preserve"> </w:t>
      </w:r>
      <w:proofErr w:type="spellStart"/>
      <w:r>
        <w:rPr>
          <w:rFonts w:eastAsia="SimSun"/>
          <w:color w:val="000000"/>
          <w:szCs w:val="24"/>
          <w:lang w:bidi="ar"/>
        </w:rPr>
        <w:t>panggilan</w:t>
      </w:r>
      <w:proofErr w:type="spellEnd"/>
      <w:r>
        <w:rPr>
          <w:rFonts w:eastAsia="SimSun"/>
          <w:color w:val="000000"/>
          <w:szCs w:val="24"/>
          <w:lang w:bidi="ar"/>
        </w:rPr>
        <w:t xml:space="preserve"> dan </w:t>
      </w:r>
      <w:proofErr w:type="spellStart"/>
      <w:r>
        <w:rPr>
          <w:rFonts w:eastAsia="SimSun"/>
          <w:color w:val="000000"/>
          <w:szCs w:val="24"/>
          <w:lang w:bidi="ar"/>
        </w:rPr>
        <w:t>memproses</w:t>
      </w:r>
      <w:proofErr w:type="spellEnd"/>
      <w:r>
        <w:rPr>
          <w:rFonts w:eastAsia="SimSun"/>
          <w:color w:val="000000"/>
          <w:szCs w:val="24"/>
          <w:lang w:bidi="ar"/>
        </w:rPr>
        <w:t xml:space="preserve"> </w:t>
      </w:r>
      <w:r>
        <w:rPr>
          <w:rFonts w:eastAsia="SimSun"/>
          <w:i/>
          <w:iCs/>
          <w:color w:val="000000"/>
          <w:szCs w:val="24"/>
          <w:lang w:bidi="ar"/>
        </w:rPr>
        <w:t xml:space="preserve">streaming real-time </w:t>
      </w:r>
      <w:proofErr w:type="spellStart"/>
      <w:r>
        <w:rPr>
          <w:rFonts w:eastAsia="SimSun"/>
          <w:color w:val="000000"/>
          <w:szCs w:val="24"/>
          <w:lang w:bidi="ar"/>
        </w:rPr>
        <w:t>atau</w:t>
      </w:r>
      <w:proofErr w:type="spellEnd"/>
      <w:r>
        <w:rPr>
          <w:rFonts w:eastAsia="SimSun"/>
          <w:color w:val="000000"/>
          <w:szCs w:val="24"/>
          <w:lang w:bidi="ar"/>
        </w:rPr>
        <w:t xml:space="preserve"> audio yang </w:t>
      </w:r>
      <w:proofErr w:type="spellStart"/>
      <w:r>
        <w:rPr>
          <w:rFonts w:eastAsia="SimSun"/>
          <w:color w:val="000000"/>
          <w:szCs w:val="24"/>
          <w:lang w:bidi="ar"/>
        </w:rPr>
        <w:t>direkam</w:t>
      </w:r>
      <w:proofErr w:type="spellEnd"/>
      <w:r>
        <w:rPr>
          <w:rFonts w:eastAsia="SimSun"/>
          <w:color w:val="000000"/>
          <w:szCs w:val="24"/>
          <w:lang w:bidi="ar"/>
        </w:rPr>
        <w:t xml:space="preserve"> </w:t>
      </w:r>
      <w:proofErr w:type="spellStart"/>
      <w:r>
        <w:rPr>
          <w:rFonts w:eastAsia="SimSun"/>
          <w:color w:val="000000"/>
          <w:szCs w:val="24"/>
          <w:lang w:bidi="ar"/>
        </w:rPr>
        <w:t>sebelumnya</w:t>
      </w:r>
      <w:proofErr w:type="spellEnd"/>
      <w:r>
        <w:rPr>
          <w:rFonts w:eastAsia="SimSun"/>
          <w:color w:val="000000"/>
          <w:szCs w:val="24"/>
          <w:lang w:bidi="ar"/>
        </w:rPr>
        <w:t xml:space="preserve">. </w:t>
      </w:r>
    </w:p>
    <w:p w14:paraId="554B4C19" w14:textId="77777777" w:rsidR="00FA19C5" w:rsidRDefault="00FA19C5" w:rsidP="00FA19C5">
      <w:pPr>
        <w:jc w:val="both"/>
        <w:rPr>
          <w:rFonts w:eastAsia="SimSun"/>
          <w:color w:val="000000"/>
          <w:szCs w:val="24"/>
          <w:lang w:bidi="ar"/>
        </w:rPr>
      </w:pPr>
      <w:r>
        <w:rPr>
          <w:rFonts w:eastAsia="SimSun"/>
          <w:color w:val="000000"/>
          <w:szCs w:val="24"/>
          <w:lang w:bidi="ar"/>
        </w:rPr>
        <w:t xml:space="preserve">- </w:t>
      </w:r>
      <w:proofErr w:type="spellStart"/>
      <w:r>
        <w:rPr>
          <w:rFonts w:eastAsia="SimSun"/>
          <w:color w:val="000000"/>
          <w:szCs w:val="24"/>
          <w:lang w:bidi="ar"/>
        </w:rPr>
        <w:t>Secara</w:t>
      </w:r>
      <w:proofErr w:type="spellEnd"/>
      <w:r>
        <w:rPr>
          <w:rFonts w:eastAsia="SimSun"/>
          <w:color w:val="000000"/>
          <w:szCs w:val="24"/>
          <w:lang w:bidi="ar"/>
        </w:rPr>
        <w:t xml:space="preserve"> </w:t>
      </w:r>
      <w:proofErr w:type="spellStart"/>
      <w:r>
        <w:rPr>
          <w:rFonts w:eastAsia="SimSun"/>
          <w:color w:val="000000"/>
          <w:szCs w:val="24"/>
          <w:lang w:bidi="ar"/>
        </w:rPr>
        <w:t>otomatis</w:t>
      </w:r>
      <w:proofErr w:type="spellEnd"/>
      <w:r>
        <w:rPr>
          <w:rFonts w:eastAsia="SimSun"/>
          <w:color w:val="000000"/>
          <w:szCs w:val="24"/>
          <w:lang w:bidi="ar"/>
        </w:rPr>
        <w:t xml:space="preserve"> </w:t>
      </w:r>
      <w:proofErr w:type="spellStart"/>
      <w:r>
        <w:rPr>
          <w:rFonts w:eastAsia="SimSun"/>
          <w:color w:val="000000"/>
          <w:szCs w:val="24"/>
          <w:lang w:bidi="ar"/>
        </w:rPr>
        <w:t>mengidentifikasi</w:t>
      </w:r>
      <w:proofErr w:type="spellEnd"/>
      <w:r>
        <w:rPr>
          <w:rFonts w:eastAsia="SimSun"/>
          <w:color w:val="000000"/>
          <w:szCs w:val="24"/>
          <w:lang w:bidi="ar"/>
        </w:rPr>
        <w:t xml:space="preserve"> kata yang </w:t>
      </w:r>
      <w:proofErr w:type="spellStart"/>
      <w:r>
        <w:rPr>
          <w:rFonts w:eastAsia="SimSun"/>
          <w:color w:val="000000"/>
          <w:szCs w:val="24"/>
          <w:lang w:bidi="ar"/>
        </w:rPr>
        <w:t>diucapkan</w:t>
      </w:r>
      <w:proofErr w:type="spellEnd"/>
      <w:r>
        <w:rPr>
          <w:rFonts w:eastAsia="SimSun"/>
          <w:color w:val="000000"/>
          <w:szCs w:val="24"/>
          <w:lang w:bidi="ar"/>
        </w:rPr>
        <w:t xml:space="preserve"> dan </w:t>
      </w:r>
      <w:proofErr w:type="spellStart"/>
      <w:r>
        <w:rPr>
          <w:rFonts w:eastAsia="SimSun"/>
          <w:color w:val="000000"/>
          <w:szCs w:val="24"/>
          <w:lang w:bidi="ar"/>
        </w:rPr>
        <w:t>diubah</w:t>
      </w:r>
      <w:proofErr w:type="spellEnd"/>
      <w:r>
        <w:rPr>
          <w:rFonts w:eastAsia="SimSun"/>
          <w:color w:val="000000"/>
          <w:szCs w:val="24"/>
          <w:lang w:bidi="ar"/>
        </w:rPr>
        <w:t xml:space="preserve"> </w:t>
      </w:r>
      <w:proofErr w:type="spellStart"/>
      <w:r>
        <w:rPr>
          <w:rFonts w:eastAsia="SimSun"/>
          <w:color w:val="000000"/>
          <w:szCs w:val="24"/>
          <w:lang w:bidi="ar"/>
        </w:rPr>
        <w:t>ke</w:t>
      </w:r>
      <w:proofErr w:type="spellEnd"/>
      <w:r>
        <w:rPr>
          <w:rFonts w:eastAsia="SimSun"/>
          <w:color w:val="000000"/>
          <w:szCs w:val="24"/>
          <w:lang w:bidi="ar"/>
        </w:rPr>
        <w:t xml:space="preserve"> </w:t>
      </w:r>
      <w:proofErr w:type="spellStart"/>
      <w:r>
        <w:rPr>
          <w:rFonts w:eastAsia="SimSun"/>
          <w:color w:val="000000"/>
          <w:szCs w:val="24"/>
          <w:lang w:bidi="ar"/>
        </w:rPr>
        <w:t>teks</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menggunakan</w:t>
      </w:r>
      <w:proofErr w:type="spellEnd"/>
      <w:r>
        <w:rPr>
          <w:rFonts w:eastAsia="SimSun"/>
          <w:color w:val="000000"/>
          <w:szCs w:val="24"/>
          <w:lang w:bidi="ar"/>
        </w:rPr>
        <w:t xml:space="preserve"> format </w:t>
      </w:r>
      <w:proofErr w:type="spellStart"/>
      <w:r>
        <w:rPr>
          <w:rFonts w:eastAsia="SimSun"/>
          <w:color w:val="000000"/>
          <w:szCs w:val="24"/>
          <w:lang w:bidi="ar"/>
        </w:rPr>
        <w:t>tertentu</w:t>
      </w:r>
      <w:proofErr w:type="spellEnd"/>
      <w:r>
        <w:rPr>
          <w:rFonts w:eastAsia="SimSun"/>
          <w:color w:val="000000"/>
          <w:szCs w:val="24"/>
          <w:lang w:bidi="ar"/>
        </w:rPr>
        <w:t xml:space="preserve">, </w:t>
      </w:r>
      <w:proofErr w:type="spellStart"/>
      <w:r>
        <w:rPr>
          <w:rFonts w:eastAsia="SimSun"/>
          <w:color w:val="000000"/>
          <w:szCs w:val="24"/>
          <w:lang w:bidi="ar"/>
        </w:rPr>
        <w:t>seperti</w:t>
      </w:r>
      <w:proofErr w:type="spellEnd"/>
      <w:r>
        <w:rPr>
          <w:rFonts w:eastAsia="SimSun"/>
          <w:color w:val="000000"/>
          <w:szCs w:val="24"/>
          <w:lang w:bidi="ar"/>
        </w:rPr>
        <w:t xml:space="preserve"> </w:t>
      </w:r>
      <w:proofErr w:type="spellStart"/>
      <w:r>
        <w:rPr>
          <w:rFonts w:eastAsia="SimSun"/>
          <w:color w:val="000000"/>
          <w:szCs w:val="24"/>
          <w:lang w:bidi="ar"/>
        </w:rPr>
        <w:t>tanggal</w:t>
      </w:r>
      <w:proofErr w:type="spellEnd"/>
      <w:r>
        <w:rPr>
          <w:rFonts w:eastAsia="SimSun"/>
          <w:color w:val="000000"/>
          <w:szCs w:val="24"/>
          <w:lang w:bidi="ar"/>
        </w:rPr>
        <w:t xml:space="preserve">, jam, dan lain-lain. </w:t>
      </w:r>
    </w:p>
    <w:p w14:paraId="44B34C73" w14:textId="1DF3623A" w:rsidR="00FA19C5" w:rsidRDefault="00FA19C5" w:rsidP="00FA19C5">
      <w:pPr>
        <w:ind w:firstLine="720"/>
        <w:jc w:val="both"/>
        <w:rPr>
          <w:rFonts w:eastAsia="SimSun"/>
          <w:color w:val="000000"/>
          <w:szCs w:val="24"/>
          <w:lang w:bidi="ar"/>
        </w:rPr>
      </w:pPr>
      <w:r>
        <w:rPr>
          <w:rFonts w:eastAsia="SimSun"/>
          <w:color w:val="000000"/>
          <w:szCs w:val="24"/>
          <w:lang w:bidi="ar"/>
        </w:rPr>
        <w:t xml:space="preserve">Google </w:t>
      </w:r>
      <w:r>
        <w:rPr>
          <w:rFonts w:eastAsia="SimSun"/>
          <w:i/>
          <w:iCs/>
          <w:color w:val="000000"/>
          <w:szCs w:val="24"/>
          <w:lang w:bidi="ar"/>
        </w:rPr>
        <w:t xml:space="preserve">API </w:t>
      </w:r>
      <w:proofErr w:type="spellStart"/>
      <w:r>
        <w:rPr>
          <w:rFonts w:eastAsia="SimSun"/>
          <w:color w:val="000000"/>
          <w:szCs w:val="24"/>
          <w:lang w:bidi="ar"/>
        </w:rPr>
        <w:t>menggunakan</w:t>
      </w:r>
      <w:proofErr w:type="spellEnd"/>
      <w:r>
        <w:rPr>
          <w:rFonts w:eastAsia="SimSun"/>
          <w:color w:val="000000"/>
          <w:szCs w:val="24"/>
          <w:lang w:bidi="ar"/>
        </w:rPr>
        <w:t xml:space="preserve"> </w:t>
      </w:r>
      <w:proofErr w:type="spellStart"/>
      <w:r>
        <w:rPr>
          <w:rFonts w:eastAsia="SimSun"/>
          <w:color w:val="000000"/>
          <w:szCs w:val="24"/>
          <w:lang w:bidi="ar"/>
        </w:rPr>
        <w:t>algoritma</w:t>
      </w:r>
      <w:proofErr w:type="spellEnd"/>
      <w:r>
        <w:rPr>
          <w:rFonts w:eastAsia="SimSun"/>
          <w:color w:val="000000"/>
          <w:szCs w:val="24"/>
          <w:lang w:bidi="ar"/>
        </w:rPr>
        <w:t xml:space="preserve"> </w:t>
      </w:r>
      <w:r>
        <w:rPr>
          <w:rFonts w:eastAsia="SimSun"/>
          <w:i/>
          <w:iCs/>
          <w:color w:val="000000"/>
          <w:szCs w:val="24"/>
          <w:lang w:bidi="ar"/>
        </w:rPr>
        <w:t>Neural Network</w:t>
      </w:r>
      <w:r>
        <w:rPr>
          <w:rFonts w:eastAsia="SimSun"/>
          <w:color w:val="000000"/>
          <w:szCs w:val="24"/>
          <w:lang w:bidi="ar"/>
        </w:rPr>
        <w:t xml:space="preserve">. </w:t>
      </w:r>
      <w:proofErr w:type="spellStart"/>
      <w:r>
        <w:rPr>
          <w:rFonts w:eastAsia="SimSun"/>
          <w:color w:val="000000"/>
          <w:szCs w:val="24"/>
          <w:lang w:bidi="ar"/>
        </w:rPr>
        <w:t>Algoritma</w:t>
      </w:r>
      <w:proofErr w:type="spellEnd"/>
      <w:r>
        <w:rPr>
          <w:rFonts w:eastAsia="SimSun"/>
          <w:color w:val="000000"/>
          <w:szCs w:val="24"/>
          <w:lang w:bidi="ar"/>
        </w:rPr>
        <w:t xml:space="preserve"> </w:t>
      </w:r>
      <w:proofErr w:type="spellStart"/>
      <w:r>
        <w:rPr>
          <w:rFonts w:eastAsia="SimSun"/>
          <w:color w:val="000000"/>
          <w:szCs w:val="24"/>
          <w:lang w:bidi="ar"/>
        </w:rPr>
        <w:t>ini</w:t>
      </w:r>
      <w:proofErr w:type="spellEnd"/>
      <w:r>
        <w:rPr>
          <w:rFonts w:eastAsia="SimSun"/>
          <w:color w:val="000000"/>
          <w:szCs w:val="24"/>
          <w:lang w:bidi="ar"/>
        </w:rPr>
        <w:t xml:space="preserve"> </w:t>
      </w:r>
      <w:proofErr w:type="spellStart"/>
      <w:r>
        <w:rPr>
          <w:rFonts w:eastAsia="SimSun"/>
          <w:color w:val="000000"/>
          <w:szCs w:val="24"/>
          <w:lang w:bidi="ar"/>
        </w:rPr>
        <w:t>terdiri</w:t>
      </w:r>
      <w:proofErr w:type="spellEnd"/>
      <w:r>
        <w:rPr>
          <w:rFonts w:eastAsia="SimSun"/>
          <w:color w:val="000000"/>
          <w:szCs w:val="24"/>
          <w:lang w:bidi="ar"/>
        </w:rPr>
        <w:t xml:space="preserve"> </w:t>
      </w:r>
      <w:proofErr w:type="spellStart"/>
      <w:r>
        <w:rPr>
          <w:rFonts w:eastAsia="SimSun"/>
          <w:color w:val="000000"/>
          <w:szCs w:val="24"/>
          <w:lang w:bidi="ar"/>
        </w:rPr>
        <w:t>dari</w:t>
      </w:r>
      <w:proofErr w:type="spellEnd"/>
      <w:r>
        <w:rPr>
          <w:rFonts w:eastAsia="SimSun"/>
          <w:color w:val="000000"/>
          <w:szCs w:val="24"/>
          <w:lang w:bidi="ar"/>
        </w:rPr>
        <w:t xml:space="preserve"> </w:t>
      </w:r>
      <w:proofErr w:type="spellStart"/>
      <w:r>
        <w:rPr>
          <w:rFonts w:eastAsia="SimSun"/>
          <w:color w:val="000000"/>
          <w:szCs w:val="24"/>
          <w:lang w:bidi="ar"/>
        </w:rPr>
        <w:t>beberapa</w:t>
      </w:r>
      <w:proofErr w:type="spellEnd"/>
      <w:r>
        <w:rPr>
          <w:rFonts w:eastAsia="SimSun"/>
          <w:color w:val="000000"/>
          <w:szCs w:val="24"/>
          <w:lang w:bidi="ar"/>
        </w:rPr>
        <w:t xml:space="preserve"> </w:t>
      </w:r>
      <w:proofErr w:type="spellStart"/>
      <w:r>
        <w:rPr>
          <w:rFonts w:eastAsia="SimSun"/>
          <w:color w:val="000000"/>
          <w:szCs w:val="24"/>
          <w:lang w:bidi="ar"/>
        </w:rPr>
        <w:t>jenis</w:t>
      </w:r>
      <w:proofErr w:type="spellEnd"/>
      <w:r>
        <w:rPr>
          <w:rFonts w:eastAsia="SimSun"/>
          <w:color w:val="000000"/>
          <w:szCs w:val="24"/>
          <w:lang w:bidi="ar"/>
        </w:rPr>
        <w:t xml:space="preserve"> </w:t>
      </w:r>
      <w:proofErr w:type="spellStart"/>
      <w:r>
        <w:rPr>
          <w:rFonts w:eastAsia="SimSun"/>
          <w:color w:val="000000"/>
          <w:szCs w:val="24"/>
          <w:lang w:bidi="ar"/>
        </w:rPr>
        <w:t>seperti</w:t>
      </w:r>
      <w:proofErr w:type="spellEnd"/>
      <w:r>
        <w:rPr>
          <w:rFonts w:eastAsia="SimSun"/>
          <w:color w:val="000000"/>
          <w:szCs w:val="24"/>
          <w:lang w:bidi="ar"/>
        </w:rPr>
        <w:t xml:space="preserve"> </w:t>
      </w:r>
      <w:r>
        <w:rPr>
          <w:rFonts w:eastAsia="SimSun"/>
          <w:i/>
          <w:iCs/>
          <w:color w:val="000000"/>
          <w:szCs w:val="24"/>
          <w:lang w:bidi="ar"/>
        </w:rPr>
        <w:t>Deep Neural Networks (DNNs)</w:t>
      </w:r>
      <w:r>
        <w:rPr>
          <w:rFonts w:eastAsia="SimSun"/>
          <w:color w:val="000000"/>
          <w:szCs w:val="24"/>
          <w:lang w:bidi="ar"/>
        </w:rPr>
        <w:t xml:space="preserve">, Recurrent Neural Networks (RNNs), </w:t>
      </w:r>
      <w:r>
        <w:rPr>
          <w:rFonts w:eastAsia="SimSun"/>
          <w:i/>
          <w:iCs/>
          <w:color w:val="000000"/>
          <w:szCs w:val="24"/>
          <w:lang w:bidi="ar"/>
        </w:rPr>
        <w:t xml:space="preserve">Long </w:t>
      </w:r>
      <w:proofErr w:type="gramStart"/>
      <w:r>
        <w:rPr>
          <w:rFonts w:eastAsia="SimSun"/>
          <w:i/>
          <w:iCs/>
          <w:color w:val="000000"/>
          <w:szCs w:val="24"/>
          <w:lang w:bidi="ar"/>
        </w:rPr>
        <w:t>Short Term</w:t>
      </w:r>
      <w:proofErr w:type="gramEnd"/>
      <w:r>
        <w:rPr>
          <w:rFonts w:eastAsia="SimSun"/>
          <w:i/>
          <w:iCs/>
          <w:color w:val="000000"/>
          <w:szCs w:val="24"/>
          <w:lang w:bidi="ar"/>
        </w:rPr>
        <w:t xml:space="preserve"> Memory Networks (LSTMs)</w:t>
      </w:r>
      <w:r>
        <w:rPr>
          <w:rFonts w:eastAsia="SimSun"/>
          <w:color w:val="000000"/>
          <w:szCs w:val="24"/>
          <w:lang w:bidi="ar"/>
        </w:rPr>
        <w:t xml:space="preserve">, </w:t>
      </w:r>
      <w:r>
        <w:rPr>
          <w:rFonts w:eastAsia="SimSun"/>
          <w:i/>
          <w:iCs/>
          <w:color w:val="000000"/>
          <w:szCs w:val="24"/>
          <w:lang w:bidi="ar"/>
        </w:rPr>
        <w:t xml:space="preserve">Convolutional Networks </w:t>
      </w:r>
      <w:r>
        <w:rPr>
          <w:rFonts w:eastAsia="SimSun"/>
          <w:color w:val="000000"/>
          <w:szCs w:val="24"/>
          <w:lang w:bidi="ar"/>
        </w:rPr>
        <w:t xml:space="preserve">(CNNs), dan lain </w:t>
      </w:r>
      <w:proofErr w:type="spellStart"/>
      <w:r>
        <w:rPr>
          <w:rFonts w:eastAsia="SimSun"/>
          <w:color w:val="000000"/>
          <w:szCs w:val="24"/>
          <w:lang w:bidi="ar"/>
        </w:rPr>
        <w:t>sebagainya</w:t>
      </w:r>
      <w:proofErr w:type="spellEnd"/>
      <w:r>
        <w:rPr>
          <w:rFonts w:eastAsia="SimSun"/>
          <w:color w:val="000000"/>
          <w:szCs w:val="24"/>
          <w:lang w:bidi="ar"/>
        </w:rPr>
        <w:t xml:space="preserve">. Google API </w:t>
      </w:r>
      <w:proofErr w:type="spellStart"/>
      <w:r>
        <w:rPr>
          <w:rFonts w:eastAsia="SimSun"/>
          <w:color w:val="000000"/>
          <w:szCs w:val="24"/>
          <w:lang w:bidi="ar"/>
        </w:rPr>
        <w:t>sendiri</w:t>
      </w:r>
      <w:proofErr w:type="spellEnd"/>
      <w:r>
        <w:rPr>
          <w:rFonts w:eastAsia="SimSun"/>
          <w:color w:val="000000"/>
          <w:szCs w:val="24"/>
          <w:lang w:bidi="ar"/>
        </w:rPr>
        <w:t xml:space="preserve"> </w:t>
      </w:r>
      <w:proofErr w:type="spellStart"/>
      <w:r>
        <w:rPr>
          <w:rFonts w:eastAsia="SimSun"/>
          <w:color w:val="000000"/>
          <w:szCs w:val="24"/>
          <w:lang w:bidi="ar"/>
        </w:rPr>
        <w:t>mengembangkan</w:t>
      </w:r>
      <w:proofErr w:type="spellEnd"/>
      <w:r>
        <w:rPr>
          <w:rFonts w:eastAsia="SimSun"/>
          <w:color w:val="000000"/>
          <w:szCs w:val="24"/>
          <w:lang w:bidi="ar"/>
        </w:rPr>
        <w:t xml:space="preserve"> </w:t>
      </w:r>
      <w:proofErr w:type="spellStart"/>
      <w:r>
        <w:rPr>
          <w:rFonts w:eastAsia="SimSun"/>
          <w:color w:val="000000"/>
          <w:szCs w:val="24"/>
          <w:lang w:bidi="ar"/>
        </w:rPr>
        <w:lastRenderedPageBreak/>
        <w:t>sebuah</w:t>
      </w:r>
      <w:proofErr w:type="spellEnd"/>
      <w:r>
        <w:rPr>
          <w:rFonts w:eastAsia="SimSun"/>
          <w:color w:val="000000"/>
          <w:szCs w:val="24"/>
          <w:lang w:bidi="ar"/>
        </w:rPr>
        <w:t xml:space="preserve"> </w:t>
      </w:r>
      <w:proofErr w:type="spellStart"/>
      <w:r>
        <w:rPr>
          <w:rFonts w:eastAsia="SimSun"/>
          <w:color w:val="000000"/>
          <w:szCs w:val="24"/>
          <w:lang w:bidi="ar"/>
        </w:rPr>
        <w:t>algoritma</w:t>
      </w:r>
      <w:proofErr w:type="spellEnd"/>
      <w:r>
        <w:rPr>
          <w:rFonts w:eastAsia="SimSun"/>
          <w:color w:val="000000"/>
          <w:szCs w:val="24"/>
          <w:lang w:bidi="ar"/>
        </w:rPr>
        <w:t xml:space="preserve"> </w:t>
      </w:r>
      <w:proofErr w:type="spellStart"/>
      <w:r>
        <w:rPr>
          <w:rFonts w:eastAsia="SimSun"/>
          <w:color w:val="000000"/>
          <w:szCs w:val="24"/>
          <w:lang w:bidi="ar"/>
        </w:rPr>
        <w:t>sendiri</w:t>
      </w:r>
      <w:proofErr w:type="spellEnd"/>
      <w:r>
        <w:rPr>
          <w:rFonts w:eastAsia="SimSun"/>
          <w:color w:val="000000"/>
          <w:szCs w:val="24"/>
          <w:lang w:bidi="ar"/>
        </w:rPr>
        <w:t xml:space="preserve"> yang </w:t>
      </w:r>
      <w:proofErr w:type="spellStart"/>
      <w:r>
        <w:rPr>
          <w:rFonts w:eastAsia="SimSun"/>
          <w:color w:val="000000"/>
          <w:szCs w:val="24"/>
          <w:lang w:bidi="ar"/>
        </w:rPr>
        <w:t>bernama</w:t>
      </w:r>
      <w:proofErr w:type="spellEnd"/>
      <w:r>
        <w:rPr>
          <w:rFonts w:eastAsia="SimSun"/>
          <w:color w:val="000000"/>
          <w:szCs w:val="24"/>
          <w:lang w:bidi="ar"/>
        </w:rPr>
        <w:t xml:space="preserve"> </w:t>
      </w:r>
      <w:r>
        <w:rPr>
          <w:rFonts w:eastAsia="SimSun"/>
          <w:i/>
          <w:iCs/>
          <w:color w:val="000000"/>
          <w:szCs w:val="24"/>
          <w:lang w:bidi="ar"/>
        </w:rPr>
        <w:t>Recurrent Neural Network Transducers (RNN-T)</w:t>
      </w:r>
      <w:r>
        <w:rPr>
          <w:rFonts w:eastAsia="SimSun"/>
          <w:color w:val="000000"/>
          <w:szCs w:val="24"/>
          <w:lang w:bidi="ar"/>
        </w:rPr>
        <w:t xml:space="preserve">. </w:t>
      </w:r>
      <w:proofErr w:type="spellStart"/>
      <w:r>
        <w:rPr>
          <w:rFonts w:eastAsia="SimSun"/>
          <w:color w:val="000000"/>
          <w:szCs w:val="24"/>
          <w:lang w:bidi="ar"/>
        </w:rPr>
        <w:t>Algoritma</w:t>
      </w:r>
      <w:proofErr w:type="spellEnd"/>
      <w:r>
        <w:rPr>
          <w:rFonts w:eastAsia="SimSun"/>
          <w:color w:val="000000"/>
          <w:szCs w:val="24"/>
          <w:lang w:bidi="ar"/>
        </w:rPr>
        <w:t xml:space="preserve"> </w:t>
      </w:r>
      <w:proofErr w:type="spellStart"/>
      <w:r>
        <w:rPr>
          <w:rFonts w:eastAsia="SimSun"/>
          <w:color w:val="000000"/>
          <w:szCs w:val="24"/>
          <w:lang w:bidi="ar"/>
        </w:rPr>
        <w:t>ini</w:t>
      </w:r>
      <w:proofErr w:type="spellEnd"/>
      <w:r>
        <w:rPr>
          <w:rFonts w:eastAsia="SimSun"/>
          <w:color w:val="000000"/>
          <w:szCs w:val="24"/>
          <w:lang w:bidi="ar"/>
        </w:rPr>
        <w:t xml:space="preserve"> </w:t>
      </w:r>
      <w:proofErr w:type="spellStart"/>
      <w:r>
        <w:rPr>
          <w:rFonts w:eastAsia="SimSun"/>
          <w:color w:val="000000"/>
          <w:szCs w:val="24"/>
          <w:lang w:bidi="ar"/>
        </w:rPr>
        <w:t>dikembangkan</w:t>
      </w:r>
      <w:proofErr w:type="spellEnd"/>
      <w:r>
        <w:rPr>
          <w:rFonts w:eastAsia="SimSun"/>
          <w:color w:val="000000"/>
          <w:szCs w:val="24"/>
          <w:lang w:bidi="ar"/>
        </w:rPr>
        <w:t xml:space="preserve"> </w:t>
      </w:r>
      <w:proofErr w:type="spellStart"/>
      <w:r>
        <w:rPr>
          <w:rFonts w:eastAsia="SimSun"/>
          <w:color w:val="000000"/>
          <w:szCs w:val="24"/>
          <w:lang w:bidi="ar"/>
        </w:rPr>
        <w:t>dari</w:t>
      </w:r>
      <w:proofErr w:type="spellEnd"/>
      <w:r>
        <w:rPr>
          <w:rFonts w:eastAsia="SimSun"/>
          <w:color w:val="000000"/>
          <w:szCs w:val="24"/>
          <w:lang w:bidi="ar"/>
        </w:rPr>
        <w:t xml:space="preserve"> </w:t>
      </w:r>
      <w:proofErr w:type="spellStart"/>
      <w:r>
        <w:rPr>
          <w:rFonts w:eastAsia="SimSun"/>
          <w:color w:val="000000"/>
          <w:szCs w:val="24"/>
          <w:lang w:bidi="ar"/>
        </w:rPr>
        <w:t>jenis</w:t>
      </w:r>
      <w:proofErr w:type="spellEnd"/>
      <w:r>
        <w:rPr>
          <w:rFonts w:eastAsia="SimSun"/>
          <w:color w:val="000000"/>
          <w:szCs w:val="24"/>
          <w:lang w:bidi="ar"/>
        </w:rPr>
        <w:t xml:space="preserve">- </w:t>
      </w:r>
      <w:proofErr w:type="spellStart"/>
      <w:r>
        <w:rPr>
          <w:rFonts w:eastAsia="SimSun"/>
          <w:color w:val="000000"/>
          <w:szCs w:val="24"/>
          <w:lang w:bidi="ar"/>
        </w:rPr>
        <w:t>jenis</w:t>
      </w:r>
      <w:proofErr w:type="spellEnd"/>
      <w:r>
        <w:rPr>
          <w:rFonts w:eastAsia="SimSun"/>
          <w:color w:val="000000"/>
          <w:szCs w:val="24"/>
          <w:lang w:bidi="ar"/>
        </w:rPr>
        <w:t xml:space="preserve"> </w:t>
      </w:r>
      <w:proofErr w:type="spellStart"/>
      <w:r>
        <w:rPr>
          <w:rFonts w:eastAsia="SimSun"/>
          <w:color w:val="000000"/>
          <w:szCs w:val="24"/>
          <w:lang w:bidi="ar"/>
        </w:rPr>
        <w:t>algoritma</w:t>
      </w:r>
      <w:proofErr w:type="spellEnd"/>
      <w:r>
        <w:rPr>
          <w:rFonts w:eastAsia="SimSun"/>
          <w:color w:val="000000"/>
          <w:szCs w:val="24"/>
          <w:lang w:bidi="ar"/>
        </w:rPr>
        <w:t xml:space="preserve"> </w:t>
      </w:r>
      <w:r>
        <w:rPr>
          <w:rFonts w:eastAsia="SimSun"/>
          <w:i/>
          <w:iCs/>
          <w:color w:val="000000"/>
          <w:szCs w:val="24"/>
          <w:lang w:bidi="ar"/>
        </w:rPr>
        <w:t xml:space="preserve">Neural Network </w:t>
      </w:r>
      <w:r>
        <w:rPr>
          <w:rFonts w:eastAsia="SimSun"/>
          <w:color w:val="000000"/>
          <w:szCs w:val="24"/>
          <w:lang w:bidi="ar"/>
        </w:rPr>
        <w:t xml:space="preserve">yang </w:t>
      </w:r>
      <w:proofErr w:type="spellStart"/>
      <w:r>
        <w:rPr>
          <w:rFonts w:eastAsia="SimSun"/>
          <w:color w:val="000000"/>
          <w:szCs w:val="24"/>
          <w:lang w:bidi="ar"/>
        </w:rPr>
        <w:t>sudah</w:t>
      </w:r>
      <w:proofErr w:type="spellEnd"/>
      <w:r>
        <w:rPr>
          <w:rFonts w:eastAsia="SimSun"/>
          <w:color w:val="000000"/>
          <w:szCs w:val="24"/>
          <w:lang w:bidi="ar"/>
        </w:rPr>
        <w:t xml:space="preserve"> </w:t>
      </w:r>
      <w:proofErr w:type="spellStart"/>
      <w:r>
        <w:rPr>
          <w:rFonts w:eastAsia="SimSun"/>
          <w:color w:val="000000"/>
          <w:szCs w:val="24"/>
          <w:lang w:bidi="ar"/>
        </w:rPr>
        <w:t>ada</w:t>
      </w:r>
      <w:proofErr w:type="spellEnd"/>
      <w:r w:rsidR="008D6A98">
        <w:rPr>
          <w:rFonts w:eastAsia="SimSun"/>
          <w:color w:val="000000"/>
          <w:szCs w:val="24"/>
          <w:lang w:bidi="ar"/>
        </w:rPr>
        <w:fldChar w:fldCharType="begin" w:fldLock="1"/>
      </w:r>
      <w:r w:rsidR="008D6A98">
        <w:rPr>
          <w:rFonts w:eastAsia="SimSun"/>
          <w:color w:val="000000"/>
          <w:szCs w:val="24"/>
          <w:lang w:bidi="ar"/>
        </w:rPr>
        <w:instrText>ADDIN CSL_CITATION {"citationItems":[{"id":"ITEM-1","itemData":{"ISBN":"9786026058119","author":[{"dropping-particle":"","family":"Sasia","given":"Priscilya Inri","non-dropping-particle":"","parse-names":false,"suffix":""},{"dropping-particle":"","family":"Murti","given":"Muhammad Ary","non-dropping-particle":"","parse-names":false,"suffix":""},{"dropping-particle":"","family":"Setianingsih","given":"Casi","non-dropping-particle":"","parse-names":false,"suffix":""}],"id":"ITEM-1","issue":"November 2019","issued":{"date-parts":[["0"]]},"page":"77-83","title":"Implementasi Sistem Kendali Lampu dengan Voice Command Menggunakan Google API Implementation of Lamp Control System by Google API","type":"article-journal"},"uris":["http://www.mendeley.com/documents/?uuid=ccab3a48-c21d-40f7-837c-45af4fed9235"]}],"mendeley":{"formattedCitation":"[10]","plainTextFormattedCitation":"[10]","previouslyFormattedCitation":"[10]"},"properties":{"noteIndex":0},"schema":"https://github.com/citation-style-language/schema/raw/master/csl-citation.json"}</w:instrText>
      </w:r>
      <w:r w:rsidR="008D6A98">
        <w:rPr>
          <w:rFonts w:eastAsia="SimSun"/>
          <w:color w:val="000000"/>
          <w:szCs w:val="24"/>
          <w:lang w:bidi="ar"/>
        </w:rPr>
        <w:fldChar w:fldCharType="separate"/>
      </w:r>
      <w:r w:rsidR="008D6A98" w:rsidRPr="008D6A98">
        <w:rPr>
          <w:rFonts w:eastAsia="SimSun"/>
          <w:noProof/>
          <w:color w:val="000000"/>
          <w:szCs w:val="24"/>
          <w:lang w:bidi="ar"/>
        </w:rPr>
        <w:t>[10]</w:t>
      </w:r>
      <w:r w:rsidR="008D6A98">
        <w:rPr>
          <w:rFonts w:eastAsia="SimSun"/>
          <w:color w:val="000000"/>
          <w:szCs w:val="24"/>
          <w:lang w:bidi="ar"/>
        </w:rPr>
        <w:fldChar w:fldCharType="end"/>
      </w:r>
      <w:r>
        <w:rPr>
          <w:rFonts w:eastAsia="SimSun"/>
          <w:color w:val="000000"/>
          <w:szCs w:val="24"/>
          <w:lang w:bidi="ar"/>
        </w:rPr>
        <w:t>.</w:t>
      </w:r>
    </w:p>
    <w:p w14:paraId="6F0D37D6" w14:textId="77777777" w:rsidR="00E505F4" w:rsidRDefault="00E505F4">
      <w:pPr>
        <w:rPr>
          <w:rFonts w:cs="Times New Roman"/>
          <w:b/>
          <w:szCs w:val="24"/>
        </w:rPr>
      </w:pPr>
    </w:p>
    <w:p w14:paraId="692403E0" w14:textId="22730D2A" w:rsidR="00E505F4" w:rsidRDefault="00AC6B7E" w:rsidP="00C57CD4">
      <w:pPr>
        <w:rPr>
          <w:rFonts w:cs="Times New Roman"/>
          <w:b/>
          <w:szCs w:val="24"/>
        </w:rPr>
      </w:pPr>
      <w:r>
        <w:rPr>
          <w:rFonts w:cs="Times New Roman"/>
          <w:b/>
          <w:szCs w:val="24"/>
        </w:rPr>
        <w:t>BAB 3. TAHAP PELAKSANAAN</w:t>
      </w:r>
    </w:p>
    <w:p w14:paraId="32CCBC01" w14:textId="6BF26D9F" w:rsidR="0067422B" w:rsidRDefault="0067422B" w:rsidP="0067422B">
      <w:pPr>
        <w:jc w:val="both"/>
        <w:rPr>
          <w:rFonts w:cs="Times New Roman"/>
          <w:bCs/>
          <w:szCs w:val="24"/>
        </w:rPr>
      </w:pPr>
      <w:r>
        <w:rPr>
          <w:rFonts w:cs="Times New Roman"/>
          <w:b/>
          <w:szCs w:val="24"/>
        </w:rPr>
        <w:tab/>
      </w:r>
      <w:r w:rsidRPr="0067422B">
        <w:rPr>
          <w:rFonts w:cs="Times New Roman"/>
          <w:bCs/>
          <w:szCs w:val="24"/>
        </w:rPr>
        <w:t>Pada</w:t>
      </w:r>
      <w:r>
        <w:rPr>
          <w:rFonts w:cs="Times New Roman"/>
          <w:bCs/>
          <w:szCs w:val="24"/>
        </w:rPr>
        <w:t xml:space="preserve"> </w:t>
      </w:r>
      <w:proofErr w:type="spellStart"/>
      <w:r>
        <w:rPr>
          <w:rFonts w:cs="Times New Roman"/>
          <w:bCs/>
          <w:szCs w:val="24"/>
        </w:rPr>
        <w:t>tahap</w:t>
      </w:r>
      <w:proofErr w:type="spellEnd"/>
      <w:r>
        <w:rPr>
          <w:rFonts w:cs="Times New Roman"/>
          <w:bCs/>
          <w:szCs w:val="24"/>
        </w:rPr>
        <w:t xml:space="preserve"> </w:t>
      </w:r>
      <w:proofErr w:type="spellStart"/>
      <w:r>
        <w:rPr>
          <w:rFonts w:cs="Times New Roman"/>
          <w:bCs/>
          <w:szCs w:val="24"/>
        </w:rPr>
        <w:t>pelaksanaan</w:t>
      </w:r>
      <w:proofErr w:type="spellEnd"/>
      <w:r>
        <w:rPr>
          <w:rFonts w:cs="Times New Roman"/>
          <w:bCs/>
          <w:szCs w:val="24"/>
        </w:rPr>
        <w:t xml:space="preserve"> </w:t>
      </w:r>
      <w:proofErr w:type="spellStart"/>
      <w:r>
        <w:rPr>
          <w:rFonts w:cs="Times New Roman"/>
          <w:bCs/>
          <w:szCs w:val="24"/>
        </w:rPr>
        <w:t>ini</w:t>
      </w:r>
      <w:proofErr w:type="spellEnd"/>
      <w:r>
        <w:rPr>
          <w:rFonts w:cs="Times New Roman"/>
          <w:bCs/>
          <w:szCs w:val="24"/>
        </w:rPr>
        <w:t xml:space="preserve"> </w:t>
      </w:r>
      <w:proofErr w:type="spellStart"/>
      <w:r>
        <w:rPr>
          <w:rFonts w:cs="Times New Roman"/>
          <w:bCs/>
          <w:szCs w:val="24"/>
        </w:rPr>
        <w:t>akan</w:t>
      </w:r>
      <w:proofErr w:type="spellEnd"/>
      <w:r>
        <w:rPr>
          <w:rFonts w:cs="Times New Roman"/>
          <w:bCs/>
          <w:szCs w:val="24"/>
        </w:rPr>
        <w:t xml:space="preserve"> </w:t>
      </w:r>
      <w:proofErr w:type="spellStart"/>
      <w:r>
        <w:rPr>
          <w:rFonts w:cs="Times New Roman"/>
          <w:bCs/>
          <w:szCs w:val="24"/>
        </w:rPr>
        <w:t>ada</w:t>
      </w:r>
      <w:proofErr w:type="spellEnd"/>
      <w:r>
        <w:rPr>
          <w:rFonts w:cs="Times New Roman"/>
          <w:bCs/>
          <w:szCs w:val="24"/>
        </w:rPr>
        <w:t xml:space="preserve"> 3 </w:t>
      </w:r>
      <w:proofErr w:type="spellStart"/>
      <w:r>
        <w:rPr>
          <w:rFonts w:cs="Times New Roman"/>
          <w:bCs/>
          <w:szCs w:val="24"/>
        </w:rPr>
        <w:t>tahapan</w:t>
      </w:r>
      <w:proofErr w:type="spellEnd"/>
      <w:r>
        <w:rPr>
          <w:rFonts w:cs="Times New Roman"/>
          <w:bCs/>
          <w:szCs w:val="24"/>
        </w:rPr>
        <w:t xml:space="preserve"> yang </w:t>
      </w:r>
      <w:proofErr w:type="spellStart"/>
      <w:r>
        <w:rPr>
          <w:rFonts w:cs="Times New Roman"/>
          <w:bCs/>
          <w:szCs w:val="24"/>
        </w:rPr>
        <w:t>dilakukan</w:t>
      </w:r>
      <w:proofErr w:type="spellEnd"/>
      <w:r>
        <w:rPr>
          <w:rFonts w:cs="Times New Roman"/>
          <w:bCs/>
          <w:szCs w:val="24"/>
        </w:rPr>
        <w:t xml:space="preserve"> </w:t>
      </w:r>
      <w:proofErr w:type="spellStart"/>
      <w:r>
        <w:rPr>
          <w:rFonts w:cs="Times New Roman"/>
          <w:bCs/>
          <w:szCs w:val="24"/>
        </w:rPr>
        <w:t>dimana</w:t>
      </w:r>
      <w:proofErr w:type="spellEnd"/>
      <w:r>
        <w:rPr>
          <w:rFonts w:cs="Times New Roman"/>
          <w:bCs/>
          <w:szCs w:val="24"/>
        </w:rPr>
        <w:t xml:space="preserve"> </w:t>
      </w:r>
      <w:proofErr w:type="spellStart"/>
      <w:r>
        <w:rPr>
          <w:rFonts w:cs="Times New Roman"/>
          <w:bCs/>
          <w:szCs w:val="24"/>
        </w:rPr>
        <w:t>pertama</w:t>
      </w:r>
      <w:proofErr w:type="spellEnd"/>
      <w:r>
        <w:rPr>
          <w:rFonts w:cs="Times New Roman"/>
          <w:bCs/>
          <w:szCs w:val="24"/>
        </w:rPr>
        <w:t xml:space="preserve"> </w:t>
      </w:r>
      <w:proofErr w:type="spellStart"/>
      <w:r>
        <w:rPr>
          <w:rFonts w:cs="Times New Roman"/>
          <w:bCs/>
          <w:szCs w:val="24"/>
        </w:rPr>
        <w:t>terkait</w:t>
      </w:r>
      <w:proofErr w:type="spellEnd"/>
      <w:r>
        <w:rPr>
          <w:rFonts w:cs="Times New Roman"/>
          <w:bCs/>
          <w:szCs w:val="24"/>
        </w:rPr>
        <w:t xml:space="preserve"> </w:t>
      </w:r>
      <w:proofErr w:type="spellStart"/>
      <w:r>
        <w:rPr>
          <w:rFonts w:cs="Times New Roman"/>
          <w:bCs/>
          <w:szCs w:val="24"/>
        </w:rPr>
        <w:t>persiapan</w:t>
      </w:r>
      <w:proofErr w:type="spellEnd"/>
      <w:r>
        <w:rPr>
          <w:rFonts w:cs="Times New Roman"/>
          <w:bCs/>
          <w:szCs w:val="24"/>
        </w:rPr>
        <w:t xml:space="preserve"> dan </w:t>
      </w:r>
      <w:proofErr w:type="spellStart"/>
      <w:r>
        <w:rPr>
          <w:rFonts w:cs="Times New Roman"/>
          <w:bCs/>
          <w:szCs w:val="24"/>
        </w:rPr>
        <w:t>kordinasi</w:t>
      </w:r>
      <w:proofErr w:type="spellEnd"/>
      <w:r>
        <w:rPr>
          <w:rFonts w:cs="Times New Roman"/>
          <w:bCs/>
          <w:szCs w:val="24"/>
        </w:rPr>
        <w:t xml:space="preserve"> </w:t>
      </w:r>
      <w:proofErr w:type="spellStart"/>
      <w:r>
        <w:rPr>
          <w:rFonts w:cs="Times New Roman"/>
          <w:bCs/>
          <w:szCs w:val="24"/>
        </w:rPr>
        <w:t>dengan</w:t>
      </w:r>
      <w:proofErr w:type="spellEnd"/>
      <w:r>
        <w:rPr>
          <w:rFonts w:cs="Times New Roman"/>
          <w:bCs/>
          <w:szCs w:val="24"/>
        </w:rPr>
        <w:t xml:space="preserve"> team, </w:t>
      </w:r>
      <w:proofErr w:type="spellStart"/>
      <w:r>
        <w:rPr>
          <w:rFonts w:cs="Times New Roman"/>
          <w:bCs/>
          <w:szCs w:val="24"/>
        </w:rPr>
        <w:t>kedua</w:t>
      </w:r>
      <w:proofErr w:type="spellEnd"/>
      <w:r>
        <w:rPr>
          <w:rFonts w:cs="Times New Roman"/>
          <w:bCs/>
          <w:szCs w:val="24"/>
        </w:rPr>
        <w:t xml:space="preserve"> </w:t>
      </w:r>
      <w:proofErr w:type="spellStart"/>
      <w:r>
        <w:rPr>
          <w:rFonts w:cs="Times New Roman"/>
          <w:bCs/>
          <w:szCs w:val="24"/>
        </w:rPr>
        <w:t>metode</w:t>
      </w:r>
      <w:proofErr w:type="spellEnd"/>
      <w:r>
        <w:rPr>
          <w:rFonts w:cs="Times New Roman"/>
          <w:bCs/>
          <w:szCs w:val="24"/>
        </w:rPr>
        <w:t xml:space="preserve"> </w:t>
      </w:r>
      <w:proofErr w:type="spellStart"/>
      <w:r>
        <w:rPr>
          <w:rFonts w:cs="Times New Roman"/>
          <w:bCs/>
          <w:szCs w:val="24"/>
        </w:rPr>
        <w:t>pengembangan</w:t>
      </w:r>
      <w:proofErr w:type="spellEnd"/>
      <w:r>
        <w:rPr>
          <w:rFonts w:cs="Times New Roman"/>
          <w:bCs/>
          <w:szCs w:val="24"/>
        </w:rPr>
        <w:t xml:space="preserve"> </w:t>
      </w:r>
      <w:proofErr w:type="spellStart"/>
      <w:r>
        <w:rPr>
          <w:rFonts w:cs="Times New Roman"/>
          <w:bCs/>
          <w:szCs w:val="24"/>
        </w:rPr>
        <w:t>sistem</w:t>
      </w:r>
      <w:proofErr w:type="spellEnd"/>
      <w:r>
        <w:rPr>
          <w:rFonts w:cs="Times New Roman"/>
          <w:bCs/>
          <w:szCs w:val="24"/>
        </w:rPr>
        <w:t xml:space="preserve"> </w:t>
      </w:r>
      <w:proofErr w:type="spellStart"/>
      <w:r>
        <w:rPr>
          <w:rFonts w:cs="Times New Roman"/>
          <w:bCs/>
          <w:szCs w:val="24"/>
        </w:rPr>
        <w:t>atau</w:t>
      </w:r>
      <w:proofErr w:type="spellEnd"/>
      <w:r>
        <w:rPr>
          <w:rFonts w:cs="Times New Roman"/>
          <w:bCs/>
          <w:szCs w:val="24"/>
        </w:rPr>
        <w:t xml:space="preserve"> </w:t>
      </w:r>
      <w:proofErr w:type="spellStart"/>
      <w:r>
        <w:rPr>
          <w:rFonts w:cs="Times New Roman"/>
          <w:bCs/>
          <w:szCs w:val="24"/>
        </w:rPr>
        <w:t>aplikasi</w:t>
      </w:r>
      <w:proofErr w:type="spellEnd"/>
      <w:r>
        <w:rPr>
          <w:rFonts w:cs="Times New Roman"/>
          <w:bCs/>
          <w:szCs w:val="24"/>
        </w:rPr>
        <w:t xml:space="preserve">, dan </w:t>
      </w:r>
      <w:proofErr w:type="spellStart"/>
      <w:r>
        <w:rPr>
          <w:rFonts w:cs="Times New Roman"/>
          <w:bCs/>
          <w:szCs w:val="24"/>
        </w:rPr>
        <w:t>terakhir</w:t>
      </w:r>
      <w:proofErr w:type="spellEnd"/>
      <w:r>
        <w:rPr>
          <w:rFonts w:cs="Times New Roman"/>
          <w:bCs/>
          <w:szCs w:val="24"/>
        </w:rPr>
        <w:t xml:space="preserve"> yang </w:t>
      </w:r>
      <w:proofErr w:type="spellStart"/>
      <w:r>
        <w:rPr>
          <w:rFonts w:cs="Times New Roman"/>
          <w:bCs/>
          <w:szCs w:val="24"/>
        </w:rPr>
        <w:t>ketiga</w:t>
      </w:r>
      <w:proofErr w:type="spellEnd"/>
      <w:r>
        <w:rPr>
          <w:rFonts w:cs="Times New Roman"/>
          <w:bCs/>
          <w:szCs w:val="24"/>
        </w:rPr>
        <w:t xml:space="preserve"> </w:t>
      </w:r>
      <w:proofErr w:type="spellStart"/>
      <w:r>
        <w:rPr>
          <w:rFonts w:cs="Times New Roman"/>
          <w:bCs/>
          <w:szCs w:val="24"/>
        </w:rPr>
        <w:t>adalah</w:t>
      </w:r>
      <w:proofErr w:type="spellEnd"/>
      <w:r>
        <w:rPr>
          <w:rFonts w:cs="Times New Roman"/>
          <w:bCs/>
          <w:szCs w:val="24"/>
        </w:rPr>
        <w:t xml:space="preserve"> </w:t>
      </w:r>
      <w:proofErr w:type="spellStart"/>
      <w:r>
        <w:rPr>
          <w:rFonts w:cs="Times New Roman"/>
          <w:bCs/>
          <w:szCs w:val="24"/>
        </w:rPr>
        <w:t>penulisan</w:t>
      </w:r>
      <w:proofErr w:type="spellEnd"/>
      <w:r>
        <w:rPr>
          <w:rFonts w:cs="Times New Roman"/>
          <w:bCs/>
          <w:szCs w:val="24"/>
        </w:rPr>
        <w:t xml:space="preserve"> </w:t>
      </w:r>
      <w:proofErr w:type="spellStart"/>
      <w:r>
        <w:rPr>
          <w:rFonts w:cs="Times New Roman"/>
          <w:bCs/>
          <w:szCs w:val="24"/>
        </w:rPr>
        <w:t>artikel</w:t>
      </w:r>
      <w:proofErr w:type="spellEnd"/>
      <w:r>
        <w:rPr>
          <w:rFonts w:cs="Times New Roman"/>
          <w:bCs/>
          <w:szCs w:val="24"/>
        </w:rPr>
        <w:t xml:space="preserve"> </w:t>
      </w:r>
      <w:proofErr w:type="spellStart"/>
      <w:r>
        <w:rPr>
          <w:rFonts w:cs="Times New Roman"/>
          <w:bCs/>
          <w:szCs w:val="24"/>
        </w:rPr>
        <w:t>ilmiah</w:t>
      </w:r>
      <w:proofErr w:type="spellEnd"/>
      <w:r>
        <w:rPr>
          <w:rFonts w:cs="Times New Roman"/>
          <w:bCs/>
          <w:szCs w:val="24"/>
        </w:rPr>
        <w:t xml:space="preserve">. </w:t>
      </w:r>
    </w:p>
    <w:p w14:paraId="083F0AB4" w14:textId="77777777" w:rsidR="00C54EB7" w:rsidRDefault="00C54EB7" w:rsidP="00C54EB7">
      <w:pPr>
        <w:keepNext/>
        <w:jc w:val="both"/>
      </w:pPr>
      <w:r>
        <w:rPr>
          <w:rFonts w:cs="Times New Roman"/>
          <w:bCs/>
          <w:szCs w:val="24"/>
        </w:rPr>
        <w:t xml:space="preserve"> </w:t>
      </w:r>
      <w:r>
        <w:rPr>
          <w:rFonts w:cs="Times New Roman"/>
          <w:bCs/>
          <w:szCs w:val="24"/>
        </w:rPr>
        <w:tab/>
      </w:r>
      <w:r>
        <w:rPr>
          <w:rFonts w:cs="Times New Roman"/>
          <w:bCs/>
          <w:szCs w:val="24"/>
        </w:rPr>
        <w:tab/>
      </w:r>
      <w:r w:rsidRPr="007879DF">
        <w:rPr>
          <w:rFonts w:cs="Times New Roman"/>
          <w:bCs/>
          <w:szCs w:val="24"/>
        </w:rPr>
        <mc:AlternateContent>
          <mc:Choice Requires="wpg">
            <w:drawing>
              <wp:inline distT="0" distB="0" distL="0" distR="0" wp14:anchorId="6047629A" wp14:editId="2C7B7F97">
                <wp:extent cx="3284220" cy="474736"/>
                <wp:effectExtent l="0" t="0" r="11430" b="20955"/>
                <wp:docPr id="34" name="Group 27"/>
                <wp:cNvGraphicFramePr xmlns:a="http://schemas.openxmlformats.org/drawingml/2006/main"/>
                <a:graphic xmlns:a="http://schemas.openxmlformats.org/drawingml/2006/main">
                  <a:graphicData uri="http://schemas.microsoft.com/office/word/2010/wordprocessingGroup">
                    <wpg:wgp>
                      <wpg:cNvGrpSpPr/>
                      <wpg:grpSpPr>
                        <a:xfrm>
                          <a:off x="0" y="0"/>
                          <a:ext cx="3284220" cy="474736"/>
                          <a:chOff x="0" y="0"/>
                          <a:chExt cx="7388352" cy="1069848"/>
                        </a:xfrm>
                      </wpg:grpSpPr>
                      <wps:wsp>
                        <wps:cNvPr id="35" name="Oval 35"/>
                        <wps:cNvSpPr/>
                        <wps:spPr>
                          <a:xfrm>
                            <a:off x="0" y="0"/>
                            <a:ext cx="1920240" cy="1069848"/>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 name="Oval 36"/>
                        <wps:cNvSpPr/>
                        <wps:spPr>
                          <a:xfrm>
                            <a:off x="2401824" y="0"/>
                            <a:ext cx="2453640" cy="1069848"/>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 name="Oval 37"/>
                        <wps:cNvSpPr/>
                        <wps:spPr>
                          <a:xfrm>
                            <a:off x="5337048" y="0"/>
                            <a:ext cx="2051304" cy="1069848"/>
                          </a:xfrm>
                          <a:prstGeom prst="ellipse">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Straight Arrow Connector 38"/>
                        <wps:cNvCnPr>
                          <a:cxnSpLocks/>
                        </wps:cNvCnPr>
                        <wps:spPr>
                          <a:xfrm>
                            <a:off x="1920240" y="534924"/>
                            <a:ext cx="48158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a:cxnSpLocks/>
                        </wps:cNvCnPr>
                        <wps:spPr>
                          <a:xfrm>
                            <a:off x="4855464" y="534924"/>
                            <a:ext cx="48158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Freeform: Shape 40"/>
                        <wps:cNvSpPr/>
                        <wps:spPr>
                          <a:xfrm>
                            <a:off x="178289" y="315887"/>
                            <a:ext cx="1563662" cy="438075"/>
                          </a:xfrm>
                          <a:custGeom>
                            <a:avLst/>
                            <a:gdLst/>
                            <a:ahLst/>
                            <a:cxnLst/>
                            <a:rect l="l" t="t" r="r" b="b"/>
                            <a:pathLst>
                              <a:path w="1563662" h="438075">
                                <a:moveTo>
                                  <a:pt x="1347155" y="374005"/>
                                </a:moveTo>
                                <a:cubicBezTo>
                                  <a:pt x="1335918" y="378470"/>
                                  <a:pt x="1328663" y="381632"/>
                                  <a:pt x="1325388" y="383493"/>
                                </a:cubicBezTo>
                                <a:cubicBezTo>
                                  <a:pt x="1319510" y="386767"/>
                                  <a:pt x="1315305" y="390190"/>
                                  <a:pt x="1312775" y="393762"/>
                                </a:cubicBezTo>
                                <a:cubicBezTo>
                                  <a:pt x="1310245" y="397334"/>
                                  <a:pt x="1308980" y="401241"/>
                                  <a:pt x="1308980" y="405482"/>
                                </a:cubicBezTo>
                                <a:cubicBezTo>
                                  <a:pt x="1308980" y="410840"/>
                                  <a:pt x="1310580" y="415286"/>
                                  <a:pt x="1313780" y="418821"/>
                                </a:cubicBezTo>
                                <a:cubicBezTo>
                                  <a:pt x="1316980" y="422356"/>
                                  <a:pt x="1320663" y="424123"/>
                                  <a:pt x="1324830" y="424123"/>
                                </a:cubicBezTo>
                                <a:cubicBezTo>
                                  <a:pt x="1330486" y="424123"/>
                                  <a:pt x="1337927" y="420402"/>
                                  <a:pt x="1347155" y="412961"/>
                                </a:cubicBezTo>
                                <a:close/>
                                <a:moveTo>
                                  <a:pt x="813755" y="374005"/>
                                </a:moveTo>
                                <a:cubicBezTo>
                                  <a:pt x="802518" y="378470"/>
                                  <a:pt x="795263" y="381632"/>
                                  <a:pt x="791989" y="383493"/>
                                </a:cubicBezTo>
                                <a:cubicBezTo>
                                  <a:pt x="786110" y="386767"/>
                                  <a:pt x="781906" y="390190"/>
                                  <a:pt x="779376" y="393762"/>
                                </a:cubicBezTo>
                                <a:cubicBezTo>
                                  <a:pt x="776845" y="397334"/>
                                  <a:pt x="775580" y="401241"/>
                                  <a:pt x="775580" y="405482"/>
                                </a:cubicBezTo>
                                <a:cubicBezTo>
                                  <a:pt x="775580" y="410840"/>
                                  <a:pt x="777180" y="415286"/>
                                  <a:pt x="780380" y="418821"/>
                                </a:cubicBezTo>
                                <a:cubicBezTo>
                                  <a:pt x="783580" y="422356"/>
                                  <a:pt x="787263" y="424123"/>
                                  <a:pt x="791431" y="424123"/>
                                </a:cubicBezTo>
                                <a:cubicBezTo>
                                  <a:pt x="797086" y="424123"/>
                                  <a:pt x="804527" y="420402"/>
                                  <a:pt x="813755" y="412961"/>
                                </a:cubicBezTo>
                                <a:close/>
                                <a:moveTo>
                                  <a:pt x="1226753" y="337505"/>
                                </a:moveTo>
                                <a:cubicBezTo>
                                  <a:pt x="1220577" y="337505"/>
                                  <a:pt x="1215051" y="339905"/>
                                  <a:pt x="1210177" y="344704"/>
                                </a:cubicBezTo>
                                <a:cubicBezTo>
                                  <a:pt x="1205303" y="349504"/>
                                  <a:pt x="1202457" y="356183"/>
                                  <a:pt x="1201638" y="364740"/>
                                </a:cubicBezTo>
                                <a:lnTo>
                                  <a:pt x="1248965" y="364740"/>
                                </a:lnTo>
                                <a:cubicBezTo>
                                  <a:pt x="1248593" y="358192"/>
                                  <a:pt x="1247812" y="353578"/>
                                  <a:pt x="1246621" y="350899"/>
                                </a:cubicBezTo>
                                <a:cubicBezTo>
                                  <a:pt x="1244761" y="346732"/>
                                  <a:pt x="1241989" y="343458"/>
                                  <a:pt x="1238306" y="341077"/>
                                </a:cubicBezTo>
                                <a:cubicBezTo>
                                  <a:pt x="1234622" y="338695"/>
                                  <a:pt x="1230771" y="337505"/>
                                  <a:pt x="1226753" y="337505"/>
                                </a:cubicBezTo>
                                <a:close/>
                                <a:moveTo>
                                  <a:pt x="326119" y="336947"/>
                                </a:moveTo>
                                <a:cubicBezTo>
                                  <a:pt x="322176" y="336947"/>
                                  <a:pt x="318213" y="338119"/>
                                  <a:pt x="314232" y="340463"/>
                                </a:cubicBezTo>
                                <a:cubicBezTo>
                                  <a:pt x="310251" y="342807"/>
                                  <a:pt x="307032" y="346918"/>
                                  <a:pt x="304577" y="352797"/>
                                </a:cubicBezTo>
                                <a:cubicBezTo>
                                  <a:pt x="302121" y="358676"/>
                                  <a:pt x="300893" y="366229"/>
                                  <a:pt x="300893" y="375456"/>
                                </a:cubicBezTo>
                                <a:cubicBezTo>
                                  <a:pt x="300893" y="390339"/>
                                  <a:pt x="303851" y="403175"/>
                                  <a:pt x="309767" y="413965"/>
                                </a:cubicBezTo>
                                <a:cubicBezTo>
                                  <a:pt x="315683" y="424755"/>
                                  <a:pt x="323478" y="430150"/>
                                  <a:pt x="333152" y="430150"/>
                                </a:cubicBezTo>
                                <a:cubicBezTo>
                                  <a:pt x="340370" y="430150"/>
                                  <a:pt x="346323" y="427174"/>
                                  <a:pt x="351011" y="421221"/>
                                </a:cubicBezTo>
                                <a:cubicBezTo>
                                  <a:pt x="355699" y="415268"/>
                                  <a:pt x="358043" y="405036"/>
                                  <a:pt x="358043" y="390525"/>
                                </a:cubicBezTo>
                                <a:cubicBezTo>
                                  <a:pt x="358043" y="372368"/>
                                  <a:pt x="354136" y="358080"/>
                                  <a:pt x="346323" y="347662"/>
                                </a:cubicBezTo>
                                <a:cubicBezTo>
                                  <a:pt x="341040" y="340519"/>
                                  <a:pt x="334305" y="336947"/>
                                  <a:pt x="326119" y="336947"/>
                                </a:cubicBezTo>
                                <a:close/>
                                <a:moveTo>
                                  <a:pt x="211819" y="336947"/>
                                </a:moveTo>
                                <a:cubicBezTo>
                                  <a:pt x="207876" y="336947"/>
                                  <a:pt x="203913" y="338119"/>
                                  <a:pt x="199932" y="340463"/>
                                </a:cubicBezTo>
                                <a:cubicBezTo>
                                  <a:pt x="195951" y="342807"/>
                                  <a:pt x="192732" y="346918"/>
                                  <a:pt x="190277" y="352797"/>
                                </a:cubicBezTo>
                                <a:cubicBezTo>
                                  <a:pt x="187821" y="358676"/>
                                  <a:pt x="186593" y="366229"/>
                                  <a:pt x="186593" y="375456"/>
                                </a:cubicBezTo>
                                <a:cubicBezTo>
                                  <a:pt x="186593" y="390339"/>
                                  <a:pt x="189551" y="403175"/>
                                  <a:pt x="195467" y="413965"/>
                                </a:cubicBezTo>
                                <a:cubicBezTo>
                                  <a:pt x="201383" y="424755"/>
                                  <a:pt x="209178" y="430150"/>
                                  <a:pt x="218852" y="430150"/>
                                </a:cubicBezTo>
                                <a:cubicBezTo>
                                  <a:pt x="226070" y="430150"/>
                                  <a:pt x="232023" y="427174"/>
                                  <a:pt x="236711" y="421221"/>
                                </a:cubicBezTo>
                                <a:cubicBezTo>
                                  <a:pt x="241399" y="415268"/>
                                  <a:pt x="243743" y="405036"/>
                                  <a:pt x="243743" y="390525"/>
                                </a:cubicBezTo>
                                <a:cubicBezTo>
                                  <a:pt x="243743" y="372368"/>
                                  <a:pt x="239836" y="358080"/>
                                  <a:pt x="232023" y="347662"/>
                                </a:cubicBezTo>
                                <a:cubicBezTo>
                                  <a:pt x="226740" y="340519"/>
                                  <a:pt x="220005" y="336947"/>
                                  <a:pt x="211819" y="336947"/>
                                </a:cubicBezTo>
                                <a:close/>
                                <a:moveTo>
                                  <a:pt x="518629" y="336500"/>
                                </a:moveTo>
                                <a:cubicBezTo>
                                  <a:pt x="512080" y="336500"/>
                                  <a:pt x="506239" y="339440"/>
                                  <a:pt x="501104" y="345318"/>
                                </a:cubicBezTo>
                                <a:cubicBezTo>
                                  <a:pt x="494332" y="353057"/>
                                  <a:pt x="490947" y="364368"/>
                                  <a:pt x="490947" y="379251"/>
                                </a:cubicBezTo>
                                <a:cubicBezTo>
                                  <a:pt x="490947" y="394283"/>
                                  <a:pt x="494221" y="405798"/>
                                  <a:pt x="500769" y="413798"/>
                                </a:cubicBezTo>
                                <a:cubicBezTo>
                                  <a:pt x="507318" y="421797"/>
                                  <a:pt x="514610" y="425797"/>
                                  <a:pt x="522647" y="425797"/>
                                </a:cubicBezTo>
                                <a:cubicBezTo>
                                  <a:pt x="529419" y="425797"/>
                                  <a:pt x="535967" y="422411"/>
                                  <a:pt x="542292" y="415640"/>
                                </a:cubicBezTo>
                                <a:lnTo>
                                  <a:pt x="542292" y="362954"/>
                                </a:lnTo>
                                <a:cubicBezTo>
                                  <a:pt x="541846" y="357894"/>
                                  <a:pt x="540506" y="353281"/>
                                  <a:pt x="538274" y="349113"/>
                                </a:cubicBezTo>
                                <a:cubicBezTo>
                                  <a:pt x="536042" y="344946"/>
                                  <a:pt x="533084" y="341802"/>
                                  <a:pt x="529400" y="339681"/>
                                </a:cubicBezTo>
                                <a:cubicBezTo>
                                  <a:pt x="525717" y="337561"/>
                                  <a:pt x="522126" y="336500"/>
                                  <a:pt x="518629" y="336500"/>
                                </a:cubicBezTo>
                                <a:close/>
                                <a:moveTo>
                                  <a:pt x="1419559" y="329691"/>
                                </a:moveTo>
                                <a:lnTo>
                                  <a:pt x="1424359" y="329691"/>
                                </a:lnTo>
                                <a:lnTo>
                                  <a:pt x="1424359" y="351457"/>
                                </a:lnTo>
                                <a:cubicBezTo>
                                  <a:pt x="1431801" y="344016"/>
                                  <a:pt x="1436191" y="339737"/>
                                  <a:pt x="1437530" y="338621"/>
                                </a:cubicBezTo>
                                <a:cubicBezTo>
                                  <a:pt x="1440879" y="335793"/>
                                  <a:pt x="1444488" y="333598"/>
                                  <a:pt x="1448358" y="332035"/>
                                </a:cubicBezTo>
                                <a:cubicBezTo>
                                  <a:pt x="1452227" y="330473"/>
                                  <a:pt x="1456059" y="329691"/>
                                  <a:pt x="1459855" y="329691"/>
                                </a:cubicBezTo>
                                <a:cubicBezTo>
                                  <a:pt x="1466254" y="329691"/>
                                  <a:pt x="1471761" y="331552"/>
                                  <a:pt x="1476375" y="335272"/>
                                </a:cubicBezTo>
                                <a:cubicBezTo>
                                  <a:pt x="1480988" y="338993"/>
                                  <a:pt x="1484076" y="344388"/>
                                  <a:pt x="1485639" y="351457"/>
                                </a:cubicBezTo>
                                <a:cubicBezTo>
                                  <a:pt x="1493304" y="342528"/>
                                  <a:pt x="1499778" y="336668"/>
                                  <a:pt x="1505061" y="333877"/>
                                </a:cubicBezTo>
                                <a:cubicBezTo>
                                  <a:pt x="1510345" y="331087"/>
                                  <a:pt x="1515777" y="329691"/>
                                  <a:pt x="1521358" y="329691"/>
                                </a:cubicBezTo>
                                <a:cubicBezTo>
                                  <a:pt x="1526790" y="329691"/>
                                  <a:pt x="1531608" y="331087"/>
                                  <a:pt x="1535813" y="333877"/>
                                </a:cubicBezTo>
                                <a:cubicBezTo>
                                  <a:pt x="1540017" y="336668"/>
                                  <a:pt x="1543347" y="341226"/>
                                  <a:pt x="1545803" y="347551"/>
                                </a:cubicBezTo>
                                <a:cubicBezTo>
                                  <a:pt x="1547440" y="351867"/>
                                  <a:pt x="1548259" y="358638"/>
                                  <a:pt x="1548259" y="367866"/>
                                </a:cubicBezTo>
                                <a:lnTo>
                                  <a:pt x="1548259" y="411845"/>
                                </a:lnTo>
                                <a:cubicBezTo>
                                  <a:pt x="1548259" y="418244"/>
                                  <a:pt x="1548742" y="422635"/>
                                  <a:pt x="1549710" y="425016"/>
                                </a:cubicBezTo>
                                <a:cubicBezTo>
                                  <a:pt x="1550454" y="426653"/>
                                  <a:pt x="1551830" y="428048"/>
                                  <a:pt x="1553840" y="429202"/>
                                </a:cubicBezTo>
                                <a:cubicBezTo>
                                  <a:pt x="1555849" y="430355"/>
                                  <a:pt x="1559123" y="430932"/>
                                  <a:pt x="1563662" y="430932"/>
                                </a:cubicBezTo>
                                <a:lnTo>
                                  <a:pt x="1563662" y="434950"/>
                                </a:lnTo>
                                <a:lnTo>
                                  <a:pt x="1513209" y="434950"/>
                                </a:lnTo>
                                <a:lnTo>
                                  <a:pt x="1513209" y="430932"/>
                                </a:lnTo>
                                <a:lnTo>
                                  <a:pt x="1515330" y="430932"/>
                                </a:lnTo>
                                <a:cubicBezTo>
                                  <a:pt x="1519721" y="430932"/>
                                  <a:pt x="1523144" y="430076"/>
                                  <a:pt x="1525599" y="428364"/>
                                </a:cubicBezTo>
                                <a:cubicBezTo>
                                  <a:pt x="1527311" y="427174"/>
                                  <a:pt x="1528539" y="425276"/>
                                  <a:pt x="1529283" y="422672"/>
                                </a:cubicBezTo>
                                <a:cubicBezTo>
                                  <a:pt x="1529581" y="421407"/>
                                  <a:pt x="1529729" y="417798"/>
                                  <a:pt x="1529729" y="411845"/>
                                </a:cubicBezTo>
                                <a:lnTo>
                                  <a:pt x="1529729" y="367866"/>
                                </a:lnTo>
                                <a:cubicBezTo>
                                  <a:pt x="1529729" y="359531"/>
                                  <a:pt x="1528725" y="353653"/>
                                  <a:pt x="1526716" y="350230"/>
                                </a:cubicBezTo>
                                <a:cubicBezTo>
                                  <a:pt x="1523813" y="345467"/>
                                  <a:pt x="1519163" y="343086"/>
                                  <a:pt x="1512763" y="343086"/>
                                </a:cubicBezTo>
                                <a:cubicBezTo>
                                  <a:pt x="1508819" y="343086"/>
                                  <a:pt x="1504857" y="344072"/>
                                  <a:pt x="1500875" y="346044"/>
                                </a:cubicBezTo>
                                <a:cubicBezTo>
                                  <a:pt x="1496894" y="348016"/>
                                  <a:pt x="1492076" y="351681"/>
                                  <a:pt x="1486421" y="357039"/>
                                </a:cubicBezTo>
                                <a:lnTo>
                                  <a:pt x="1486197" y="358266"/>
                                </a:lnTo>
                                <a:lnTo>
                                  <a:pt x="1486421" y="363066"/>
                                </a:lnTo>
                                <a:lnTo>
                                  <a:pt x="1486421" y="411845"/>
                                </a:lnTo>
                                <a:cubicBezTo>
                                  <a:pt x="1486421" y="418839"/>
                                  <a:pt x="1486811" y="423193"/>
                                  <a:pt x="1487593" y="424904"/>
                                </a:cubicBezTo>
                                <a:cubicBezTo>
                                  <a:pt x="1488374" y="426616"/>
                                  <a:pt x="1489843" y="428048"/>
                                  <a:pt x="1492001" y="429202"/>
                                </a:cubicBezTo>
                                <a:cubicBezTo>
                                  <a:pt x="1494159" y="430355"/>
                                  <a:pt x="1497843" y="430932"/>
                                  <a:pt x="1503052" y="430932"/>
                                </a:cubicBezTo>
                                <a:lnTo>
                                  <a:pt x="1503052" y="434950"/>
                                </a:lnTo>
                                <a:lnTo>
                                  <a:pt x="1451371" y="434950"/>
                                </a:lnTo>
                                <a:lnTo>
                                  <a:pt x="1451371" y="430932"/>
                                </a:lnTo>
                                <a:cubicBezTo>
                                  <a:pt x="1457027" y="430932"/>
                                  <a:pt x="1460915" y="430262"/>
                                  <a:pt x="1463036" y="428923"/>
                                </a:cubicBezTo>
                                <a:cubicBezTo>
                                  <a:pt x="1465157" y="427583"/>
                                  <a:pt x="1466626" y="425574"/>
                                  <a:pt x="1467445" y="422895"/>
                                </a:cubicBezTo>
                                <a:cubicBezTo>
                                  <a:pt x="1467817" y="421630"/>
                                  <a:pt x="1468003" y="417946"/>
                                  <a:pt x="1468003" y="411845"/>
                                </a:cubicBezTo>
                                <a:lnTo>
                                  <a:pt x="1468003" y="367866"/>
                                </a:lnTo>
                                <a:cubicBezTo>
                                  <a:pt x="1468003" y="359531"/>
                                  <a:pt x="1466775" y="353541"/>
                                  <a:pt x="1464319" y="349895"/>
                                </a:cubicBezTo>
                                <a:cubicBezTo>
                                  <a:pt x="1461045" y="345132"/>
                                  <a:pt x="1456469" y="342751"/>
                                  <a:pt x="1450590" y="342751"/>
                                </a:cubicBezTo>
                                <a:cubicBezTo>
                                  <a:pt x="1446572" y="342751"/>
                                  <a:pt x="1442591" y="343830"/>
                                  <a:pt x="1438647" y="345988"/>
                                </a:cubicBezTo>
                                <a:cubicBezTo>
                                  <a:pt x="1432470" y="349262"/>
                                  <a:pt x="1427708" y="352946"/>
                                  <a:pt x="1424359" y="357039"/>
                                </a:cubicBezTo>
                                <a:lnTo>
                                  <a:pt x="1424359" y="411845"/>
                                </a:lnTo>
                                <a:cubicBezTo>
                                  <a:pt x="1424359" y="418542"/>
                                  <a:pt x="1424824" y="422895"/>
                                  <a:pt x="1425754" y="424904"/>
                                </a:cubicBezTo>
                                <a:cubicBezTo>
                                  <a:pt x="1426685" y="426913"/>
                                  <a:pt x="1428061" y="428420"/>
                                  <a:pt x="1429884" y="429425"/>
                                </a:cubicBezTo>
                                <a:cubicBezTo>
                                  <a:pt x="1431707" y="430429"/>
                                  <a:pt x="1435410" y="430932"/>
                                  <a:pt x="1440991" y="430932"/>
                                </a:cubicBezTo>
                                <a:lnTo>
                                  <a:pt x="1440991" y="434950"/>
                                </a:lnTo>
                                <a:lnTo>
                                  <a:pt x="1390426" y="434950"/>
                                </a:lnTo>
                                <a:lnTo>
                                  <a:pt x="1390426" y="430932"/>
                                </a:lnTo>
                                <a:cubicBezTo>
                                  <a:pt x="1395114" y="430932"/>
                                  <a:pt x="1398389" y="430429"/>
                                  <a:pt x="1400249" y="429425"/>
                                </a:cubicBezTo>
                                <a:cubicBezTo>
                                  <a:pt x="1402109" y="428420"/>
                                  <a:pt x="1403523" y="426820"/>
                                  <a:pt x="1404491" y="424625"/>
                                </a:cubicBezTo>
                                <a:cubicBezTo>
                                  <a:pt x="1405458" y="422430"/>
                                  <a:pt x="1405942" y="418170"/>
                                  <a:pt x="1405942" y="411845"/>
                                </a:cubicBezTo>
                                <a:lnTo>
                                  <a:pt x="1405942" y="372777"/>
                                </a:lnTo>
                                <a:cubicBezTo>
                                  <a:pt x="1405942" y="361541"/>
                                  <a:pt x="1405607" y="354285"/>
                                  <a:pt x="1404937" y="351011"/>
                                </a:cubicBezTo>
                                <a:cubicBezTo>
                                  <a:pt x="1404416" y="348555"/>
                                  <a:pt x="1403598" y="346862"/>
                                  <a:pt x="1402481" y="345932"/>
                                </a:cubicBezTo>
                                <a:cubicBezTo>
                                  <a:pt x="1401365" y="345002"/>
                                  <a:pt x="1399840" y="344537"/>
                                  <a:pt x="1397905" y="344537"/>
                                </a:cubicBezTo>
                                <a:cubicBezTo>
                                  <a:pt x="1395821" y="344537"/>
                                  <a:pt x="1393329" y="345095"/>
                                  <a:pt x="1390426" y="346211"/>
                                </a:cubicBezTo>
                                <a:lnTo>
                                  <a:pt x="1388752" y="342193"/>
                                </a:lnTo>
                                <a:close/>
                                <a:moveTo>
                                  <a:pt x="1331528" y="329691"/>
                                </a:moveTo>
                                <a:cubicBezTo>
                                  <a:pt x="1340606" y="329691"/>
                                  <a:pt x="1348047" y="331217"/>
                                  <a:pt x="1353852" y="334268"/>
                                </a:cubicBezTo>
                                <a:cubicBezTo>
                                  <a:pt x="1358242" y="336575"/>
                                  <a:pt x="1361479" y="340184"/>
                                  <a:pt x="1363563" y="345095"/>
                                </a:cubicBezTo>
                                <a:cubicBezTo>
                                  <a:pt x="1364902" y="348295"/>
                                  <a:pt x="1365572" y="354843"/>
                                  <a:pt x="1365572" y="364740"/>
                                </a:cubicBezTo>
                                <a:lnTo>
                                  <a:pt x="1365572" y="399455"/>
                                </a:lnTo>
                                <a:cubicBezTo>
                                  <a:pt x="1365572" y="409203"/>
                                  <a:pt x="1365758" y="415175"/>
                                  <a:pt x="1366130" y="417370"/>
                                </a:cubicBezTo>
                                <a:cubicBezTo>
                                  <a:pt x="1366502" y="419565"/>
                                  <a:pt x="1367116" y="421035"/>
                                  <a:pt x="1367972" y="421779"/>
                                </a:cubicBezTo>
                                <a:cubicBezTo>
                                  <a:pt x="1368828" y="422523"/>
                                  <a:pt x="1369814" y="422895"/>
                                  <a:pt x="1370930" y="422895"/>
                                </a:cubicBezTo>
                                <a:cubicBezTo>
                                  <a:pt x="1372121" y="422895"/>
                                  <a:pt x="1373162" y="422635"/>
                                  <a:pt x="1374055" y="422114"/>
                                </a:cubicBezTo>
                                <a:cubicBezTo>
                                  <a:pt x="1375618" y="421146"/>
                                  <a:pt x="1378632" y="418430"/>
                                  <a:pt x="1383097" y="413965"/>
                                </a:cubicBezTo>
                                <a:lnTo>
                                  <a:pt x="1383097" y="420216"/>
                                </a:lnTo>
                                <a:cubicBezTo>
                                  <a:pt x="1374762" y="431378"/>
                                  <a:pt x="1366800" y="436959"/>
                                  <a:pt x="1359210" y="436959"/>
                                </a:cubicBezTo>
                                <a:cubicBezTo>
                                  <a:pt x="1355563" y="436959"/>
                                  <a:pt x="1352661" y="435694"/>
                                  <a:pt x="1350503" y="433164"/>
                                </a:cubicBezTo>
                                <a:cubicBezTo>
                                  <a:pt x="1348345" y="430634"/>
                                  <a:pt x="1347229" y="426318"/>
                                  <a:pt x="1347155" y="420216"/>
                                </a:cubicBezTo>
                                <a:cubicBezTo>
                                  <a:pt x="1336662" y="428327"/>
                                  <a:pt x="1330077" y="433015"/>
                                  <a:pt x="1327398" y="434280"/>
                                </a:cubicBezTo>
                                <a:cubicBezTo>
                                  <a:pt x="1323379" y="436141"/>
                                  <a:pt x="1319100" y="437071"/>
                                  <a:pt x="1314561" y="437071"/>
                                </a:cubicBezTo>
                                <a:cubicBezTo>
                                  <a:pt x="1307492" y="437071"/>
                                  <a:pt x="1301669" y="434652"/>
                                  <a:pt x="1297093" y="429816"/>
                                </a:cubicBezTo>
                                <a:cubicBezTo>
                                  <a:pt x="1292516" y="424979"/>
                                  <a:pt x="1290228" y="418616"/>
                                  <a:pt x="1290228" y="410728"/>
                                </a:cubicBezTo>
                                <a:cubicBezTo>
                                  <a:pt x="1290228" y="405743"/>
                                  <a:pt x="1291344" y="401427"/>
                                  <a:pt x="1293576" y="397780"/>
                                </a:cubicBezTo>
                                <a:cubicBezTo>
                                  <a:pt x="1296627" y="392720"/>
                                  <a:pt x="1301929" y="387958"/>
                                  <a:pt x="1309483" y="383493"/>
                                </a:cubicBezTo>
                                <a:cubicBezTo>
                                  <a:pt x="1317035" y="379028"/>
                                  <a:pt x="1329593" y="373596"/>
                                  <a:pt x="1347155" y="367196"/>
                                </a:cubicBezTo>
                                <a:lnTo>
                                  <a:pt x="1347155" y="363178"/>
                                </a:lnTo>
                                <a:cubicBezTo>
                                  <a:pt x="1347155" y="352983"/>
                                  <a:pt x="1345536" y="345988"/>
                                  <a:pt x="1342299" y="342193"/>
                                </a:cubicBezTo>
                                <a:cubicBezTo>
                                  <a:pt x="1339062" y="338398"/>
                                  <a:pt x="1334355" y="336500"/>
                                  <a:pt x="1328179" y="336500"/>
                                </a:cubicBezTo>
                                <a:cubicBezTo>
                                  <a:pt x="1323491" y="336500"/>
                                  <a:pt x="1319770" y="337765"/>
                                  <a:pt x="1317017" y="340295"/>
                                </a:cubicBezTo>
                                <a:cubicBezTo>
                                  <a:pt x="1314189" y="342825"/>
                                  <a:pt x="1312775" y="345728"/>
                                  <a:pt x="1312775" y="349002"/>
                                </a:cubicBezTo>
                                <a:lnTo>
                                  <a:pt x="1312999" y="355476"/>
                                </a:lnTo>
                                <a:cubicBezTo>
                                  <a:pt x="1312999" y="358899"/>
                                  <a:pt x="1312124" y="361541"/>
                                  <a:pt x="1310375" y="363401"/>
                                </a:cubicBezTo>
                                <a:cubicBezTo>
                                  <a:pt x="1308627" y="365261"/>
                                  <a:pt x="1306338" y="366191"/>
                                  <a:pt x="1303511" y="366191"/>
                                </a:cubicBezTo>
                                <a:cubicBezTo>
                                  <a:pt x="1300757" y="366191"/>
                                  <a:pt x="1298507" y="365224"/>
                                  <a:pt x="1296758" y="363289"/>
                                </a:cubicBezTo>
                                <a:cubicBezTo>
                                  <a:pt x="1295009" y="361355"/>
                                  <a:pt x="1294135" y="358713"/>
                                  <a:pt x="1294135" y="355364"/>
                                </a:cubicBezTo>
                                <a:cubicBezTo>
                                  <a:pt x="1294135" y="348965"/>
                                  <a:pt x="1297409" y="343086"/>
                                  <a:pt x="1303957" y="337728"/>
                                </a:cubicBezTo>
                                <a:cubicBezTo>
                                  <a:pt x="1310506" y="332370"/>
                                  <a:pt x="1319696" y="329691"/>
                                  <a:pt x="1331528" y="329691"/>
                                </a:cubicBezTo>
                                <a:close/>
                                <a:moveTo>
                                  <a:pt x="976684" y="329691"/>
                                </a:moveTo>
                                <a:lnTo>
                                  <a:pt x="981596" y="329691"/>
                                </a:lnTo>
                                <a:lnTo>
                                  <a:pt x="981596" y="411845"/>
                                </a:lnTo>
                                <a:cubicBezTo>
                                  <a:pt x="981596" y="418244"/>
                                  <a:pt x="982061" y="422504"/>
                                  <a:pt x="982991" y="424625"/>
                                </a:cubicBezTo>
                                <a:cubicBezTo>
                                  <a:pt x="983921" y="426746"/>
                                  <a:pt x="985298" y="428327"/>
                                  <a:pt x="987121" y="429369"/>
                                </a:cubicBezTo>
                                <a:cubicBezTo>
                                  <a:pt x="988944" y="430411"/>
                                  <a:pt x="992274" y="430932"/>
                                  <a:pt x="997111" y="430932"/>
                                </a:cubicBezTo>
                                <a:lnTo>
                                  <a:pt x="997111" y="434950"/>
                                </a:lnTo>
                                <a:lnTo>
                                  <a:pt x="947440" y="434950"/>
                                </a:lnTo>
                                <a:lnTo>
                                  <a:pt x="947440" y="430932"/>
                                </a:lnTo>
                                <a:cubicBezTo>
                                  <a:pt x="952425" y="430932"/>
                                  <a:pt x="955774" y="430448"/>
                                  <a:pt x="957486" y="429481"/>
                                </a:cubicBezTo>
                                <a:cubicBezTo>
                                  <a:pt x="959197" y="428513"/>
                                  <a:pt x="960555" y="426913"/>
                                  <a:pt x="961560" y="424681"/>
                                </a:cubicBezTo>
                                <a:cubicBezTo>
                                  <a:pt x="962564" y="422449"/>
                                  <a:pt x="963067" y="418170"/>
                                  <a:pt x="963067" y="411845"/>
                                </a:cubicBezTo>
                                <a:lnTo>
                                  <a:pt x="963067" y="372442"/>
                                </a:lnTo>
                                <a:cubicBezTo>
                                  <a:pt x="963067" y="361355"/>
                                  <a:pt x="962732" y="354174"/>
                                  <a:pt x="962062" y="350899"/>
                                </a:cubicBezTo>
                                <a:cubicBezTo>
                                  <a:pt x="961541" y="348518"/>
                                  <a:pt x="960723" y="346862"/>
                                  <a:pt x="959606" y="345932"/>
                                </a:cubicBezTo>
                                <a:cubicBezTo>
                                  <a:pt x="958490" y="345002"/>
                                  <a:pt x="956965" y="344537"/>
                                  <a:pt x="955030" y="344537"/>
                                </a:cubicBezTo>
                                <a:cubicBezTo>
                                  <a:pt x="952946" y="344537"/>
                                  <a:pt x="950416" y="345095"/>
                                  <a:pt x="947440" y="346211"/>
                                </a:cubicBezTo>
                                <a:lnTo>
                                  <a:pt x="945877" y="342193"/>
                                </a:lnTo>
                                <a:close/>
                                <a:moveTo>
                                  <a:pt x="895648" y="329691"/>
                                </a:moveTo>
                                <a:cubicBezTo>
                                  <a:pt x="899666" y="329691"/>
                                  <a:pt x="904540" y="330547"/>
                                  <a:pt x="910270" y="332259"/>
                                </a:cubicBezTo>
                                <a:cubicBezTo>
                                  <a:pt x="914065" y="333375"/>
                                  <a:pt x="916595" y="333933"/>
                                  <a:pt x="917860" y="333933"/>
                                </a:cubicBezTo>
                                <a:cubicBezTo>
                                  <a:pt x="919051" y="333933"/>
                                  <a:pt x="919981" y="333673"/>
                                  <a:pt x="920651" y="333152"/>
                                </a:cubicBezTo>
                                <a:cubicBezTo>
                                  <a:pt x="921320" y="332631"/>
                                  <a:pt x="922102" y="331477"/>
                                  <a:pt x="922995" y="329691"/>
                                </a:cubicBezTo>
                                <a:lnTo>
                                  <a:pt x="926678" y="329691"/>
                                </a:lnTo>
                                <a:lnTo>
                                  <a:pt x="926678" y="364517"/>
                                </a:lnTo>
                                <a:lnTo>
                                  <a:pt x="922995" y="364517"/>
                                </a:lnTo>
                                <a:cubicBezTo>
                                  <a:pt x="920167" y="353578"/>
                                  <a:pt x="916539" y="346137"/>
                                  <a:pt x="912112" y="342193"/>
                                </a:cubicBezTo>
                                <a:cubicBezTo>
                                  <a:pt x="907684" y="338249"/>
                                  <a:pt x="902047" y="336277"/>
                                  <a:pt x="895201" y="336277"/>
                                </a:cubicBezTo>
                                <a:cubicBezTo>
                                  <a:pt x="889992" y="336277"/>
                                  <a:pt x="885788" y="337654"/>
                                  <a:pt x="882588" y="340407"/>
                                </a:cubicBezTo>
                                <a:cubicBezTo>
                                  <a:pt x="879388" y="343160"/>
                                  <a:pt x="877788" y="346211"/>
                                  <a:pt x="877788" y="349560"/>
                                </a:cubicBezTo>
                                <a:cubicBezTo>
                                  <a:pt x="877788" y="353727"/>
                                  <a:pt x="878979" y="357299"/>
                                  <a:pt x="881360" y="360276"/>
                                </a:cubicBezTo>
                                <a:cubicBezTo>
                                  <a:pt x="883667" y="363327"/>
                                  <a:pt x="888355" y="366564"/>
                                  <a:pt x="895424" y="369987"/>
                                </a:cubicBezTo>
                                <a:lnTo>
                                  <a:pt x="911721" y="377912"/>
                                </a:lnTo>
                                <a:cubicBezTo>
                                  <a:pt x="926827" y="385279"/>
                                  <a:pt x="934380" y="394990"/>
                                  <a:pt x="934380" y="407045"/>
                                </a:cubicBezTo>
                                <a:cubicBezTo>
                                  <a:pt x="934380" y="416347"/>
                                  <a:pt x="930864" y="423844"/>
                                  <a:pt x="923832" y="429536"/>
                                </a:cubicBezTo>
                                <a:cubicBezTo>
                                  <a:pt x="916800" y="435229"/>
                                  <a:pt x="908930" y="438075"/>
                                  <a:pt x="900224" y="438075"/>
                                </a:cubicBezTo>
                                <a:cubicBezTo>
                                  <a:pt x="893973" y="438075"/>
                                  <a:pt x="886829" y="436959"/>
                                  <a:pt x="878793" y="434727"/>
                                </a:cubicBezTo>
                                <a:cubicBezTo>
                                  <a:pt x="876337" y="433983"/>
                                  <a:pt x="874328" y="433611"/>
                                  <a:pt x="872765" y="433611"/>
                                </a:cubicBezTo>
                                <a:cubicBezTo>
                                  <a:pt x="871054" y="433611"/>
                                  <a:pt x="869714" y="434578"/>
                                  <a:pt x="868747" y="436513"/>
                                </a:cubicBezTo>
                                <a:lnTo>
                                  <a:pt x="865063" y="436513"/>
                                </a:lnTo>
                                <a:lnTo>
                                  <a:pt x="865063" y="400013"/>
                                </a:lnTo>
                                <a:lnTo>
                                  <a:pt x="868747" y="400013"/>
                                </a:lnTo>
                                <a:cubicBezTo>
                                  <a:pt x="870830" y="410431"/>
                                  <a:pt x="874812" y="418281"/>
                                  <a:pt x="880690" y="423565"/>
                                </a:cubicBezTo>
                                <a:cubicBezTo>
                                  <a:pt x="886569" y="428848"/>
                                  <a:pt x="893155" y="431490"/>
                                  <a:pt x="900447" y="431490"/>
                                </a:cubicBezTo>
                                <a:cubicBezTo>
                                  <a:pt x="905582" y="431490"/>
                                  <a:pt x="909768" y="429983"/>
                                  <a:pt x="913005" y="426969"/>
                                </a:cubicBezTo>
                                <a:cubicBezTo>
                                  <a:pt x="916242" y="423955"/>
                                  <a:pt x="917860" y="420328"/>
                                  <a:pt x="917860" y="416086"/>
                                </a:cubicBezTo>
                                <a:cubicBezTo>
                                  <a:pt x="917860" y="410952"/>
                                  <a:pt x="916056" y="406636"/>
                                  <a:pt x="912446" y="403138"/>
                                </a:cubicBezTo>
                                <a:cubicBezTo>
                                  <a:pt x="908837" y="399641"/>
                                  <a:pt x="901638" y="395213"/>
                                  <a:pt x="890848" y="389855"/>
                                </a:cubicBezTo>
                                <a:cubicBezTo>
                                  <a:pt x="880058" y="384497"/>
                                  <a:pt x="872988" y="379660"/>
                                  <a:pt x="869640" y="375344"/>
                                </a:cubicBezTo>
                                <a:cubicBezTo>
                                  <a:pt x="866291" y="371103"/>
                                  <a:pt x="864617" y="365745"/>
                                  <a:pt x="864617" y="359271"/>
                                </a:cubicBezTo>
                                <a:cubicBezTo>
                                  <a:pt x="864617" y="350862"/>
                                  <a:pt x="867500" y="343830"/>
                                  <a:pt x="873267" y="338175"/>
                                </a:cubicBezTo>
                                <a:cubicBezTo>
                                  <a:pt x="879035" y="332519"/>
                                  <a:pt x="886495" y="329691"/>
                                  <a:pt x="895648" y="329691"/>
                                </a:cubicBezTo>
                                <a:close/>
                                <a:moveTo>
                                  <a:pt x="798128" y="329691"/>
                                </a:moveTo>
                                <a:cubicBezTo>
                                  <a:pt x="807206" y="329691"/>
                                  <a:pt x="814648" y="331217"/>
                                  <a:pt x="820452" y="334268"/>
                                </a:cubicBezTo>
                                <a:cubicBezTo>
                                  <a:pt x="824843" y="336575"/>
                                  <a:pt x="828080" y="340184"/>
                                  <a:pt x="830163" y="345095"/>
                                </a:cubicBezTo>
                                <a:cubicBezTo>
                                  <a:pt x="831503" y="348295"/>
                                  <a:pt x="832172" y="354843"/>
                                  <a:pt x="832172" y="364740"/>
                                </a:cubicBezTo>
                                <a:lnTo>
                                  <a:pt x="832172" y="399455"/>
                                </a:lnTo>
                                <a:cubicBezTo>
                                  <a:pt x="832172" y="409203"/>
                                  <a:pt x="832358" y="415175"/>
                                  <a:pt x="832730" y="417370"/>
                                </a:cubicBezTo>
                                <a:cubicBezTo>
                                  <a:pt x="833102" y="419565"/>
                                  <a:pt x="833716" y="421035"/>
                                  <a:pt x="834572" y="421779"/>
                                </a:cubicBezTo>
                                <a:cubicBezTo>
                                  <a:pt x="835428" y="422523"/>
                                  <a:pt x="836414" y="422895"/>
                                  <a:pt x="837530" y="422895"/>
                                </a:cubicBezTo>
                                <a:cubicBezTo>
                                  <a:pt x="838721" y="422895"/>
                                  <a:pt x="839763" y="422635"/>
                                  <a:pt x="840656" y="422114"/>
                                </a:cubicBezTo>
                                <a:cubicBezTo>
                                  <a:pt x="842218" y="421146"/>
                                  <a:pt x="845232" y="418430"/>
                                  <a:pt x="849697" y="413965"/>
                                </a:cubicBezTo>
                                <a:lnTo>
                                  <a:pt x="849697" y="420216"/>
                                </a:lnTo>
                                <a:cubicBezTo>
                                  <a:pt x="841362" y="431378"/>
                                  <a:pt x="833400" y="436959"/>
                                  <a:pt x="825810" y="436959"/>
                                </a:cubicBezTo>
                                <a:cubicBezTo>
                                  <a:pt x="822164" y="436959"/>
                                  <a:pt x="819261" y="435694"/>
                                  <a:pt x="817103" y="433164"/>
                                </a:cubicBezTo>
                                <a:cubicBezTo>
                                  <a:pt x="814945" y="430634"/>
                                  <a:pt x="813829" y="426318"/>
                                  <a:pt x="813755" y="420216"/>
                                </a:cubicBezTo>
                                <a:cubicBezTo>
                                  <a:pt x="803262" y="428327"/>
                                  <a:pt x="796677" y="433015"/>
                                  <a:pt x="793998" y="434280"/>
                                </a:cubicBezTo>
                                <a:cubicBezTo>
                                  <a:pt x="789980" y="436141"/>
                                  <a:pt x="785701" y="437071"/>
                                  <a:pt x="781161" y="437071"/>
                                </a:cubicBezTo>
                                <a:cubicBezTo>
                                  <a:pt x="774092" y="437071"/>
                                  <a:pt x="768269" y="434652"/>
                                  <a:pt x="763693" y="429816"/>
                                </a:cubicBezTo>
                                <a:cubicBezTo>
                                  <a:pt x="759116" y="424979"/>
                                  <a:pt x="756828" y="418616"/>
                                  <a:pt x="756828" y="410728"/>
                                </a:cubicBezTo>
                                <a:cubicBezTo>
                                  <a:pt x="756828" y="405743"/>
                                  <a:pt x="757944" y="401427"/>
                                  <a:pt x="760177" y="397780"/>
                                </a:cubicBezTo>
                                <a:cubicBezTo>
                                  <a:pt x="763228" y="392720"/>
                                  <a:pt x="768530" y="387958"/>
                                  <a:pt x="776083" y="383493"/>
                                </a:cubicBezTo>
                                <a:cubicBezTo>
                                  <a:pt x="783636" y="379028"/>
                                  <a:pt x="796193" y="373596"/>
                                  <a:pt x="813755" y="367196"/>
                                </a:cubicBezTo>
                                <a:lnTo>
                                  <a:pt x="813755" y="363178"/>
                                </a:lnTo>
                                <a:cubicBezTo>
                                  <a:pt x="813755" y="352983"/>
                                  <a:pt x="812136" y="345988"/>
                                  <a:pt x="808899" y="342193"/>
                                </a:cubicBezTo>
                                <a:cubicBezTo>
                                  <a:pt x="805662" y="338398"/>
                                  <a:pt x="800956" y="336500"/>
                                  <a:pt x="794779" y="336500"/>
                                </a:cubicBezTo>
                                <a:cubicBezTo>
                                  <a:pt x="790091" y="336500"/>
                                  <a:pt x="786370" y="337765"/>
                                  <a:pt x="783617" y="340295"/>
                                </a:cubicBezTo>
                                <a:cubicBezTo>
                                  <a:pt x="780789" y="342825"/>
                                  <a:pt x="779376" y="345728"/>
                                  <a:pt x="779376" y="349002"/>
                                </a:cubicBezTo>
                                <a:lnTo>
                                  <a:pt x="779599" y="355476"/>
                                </a:lnTo>
                                <a:cubicBezTo>
                                  <a:pt x="779599" y="358899"/>
                                  <a:pt x="778724" y="361541"/>
                                  <a:pt x="776976" y="363401"/>
                                </a:cubicBezTo>
                                <a:cubicBezTo>
                                  <a:pt x="775227" y="365261"/>
                                  <a:pt x="772939" y="366191"/>
                                  <a:pt x="770111" y="366191"/>
                                </a:cubicBezTo>
                                <a:cubicBezTo>
                                  <a:pt x="767358" y="366191"/>
                                  <a:pt x="765107" y="365224"/>
                                  <a:pt x="763358" y="363289"/>
                                </a:cubicBezTo>
                                <a:cubicBezTo>
                                  <a:pt x="761609" y="361355"/>
                                  <a:pt x="760735" y="358713"/>
                                  <a:pt x="760735" y="355364"/>
                                </a:cubicBezTo>
                                <a:cubicBezTo>
                                  <a:pt x="760735" y="348965"/>
                                  <a:pt x="764009" y="343086"/>
                                  <a:pt x="770557" y="337728"/>
                                </a:cubicBezTo>
                                <a:cubicBezTo>
                                  <a:pt x="777106" y="332370"/>
                                  <a:pt x="786296" y="329691"/>
                                  <a:pt x="798128" y="329691"/>
                                </a:cubicBezTo>
                                <a:close/>
                                <a:moveTo>
                                  <a:pt x="666527" y="329691"/>
                                </a:moveTo>
                                <a:lnTo>
                                  <a:pt x="671326" y="329691"/>
                                </a:lnTo>
                                <a:lnTo>
                                  <a:pt x="671326" y="351346"/>
                                </a:lnTo>
                                <a:cubicBezTo>
                                  <a:pt x="683307" y="336910"/>
                                  <a:pt x="694730" y="329691"/>
                                  <a:pt x="705594" y="329691"/>
                                </a:cubicBezTo>
                                <a:cubicBezTo>
                                  <a:pt x="711175" y="329691"/>
                                  <a:pt x="715975" y="331087"/>
                                  <a:pt x="719993" y="333877"/>
                                </a:cubicBezTo>
                                <a:cubicBezTo>
                                  <a:pt x="724011" y="336668"/>
                                  <a:pt x="727211" y="341263"/>
                                  <a:pt x="729593" y="347662"/>
                                </a:cubicBezTo>
                                <a:cubicBezTo>
                                  <a:pt x="731230" y="352127"/>
                                  <a:pt x="732048" y="358973"/>
                                  <a:pt x="732048" y="368201"/>
                                </a:cubicBezTo>
                                <a:lnTo>
                                  <a:pt x="732048" y="411845"/>
                                </a:lnTo>
                                <a:cubicBezTo>
                                  <a:pt x="732048" y="418319"/>
                                  <a:pt x="732569" y="422709"/>
                                  <a:pt x="733611" y="425016"/>
                                </a:cubicBezTo>
                                <a:cubicBezTo>
                                  <a:pt x="734429" y="426876"/>
                                  <a:pt x="735750" y="428327"/>
                                  <a:pt x="737573" y="429369"/>
                                </a:cubicBezTo>
                                <a:cubicBezTo>
                                  <a:pt x="739397" y="430411"/>
                                  <a:pt x="742764" y="430932"/>
                                  <a:pt x="747675" y="430932"/>
                                </a:cubicBezTo>
                                <a:lnTo>
                                  <a:pt x="747675" y="434950"/>
                                </a:lnTo>
                                <a:lnTo>
                                  <a:pt x="697111" y="434950"/>
                                </a:lnTo>
                                <a:lnTo>
                                  <a:pt x="697111" y="430932"/>
                                </a:lnTo>
                                <a:lnTo>
                                  <a:pt x="699232" y="430932"/>
                                </a:lnTo>
                                <a:cubicBezTo>
                                  <a:pt x="703994" y="430932"/>
                                  <a:pt x="707324" y="430206"/>
                                  <a:pt x="709222" y="428755"/>
                                </a:cubicBezTo>
                                <a:cubicBezTo>
                                  <a:pt x="711119" y="427304"/>
                                  <a:pt x="712440" y="425165"/>
                                  <a:pt x="713184" y="422337"/>
                                </a:cubicBezTo>
                                <a:cubicBezTo>
                                  <a:pt x="713482" y="421221"/>
                                  <a:pt x="713631" y="417723"/>
                                  <a:pt x="713631" y="411845"/>
                                </a:cubicBezTo>
                                <a:lnTo>
                                  <a:pt x="713631" y="369987"/>
                                </a:lnTo>
                                <a:cubicBezTo>
                                  <a:pt x="713631" y="360685"/>
                                  <a:pt x="712421" y="353932"/>
                                  <a:pt x="710003" y="349727"/>
                                </a:cubicBezTo>
                                <a:cubicBezTo>
                                  <a:pt x="707585" y="345523"/>
                                  <a:pt x="703510" y="343421"/>
                                  <a:pt x="697781" y="343421"/>
                                </a:cubicBezTo>
                                <a:cubicBezTo>
                                  <a:pt x="688925" y="343421"/>
                                  <a:pt x="680107" y="348258"/>
                                  <a:pt x="671326" y="357932"/>
                                </a:cubicBezTo>
                                <a:lnTo>
                                  <a:pt x="671326" y="411845"/>
                                </a:lnTo>
                                <a:cubicBezTo>
                                  <a:pt x="671326" y="418765"/>
                                  <a:pt x="671736" y="423044"/>
                                  <a:pt x="672554" y="424681"/>
                                </a:cubicBezTo>
                                <a:cubicBezTo>
                                  <a:pt x="673596" y="426839"/>
                                  <a:pt x="675028" y="428420"/>
                                  <a:pt x="676852" y="429425"/>
                                </a:cubicBezTo>
                                <a:cubicBezTo>
                                  <a:pt x="678675" y="430429"/>
                                  <a:pt x="682377" y="430932"/>
                                  <a:pt x="687958" y="430932"/>
                                </a:cubicBezTo>
                                <a:lnTo>
                                  <a:pt x="687958" y="434950"/>
                                </a:lnTo>
                                <a:lnTo>
                                  <a:pt x="637394" y="434950"/>
                                </a:lnTo>
                                <a:lnTo>
                                  <a:pt x="637394" y="430932"/>
                                </a:lnTo>
                                <a:lnTo>
                                  <a:pt x="639626" y="430932"/>
                                </a:lnTo>
                                <a:cubicBezTo>
                                  <a:pt x="644835" y="430932"/>
                                  <a:pt x="648351" y="429611"/>
                                  <a:pt x="650174" y="426969"/>
                                </a:cubicBezTo>
                                <a:cubicBezTo>
                                  <a:pt x="651997" y="424327"/>
                                  <a:pt x="652909" y="419286"/>
                                  <a:pt x="652909" y="411845"/>
                                </a:cubicBezTo>
                                <a:lnTo>
                                  <a:pt x="652909" y="373893"/>
                                </a:lnTo>
                                <a:cubicBezTo>
                                  <a:pt x="652909" y="361615"/>
                                  <a:pt x="652630" y="354136"/>
                                  <a:pt x="652072" y="351457"/>
                                </a:cubicBezTo>
                                <a:cubicBezTo>
                                  <a:pt x="651514" y="348779"/>
                                  <a:pt x="650658" y="346955"/>
                                  <a:pt x="649504" y="345988"/>
                                </a:cubicBezTo>
                                <a:cubicBezTo>
                                  <a:pt x="648351" y="345021"/>
                                  <a:pt x="646807" y="344537"/>
                                  <a:pt x="644872" y="344537"/>
                                </a:cubicBezTo>
                                <a:cubicBezTo>
                                  <a:pt x="642789" y="344537"/>
                                  <a:pt x="640296" y="345095"/>
                                  <a:pt x="637394" y="346211"/>
                                </a:cubicBezTo>
                                <a:lnTo>
                                  <a:pt x="635719" y="342193"/>
                                </a:lnTo>
                                <a:close/>
                                <a:moveTo>
                                  <a:pt x="614734" y="329691"/>
                                </a:moveTo>
                                <a:lnTo>
                                  <a:pt x="619646" y="329691"/>
                                </a:lnTo>
                                <a:lnTo>
                                  <a:pt x="619646" y="411845"/>
                                </a:lnTo>
                                <a:cubicBezTo>
                                  <a:pt x="619646" y="418244"/>
                                  <a:pt x="620111" y="422504"/>
                                  <a:pt x="621041" y="424625"/>
                                </a:cubicBezTo>
                                <a:cubicBezTo>
                                  <a:pt x="621971" y="426746"/>
                                  <a:pt x="623348" y="428327"/>
                                  <a:pt x="625171" y="429369"/>
                                </a:cubicBezTo>
                                <a:cubicBezTo>
                                  <a:pt x="626994" y="430411"/>
                                  <a:pt x="630324" y="430932"/>
                                  <a:pt x="635161" y="430932"/>
                                </a:cubicBezTo>
                                <a:lnTo>
                                  <a:pt x="635161" y="434950"/>
                                </a:lnTo>
                                <a:lnTo>
                                  <a:pt x="585490" y="434950"/>
                                </a:lnTo>
                                <a:lnTo>
                                  <a:pt x="585490" y="430932"/>
                                </a:lnTo>
                                <a:cubicBezTo>
                                  <a:pt x="590475" y="430932"/>
                                  <a:pt x="593824" y="430448"/>
                                  <a:pt x="595536" y="429481"/>
                                </a:cubicBezTo>
                                <a:cubicBezTo>
                                  <a:pt x="597247" y="428513"/>
                                  <a:pt x="598605" y="426913"/>
                                  <a:pt x="599610" y="424681"/>
                                </a:cubicBezTo>
                                <a:cubicBezTo>
                                  <a:pt x="600614" y="422449"/>
                                  <a:pt x="601117" y="418170"/>
                                  <a:pt x="601117" y="411845"/>
                                </a:cubicBezTo>
                                <a:lnTo>
                                  <a:pt x="601117" y="372442"/>
                                </a:lnTo>
                                <a:cubicBezTo>
                                  <a:pt x="601117" y="361355"/>
                                  <a:pt x="600782" y="354174"/>
                                  <a:pt x="600112" y="350899"/>
                                </a:cubicBezTo>
                                <a:cubicBezTo>
                                  <a:pt x="599591" y="348518"/>
                                  <a:pt x="598773" y="346862"/>
                                  <a:pt x="597656" y="345932"/>
                                </a:cubicBezTo>
                                <a:cubicBezTo>
                                  <a:pt x="596540" y="345002"/>
                                  <a:pt x="595015" y="344537"/>
                                  <a:pt x="593080" y="344537"/>
                                </a:cubicBezTo>
                                <a:cubicBezTo>
                                  <a:pt x="590996" y="344537"/>
                                  <a:pt x="588466" y="345095"/>
                                  <a:pt x="585490" y="346211"/>
                                </a:cubicBezTo>
                                <a:lnTo>
                                  <a:pt x="583927" y="342193"/>
                                </a:lnTo>
                                <a:close/>
                                <a:moveTo>
                                  <a:pt x="419100" y="329691"/>
                                </a:moveTo>
                                <a:lnTo>
                                  <a:pt x="423788" y="329691"/>
                                </a:lnTo>
                                <a:lnTo>
                                  <a:pt x="423788" y="352685"/>
                                </a:lnTo>
                                <a:cubicBezTo>
                                  <a:pt x="432346" y="337356"/>
                                  <a:pt x="441126" y="329691"/>
                                  <a:pt x="450131" y="329691"/>
                                </a:cubicBezTo>
                                <a:cubicBezTo>
                                  <a:pt x="454223" y="329691"/>
                                  <a:pt x="457609" y="330938"/>
                                  <a:pt x="460288" y="333431"/>
                                </a:cubicBezTo>
                                <a:cubicBezTo>
                                  <a:pt x="462967" y="335924"/>
                                  <a:pt x="464306" y="338807"/>
                                  <a:pt x="464306" y="342081"/>
                                </a:cubicBezTo>
                                <a:cubicBezTo>
                                  <a:pt x="464306" y="344983"/>
                                  <a:pt x="463339" y="347439"/>
                                  <a:pt x="461404" y="349448"/>
                                </a:cubicBezTo>
                                <a:cubicBezTo>
                                  <a:pt x="459469" y="351457"/>
                                  <a:pt x="457163" y="352462"/>
                                  <a:pt x="454484" y="352462"/>
                                </a:cubicBezTo>
                                <a:cubicBezTo>
                                  <a:pt x="451879" y="352462"/>
                                  <a:pt x="448959" y="351178"/>
                                  <a:pt x="445721" y="348611"/>
                                </a:cubicBezTo>
                                <a:cubicBezTo>
                                  <a:pt x="442484" y="346044"/>
                                  <a:pt x="440085" y="344760"/>
                                  <a:pt x="438522" y="344760"/>
                                </a:cubicBezTo>
                                <a:cubicBezTo>
                                  <a:pt x="437182" y="344760"/>
                                  <a:pt x="435731" y="345504"/>
                                  <a:pt x="434169" y="346993"/>
                                </a:cubicBezTo>
                                <a:cubicBezTo>
                                  <a:pt x="430820" y="350044"/>
                                  <a:pt x="427360" y="355067"/>
                                  <a:pt x="423788" y="362061"/>
                                </a:cubicBezTo>
                                <a:lnTo>
                                  <a:pt x="423788" y="411063"/>
                                </a:lnTo>
                                <a:cubicBezTo>
                                  <a:pt x="423788" y="416719"/>
                                  <a:pt x="424495" y="420997"/>
                                  <a:pt x="425909" y="423900"/>
                                </a:cubicBezTo>
                                <a:cubicBezTo>
                                  <a:pt x="426876" y="425909"/>
                                  <a:pt x="428588" y="427583"/>
                                  <a:pt x="431043" y="428923"/>
                                </a:cubicBezTo>
                                <a:cubicBezTo>
                                  <a:pt x="433499" y="430262"/>
                                  <a:pt x="437034" y="430932"/>
                                  <a:pt x="441647" y="430932"/>
                                </a:cubicBezTo>
                                <a:lnTo>
                                  <a:pt x="441647" y="434950"/>
                                </a:lnTo>
                                <a:lnTo>
                                  <a:pt x="389297" y="434950"/>
                                </a:lnTo>
                                <a:lnTo>
                                  <a:pt x="389297" y="430932"/>
                                </a:lnTo>
                                <a:cubicBezTo>
                                  <a:pt x="394506" y="430932"/>
                                  <a:pt x="398376" y="430113"/>
                                  <a:pt x="400906" y="428476"/>
                                </a:cubicBezTo>
                                <a:cubicBezTo>
                                  <a:pt x="402766" y="427285"/>
                                  <a:pt x="404068" y="425388"/>
                                  <a:pt x="404812" y="422783"/>
                                </a:cubicBezTo>
                                <a:cubicBezTo>
                                  <a:pt x="405184" y="421518"/>
                                  <a:pt x="405370" y="417909"/>
                                  <a:pt x="405370" y="411956"/>
                                </a:cubicBezTo>
                                <a:lnTo>
                                  <a:pt x="405370" y="372331"/>
                                </a:lnTo>
                                <a:cubicBezTo>
                                  <a:pt x="405370" y="360424"/>
                                  <a:pt x="405129" y="353336"/>
                                  <a:pt x="404645" y="351067"/>
                                </a:cubicBezTo>
                                <a:cubicBezTo>
                                  <a:pt x="404161" y="348797"/>
                                  <a:pt x="403268" y="347141"/>
                                  <a:pt x="401966" y="346100"/>
                                </a:cubicBezTo>
                                <a:cubicBezTo>
                                  <a:pt x="400664" y="345058"/>
                                  <a:pt x="399045" y="344537"/>
                                  <a:pt x="397111" y="344537"/>
                                </a:cubicBezTo>
                                <a:cubicBezTo>
                                  <a:pt x="394804" y="344537"/>
                                  <a:pt x="392199" y="345095"/>
                                  <a:pt x="389297" y="346211"/>
                                </a:cubicBezTo>
                                <a:lnTo>
                                  <a:pt x="388181" y="342193"/>
                                </a:lnTo>
                                <a:close/>
                                <a:moveTo>
                                  <a:pt x="329580" y="329691"/>
                                </a:moveTo>
                                <a:cubicBezTo>
                                  <a:pt x="345058" y="329691"/>
                                  <a:pt x="357485" y="335570"/>
                                  <a:pt x="366861" y="347328"/>
                                </a:cubicBezTo>
                                <a:cubicBezTo>
                                  <a:pt x="374824" y="357373"/>
                                  <a:pt x="378805" y="368908"/>
                                  <a:pt x="378805" y="381930"/>
                                </a:cubicBezTo>
                                <a:cubicBezTo>
                                  <a:pt x="378805" y="391083"/>
                                  <a:pt x="376609" y="400348"/>
                                  <a:pt x="372219" y="409724"/>
                                </a:cubicBezTo>
                                <a:cubicBezTo>
                                  <a:pt x="367829" y="419100"/>
                                  <a:pt x="361782" y="426169"/>
                                  <a:pt x="354081" y="430932"/>
                                </a:cubicBezTo>
                                <a:cubicBezTo>
                                  <a:pt x="346379" y="435694"/>
                                  <a:pt x="337803" y="438075"/>
                                  <a:pt x="328352" y="438075"/>
                                </a:cubicBezTo>
                                <a:cubicBezTo>
                                  <a:pt x="312948" y="438075"/>
                                  <a:pt x="300707" y="431936"/>
                                  <a:pt x="291629" y="419658"/>
                                </a:cubicBezTo>
                                <a:cubicBezTo>
                                  <a:pt x="283964" y="409314"/>
                                  <a:pt x="280132" y="397706"/>
                                  <a:pt x="280132" y="384832"/>
                                </a:cubicBezTo>
                                <a:cubicBezTo>
                                  <a:pt x="280132" y="375456"/>
                                  <a:pt x="282457" y="366136"/>
                                  <a:pt x="287108" y="356871"/>
                                </a:cubicBezTo>
                                <a:cubicBezTo>
                                  <a:pt x="291759" y="347607"/>
                                  <a:pt x="297879" y="340760"/>
                                  <a:pt x="305470" y="336333"/>
                                </a:cubicBezTo>
                                <a:cubicBezTo>
                                  <a:pt x="313060" y="331905"/>
                                  <a:pt x="321097" y="329691"/>
                                  <a:pt x="329580" y="329691"/>
                                </a:cubicBezTo>
                                <a:close/>
                                <a:moveTo>
                                  <a:pt x="215280" y="329691"/>
                                </a:moveTo>
                                <a:cubicBezTo>
                                  <a:pt x="230758" y="329691"/>
                                  <a:pt x="243185" y="335570"/>
                                  <a:pt x="252561" y="347328"/>
                                </a:cubicBezTo>
                                <a:cubicBezTo>
                                  <a:pt x="260523" y="357373"/>
                                  <a:pt x="264505" y="368908"/>
                                  <a:pt x="264505" y="381930"/>
                                </a:cubicBezTo>
                                <a:cubicBezTo>
                                  <a:pt x="264505" y="391083"/>
                                  <a:pt x="262309" y="400348"/>
                                  <a:pt x="257919" y="409724"/>
                                </a:cubicBezTo>
                                <a:cubicBezTo>
                                  <a:pt x="253529" y="419100"/>
                                  <a:pt x="247482" y="426169"/>
                                  <a:pt x="239781" y="430932"/>
                                </a:cubicBezTo>
                                <a:cubicBezTo>
                                  <a:pt x="232079" y="435694"/>
                                  <a:pt x="223503" y="438075"/>
                                  <a:pt x="214052" y="438075"/>
                                </a:cubicBezTo>
                                <a:cubicBezTo>
                                  <a:pt x="198648" y="438075"/>
                                  <a:pt x="186407" y="431936"/>
                                  <a:pt x="177329" y="419658"/>
                                </a:cubicBezTo>
                                <a:cubicBezTo>
                                  <a:pt x="169664" y="409314"/>
                                  <a:pt x="165832" y="397706"/>
                                  <a:pt x="165832" y="384832"/>
                                </a:cubicBezTo>
                                <a:cubicBezTo>
                                  <a:pt x="165832" y="375456"/>
                                  <a:pt x="168157" y="366136"/>
                                  <a:pt x="172808" y="356871"/>
                                </a:cubicBezTo>
                                <a:cubicBezTo>
                                  <a:pt x="177459" y="347607"/>
                                  <a:pt x="183579" y="340760"/>
                                  <a:pt x="191170" y="336333"/>
                                </a:cubicBezTo>
                                <a:cubicBezTo>
                                  <a:pt x="198760" y="331905"/>
                                  <a:pt x="206797" y="329691"/>
                                  <a:pt x="215280" y="329691"/>
                                </a:cubicBezTo>
                                <a:close/>
                                <a:moveTo>
                                  <a:pt x="1233004" y="329580"/>
                                </a:moveTo>
                                <a:cubicBezTo>
                                  <a:pt x="1244463" y="329580"/>
                                  <a:pt x="1253877" y="333356"/>
                                  <a:pt x="1261244" y="340909"/>
                                </a:cubicBezTo>
                                <a:cubicBezTo>
                                  <a:pt x="1268611" y="348462"/>
                                  <a:pt x="1272294" y="358564"/>
                                  <a:pt x="1272294" y="371214"/>
                                </a:cubicBezTo>
                                <a:lnTo>
                                  <a:pt x="1201638" y="371214"/>
                                </a:lnTo>
                                <a:cubicBezTo>
                                  <a:pt x="1201564" y="386395"/>
                                  <a:pt x="1205247" y="398301"/>
                                  <a:pt x="1212689" y="406933"/>
                                </a:cubicBezTo>
                                <a:cubicBezTo>
                                  <a:pt x="1220130" y="415565"/>
                                  <a:pt x="1228874" y="419881"/>
                                  <a:pt x="1238919" y="419881"/>
                                </a:cubicBezTo>
                                <a:cubicBezTo>
                                  <a:pt x="1245617" y="419881"/>
                                  <a:pt x="1251440" y="418039"/>
                                  <a:pt x="1256388" y="414356"/>
                                </a:cubicBezTo>
                                <a:cubicBezTo>
                                  <a:pt x="1261337" y="410672"/>
                                  <a:pt x="1265485" y="404366"/>
                                  <a:pt x="1268834" y="395436"/>
                                </a:cubicBezTo>
                                <a:lnTo>
                                  <a:pt x="1272294" y="397669"/>
                                </a:lnTo>
                                <a:cubicBezTo>
                                  <a:pt x="1270731" y="407863"/>
                                  <a:pt x="1266192" y="417147"/>
                                  <a:pt x="1258676" y="425518"/>
                                </a:cubicBezTo>
                                <a:cubicBezTo>
                                  <a:pt x="1251161" y="433890"/>
                                  <a:pt x="1241747" y="438075"/>
                                  <a:pt x="1230436" y="438075"/>
                                </a:cubicBezTo>
                                <a:cubicBezTo>
                                  <a:pt x="1218158" y="438075"/>
                                  <a:pt x="1207647" y="433294"/>
                                  <a:pt x="1198903" y="423732"/>
                                </a:cubicBezTo>
                                <a:cubicBezTo>
                                  <a:pt x="1190160" y="414170"/>
                                  <a:pt x="1185788" y="401315"/>
                                  <a:pt x="1185788" y="385167"/>
                                </a:cubicBezTo>
                                <a:cubicBezTo>
                                  <a:pt x="1185788" y="367680"/>
                                  <a:pt x="1190271" y="354043"/>
                                  <a:pt x="1199238" y="344258"/>
                                </a:cubicBezTo>
                                <a:cubicBezTo>
                                  <a:pt x="1208205" y="334472"/>
                                  <a:pt x="1219460" y="329580"/>
                                  <a:pt x="1233004" y="329580"/>
                                </a:cubicBezTo>
                                <a:close/>
                                <a:moveTo>
                                  <a:pt x="1071711" y="283592"/>
                                </a:moveTo>
                                <a:lnTo>
                                  <a:pt x="1195276" y="283592"/>
                                </a:lnTo>
                                <a:lnTo>
                                  <a:pt x="1196950" y="319087"/>
                                </a:lnTo>
                                <a:lnTo>
                                  <a:pt x="1192708" y="319087"/>
                                </a:lnTo>
                                <a:cubicBezTo>
                                  <a:pt x="1191890" y="312837"/>
                                  <a:pt x="1190774" y="308372"/>
                                  <a:pt x="1189360" y="305693"/>
                                </a:cubicBezTo>
                                <a:cubicBezTo>
                                  <a:pt x="1187053" y="301377"/>
                                  <a:pt x="1183983" y="298196"/>
                                  <a:pt x="1180151" y="296149"/>
                                </a:cubicBezTo>
                                <a:cubicBezTo>
                                  <a:pt x="1176319" y="294103"/>
                                  <a:pt x="1171277" y="293080"/>
                                  <a:pt x="1165026" y="293080"/>
                                </a:cubicBezTo>
                                <a:lnTo>
                                  <a:pt x="1143707" y="293080"/>
                                </a:lnTo>
                                <a:lnTo>
                                  <a:pt x="1143707" y="408719"/>
                                </a:lnTo>
                                <a:cubicBezTo>
                                  <a:pt x="1143707" y="418021"/>
                                  <a:pt x="1144711" y="423825"/>
                                  <a:pt x="1146720" y="426132"/>
                                </a:cubicBezTo>
                                <a:cubicBezTo>
                                  <a:pt x="1149548" y="429257"/>
                                  <a:pt x="1153901" y="430820"/>
                                  <a:pt x="1159780" y="430820"/>
                                </a:cubicBezTo>
                                <a:lnTo>
                                  <a:pt x="1165026" y="430820"/>
                                </a:lnTo>
                                <a:lnTo>
                                  <a:pt x="1165026" y="434950"/>
                                </a:lnTo>
                                <a:lnTo>
                                  <a:pt x="1100844" y="434950"/>
                                </a:lnTo>
                                <a:lnTo>
                                  <a:pt x="1100844" y="430820"/>
                                </a:lnTo>
                                <a:lnTo>
                                  <a:pt x="1106202" y="430820"/>
                                </a:lnTo>
                                <a:cubicBezTo>
                                  <a:pt x="1112602" y="430820"/>
                                  <a:pt x="1117141" y="428885"/>
                                  <a:pt x="1119820" y="425016"/>
                                </a:cubicBezTo>
                                <a:cubicBezTo>
                                  <a:pt x="1121457" y="422635"/>
                                  <a:pt x="1122275" y="417202"/>
                                  <a:pt x="1122275" y="408719"/>
                                </a:cubicBezTo>
                                <a:lnTo>
                                  <a:pt x="1122275" y="293080"/>
                                </a:lnTo>
                                <a:lnTo>
                                  <a:pt x="1104081" y="293080"/>
                                </a:lnTo>
                                <a:cubicBezTo>
                                  <a:pt x="1097012" y="293080"/>
                                  <a:pt x="1091989" y="293601"/>
                                  <a:pt x="1089012" y="294642"/>
                                </a:cubicBezTo>
                                <a:cubicBezTo>
                                  <a:pt x="1085143" y="296056"/>
                                  <a:pt x="1081831" y="298772"/>
                                  <a:pt x="1079078" y="302791"/>
                                </a:cubicBezTo>
                                <a:cubicBezTo>
                                  <a:pt x="1076325" y="306809"/>
                                  <a:pt x="1074688" y="312241"/>
                                  <a:pt x="1074167" y="319087"/>
                                </a:cubicBezTo>
                                <a:lnTo>
                                  <a:pt x="1069925" y="319087"/>
                                </a:lnTo>
                                <a:close/>
                                <a:moveTo>
                                  <a:pt x="0" y="283592"/>
                                </a:moveTo>
                                <a:lnTo>
                                  <a:pt x="64517" y="283592"/>
                                </a:lnTo>
                                <a:lnTo>
                                  <a:pt x="64517" y="287722"/>
                                </a:lnTo>
                                <a:lnTo>
                                  <a:pt x="59382" y="287722"/>
                                </a:lnTo>
                                <a:cubicBezTo>
                                  <a:pt x="55885" y="287722"/>
                                  <a:pt x="52499" y="288578"/>
                                  <a:pt x="49225" y="290289"/>
                                </a:cubicBezTo>
                                <a:cubicBezTo>
                                  <a:pt x="46918" y="291480"/>
                                  <a:pt x="45318" y="293266"/>
                                  <a:pt x="44425" y="295647"/>
                                </a:cubicBezTo>
                                <a:cubicBezTo>
                                  <a:pt x="43532" y="298028"/>
                                  <a:pt x="43086" y="302940"/>
                                  <a:pt x="43086" y="310381"/>
                                </a:cubicBezTo>
                                <a:lnTo>
                                  <a:pt x="43086" y="356704"/>
                                </a:lnTo>
                                <a:cubicBezTo>
                                  <a:pt x="44574" y="355290"/>
                                  <a:pt x="49671" y="350565"/>
                                  <a:pt x="58378" y="342528"/>
                                </a:cubicBezTo>
                                <a:cubicBezTo>
                                  <a:pt x="80479" y="322287"/>
                                  <a:pt x="93836" y="308781"/>
                                  <a:pt x="98450" y="302009"/>
                                </a:cubicBezTo>
                                <a:cubicBezTo>
                                  <a:pt x="100459" y="299033"/>
                                  <a:pt x="101463" y="296428"/>
                                  <a:pt x="101463" y="294196"/>
                                </a:cubicBezTo>
                                <a:cubicBezTo>
                                  <a:pt x="101463" y="292484"/>
                                  <a:pt x="100682" y="290977"/>
                                  <a:pt x="99119" y="289675"/>
                                </a:cubicBezTo>
                                <a:cubicBezTo>
                                  <a:pt x="97557" y="288373"/>
                                  <a:pt x="94915" y="287722"/>
                                  <a:pt x="91194" y="287722"/>
                                </a:cubicBezTo>
                                <a:lnTo>
                                  <a:pt x="87734" y="287722"/>
                                </a:lnTo>
                                <a:lnTo>
                                  <a:pt x="87734" y="283592"/>
                                </a:lnTo>
                                <a:lnTo>
                                  <a:pt x="143321" y="283592"/>
                                </a:lnTo>
                                <a:lnTo>
                                  <a:pt x="143321" y="287722"/>
                                </a:lnTo>
                                <a:cubicBezTo>
                                  <a:pt x="140047" y="287796"/>
                                  <a:pt x="137071" y="288243"/>
                                  <a:pt x="134392" y="289061"/>
                                </a:cubicBezTo>
                                <a:cubicBezTo>
                                  <a:pt x="131713" y="289880"/>
                                  <a:pt x="128439" y="291461"/>
                                  <a:pt x="124569" y="293805"/>
                                </a:cubicBezTo>
                                <a:cubicBezTo>
                                  <a:pt x="120699" y="296149"/>
                                  <a:pt x="115937" y="299926"/>
                                  <a:pt x="110282" y="305135"/>
                                </a:cubicBezTo>
                                <a:cubicBezTo>
                                  <a:pt x="108644" y="306623"/>
                                  <a:pt x="101091" y="314250"/>
                                  <a:pt x="87622" y="328017"/>
                                </a:cubicBezTo>
                                <a:lnTo>
                                  <a:pt x="64517" y="351011"/>
                                </a:lnTo>
                                <a:lnTo>
                                  <a:pt x="120327" y="406487"/>
                                </a:lnTo>
                                <a:cubicBezTo>
                                  <a:pt x="129480" y="415640"/>
                                  <a:pt x="137294" y="421872"/>
                                  <a:pt x="143768" y="425183"/>
                                </a:cubicBezTo>
                                <a:cubicBezTo>
                                  <a:pt x="150242" y="428495"/>
                                  <a:pt x="156716" y="430374"/>
                                  <a:pt x="163190" y="430820"/>
                                </a:cubicBezTo>
                                <a:lnTo>
                                  <a:pt x="163190" y="434950"/>
                                </a:lnTo>
                                <a:lnTo>
                                  <a:pt x="91194" y="434950"/>
                                </a:lnTo>
                                <a:lnTo>
                                  <a:pt x="91194" y="430820"/>
                                </a:lnTo>
                                <a:cubicBezTo>
                                  <a:pt x="95510" y="430820"/>
                                  <a:pt x="98617" y="430095"/>
                                  <a:pt x="100515" y="428643"/>
                                </a:cubicBezTo>
                                <a:cubicBezTo>
                                  <a:pt x="102412" y="427192"/>
                                  <a:pt x="103361" y="425574"/>
                                  <a:pt x="103361" y="423788"/>
                                </a:cubicBezTo>
                                <a:cubicBezTo>
                                  <a:pt x="103361" y="422002"/>
                                  <a:pt x="103008" y="420402"/>
                                  <a:pt x="102301" y="418988"/>
                                </a:cubicBezTo>
                                <a:cubicBezTo>
                                  <a:pt x="101594" y="417574"/>
                                  <a:pt x="99268" y="414933"/>
                                  <a:pt x="95324" y="411063"/>
                                </a:cubicBezTo>
                                <a:lnTo>
                                  <a:pt x="43086" y="359383"/>
                                </a:lnTo>
                                <a:lnTo>
                                  <a:pt x="43086" y="408161"/>
                                </a:lnTo>
                                <a:cubicBezTo>
                                  <a:pt x="43086" y="415826"/>
                                  <a:pt x="43569" y="420886"/>
                                  <a:pt x="44537" y="423341"/>
                                </a:cubicBezTo>
                                <a:cubicBezTo>
                                  <a:pt x="45281" y="425202"/>
                                  <a:pt x="46844" y="426802"/>
                                  <a:pt x="49225" y="428141"/>
                                </a:cubicBezTo>
                                <a:cubicBezTo>
                                  <a:pt x="52425" y="429927"/>
                                  <a:pt x="55810" y="430820"/>
                                  <a:pt x="59382" y="430820"/>
                                </a:cubicBezTo>
                                <a:lnTo>
                                  <a:pt x="64517" y="430820"/>
                                </a:lnTo>
                                <a:lnTo>
                                  <a:pt x="64517" y="434950"/>
                                </a:lnTo>
                                <a:lnTo>
                                  <a:pt x="0" y="434950"/>
                                </a:lnTo>
                                <a:lnTo>
                                  <a:pt x="0" y="430820"/>
                                </a:lnTo>
                                <a:lnTo>
                                  <a:pt x="5358" y="430820"/>
                                </a:lnTo>
                                <a:cubicBezTo>
                                  <a:pt x="11608" y="430820"/>
                                  <a:pt x="16148" y="428997"/>
                                  <a:pt x="18975" y="425351"/>
                                </a:cubicBezTo>
                                <a:cubicBezTo>
                                  <a:pt x="20761" y="422969"/>
                                  <a:pt x="21654" y="417240"/>
                                  <a:pt x="21654" y="408161"/>
                                </a:cubicBezTo>
                                <a:lnTo>
                                  <a:pt x="21654" y="310381"/>
                                </a:lnTo>
                                <a:cubicBezTo>
                                  <a:pt x="21654" y="302716"/>
                                  <a:pt x="21171" y="297619"/>
                                  <a:pt x="20203" y="295089"/>
                                </a:cubicBezTo>
                                <a:cubicBezTo>
                                  <a:pt x="19459" y="293303"/>
                                  <a:pt x="17934" y="291740"/>
                                  <a:pt x="15627" y="290401"/>
                                </a:cubicBezTo>
                                <a:cubicBezTo>
                                  <a:pt x="12353" y="288615"/>
                                  <a:pt x="8930" y="287722"/>
                                  <a:pt x="5358" y="287722"/>
                                </a:cubicBezTo>
                                <a:lnTo>
                                  <a:pt x="0" y="287722"/>
                                </a:lnTo>
                                <a:close/>
                                <a:moveTo>
                                  <a:pt x="972331" y="276225"/>
                                </a:moveTo>
                                <a:cubicBezTo>
                                  <a:pt x="975457" y="276225"/>
                                  <a:pt x="978117" y="277322"/>
                                  <a:pt x="980312" y="279518"/>
                                </a:cubicBezTo>
                                <a:cubicBezTo>
                                  <a:pt x="982507" y="281713"/>
                                  <a:pt x="983605" y="284373"/>
                                  <a:pt x="983605" y="287499"/>
                                </a:cubicBezTo>
                                <a:cubicBezTo>
                                  <a:pt x="983605" y="290624"/>
                                  <a:pt x="982507" y="293303"/>
                                  <a:pt x="980312" y="295535"/>
                                </a:cubicBezTo>
                                <a:cubicBezTo>
                                  <a:pt x="978117" y="297768"/>
                                  <a:pt x="975457" y="298884"/>
                                  <a:pt x="972331" y="298884"/>
                                </a:cubicBezTo>
                                <a:cubicBezTo>
                                  <a:pt x="969206" y="298884"/>
                                  <a:pt x="966527" y="297768"/>
                                  <a:pt x="964294" y="295535"/>
                                </a:cubicBezTo>
                                <a:cubicBezTo>
                                  <a:pt x="962062" y="293303"/>
                                  <a:pt x="960946" y="290624"/>
                                  <a:pt x="960946" y="287499"/>
                                </a:cubicBezTo>
                                <a:cubicBezTo>
                                  <a:pt x="960946" y="284373"/>
                                  <a:pt x="962043" y="281713"/>
                                  <a:pt x="964239" y="279518"/>
                                </a:cubicBezTo>
                                <a:cubicBezTo>
                                  <a:pt x="966434" y="277322"/>
                                  <a:pt x="969131" y="276225"/>
                                  <a:pt x="972331" y="276225"/>
                                </a:cubicBezTo>
                                <a:close/>
                                <a:moveTo>
                                  <a:pt x="610381" y="276225"/>
                                </a:moveTo>
                                <a:cubicBezTo>
                                  <a:pt x="613507" y="276225"/>
                                  <a:pt x="616167" y="277322"/>
                                  <a:pt x="618362" y="279518"/>
                                </a:cubicBezTo>
                                <a:cubicBezTo>
                                  <a:pt x="620557" y="281713"/>
                                  <a:pt x="621655" y="284373"/>
                                  <a:pt x="621655" y="287499"/>
                                </a:cubicBezTo>
                                <a:cubicBezTo>
                                  <a:pt x="621655" y="290624"/>
                                  <a:pt x="620557" y="293303"/>
                                  <a:pt x="618362" y="295535"/>
                                </a:cubicBezTo>
                                <a:cubicBezTo>
                                  <a:pt x="616167" y="297768"/>
                                  <a:pt x="613507" y="298884"/>
                                  <a:pt x="610381" y="298884"/>
                                </a:cubicBezTo>
                                <a:cubicBezTo>
                                  <a:pt x="607256" y="298884"/>
                                  <a:pt x="604577" y="297768"/>
                                  <a:pt x="602344" y="295535"/>
                                </a:cubicBezTo>
                                <a:cubicBezTo>
                                  <a:pt x="600112" y="293303"/>
                                  <a:pt x="598996" y="290624"/>
                                  <a:pt x="598996" y="287499"/>
                                </a:cubicBezTo>
                                <a:cubicBezTo>
                                  <a:pt x="598996" y="284373"/>
                                  <a:pt x="600093" y="281713"/>
                                  <a:pt x="602289" y="279518"/>
                                </a:cubicBezTo>
                                <a:cubicBezTo>
                                  <a:pt x="604484" y="277322"/>
                                  <a:pt x="607181" y="276225"/>
                                  <a:pt x="610381" y="276225"/>
                                </a:cubicBezTo>
                                <a:close/>
                                <a:moveTo>
                                  <a:pt x="555687" y="276225"/>
                                </a:moveTo>
                                <a:lnTo>
                                  <a:pt x="560710" y="276225"/>
                                </a:lnTo>
                                <a:lnTo>
                                  <a:pt x="560710" y="394432"/>
                                </a:lnTo>
                                <a:cubicBezTo>
                                  <a:pt x="560710" y="406412"/>
                                  <a:pt x="560989" y="413723"/>
                                  <a:pt x="561547" y="416365"/>
                                </a:cubicBezTo>
                                <a:cubicBezTo>
                                  <a:pt x="562105" y="419007"/>
                                  <a:pt x="562998" y="420849"/>
                                  <a:pt x="564226" y="421890"/>
                                </a:cubicBezTo>
                                <a:cubicBezTo>
                                  <a:pt x="565454" y="422932"/>
                                  <a:pt x="566886" y="423453"/>
                                  <a:pt x="568523" y="423453"/>
                                </a:cubicBezTo>
                                <a:cubicBezTo>
                                  <a:pt x="570532" y="423453"/>
                                  <a:pt x="573211" y="422821"/>
                                  <a:pt x="576560" y="421556"/>
                                </a:cubicBezTo>
                                <a:lnTo>
                                  <a:pt x="577788" y="425462"/>
                                </a:lnTo>
                                <a:lnTo>
                                  <a:pt x="547427" y="438075"/>
                                </a:lnTo>
                                <a:lnTo>
                                  <a:pt x="542292" y="438075"/>
                                </a:lnTo>
                                <a:lnTo>
                                  <a:pt x="542292" y="423453"/>
                                </a:lnTo>
                                <a:cubicBezTo>
                                  <a:pt x="537307" y="428662"/>
                                  <a:pt x="532432" y="432401"/>
                                  <a:pt x="527670" y="434671"/>
                                </a:cubicBezTo>
                                <a:cubicBezTo>
                                  <a:pt x="522907" y="436941"/>
                                  <a:pt x="517773" y="438075"/>
                                  <a:pt x="512266" y="438075"/>
                                </a:cubicBezTo>
                                <a:cubicBezTo>
                                  <a:pt x="501104" y="438075"/>
                                  <a:pt x="491356" y="433406"/>
                                  <a:pt x="483022" y="424067"/>
                                </a:cubicBezTo>
                                <a:cubicBezTo>
                                  <a:pt x="474687" y="414728"/>
                                  <a:pt x="470520" y="402729"/>
                                  <a:pt x="470520" y="388069"/>
                                </a:cubicBezTo>
                                <a:cubicBezTo>
                                  <a:pt x="470520" y="373410"/>
                                  <a:pt x="475134" y="359997"/>
                                  <a:pt x="484361" y="347830"/>
                                </a:cubicBezTo>
                                <a:cubicBezTo>
                                  <a:pt x="493588" y="335663"/>
                                  <a:pt x="505457" y="329580"/>
                                  <a:pt x="519968" y="329580"/>
                                </a:cubicBezTo>
                                <a:cubicBezTo>
                                  <a:pt x="528972" y="329580"/>
                                  <a:pt x="536414" y="332445"/>
                                  <a:pt x="542292" y="338175"/>
                                </a:cubicBezTo>
                                <a:lnTo>
                                  <a:pt x="542292" y="319311"/>
                                </a:lnTo>
                                <a:cubicBezTo>
                                  <a:pt x="542292" y="307628"/>
                                  <a:pt x="542013" y="300447"/>
                                  <a:pt x="541455" y="297768"/>
                                </a:cubicBezTo>
                                <a:cubicBezTo>
                                  <a:pt x="540897" y="295089"/>
                                  <a:pt x="540023" y="293266"/>
                                  <a:pt x="538832" y="292298"/>
                                </a:cubicBezTo>
                                <a:cubicBezTo>
                                  <a:pt x="537641" y="291331"/>
                                  <a:pt x="536153" y="290847"/>
                                  <a:pt x="534367" y="290847"/>
                                </a:cubicBezTo>
                                <a:cubicBezTo>
                                  <a:pt x="532432" y="290847"/>
                                  <a:pt x="529865" y="291443"/>
                                  <a:pt x="526665" y="292633"/>
                                </a:cubicBezTo>
                                <a:lnTo>
                                  <a:pt x="525214" y="288726"/>
                                </a:lnTo>
                                <a:close/>
                                <a:moveTo>
                                  <a:pt x="956630" y="97780"/>
                                </a:moveTo>
                                <a:cubicBezTo>
                                  <a:pt x="945393" y="102245"/>
                                  <a:pt x="938138" y="105407"/>
                                  <a:pt x="934864" y="107268"/>
                                </a:cubicBezTo>
                                <a:cubicBezTo>
                                  <a:pt x="928985" y="110542"/>
                                  <a:pt x="924781" y="113965"/>
                                  <a:pt x="922251" y="117537"/>
                                </a:cubicBezTo>
                                <a:cubicBezTo>
                                  <a:pt x="919720" y="121109"/>
                                  <a:pt x="918455" y="125016"/>
                                  <a:pt x="918455" y="129257"/>
                                </a:cubicBezTo>
                                <a:cubicBezTo>
                                  <a:pt x="918455" y="134615"/>
                                  <a:pt x="920055" y="139061"/>
                                  <a:pt x="923255" y="142596"/>
                                </a:cubicBezTo>
                                <a:cubicBezTo>
                                  <a:pt x="926455" y="146130"/>
                                  <a:pt x="930138" y="147898"/>
                                  <a:pt x="934306" y="147898"/>
                                </a:cubicBezTo>
                                <a:cubicBezTo>
                                  <a:pt x="939961" y="147898"/>
                                  <a:pt x="947402" y="144177"/>
                                  <a:pt x="956630" y="136736"/>
                                </a:cubicBezTo>
                                <a:close/>
                                <a:moveTo>
                                  <a:pt x="737555" y="97780"/>
                                </a:moveTo>
                                <a:cubicBezTo>
                                  <a:pt x="726318" y="102245"/>
                                  <a:pt x="719063" y="105407"/>
                                  <a:pt x="715789" y="107268"/>
                                </a:cubicBezTo>
                                <a:cubicBezTo>
                                  <a:pt x="709910" y="110542"/>
                                  <a:pt x="705706" y="113965"/>
                                  <a:pt x="703176" y="117537"/>
                                </a:cubicBezTo>
                                <a:cubicBezTo>
                                  <a:pt x="700645" y="121109"/>
                                  <a:pt x="699380" y="125016"/>
                                  <a:pt x="699380" y="129257"/>
                                </a:cubicBezTo>
                                <a:cubicBezTo>
                                  <a:pt x="699380" y="134615"/>
                                  <a:pt x="700980" y="139061"/>
                                  <a:pt x="704180" y="142596"/>
                                </a:cubicBezTo>
                                <a:cubicBezTo>
                                  <a:pt x="707380" y="146130"/>
                                  <a:pt x="711063" y="147898"/>
                                  <a:pt x="715231" y="147898"/>
                                </a:cubicBezTo>
                                <a:cubicBezTo>
                                  <a:pt x="720886" y="147898"/>
                                  <a:pt x="728327" y="144177"/>
                                  <a:pt x="737555" y="136736"/>
                                </a:cubicBezTo>
                                <a:close/>
                                <a:moveTo>
                                  <a:pt x="1216632" y="81595"/>
                                </a:moveTo>
                                <a:cubicBezTo>
                                  <a:pt x="1207703" y="86729"/>
                                  <a:pt x="1200987" y="92385"/>
                                  <a:pt x="1196485" y="98561"/>
                                </a:cubicBezTo>
                                <a:cubicBezTo>
                                  <a:pt x="1191983" y="104738"/>
                                  <a:pt x="1189732" y="111435"/>
                                  <a:pt x="1189732" y="118653"/>
                                </a:cubicBezTo>
                                <a:cubicBezTo>
                                  <a:pt x="1189732" y="126615"/>
                                  <a:pt x="1192299" y="133610"/>
                                  <a:pt x="1197434" y="139638"/>
                                </a:cubicBezTo>
                                <a:cubicBezTo>
                                  <a:pt x="1202568" y="145665"/>
                                  <a:pt x="1209489" y="148679"/>
                                  <a:pt x="1218195" y="148679"/>
                                </a:cubicBezTo>
                                <a:cubicBezTo>
                                  <a:pt x="1222883" y="148679"/>
                                  <a:pt x="1227404" y="147749"/>
                                  <a:pt x="1231757" y="145889"/>
                                </a:cubicBezTo>
                                <a:cubicBezTo>
                                  <a:pt x="1236110" y="144028"/>
                                  <a:pt x="1242045" y="140047"/>
                                  <a:pt x="1249561" y="133945"/>
                                </a:cubicBezTo>
                                <a:cubicBezTo>
                                  <a:pt x="1239738" y="120551"/>
                                  <a:pt x="1232929" y="110765"/>
                                  <a:pt x="1229134" y="104589"/>
                                </a:cubicBezTo>
                                <a:cubicBezTo>
                                  <a:pt x="1225339" y="98412"/>
                                  <a:pt x="1221172" y="90748"/>
                                  <a:pt x="1216632" y="81595"/>
                                </a:cubicBezTo>
                                <a:close/>
                                <a:moveTo>
                                  <a:pt x="836637" y="69651"/>
                                </a:moveTo>
                                <a:cubicBezTo>
                                  <a:pt x="833065" y="69651"/>
                                  <a:pt x="829531" y="70544"/>
                                  <a:pt x="826033" y="72330"/>
                                </a:cubicBezTo>
                                <a:cubicBezTo>
                                  <a:pt x="823354" y="73670"/>
                                  <a:pt x="818927" y="77688"/>
                                  <a:pt x="812750" y="84385"/>
                                </a:cubicBezTo>
                                <a:lnTo>
                                  <a:pt x="812750" y="122560"/>
                                </a:lnTo>
                                <a:cubicBezTo>
                                  <a:pt x="812750" y="130820"/>
                                  <a:pt x="813085" y="136252"/>
                                  <a:pt x="813755" y="138857"/>
                                </a:cubicBezTo>
                                <a:cubicBezTo>
                                  <a:pt x="814797" y="143173"/>
                                  <a:pt x="817345" y="146968"/>
                                  <a:pt x="821401" y="150242"/>
                                </a:cubicBezTo>
                                <a:cubicBezTo>
                                  <a:pt x="825456" y="153516"/>
                                  <a:pt x="830572" y="155153"/>
                                  <a:pt x="836749" y="155153"/>
                                </a:cubicBezTo>
                                <a:cubicBezTo>
                                  <a:pt x="844190" y="155153"/>
                                  <a:pt x="850218" y="152251"/>
                                  <a:pt x="854831" y="146447"/>
                                </a:cubicBezTo>
                                <a:cubicBezTo>
                                  <a:pt x="860859" y="138857"/>
                                  <a:pt x="863873" y="128178"/>
                                  <a:pt x="863873" y="114411"/>
                                </a:cubicBezTo>
                                <a:cubicBezTo>
                                  <a:pt x="863873" y="98785"/>
                                  <a:pt x="860450" y="86767"/>
                                  <a:pt x="853604" y="78358"/>
                                </a:cubicBezTo>
                                <a:cubicBezTo>
                                  <a:pt x="848841" y="72554"/>
                                  <a:pt x="843186" y="69651"/>
                                  <a:pt x="836637" y="69651"/>
                                </a:cubicBezTo>
                                <a:close/>
                                <a:moveTo>
                                  <a:pt x="398078" y="61280"/>
                                </a:moveTo>
                                <a:cubicBezTo>
                                  <a:pt x="391902" y="61280"/>
                                  <a:pt x="386376" y="63680"/>
                                  <a:pt x="381502" y="68479"/>
                                </a:cubicBezTo>
                                <a:cubicBezTo>
                                  <a:pt x="376628" y="73279"/>
                                  <a:pt x="373782" y="79958"/>
                                  <a:pt x="372963" y="88515"/>
                                </a:cubicBezTo>
                                <a:lnTo>
                                  <a:pt x="420290" y="88515"/>
                                </a:lnTo>
                                <a:cubicBezTo>
                                  <a:pt x="419918" y="81967"/>
                                  <a:pt x="419137" y="77353"/>
                                  <a:pt x="417946" y="74674"/>
                                </a:cubicBezTo>
                                <a:cubicBezTo>
                                  <a:pt x="416086" y="70507"/>
                                  <a:pt x="413314" y="67233"/>
                                  <a:pt x="409631" y="64852"/>
                                </a:cubicBezTo>
                                <a:cubicBezTo>
                                  <a:pt x="405947" y="62470"/>
                                  <a:pt x="402096" y="61280"/>
                                  <a:pt x="398078" y="61280"/>
                                </a:cubicBezTo>
                                <a:close/>
                                <a:moveTo>
                                  <a:pt x="1028477" y="53466"/>
                                </a:moveTo>
                                <a:lnTo>
                                  <a:pt x="1033276" y="53466"/>
                                </a:lnTo>
                                <a:lnTo>
                                  <a:pt x="1033276" y="75121"/>
                                </a:lnTo>
                                <a:cubicBezTo>
                                  <a:pt x="1045257" y="60685"/>
                                  <a:pt x="1056680" y="53466"/>
                                  <a:pt x="1067544" y="53466"/>
                                </a:cubicBezTo>
                                <a:cubicBezTo>
                                  <a:pt x="1073125" y="53466"/>
                                  <a:pt x="1077925" y="54862"/>
                                  <a:pt x="1081943" y="57652"/>
                                </a:cubicBezTo>
                                <a:cubicBezTo>
                                  <a:pt x="1085961" y="60443"/>
                                  <a:pt x="1089161" y="65038"/>
                                  <a:pt x="1091542" y="71437"/>
                                </a:cubicBezTo>
                                <a:cubicBezTo>
                                  <a:pt x="1093180" y="75902"/>
                                  <a:pt x="1093998" y="82748"/>
                                  <a:pt x="1093998" y="91976"/>
                                </a:cubicBezTo>
                                <a:lnTo>
                                  <a:pt x="1093998" y="135619"/>
                                </a:lnTo>
                                <a:cubicBezTo>
                                  <a:pt x="1093998" y="142094"/>
                                  <a:pt x="1094519" y="146484"/>
                                  <a:pt x="1095561" y="148791"/>
                                </a:cubicBezTo>
                                <a:cubicBezTo>
                                  <a:pt x="1096379" y="150651"/>
                                  <a:pt x="1097700" y="152102"/>
                                  <a:pt x="1099523" y="153144"/>
                                </a:cubicBezTo>
                                <a:cubicBezTo>
                                  <a:pt x="1101347" y="154186"/>
                                  <a:pt x="1104714" y="154707"/>
                                  <a:pt x="1109625" y="154707"/>
                                </a:cubicBezTo>
                                <a:lnTo>
                                  <a:pt x="1109625" y="158725"/>
                                </a:lnTo>
                                <a:lnTo>
                                  <a:pt x="1059061" y="158725"/>
                                </a:lnTo>
                                <a:lnTo>
                                  <a:pt x="1059061" y="154707"/>
                                </a:lnTo>
                                <a:lnTo>
                                  <a:pt x="1061182" y="154707"/>
                                </a:lnTo>
                                <a:cubicBezTo>
                                  <a:pt x="1065944" y="154707"/>
                                  <a:pt x="1069274" y="153981"/>
                                  <a:pt x="1071172" y="152530"/>
                                </a:cubicBezTo>
                                <a:cubicBezTo>
                                  <a:pt x="1073069" y="151079"/>
                                  <a:pt x="1074390" y="148940"/>
                                  <a:pt x="1075134" y="146112"/>
                                </a:cubicBezTo>
                                <a:cubicBezTo>
                                  <a:pt x="1075432" y="144996"/>
                                  <a:pt x="1075581" y="141498"/>
                                  <a:pt x="1075581" y="135619"/>
                                </a:cubicBezTo>
                                <a:lnTo>
                                  <a:pt x="1075581" y="93762"/>
                                </a:lnTo>
                                <a:cubicBezTo>
                                  <a:pt x="1075581" y="84460"/>
                                  <a:pt x="1074371" y="77707"/>
                                  <a:pt x="1071953" y="73502"/>
                                </a:cubicBezTo>
                                <a:cubicBezTo>
                                  <a:pt x="1069535" y="69298"/>
                                  <a:pt x="1065460" y="67196"/>
                                  <a:pt x="1059730" y="67196"/>
                                </a:cubicBezTo>
                                <a:cubicBezTo>
                                  <a:pt x="1050875" y="67196"/>
                                  <a:pt x="1042057" y="72033"/>
                                  <a:pt x="1033276" y="81707"/>
                                </a:cubicBezTo>
                                <a:lnTo>
                                  <a:pt x="1033276" y="135619"/>
                                </a:lnTo>
                                <a:cubicBezTo>
                                  <a:pt x="1033276" y="142540"/>
                                  <a:pt x="1033686" y="146819"/>
                                  <a:pt x="1034504" y="148456"/>
                                </a:cubicBezTo>
                                <a:cubicBezTo>
                                  <a:pt x="1035546" y="150614"/>
                                  <a:pt x="1036978" y="152195"/>
                                  <a:pt x="1038802" y="153200"/>
                                </a:cubicBezTo>
                                <a:cubicBezTo>
                                  <a:pt x="1040625" y="154204"/>
                                  <a:pt x="1044327" y="154707"/>
                                  <a:pt x="1049908" y="154707"/>
                                </a:cubicBezTo>
                                <a:lnTo>
                                  <a:pt x="1049908" y="158725"/>
                                </a:lnTo>
                                <a:lnTo>
                                  <a:pt x="999343" y="158725"/>
                                </a:lnTo>
                                <a:lnTo>
                                  <a:pt x="999343" y="154707"/>
                                </a:lnTo>
                                <a:lnTo>
                                  <a:pt x="1001576" y="154707"/>
                                </a:lnTo>
                                <a:cubicBezTo>
                                  <a:pt x="1006785" y="154707"/>
                                  <a:pt x="1010301" y="153386"/>
                                  <a:pt x="1012124" y="150744"/>
                                </a:cubicBezTo>
                                <a:cubicBezTo>
                                  <a:pt x="1013947" y="148102"/>
                                  <a:pt x="1014859" y="143061"/>
                                  <a:pt x="1014859" y="135619"/>
                                </a:cubicBezTo>
                                <a:lnTo>
                                  <a:pt x="1014859" y="97668"/>
                                </a:lnTo>
                                <a:cubicBezTo>
                                  <a:pt x="1014859" y="85390"/>
                                  <a:pt x="1014580" y="77911"/>
                                  <a:pt x="1014022" y="75232"/>
                                </a:cubicBezTo>
                                <a:cubicBezTo>
                                  <a:pt x="1013464" y="72554"/>
                                  <a:pt x="1012608" y="70730"/>
                                  <a:pt x="1011454" y="69763"/>
                                </a:cubicBezTo>
                                <a:cubicBezTo>
                                  <a:pt x="1010301" y="68796"/>
                                  <a:pt x="1008757" y="68312"/>
                                  <a:pt x="1006822" y="68312"/>
                                </a:cubicBezTo>
                                <a:cubicBezTo>
                                  <a:pt x="1004738" y="68312"/>
                                  <a:pt x="1002246" y="68870"/>
                                  <a:pt x="999343" y="69986"/>
                                </a:cubicBezTo>
                                <a:lnTo>
                                  <a:pt x="997669" y="65968"/>
                                </a:lnTo>
                                <a:close/>
                                <a:moveTo>
                                  <a:pt x="941003" y="53466"/>
                                </a:moveTo>
                                <a:cubicBezTo>
                                  <a:pt x="950081" y="53466"/>
                                  <a:pt x="957523" y="54992"/>
                                  <a:pt x="963327" y="58043"/>
                                </a:cubicBezTo>
                                <a:cubicBezTo>
                                  <a:pt x="967717" y="60350"/>
                                  <a:pt x="970955" y="63959"/>
                                  <a:pt x="973038" y="68870"/>
                                </a:cubicBezTo>
                                <a:cubicBezTo>
                                  <a:pt x="974378" y="72070"/>
                                  <a:pt x="975047" y="78618"/>
                                  <a:pt x="975047" y="88515"/>
                                </a:cubicBezTo>
                                <a:lnTo>
                                  <a:pt x="975047" y="123230"/>
                                </a:lnTo>
                                <a:cubicBezTo>
                                  <a:pt x="975047" y="132978"/>
                                  <a:pt x="975233" y="138950"/>
                                  <a:pt x="975605" y="141145"/>
                                </a:cubicBezTo>
                                <a:cubicBezTo>
                                  <a:pt x="975977" y="143340"/>
                                  <a:pt x="976591" y="144810"/>
                                  <a:pt x="977447" y="145554"/>
                                </a:cubicBezTo>
                                <a:cubicBezTo>
                                  <a:pt x="978303" y="146298"/>
                                  <a:pt x="979289" y="146670"/>
                                  <a:pt x="980405" y="146670"/>
                                </a:cubicBezTo>
                                <a:cubicBezTo>
                                  <a:pt x="981596" y="146670"/>
                                  <a:pt x="982638" y="146410"/>
                                  <a:pt x="983530" y="145889"/>
                                </a:cubicBezTo>
                                <a:cubicBezTo>
                                  <a:pt x="985093" y="144921"/>
                                  <a:pt x="988107" y="142205"/>
                                  <a:pt x="992572" y="137740"/>
                                </a:cubicBezTo>
                                <a:lnTo>
                                  <a:pt x="992572" y="143991"/>
                                </a:lnTo>
                                <a:cubicBezTo>
                                  <a:pt x="984237" y="155153"/>
                                  <a:pt x="976275" y="160734"/>
                                  <a:pt x="968685" y="160734"/>
                                </a:cubicBezTo>
                                <a:cubicBezTo>
                                  <a:pt x="965039" y="160734"/>
                                  <a:pt x="962136" y="159469"/>
                                  <a:pt x="959978" y="156939"/>
                                </a:cubicBezTo>
                                <a:cubicBezTo>
                                  <a:pt x="957820" y="154409"/>
                                  <a:pt x="956704" y="150093"/>
                                  <a:pt x="956630" y="143991"/>
                                </a:cubicBezTo>
                                <a:cubicBezTo>
                                  <a:pt x="946137" y="152102"/>
                                  <a:pt x="939552" y="156790"/>
                                  <a:pt x="936873" y="158055"/>
                                </a:cubicBezTo>
                                <a:cubicBezTo>
                                  <a:pt x="932855" y="159916"/>
                                  <a:pt x="928576" y="160846"/>
                                  <a:pt x="924036" y="160846"/>
                                </a:cubicBezTo>
                                <a:cubicBezTo>
                                  <a:pt x="916967" y="160846"/>
                                  <a:pt x="911144" y="158427"/>
                                  <a:pt x="906568" y="153590"/>
                                </a:cubicBezTo>
                                <a:cubicBezTo>
                                  <a:pt x="901991" y="148754"/>
                                  <a:pt x="899703" y="142391"/>
                                  <a:pt x="899703" y="134503"/>
                                </a:cubicBezTo>
                                <a:cubicBezTo>
                                  <a:pt x="899703" y="129518"/>
                                  <a:pt x="900819" y="125202"/>
                                  <a:pt x="903052" y="121555"/>
                                </a:cubicBezTo>
                                <a:cubicBezTo>
                                  <a:pt x="906103" y="116495"/>
                                  <a:pt x="911405" y="111733"/>
                                  <a:pt x="918958" y="107268"/>
                                </a:cubicBezTo>
                                <a:cubicBezTo>
                                  <a:pt x="926511" y="102803"/>
                                  <a:pt x="939068" y="97371"/>
                                  <a:pt x="956630" y="90971"/>
                                </a:cubicBezTo>
                                <a:lnTo>
                                  <a:pt x="956630" y="86953"/>
                                </a:lnTo>
                                <a:cubicBezTo>
                                  <a:pt x="956630" y="76758"/>
                                  <a:pt x="955011" y="69763"/>
                                  <a:pt x="951774" y="65968"/>
                                </a:cubicBezTo>
                                <a:cubicBezTo>
                                  <a:pt x="948537" y="62173"/>
                                  <a:pt x="943831" y="60275"/>
                                  <a:pt x="937654" y="60275"/>
                                </a:cubicBezTo>
                                <a:cubicBezTo>
                                  <a:pt x="932966" y="60275"/>
                                  <a:pt x="929245" y="61540"/>
                                  <a:pt x="926492" y="64070"/>
                                </a:cubicBezTo>
                                <a:cubicBezTo>
                                  <a:pt x="923664" y="66600"/>
                                  <a:pt x="922251" y="69503"/>
                                  <a:pt x="922251" y="72777"/>
                                </a:cubicBezTo>
                                <a:lnTo>
                                  <a:pt x="922474" y="79251"/>
                                </a:lnTo>
                                <a:cubicBezTo>
                                  <a:pt x="922474" y="82674"/>
                                  <a:pt x="921599" y="85316"/>
                                  <a:pt x="919851" y="87176"/>
                                </a:cubicBezTo>
                                <a:cubicBezTo>
                                  <a:pt x="918102" y="89036"/>
                                  <a:pt x="915814" y="89966"/>
                                  <a:pt x="912986" y="89966"/>
                                </a:cubicBezTo>
                                <a:cubicBezTo>
                                  <a:pt x="910233" y="89966"/>
                                  <a:pt x="907982" y="88999"/>
                                  <a:pt x="906233" y="87064"/>
                                </a:cubicBezTo>
                                <a:cubicBezTo>
                                  <a:pt x="904484" y="85130"/>
                                  <a:pt x="903610" y="82488"/>
                                  <a:pt x="903610" y="79139"/>
                                </a:cubicBezTo>
                                <a:cubicBezTo>
                                  <a:pt x="903610" y="72740"/>
                                  <a:pt x="906884" y="66861"/>
                                  <a:pt x="913432" y="61503"/>
                                </a:cubicBezTo>
                                <a:cubicBezTo>
                                  <a:pt x="919981" y="56145"/>
                                  <a:pt x="929171" y="53466"/>
                                  <a:pt x="941003" y="53466"/>
                                </a:cubicBezTo>
                                <a:close/>
                                <a:moveTo>
                                  <a:pt x="845455" y="53466"/>
                                </a:moveTo>
                                <a:cubicBezTo>
                                  <a:pt x="855724" y="53466"/>
                                  <a:pt x="864282" y="57485"/>
                                  <a:pt x="871128" y="65521"/>
                                </a:cubicBezTo>
                                <a:cubicBezTo>
                                  <a:pt x="879537" y="75344"/>
                                  <a:pt x="883741" y="88143"/>
                                  <a:pt x="883741" y="103919"/>
                                </a:cubicBezTo>
                                <a:cubicBezTo>
                                  <a:pt x="883741" y="121555"/>
                                  <a:pt x="878681" y="136140"/>
                                  <a:pt x="868561" y="147675"/>
                                </a:cubicBezTo>
                                <a:cubicBezTo>
                                  <a:pt x="860226" y="157125"/>
                                  <a:pt x="849734" y="161850"/>
                                  <a:pt x="837084" y="161850"/>
                                </a:cubicBezTo>
                                <a:cubicBezTo>
                                  <a:pt x="831577" y="161850"/>
                                  <a:pt x="826814" y="161069"/>
                                  <a:pt x="822796" y="159506"/>
                                </a:cubicBezTo>
                                <a:cubicBezTo>
                                  <a:pt x="819820" y="158390"/>
                                  <a:pt x="816471" y="156158"/>
                                  <a:pt x="812750" y="152809"/>
                                </a:cubicBezTo>
                                <a:lnTo>
                                  <a:pt x="812750" y="183951"/>
                                </a:lnTo>
                                <a:cubicBezTo>
                                  <a:pt x="812750" y="190946"/>
                                  <a:pt x="813178" y="195393"/>
                                  <a:pt x="814034" y="197290"/>
                                </a:cubicBezTo>
                                <a:cubicBezTo>
                                  <a:pt x="814890" y="199188"/>
                                  <a:pt x="816378" y="200695"/>
                                  <a:pt x="818499" y="201811"/>
                                </a:cubicBezTo>
                                <a:cubicBezTo>
                                  <a:pt x="820620" y="202927"/>
                                  <a:pt x="824470" y="203485"/>
                                  <a:pt x="830052" y="203485"/>
                                </a:cubicBezTo>
                                <a:lnTo>
                                  <a:pt x="830052" y="207615"/>
                                </a:lnTo>
                                <a:lnTo>
                                  <a:pt x="776473" y="207615"/>
                                </a:lnTo>
                                <a:lnTo>
                                  <a:pt x="776473" y="203485"/>
                                </a:lnTo>
                                <a:lnTo>
                                  <a:pt x="779264" y="203485"/>
                                </a:lnTo>
                                <a:cubicBezTo>
                                  <a:pt x="783357" y="203560"/>
                                  <a:pt x="786854" y="202778"/>
                                  <a:pt x="789756" y="201141"/>
                                </a:cubicBezTo>
                                <a:cubicBezTo>
                                  <a:pt x="791170" y="200323"/>
                                  <a:pt x="792268" y="199002"/>
                                  <a:pt x="793049" y="197179"/>
                                </a:cubicBezTo>
                                <a:cubicBezTo>
                                  <a:pt x="793830" y="195355"/>
                                  <a:pt x="794221" y="190723"/>
                                  <a:pt x="794221" y="183282"/>
                                </a:cubicBezTo>
                                <a:lnTo>
                                  <a:pt x="794221" y="86618"/>
                                </a:lnTo>
                                <a:cubicBezTo>
                                  <a:pt x="794221" y="79995"/>
                                  <a:pt x="793923" y="75791"/>
                                  <a:pt x="793328" y="74005"/>
                                </a:cubicBezTo>
                                <a:cubicBezTo>
                                  <a:pt x="792733" y="72219"/>
                                  <a:pt x="791784" y="70879"/>
                                  <a:pt x="790482" y="69986"/>
                                </a:cubicBezTo>
                                <a:cubicBezTo>
                                  <a:pt x="789180" y="69093"/>
                                  <a:pt x="787412" y="68647"/>
                                  <a:pt x="785180" y="68647"/>
                                </a:cubicBezTo>
                                <a:cubicBezTo>
                                  <a:pt x="783394" y="68647"/>
                                  <a:pt x="781124" y="69168"/>
                                  <a:pt x="778371" y="70210"/>
                                </a:cubicBezTo>
                                <a:lnTo>
                                  <a:pt x="777031" y="66638"/>
                                </a:lnTo>
                                <a:lnTo>
                                  <a:pt x="808509" y="53913"/>
                                </a:lnTo>
                                <a:lnTo>
                                  <a:pt x="812750" y="53913"/>
                                </a:lnTo>
                                <a:lnTo>
                                  <a:pt x="812750" y="77800"/>
                                </a:lnTo>
                                <a:cubicBezTo>
                                  <a:pt x="818034" y="68796"/>
                                  <a:pt x="823336" y="62489"/>
                                  <a:pt x="828656" y="58880"/>
                                </a:cubicBezTo>
                                <a:cubicBezTo>
                                  <a:pt x="833977" y="55271"/>
                                  <a:pt x="839577" y="53466"/>
                                  <a:pt x="845455" y="53466"/>
                                </a:cubicBezTo>
                                <a:close/>
                                <a:moveTo>
                                  <a:pt x="721928" y="53466"/>
                                </a:moveTo>
                                <a:cubicBezTo>
                                  <a:pt x="731006" y="53466"/>
                                  <a:pt x="738448" y="54992"/>
                                  <a:pt x="744252" y="58043"/>
                                </a:cubicBezTo>
                                <a:cubicBezTo>
                                  <a:pt x="748643" y="60350"/>
                                  <a:pt x="751880" y="63959"/>
                                  <a:pt x="753963" y="68870"/>
                                </a:cubicBezTo>
                                <a:cubicBezTo>
                                  <a:pt x="755303" y="72070"/>
                                  <a:pt x="755972" y="78618"/>
                                  <a:pt x="755972" y="88515"/>
                                </a:cubicBezTo>
                                <a:lnTo>
                                  <a:pt x="755972" y="123230"/>
                                </a:lnTo>
                                <a:cubicBezTo>
                                  <a:pt x="755972" y="132978"/>
                                  <a:pt x="756158" y="138950"/>
                                  <a:pt x="756530" y="141145"/>
                                </a:cubicBezTo>
                                <a:cubicBezTo>
                                  <a:pt x="756902" y="143340"/>
                                  <a:pt x="757516" y="144810"/>
                                  <a:pt x="758372" y="145554"/>
                                </a:cubicBezTo>
                                <a:cubicBezTo>
                                  <a:pt x="759228" y="146298"/>
                                  <a:pt x="760214" y="146670"/>
                                  <a:pt x="761330" y="146670"/>
                                </a:cubicBezTo>
                                <a:cubicBezTo>
                                  <a:pt x="762521" y="146670"/>
                                  <a:pt x="763563" y="146410"/>
                                  <a:pt x="764456" y="145889"/>
                                </a:cubicBezTo>
                                <a:cubicBezTo>
                                  <a:pt x="766018" y="144921"/>
                                  <a:pt x="769032" y="142205"/>
                                  <a:pt x="773497" y="137740"/>
                                </a:cubicBezTo>
                                <a:lnTo>
                                  <a:pt x="773497" y="143991"/>
                                </a:lnTo>
                                <a:cubicBezTo>
                                  <a:pt x="765162" y="155153"/>
                                  <a:pt x="757200" y="160734"/>
                                  <a:pt x="749610" y="160734"/>
                                </a:cubicBezTo>
                                <a:cubicBezTo>
                                  <a:pt x="745964" y="160734"/>
                                  <a:pt x="743061" y="159469"/>
                                  <a:pt x="740903" y="156939"/>
                                </a:cubicBezTo>
                                <a:cubicBezTo>
                                  <a:pt x="738745" y="154409"/>
                                  <a:pt x="737629" y="150093"/>
                                  <a:pt x="737555" y="143991"/>
                                </a:cubicBezTo>
                                <a:cubicBezTo>
                                  <a:pt x="727062" y="152102"/>
                                  <a:pt x="720477" y="156790"/>
                                  <a:pt x="717798" y="158055"/>
                                </a:cubicBezTo>
                                <a:cubicBezTo>
                                  <a:pt x="713780" y="159916"/>
                                  <a:pt x="709501" y="160846"/>
                                  <a:pt x="704961" y="160846"/>
                                </a:cubicBezTo>
                                <a:cubicBezTo>
                                  <a:pt x="697892" y="160846"/>
                                  <a:pt x="692069" y="158427"/>
                                  <a:pt x="687493" y="153590"/>
                                </a:cubicBezTo>
                                <a:cubicBezTo>
                                  <a:pt x="682916" y="148754"/>
                                  <a:pt x="680628" y="142391"/>
                                  <a:pt x="680628" y="134503"/>
                                </a:cubicBezTo>
                                <a:cubicBezTo>
                                  <a:pt x="680628" y="129518"/>
                                  <a:pt x="681744" y="125202"/>
                                  <a:pt x="683977" y="121555"/>
                                </a:cubicBezTo>
                                <a:cubicBezTo>
                                  <a:pt x="687028" y="116495"/>
                                  <a:pt x="692330" y="111733"/>
                                  <a:pt x="699883" y="107268"/>
                                </a:cubicBezTo>
                                <a:cubicBezTo>
                                  <a:pt x="707436" y="102803"/>
                                  <a:pt x="719993" y="97371"/>
                                  <a:pt x="737555" y="90971"/>
                                </a:cubicBezTo>
                                <a:lnTo>
                                  <a:pt x="737555" y="86953"/>
                                </a:lnTo>
                                <a:cubicBezTo>
                                  <a:pt x="737555" y="76758"/>
                                  <a:pt x="735936" y="69763"/>
                                  <a:pt x="732699" y="65968"/>
                                </a:cubicBezTo>
                                <a:cubicBezTo>
                                  <a:pt x="729462" y="62173"/>
                                  <a:pt x="724756" y="60275"/>
                                  <a:pt x="718579" y="60275"/>
                                </a:cubicBezTo>
                                <a:cubicBezTo>
                                  <a:pt x="713891" y="60275"/>
                                  <a:pt x="710170" y="61540"/>
                                  <a:pt x="707417" y="64070"/>
                                </a:cubicBezTo>
                                <a:cubicBezTo>
                                  <a:pt x="704589" y="66600"/>
                                  <a:pt x="703176" y="69503"/>
                                  <a:pt x="703176" y="72777"/>
                                </a:cubicBezTo>
                                <a:lnTo>
                                  <a:pt x="703399" y="79251"/>
                                </a:lnTo>
                                <a:cubicBezTo>
                                  <a:pt x="703399" y="82674"/>
                                  <a:pt x="702524" y="85316"/>
                                  <a:pt x="700776" y="87176"/>
                                </a:cubicBezTo>
                                <a:cubicBezTo>
                                  <a:pt x="699027" y="89036"/>
                                  <a:pt x="696739" y="89966"/>
                                  <a:pt x="693911" y="89966"/>
                                </a:cubicBezTo>
                                <a:cubicBezTo>
                                  <a:pt x="691158" y="89966"/>
                                  <a:pt x="688907" y="88999"/>
                                  <a:pt x="687158" y="87064"/>
                                </a:cubicBezTo>
                                <a:cubicBezTo>
                                  <a:pt x="685409" y="85130"/>
                                  <a:pt x="684535" y="82488"/>
                                  <a:pt x="684535" y="79139"/>
                                </a:cubicBezTo>
                                <a:cubicBezTo>
                                  <a:pt x="684535" y="72740"/>
                                  <a:pt x="687809" y="66861"/>
                                  <a:pt x="694357" y="61503"/>
                                </a:cubicBezTo>
                                <a:cubicBezTo>
                                  <a:pt x="700906" y="56145"/>
                                  <a:pt x="710096" y="53466"/>
                                  <a:pt x="721928" y="53466"/>
                                </a:cubicBezTo>
                                <a:close/>
                                <a:moveTo>
                                  <a:pt x="628948" y="53466"/>
                                </a:moveTo>
                                <a:cubicBezTo>
                                  <a:pt x="632966" y="53466"/>
                                  <a:pt x="637840" y="54322"/>
                                  <a:pt x="643570" y="56034"/>
                                </a:cubicBezTo>
                                <a:cubicBezTo>
                                  <a:pt x="647365" y="57150"/>
                                  <a:pt x="649895" y="57708"/>
                                  <a:pt x="651160" y="57708"/>
                                </a:cubicBezTo>
                                <a:cubicBezTo>
                                  <a:pt x="652351" y="57708"/>
                                  <a:pt x="653281" y="57448"/>
                                  <a:pt x="653951" y="56927"/>
                                </a:cubicBezTo>
                                <a:cubicBezTo>
                                  <a:pt x="654620" y="56406"/>
                                  <a:pt x="655402" y="55252"/>
                                  <a:pt x="656295" y="53466"/>
                                </a:cubicBezTo>
                                <a:lnTo>
                                  <a:pt x="659978" y="53466"/>
                                </a:lnTo>
                                <a:lnTo>
                                  <a:pt x="659978" y="88292"/>
                                </a:lnTo>
                                <a:lnTo>
                                  <a:pt x="656295" y="88292"/>
                                </a:lnTo>
                                <a:cubicBezTo>
                                  <a:pt x="653467" y="77353"/>
                                  <a:pt x="649839" y="69912"/>
                                  <a:pt x="645412" y="65968"/>
                                </a:cubicBezTo>
                                <a:cubicBezTo>
                                  <a:pt x="640984" y="62024"/>
                                  <a:pt x="635347" y="60052"/>
                                  <a:pt x="628501" y="60052"/>
                                </a:cubicBezTo>
                                <a:cubicBezTo>
                                  <a:pt x="623292" y="60052"/>
                                  <a:pt x="619088" y="61429"/>
                                  <a:pt x="615888" y="64182"/>
                                </a:cubicBezTo>
                                <a:cubicBezTo>
                                  <a:pt x="612688" y="66935"/>
                                  <a:pt x="611088" y="69986"/>
                                  <a:pt x="611088" y="73335"/>
                                </a:cubicBezTo>
                                <a:cubicBezTo>
                                  <a:pt x="611088" y="77502"/>
                                  <a:pt x="612279" y="81074"/>
                                  <a:pt x="614660" y="84051"/>
                                </a:cubicBezTo>
                                <a:cubicBezTo>
                                  <a:pt x="616967" y="87102"/>
                                  <a:pt x="621655" y="90339"/>
                                  <a:pt x="628724" y="93762"/>
                                </a:cubicBezTo>
                                <a:lnTo>
                                  <a:pt x="645021" y="101687"/>
                                </a:lnTo>
                                <a:cubicBezTo>
                                  <a:pt x="660127" y="109054"/>
                                  <a:pt x="667680" y="118765"/>
                                  <a:pt x="667680" y="130820"/>
                                </a:cubicBezTo>
                                <a:cubicBezTo>
                                  <a:pt x="667680" y="140122"/>
                                  <a:pt x="664164" y="147619"/>
                                  <a:pt x="657132" y="153311"/>
                                </a:cubicBezTo>
                                <a:cubicBezTo>
                                  <a:pt x="650100" y="159004"/>
                                  <a:pt x="642230" y="161850"/>
                                  <a:pt x="633524" y="161850"/>
                                </a:cubicBezTo>
                                <a:cubicBezTo>
                                  <a:pt x="627273" y="161850"/>
                                  <a:pt x="620129" y="160734"/>
                                  <a:pt x="612093" y="158502"/>
                                </a:cubicBezTo>
                                <a:cubicBezTo>
                                  <a:pt x="609637" y="157758"/>
                                  <a:pt x="607628" y="157386"/>
                                  <a:pt x="606065" y="157386"/>
                                </a:cubicBezTo>
                                <a:cubicBezTo>
                                  <a:pt x="604354" y="157386"/>
                                  <a:pt x="603014" y="158353"/>
                                  <a:pt x="602047" y="160288"/>
                                </a:cubicBezTo>
                                <a:lnTo>
                                  <a:pt x="598363" y="160288"/>
                                </a:lnTo>
                                <a:lnTo>
                                  <a:pt x="598363" y="123788"/>
                                </a:lnTo>
                                <a:lnTo>
                                  <a:pt x="602047" y="123788"/>
                                </a:lnTo>
                                <a:cubicBezTo>
                                  <a:pt x="604130" y="134206"/>
                                  <a:pt x="608112" y="142056"/>
                                  <a:pt x="613990" y="147340"/>
                                </a:cubicBezTo>
                                <a:cubicBezTo>
                                  <a:pt x="619869" y="152623"/>
                                  <a:pt x="626455" y="155265"/>
                                  <a:pt x="633747" y="155265"/>
                                </a:cubicBezTo>
                                <a:cubicBezTo>
                                  <a:pt x="638882" y="155265"/>
                                  <a:pt x="643068" y="153758"/>
                                  <a:pt x="646305" y="150744"/>
                                </a:cubicBezTo>
                                <a:cubicBezTo>
                                  <a:pt x="649542" y="147730"/>
                                  <a:pt x="651160" y="144103"/>
                                  <a:pt x="651160" y="139861"/>
                                </a:cubicBezTo>
                                <a:cubicBezTo>
                                  <a:pt x="651160" y="134727"/>
                                  <a:pt x="649356" y="130411"/>
                                  <a:pt x="645746" y="126913"/>
                                </a:cubicBezTo>
                                <a:cubicBezTo>
                                  <a:pt x="642137" y="123416"/>
                                  <a:pt x="634938" y="118988"/>
                                  <a:pt x="624148" y="113630"/>
                                </a:cubicBezTo>
                                <a:cubicBezTo>
                                  <a:pt x="613358" y="108272"/>
                                  <a:pt x="606288" y="103435"/>
                                  <a:pt x="602940" y="99119"/>
                                </a:cubicBezTo>
                                <a:cubicBezTo>
                                  <a:pt x="599591" y="94878"/>
                                  <a:pt x="597917" y="89520"/>
                                  <a:pt x="597917" y="83046"/>
                                </a:cubicBezTo>
                                <a:cubicBezTo>
                                  <a:pt x="597917" y="74637"/>
                                  <a:pt x="600800" y="67605"/>
                                  <a:pt x="606567" y="61950"/>
                                </a:cubicBezTo>
                                <a:cubicBezTo>
                                  <a:pt x="612335" y="56294"/>
                                  <a:pt x="619795" y="53466"/>
                                  <a:pt x="628948" y="53466"/>
                                </a:cubicBezTo>
                                <a:close/>
                                <a:moveTo>
                                  <a:pt x="567109" y="53466"/>
                                </a:moveTo>
                                <a:lnTo>
                                  <a:pt x="572021" y="53466"/>
                                </a:lnTo>
                                <a:lnTo>
                                  <a:pt x="572021" y="135619"/>
                                </a:lnTo>
                                <a:cubicBezTo>
                                  <a:pt x="572021" y="142019"/>
                                  <a:pt x="572486" y="146279"/>
                                  <a:pt x="573416" y="148400"/>
                                </a:cubicBezTo>
                                <a:cubicBezTo>
                                  <a:pt x="574346" y="150521"/>
                                  <a:pt x="575723" y="152102"/>
                                  <a:pt x="577546" y="153144"/>
                                </a:cubicBezTo>
                                <a:cubicBezTo>
                                  <a:pt x="579369" y="154186"/>
                                  <a:pt x="582699" y="154707"/>
                                  <a:pt x="587536" y="154707"/>
                                </a:cubicBezTo>
                                <a:lnTo>
                                  <a:pt x="587536" y="158725"/>
                                </a:lnTo>
                                <a:lnTo>
                                  <a:pt x="537865" y="158725"/>
                                </a:lnTo>
                                <a:lnTo>
                                  <a:pt x="537865" y="154707"/>
                                </a:lnTo>
                                <a:cubicBezTo>
                                  <a:pt x="542850" y="154707"/>
                                  <a:pt x="546199" y="154223"/>
                                  <a:pt x="547911" y="153256"/>
                                </a:cubicBezTo>
                                <a:cubicBezTo>
                                  <a:pt x="549622" y="152288"/>
                                  <a:pt x="550980" y="150688"/>
                                  <a:pt x="551985" y="148456"/>
                                </a:cubicBezTo>
                                <a:cubicBezTo>
                                  <a:pt x="552989" y="146224"/>
                                  <a:pt x="553492" y="141945"/>
                                  <a:pt x="553492" y="135619"/>
                                </a:cubicBezTo>
                                <a:lnTo>
                                  <a:pt x="553492" y="96217"/>
                                </a:lnTo>
                                <a:cubicBezTo>
                                  <a:pt x="553492" y="85130"/>
                                  <a:pt x="553157" y="77949"/>
                                  <a:pt x="552487" y="74674"/>
                                </a:cubicBezTo>
                                <a:cubicBezTo>
                                  <a:pt x="551966" y="72293"/>
                                  <a:pt x="551148" y="70637"/>
                                  <a:pt x="550031" y="69707"/>
                                </a:cubicBezTo>
                                <a:cubicBezTo>
                                  <a:pt x="548915" y="68777"/>
                                  <a:pt x="547390" y="68312"/>
                                  <a:pt x="545455" y="68312"/>
                                </a:cubicBezTo>
                                <a:cubicBezTo>
                                  <a:pt x="543371" y="68312"/>
                                  <a:pt x="540841" y="68870"/>
                                  <a:pt x="537865" y="69986"/>
                                </a:cubicBezTo>
                                <a:lnTo>
                                  <a:pt x="536302" y="65968"/>
                                </a:lnTo>
                                <a:close/>
                                <a:moveTo>
                                  <a:pt x="485775" y="53466"/>
                                </a:moveTo>
                                <a:lnTo>
                                  <a:pt x="490463" y="53466"/>
                                </a:lnTo>
                                <a:lnTo>
                                  <a:pt x="490463" y="76460"/>
                                </a:lnTo>
                                <a:cubicBezTo>
                                  <a:pt x="499021" y="61131"/>
                                  <a:pt x="507801" y="53466"/>
                                  <a:pt x="516806" y="53466"/>
                                </a:cubicBezTo>
                                <a:cubicBezTo>
                                  <a:pt x="520898" y="53466"/>
                                  <a:pt x="524284" y="54713"/>
                                  <a:pt x="526963" y="57206"/>
                                </a:cubicBezTo>
                                <a:cubicBezTo>
                                  <a:pt x="529642" y="59699"/>
                                  <a:pt x="530981" y="62582"/>
                                  <a:pt x="530981" y="65856"/>
                                </a:cubicBezTo>
                                <a:cubicBezTo>
                                  <a:pt x="530981" y="68758"/>
                                  <a:pt x="530014" y="71214"/>
                                  <a:pt x="528079" y="73223"/>
                                </a:cubicBezTo>
                                <a:cubicBezTo>
                                  <a:pt x="526144" y="75232"/>
                                  <a:pt x="523838" y="76237"/>
                                  <a:pt x="521159" y="76237"/>
                                </a:cubicBezTo>
                                <a:cubicBezTo>
                                  <a:pt x="518554" y="76237"/>
                                  <a:pt x="515633" y="74953"/>
                                  <a:pt x="512396" y="72386"/>
                                </a:cubicBezTo>
                                <a:cubicBezTo>
                                  <a:pt x="509159" y="69819"/>
                                  <a:pt x="506760" y="68535"/>
                                  <a:pt x="505197" y="68535"/>
                                </a:cubicBezTo>
                                <a:cubicBezTo>
                                  <a:pt x="503857" y="68535"/>
                                  <a:pt x="502406" y="69279"/>
                                  <a:pt x="500844" y="70768"/>
                                </a:cubicBezTo>
                                <a:cubicBezTo>
                                  <a:pt x="497495" y="73819"/>
                                  <a:pt x="494035" y="78842"/>
                                  <a:pt x="490463" y="85837"/>
                                </a:cubicBezTo>
                                <a:lnTo>
                                  <a:pt x="490463" y="134838"/>
                                </a:lnTo>
                                <a:cubicBezTo>
                                  <a:pt x="490463" y="140494"/>
                                  <a:pt x="491170" y="144772"/>
                                  <a:pt x="492584" y="147675"/>
                                </a:cubicBezTo>
                                <a:cubicBezTo>
                                  <a:pt x="493551" y="149684"/>
                                  <a:pt x="495263" y="151358"/>
                                  <a:pt x="497718" y="152698"/>
                                </a:cubicBezTo>
                                <a:cubicBezTo>
                                  <a:pt x="500174" y="154037"/>
                                  <a:pt x="503709" y="154707"/>
                                  <a:pt x="508322" y="154707"/>
                                </a:cubicBezTo>
                                <a:lnTo>
                                  <a:pt x="508322" y="158725"/>
                                </a:lnTo>
                                <a:lnTo>
                                  <a:pt x="455972" y="158725"/>
                                </a:lnTo>
                                <a:lnTo>
                                  <a:pt x="455972" y="154707"/>
                                </a:lnTo>
                                <a:cubicBezTo>
                                  <a:pt x="461181" y="154707"/>
                                  <a:pt x="465051" y="153888"/>
                                  <a:pt x="467581" y="152251"/>
                                </a:cubicBezTo>
                                <a:cubicBezTo>
                                  <a:pt x="469441" y="151060"/>
                                  <a:pt x="470743" y="149163"/>
                                  <a:pt x="471487" y="146558"/>
                                </a:cubicBezTo>
                                <a:cubicBezTo>
                                  <a:pt x="471859" y="145293"/>
                                  <a:pt x="472045" y="141684"/>
                                  <a:pt x="472045" y="135731"/>
                                </a:cubicBezTo>
                                <a:lnTo>
                                  <a:pt x="472045" y="96106"/>
                                </a:lnTo>
                                <a:cubicBezTo>
                                  <a:pt x="472045" y="84199"/>
                                  <a:pt x="471804" y="77111"/>
                                  <a:pt x="471320" y="74842"/>
                                </a:cubicBezTo>
                                <a:cubicBezTo>
                                  <a:pt x="470836" y="72572"/>
                                  <a:pt x="469943" y="70916"/>
                                  <a:pt x="468641" y="69875"/>
                                </a:cubicBezTo>
                                <a:cubicBezTo>
                                  <a:pt x="467339" y="68833"/>
                                  <a:pt x="465720" y="68312"/>
                                  <a:pt x="463785" y="68312"/>
                                </a:cubicBezTo>
                                <a:cubicBezTo>
                                  <a:pt x="461479" y="68312"/>
                                  <a:pt x="458874" y="68870"/>
                                  <a:pt x="455972" y="69986"/>
                                </a:cubicBezTo>
                                <a:lnTo>
                                  <a:pt x="454856" y="65968"/>
                                </a:lnTo>
                                <a:close/>
                                <a:moveTo>
                                  <a:pt x="404329" y="53355"/>
                                </a:moveTo>
                                <a:cubicBezTo>
                                  <a:pt x="415788" y="53355"/>
                                  <a:pt x="425202" y="57131"/>
                                  <a:pt x="432569" y="64684"/>
                                </a:cubicBezTo>
                                <a:cubicBezTo>
                                  <a:pt x="439936" y="72237"/>
                                  <a:pt x="443619" y="82339"/>
                                  <a:pt x="443619" y="94989"/>
                                </a:cubicBezTo>
                                <a:lnTo>
                                  <a:pt x="372963" y="94989"/>
                                </a:lnTo>
                                <a:cubicBezTo>
                                  <a:pt x="372889" y="110170"/>
                                  <a:pt x="376572" y="122076"/>
                                  <a:pt x="384014" y="130708"/>
                                </a:cubicBezTo>
                                <a:cubicBezTo>
                                  <a:pt x="391455" y="139340"/>
                                  <a:pt x="400199" y="143656"/>
                                  <a:pt x="410245" y="143656"/>
                                </a:cubicBezTo>
                                <a:cubicBezTo>
                                  <a:pt x="416942" y="143656"/>
                                  <a:pt x="422765" y="141814"/>
                                  <a:pt x="427713" y="138131"/>
                                </a:cubicBezTo>
                                <a:cubicBezTo>
                                  <a:pt x="432662" y="134447"/>
                                  <a:pt x="436810" y="128141"/>
                                  <a:pt x="440159" y="119211"/>
                                </a:cubicBezTo>
                                <a:lnTo>
                                  <a:pt x="443619" y="121444"/>
                                </a:lnTo>
                                <a:cubicBezTo>
                                  <a:pt x="442057" y="131638"/>
                                  <a:pt x="437517" y="140921"/>
                                  <a:pt x="430002" y="149293"/>
                                </a:cubicBezTo>
                                <a:cubicBezTo>
                                  <a:pt x="422486" y="157665"/>
                                  <a:pt x="413072" y="161850"/>
                                  <a:pt x="401761" y="161850"/>
                                </a:cubicBezTo>
                                <a:cubicBezTo>
                                  <a:pt x="389483" y="161850"/>
                                  <a:pt x="378972" y="157069"/>
                                  <a:pt x="370228" y="147507"/>
                                </a:cubicBezTo>
                                <a:cubicBezTo>
                                  <a:pt x="361485" y="137945"/>
                                  <a:pt x="357113" y="125090"/>
                                  <a:pt x="357113" y="108942"/>
                                </a:cubicBezTo>
                                <a:cubicBezTo>
                                  <a:pt x="357113" y="91455"/>
                                  <a:pt x="361596" y="77818"/>
                                  <a:pt x="370563" y="68033"/>
                                </a:cubicBezTo>
                                <a:cubicBezTo>
                                  <a:pt x="379530" y="58247"/>
                                  <a:pt x="390785" y="53355"/>
                                  <a:pt x="404329" y="53355"/>
                                </a:cubicBezTo>
                                <a:close/>
                                <a:moveTo>
                                  <a:pt x="276783" y="16408"/>
                                </a:moveTo>
                                <a:cubicBezTo>
                                  <a:pt x="272988" y="16408"/>
                                  <a:pt x="268114" y="17115"/>
                                  <a:pt x="262161" y="18529"/>
                                </a:cubicBezTo>
                                <a:lnTo>
                                  <a:pt x="262161" y="81483"/>
                                </a:lnTo>
                                <a:cubicBezTo>
                                  <a:pt x="266105" y="82227"/>
                                  <a:pt x="269602" y="82786"/>
                                  <a:pt x="272653" y="83158"/>
                                </a:cubicBezTo>
                                <a:cubicBezTo>
                                  <a:pt x="275704" y="83530"/>
                                  <a:pt x="278308" y="83716"/>
                                  <a:pt x="280466" y="83716"/>
                                </a:cubicBezTo>
                                <a:cubicBezTo>
                                  <a:pt x="288206" y="83716"/>
                                  <a:pt x="294884" y="80721"/>
                                  <a:pt x="300502" y="74730"/>
                                </a:cubicBezTo>
                                <a:cubicBezTo>
                                  <a:pt x="306121" y="68740"/>
                                  <a:pt x="308930" y="60982"/>
                                  <a:pt x="308930" y="51457"/>
                                </a:cubicBezTo>
                                <a:cubicBezTo>
                                  <a:pt x="308930" y="44909"/>
                                  <a:pt x="307590" y="38825"/>
                                  <a:pt x="304911" y="33207"/>
                                </a:cubicBezTo>
                                <a:cubicBezTo>
                                  <a:pt x="302233" y="27589"/>
                                  <a:pt x="298437" y="23384"/>
                                  <a:pt x="293526" y="20594"/>
                                </a:cubicBezTo>
                                <a:cubicBezTo>
                                  <a:pt x="288615" y="17803"/>
                                  <a:pt x="283034" y="16408"/>
                                  <a:pt x="276783" y="16408"/>
                                </a:cubicBezTo>
                                <a:close/>
                                <a:moveTo>
                                  <a:pt x="1242529" y="12055"/>
                                </a:moveTo>
                                <a:cubicBezTo>
                                  <a:pt x="1236055" y="12055"/>
                                  <a:pt x="1231162" y="14306"/>
                                  <a:pt x="1227850" y="18808"/>
                                </a:cubicBezTo>
                                <a:cubicBezTo>
                                  <a:pt x="1224539" y="23310"/>
                                  <a:pt x="1222883" y="27719"/>
                                  <a:pt x="1222883" y="32035"/>
                                </a:cubicBezTo>
                                <a:cubicBezTo>
                                  <a:pt x="1222883" y="35681"/>
                                  <a:pt x="1223516" y="39756"/>
                                  <a:pt x="1224781" y="44258"/>
                                </a:cubicBezTo>
                                <a:cubicBezTo>
                                  <a:pt x="1226046" y="48760"/>
                                  <a:pt x="1228539" y="55401"/>
                                  <a:pt x="1232259" y="64182"/>
                                </a:cubicBezTo>
                                <a:cubicBezTo>
                                  <a:pt x="1241487" y="59792"/>
                                  <a:pt x="1248389" y="54806"/>
                                  <a:pt x="1252965" y="49225"/>
                                </a:cubicBezTo>
                                <a:cubicBezTo>
                                  <a:pt x="1257542" y="43644"/>
                                  <a:pt x="1259830" y="37430"/>
                                  <a:pt x="1259830" y="30584"/>
                                </a:cubicBezTo>
                                <a:cubicBezTo>
                                  <a:pt x="1259830" y="25226"/>
                                  <a:pt x="1258174" y="20799"/>
                                  <a:pt x="1254863" y="17301"/>
                                </a:cubicBezTo>
                                <a:cubicBezTo>
                                  <a:pt x="1251551" y="13804"/>
                                  <a:pt x="1247440" y="12055"/>
                                  <a:pt x="1242529" y="12055"/>
                                </a:cubicBezTo>
                                <a:close/>
                                <a:moveTo>
                                  <a:pt x="219075" y="7367"/>
                                </a:moveTo>
                                <a:lnTo>
                                  <a:pt x="274551" y="7367"/>
                                </a:lnTo>
                                <a:cubicBezTo>
                                  <a:pt x="288094" y="7367"/>
                                  <a:pt x="298772" y="8762"/>
                                  <a:pt x="306586" y="11553"/>
                                </a:cubicBezTo>
                                <a:cubicBezTo>
                                  <a:pt x="314399" y="14343"/>
                                  <a:pt x="320985" y="19050"/>
                                  <a:pt x="326343" y="25673"/>
                                </a:cubicBezTo>
                                <a:cubicBezTo>
                                  <a:pt x="331701" y="32296"/>
                                  <a:pt x="334379" y="40146"/>
                                  <a:pt x="334379" y="49225"/>
                                </a:cubicBezTo>
                                <a:cubicBezTo>
                                  <a:pt x="334379" y="61578"/>
                                  <a:pt x="330305" y="71623"/>
                                  <a:pt x="322157" y="79362"/>
                                </a:cubicBezTo>
                                <a:cubicBezTo>
                                  <a:pt x="314009" y="87102"/>
                                  <a:pt x="302493" y="90971"/>
                                  <a:pt x="287610" y="90971"/>
                                </a:cubicBezTo>
                                <a:cubicBezTo>
                                  <a:pt x="283964" y="90971"/>
                                  <a:pt x="280020" y="90711"/>
                                  <a:pt x="275778" y="90190"/>
                                </a:cubicBezTo>
                                <a:cubicBezTo>
                                  <a:pt x="271537" y="89669"/>
                                  <a:pt x="266998" y="88887"/>
                                  <a:pt x="262161" y="87846"/>
                                </a:cubicBezTo>
                                <a:lnTo>
                                  <a:pt x="262161" y="131936"/>
                                </a:lnTo>
                                <a:cubicBezTo>
                                  <a:pt x="262161" y="141461"/>
                                  <a:pt x="263202" y="147377"/>
                                  <a:pt x="265286" y="149684"/>
                                </a:cubicBezTo>
                                <a:cubicBezTo>
                                  <a:pt x="268114" y="152958"/>
                                  <a:pt x="272393" y="154595"/>
                                  <a:pt x="278122" y="154595"/>
                                </a:cubicBezTo>
                                <a:lnTo>
                                  <a:pt x="283927" y="154595"/>
                                </a:lnTo>
                                <a:lnTo>
                                  <a:pt x="283927" y="158725"/>
                                </a:lnTo>
                                <a:lnTo>
                                  <a:pt x="219075" y="158725"/>
                                </a:lnTo>
                                <a:lnTo>
                                  <a:pt x="219075" y="154595"/>
                                </a:lnTo>
                                <a:lnTo>
                                  <a:pt x="224768" y="154595"/>
                                </a:lnTo>
                                <a:cubicBezTo>
                                  <a:pt x="231167" y="154595"/>
                                  <a:pt x="235744" y="152511"/>
                                  <a:pt x="238497" y="148344"/>
                                </a:cubicBezTo>
                                <a:cubicBezTo>
                                  <a:pt x="239985" y="146037"/>
                                  <a:pt x="240729" y="140568"/>
                                  <a:pt x="240729" y="131936"/>
                                </a:cubicBezTo>
                                <a:lnTo>
                                  <a:pt x="240729" y="34156"/>
                                </a:lnTo>
                                <a:cubicBezTo>
                                  <a:pt x="240729" y="24631"/>
                                  <a:pt x="239725" y="18715"/>
                                  <a:pt x="237716" y="16408"/>
                                </a:cubicBezTo>
                                <a:cubicBezTo>
                                  <a:pt x="234813" y="13134"/>
                                  <a:pt x="230497" y="11497"/>
                                  <a:pt x="224768" y="11497"/>
                                </a:cubicBezTo>
                                <a:lnTo>
                                  <a:pt x="219075" y="11497"/>
                                </a:lnTo>
                                <a:close/>
                                <a:moveTo>
                                  <a:pt x="1242752" y="3907"/>
                                </a:moveTo>
                                <a:cubicBezTo>
                                  <a:pt x="1251607" y="3907"/>
                                  <a:pt x="1258825" y="6530"/>
                                  <a:pt x="1264406" y="11776"/>
                                </a:cubicBezTo>
                                <a:cubicBezTo>
                                  <a:pt x="1269987" y="17022"/>
                                  <a:pt x="1272778" y="23478"/>
                                  <a:pt x="1272778" y="31142"/>
                                </a:cubicBezTo>
                                <a:cubicBezTo>
                                  <a:pt x="1272778" y="39030"/>
                                  <a:pt x="1270080" y="45951"/>
                                  <a:pt x="1264685" y="51904"/>
                                </a:cubicBezTo>
                                <a:cubicBezTo>
                                  <a:pt x="1259290" y="57857"/>
                                  <a:pt x="1249747" y="64368"/>
                                  <a:pt x="1236055" y="71437"/>
                                </a:cubicBezTo>
                                <a:cubicBezTo>
                                  <a:pt x="1245505" y="88255"/>
                                  <a:pt x="1255365" y="103659"/>
                                  <a:pt x="1265634" y="117649"/>
                                </a:cubicBezTo>
                                <a:cubicBezTo>
                                  <a:pt x="1278731" y="102022"/>
                                  <a:pt x="1285279" y="88850"/>
                                  <a:pt x="1285279" y="78135"/>
                                </a:cubicBezTo>
                                <a:cubicBezTo>
                                  <a:pt x="1285279" y="74712"/>
                                  <a:pt x="1284163" y="71661"/>
                                  <a:pt x="1281931" y="68982"/>
                                </a:cubicBezTo>
                                <a:cubicBezTo>
                                  <a:pt x="1280294" y="66973"/>
                                  <a:pt x="1277950" y="65782"/>
                                  <a:pt x="1274899" y="65410"/>
                                </a:cubicBezTo>
                                <a:lnTo>
                                  <a:pt x="1274899" y="61280"/>
                                </a:lnTo>
                                <a:lnTo>
                                  <a:pt x="1321779" y="61280"/>
                                </a:lnTo>
                                <a:lnTo>
                                  <a:pt x="1321779" y="65410"/>
                                </a:lnTo>
                                <a:cubicBezTo>
                                  <a:pt x="1315305" y="65931"/>
                                  <a:pt x="1310524" y="67363"/>
                                  <a:pt x="1307436" y="69707"/>
                                </a:cubicBezTo>
                                <a:cubicBezTo>
                                  <a:pt x="1304348" y="72051"/>
                                  <a:pt x="1299529" y="79139"/>
                                  <a:pt x="1292981" y="90971"/>
                                </a:cubicBezTo>
                                <a:cubicBezTo>
                                  <a:pt x="1286433" y="102803"/>
                                  <a:pt x="1279066" y="113853"/>
                                  <a:pt x="1270880" y="124123"/>
                                </a:cubicBezTo>
                                <a:cubicBezTo>
                                  <a:pt x="1277503" y="131862"/>
                                  <a:pt x="1283419" y="137275"/>
                                  <a:pt x="1288628" y="140363"/>
                                </a:cubicBezTo>
                                <a:cubicBezTo>
                                  <a:pt x="1293837" y="143452"/>
                                  <a:pt x="1299083" y="144996"/>
                                  <a:pt x="1304367" y="144996"/>
                                </a:cubicBezTo>
                                <a:cubicBezTo>
                                  <a:pt x="1309501" y="144996"/>
                                  <a:pt x="1313854" y="143600"/>
                                  <a:pt x="1317426" y="140810"/>
                                </a:cubicBezTo>
                                <a:cubicBezTo>
                                  <a:pt x="1320998" y="138019"/>
                                  <a:pt x="1323528" y="133908"/>
                                  <a:pt x="1325016" y="128476"/>
                                </a:cubicBezTo>
                                <a:lnTo>
                                  <a:pt x="1329146" y="131490"/>
                                </a:lnTo>
                                <a:cubicBezTo>
                                  <a:pt x="1326393" y="141982"/>
                                  <a:pt x="1321965" y="149721"/>
                                  <a:pt x="1315863" y="154707"/>
                                </a:cubicBezTo>
                                <a:cubicBezTo>
                                  <a:pt x="1309761" y="159692"/>
                                  <a:pt x="1302655" y="162185"/>
                                  <a:pt x="1294544" y="162185"/>
                                </a:cubicBezTo>
                                <a:cubicBezTo>
                                  <a:pt x="1288442" y="162185"/>
                                  <a:pt x="1282247" y="160530"/>
                                  <a:pt x="1275959" y="157218"/>
                                </a:cubicBezTo>
                                <a:cubicBezTo>
                                  <a:pt x="1269671" y="153907"/>
                                  <a:pt x="1262806" y="148307"/>
                                  <a:pt x="1255365" y="140419"/>
                                </a:cubicBezTo>
                                <a:cubicBezTo>
                                  <a:pt x="1246138" y="148605"/>
                                  <a:pt x="1237822" y="154279"/>
                                  <a:pt x="1230418" y="157441"/>
                                </a:cubicBezTo>
                                <a:cubicBezTo>
                                  <a:pt x="1223013" y="160604"/>
                                  <a:pt x="1215107" y="162185"/>
                                  <a:pt x="1206698" y="162185"/>
                                </a:cubicBezTo>
                                <a:cubicBezTo>
                                  <a:pt x="1194420" y="162185"/>
                                  <a:pt x="1184672" y="158911"/>
                                  <a:pt x="1177453" y="152363"/>
                                </a:cubicBezTo>
                                <a:cubicBezTo>
                                  <a:pt x="1170235" y="145814"/>
                                  <a:pt x="1166626" y="138001"/>
                                  <a:pt x="1166626" y="128922"/>
                                </a:cubicBezTo>
                                <a:cubicBezTo>
                                  <a:pt x="1166626" y="119918"/>
                                  <a:pt x="1169863" y="110933"/>
                                  <a:pt x="1176337" y="101966"/>
                                </a:cubicBezTo>
                                <a:cubicBezTo>
                                  <a:pt x="1182811" y="92999"/>
                                  <a:pt x="1194978" y="83716"/>
                                  <a:pt x="1212837" y="74116"/>
                                </a:cubicBezTo>
                                <a:cubicBezTo>
                                  <a:pt x="1209340" y="66377"/>
                                  <a:pt x="1206959" y="60033"/>
                                  <a:pt x="1205694" y="55085"/>
                                </a:cubicBezTo>
                                <a:cubicBezTo>
                                  <a:pt x="1204429" y="50136"/>
                                  <a:pt x="1203796" y="45392"/>
                                  <a:pt x="1203796" y="40853"/>
                                </a:cubicBezTo>
                                <a:cubicBezTo>
                                  <a:pt x="1203796" y="28128"/>
                                  <a:pt x="1208484" y="18417"/>
                                  <a:pt x="1217860" y="11720"/>
                                </a:cubicBezTo>
                                <a:cubicBezTo>
                                  <a:pt x="1225153" y="6511"/>
                                  <a:pt x="1233450" y="3907"/>
                                  <a:pt x="1242752" y="3907"/>
                                </a:cubicBezTo>
                                <a:close/>
                                <a:moveTo>
                                  <a:pt x="562756" y="0"/>
                                </a:moveTo>
                                <a:cubicBezTo>
                                  <a:pt x="565882" y="0"/>
                                  <a:pt x="568542" y="1097"/>
                                  <a:pt x="570737" y="3293"/>
                                </a:cubicBezTo>
                                <a:cubicBezTo>
                                  <a:pt x="572932" y="5488"/>
                                  <a:pt x="574030" y="8148"/>
                                  <a:pt x="574030" y="11274"/>
                                </a:cubicBezTo>
                                <a:cubicBezTo>
                                  <a:pt x="574030" y="14399"/>
                                  <a:pt x="572932" y="17078"/>
                                  <a:pt x="570737" y="19310"/>
                                </a:cubicBezTo>
                                <a:cubicBezTo>
                                  <a:pt x="568542" y="21543"/>
                                  <a:pt x="565882" y="22659"/>
                                  <a:pt x="562756" y="22659"/>
                                </a:cubicBezTo>
                                <a:cubicBezTo>
                                  <a:pt x="559631" y="22659"/>
                                  <a:pt x="556952" y="21543"/>
                                  <a:pt x="554719" y="19310"/>
                                </a:cubicBezTo>
                                <a:cubicBezTo>
                                  <a:pt x="552487" y="17078"/>
                                  <a:pt x="551371" y="14399"/>
                                  <a:pt x="551371" y="11274"/>
                                </a:cubicBezTo>
                                <a:cubicBezTo>
                                  <a:pt x="551371" y="8148"/>
                                  <a:pt x="552468" y="5488"/>
                                  <a:pt x="554664" y="3293"/>
                                </a:cubicBezTo>
                                <a:cubicBezTo>
                                  <a:pt x="556859" y="1097"/>
                                  <a:pt x="559556" y="0"/>
                                  <a:pt x="562756" y="0"/>
                                </a:cubicBezTo>
                                <a:close/>
                              </a:path>
                            </a:pathLst>
                          </a:cu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41" name="Freeform: Shape 41"/>
                        <wps:cNvSpPr/>
                        <wps:spPr>
                          <a:xfrm>
                            <a:off x="2935719" y="177607"/>
                            <a:ext cx="1385850" cy="714635"/>
                          </a:xfrm>
                          <a:custGeom>
                            <a:avLst/>
                            <a:gdLst/>
                            <a:ahLst/>
                            <a:cxnLst/>
                            <a:rect l="l" t="t" r="r" b="b"/>
                            <a:pathLst>
                              <a:path w="1385850" h="714635">
                                <a:moveTo>
                                  <a:pt x="769553" y="613730"/>
                                </a:moveTo>
                                <a:cubicBezTo>
                                  <a:pt x="763376" y="613730"/>
                                  <a:pt x="757851" y="616130"/>
                                  <a:pt x="752977" y="620929"/>
                                </a:cubicBezTo>
                                <a:cubicBezTo>
                                  <a:pt x="748103" y="625729"/>
                                  <a:pt x="745256" y="632408"/>
                                  <a:pt x="744438" y="640965"/>
                                </a:cubicBezTo>
                                <a:lnTo>
                                  <a:pt x="791765" y="640965"/>
                                </a:lnTo>
                                <a:cubicBezTo>
                                  <a:pt x="791393" y="634417"/>
                                  <a:pt x="790612" y="629803"/>
                                  <a:pt x="789421" y="627124"/>
                                </a:cubicBezTo>
                                <a:cubicBezTo>
                                  <a:pt x="787561" y="622957"/>
                                  <a:pt x="784789" y="619683"/>
                                  <a:pt x="781105" y="617302"/>
                                </a:cubicBezTo>
                                <a:cubicBezTo>
                                  <a:pt x="777422" y="614921"/>
                                  <a:pt x="773571" y="613730"/>
                                  <a:pt x="769553" y="613730"/>
                                </a:cubicBezTo>
                                <a:close/>
                                <a:moveTo>
                                  <a:pt x="857584" y="605916"/>
                                </a:moveTo>
                                <a:lnTo>
                                  <a:pt x="862384" y="605916"/>
                                </a:lnTo>
                                <a:lnTo>
                                  <a:pt x="862384" y="627683"/>
                                </a:lnTo>
                                <a:cubicBezTo>
                                  <a:pt x="869826" y="620241"/>
                                  <a:pt x="874216" y="615962"/>
                                  <a:pt x="875556" y="614846"/>
                                </a:cubicBezTo>
                                <a:cubicBezTo>
                                  <a:pt x="878904" y="612018"/>
                                  <a:pt x="882513" y="609823"/>
                                  <a:pt x="886383" y="608260"/>
                                </a:cubicBezTo>
                                <a:cubicBezTo>
                                  <a:pt x="890252" y="606698"/>
                                  <a:pt x="894085" y="605916"/>
                                  <a:pt x="897880" y="605916"/>
                                </a:cubicBezTo>
                                <a:cubicBezTo>
                                  <a:pt x="904279" y="605916"/>
                                  <a:pt x="909786" y="607777"/>
                                  <a:pt x="914400" y="611497"/>
                                </a:cubicBezTo>
                                <a:cubicBezTo>
                                  <a:pt x="919013" y="615218"/>
                                  <a:pt x="922102" y="620613"/>
                                  <a:pt x="923664" y="627683"/>
                                </a:cubicBezTo>
                                <a:cubicBezTo>
                                  <a:pt x="931329" y="618753"/>
                                  <a:pt x="937803" y="612893"/>
                                  <a:pt x="943086" y="610102"/>
                                </a:cubicBezTo>
                                <a:cubicBezTo>
                                  <a:pt x="948370" y="607312"/>
                                  <a:pt x="953802" y="605916"/>
                                  <a:pt x="959383" y="605916"/>
                                </a:cubicBezTo>
                                <a:cubicBezTo>
                                  <a:pt x="964815" y="605916"/>
                                  <a:pt x="969634" y="607312"/>
                                  <a:pt x="973838" y="610102"/>
                                </a:cubicBezTo>
                                <a:cubicBezTo>
                                  <a:pt x="978042" y="612893"/>
                                  <a:pt x="981372" y="617451"/>
                                  <a:pt x="983828" y="623776"/>
                                </a:cubicBezTo>
                                <a:cubicBezTo>
                                  <a:pt x="985465" y="628092"/>
                                  <a:pt x="986284" y="634864"/>
                                  <a:pt x="986284" y="644091"/>
                                </a:cubicBezTo>
                                <a:lnTo>
                                  <a:pt x="986284" y="688070"/>
                                </a:lnTo>
                                <a:cubicBezTo>
                                  <a:pt x="986284" y="694469"/>
                                  <a:pt x="986767" y="698860"/>
                                  <a:pt x="987735" y="701241"/>
                                </a:cubicBezTo>
                                <a:cubicBezTo>
                                  <a:pt x="988479" y="702878"/>
                                  <a:pt x="989856" y="704273"/>
                                  <a:pt x="991865" y="705427"/>
                                </a:cubicBezTo>
                                <a:cubicBezTo>
                                  <a:pt x="993874" y="706580"/>
                                  <a:pt x="997148" y="707157"/>
                                  <a:pt x="1001687" y="707157"/>
                                </a:cubicBezTo>
                                <a:lnTo>
                                  <a:pt x="1001687" y="711175"/>
                                </a:lnTo>
                                <a:lnTo>
                                  <a:pt x="951235" y="711175"/>
                                </a:lnTo>
                                <a:lnTo>
                                  <a:pt x="951235" y="707157"/>
                                </a:lnTo>
                                <a:lnTo>
                                  <a:pt x="953355" y="707157"/>
                                </a:lnTo>
                                <a:cubicBezTo>
                                  <a:pt x="957746" y="707157"/>
                                  <a:pt x="961169" y="706301"/>
                                  <a:pt x="963624" y="704589"/>
                                </a:cubicBezTo>
                                <a:cubicBezTo>
                                  <a:pt x="965336" y="703399"/>
                                  <a:pt x="966564" y="701501"/>
                                  <a:pt x="967308" y="698897"/>
                                </a:cubicBezTo>
                                <a:cubicBezTo>
                                  <a:pt x="967606" y="697632"/>
                                  <a:pt x="967754" y="694023"/>
                                  <a:pt x="967754" y="688070"/>
                                </a:cubicBezTo>
                                <a:lnTo>
                                  <a:pt x="967754" y="644091"/>
                                </a:lnTo>
                                <a:cubicBezTo>
                                  <a:pt x="967754" y="635756"/>
                                  <a:pt x="966750" y="629878"/>
                                  <a:pt x="964741" y="626455"/>
                                </a:cubicBezTo>
                                <a:cubicBezTo>
                                  <a:pt x="961839" y="621692"/>
                                  <a:pt x="957188" y="619311"/>
                                  <a:pt x="950788" y="619311"/>
                                </a:cubicBezTo>
                                <a:cubicBezTo>
                                  <a:pt x="946844" y="619311"/>
                                  <a:pt x="942882" y="620297"/>
                                  <a:pt x="938900" y="622269"/>
                                </a:cubicBezTo>
                                <a:cubicBezTo>
                                  <a:pt x="934919" y="624241"/>
                                  <a:pt x="930101" y="627906"/>
                                  <a:pt x="924446" y="633264"/>
                                </a:cubicBezTo>
                                <a:lnTo>
                                  <a:pt x="924222" y="634491"/>
                                </a:lnTo>
                                <a:lnTo>
                                  <a:pt x="924446" y="639291"/>
                                </a:lnTo>
                                <a:lnTo>
                                  <a:pt x="924446" y="688070"/>
                                </a:lnTo>
                                <a:cubicBezTo>
                                  <a:pt x="924446" y="695064"/>
                                  <a:pt x="924836" y="699418"/>
                                  <a:pt x="925618" y="701129"/>
                                </a:cubicBezTo>
                                <a:cubicBezTo>
                                  <a:pt x="926399" y="702841"/>
                                  <a:pt x="927869" y="704273"/>
                                  <a:pt x="930027" y="705427"/>
                                </a:cubicBezTo>
                                <a:cubicBezTo>
                                  <a:pt x="932185" y="706580"/>
                                  <a:pt x="935868" y="707157"/>
                                  <a:pt x="941077" y="707157"/>
                                </a:cubicBezTo>
                                <a:lnTo>
                                  <a:pt x="941077" y="711175"/>
                                </a:lnTo>
                                <a:lnTo>
                                  <a:pt x="889396" y="711175"/>
                                </a:lnTo>
                                <a:lnTo>
                                  <a:pt x="889396" y="707157"/>
                                </a:lnTo>
                                <a:cubicBezTo>
                                  <a:pt x="895052" y="707157"/>
                                  <a:pt x="898940" y="706487"/>
                                  <a:pt x="901061" y="705148"/>
                                </a:cubicBezTo>
                                <a:cubicBezTo>
                                  <a:pt x="903182" y="703808"/>
                                  <a:pt x="904651" y="701799"/>
                                  <a:pt x="905470" y="699120"/>
                                </a:cubicBezTo>
                                <a:cubicBezTo>
                                  <a:pt x="905842" y="697855"/>
                                  <a:pt x="906028" y="694172"/>
                                  <a:pt x="906028" y="688070"/>
                                </a:cubicBezTo>
                                <a:lnTo>
                                  <a:pt x="906028" y="644091"/>
                                </a:lnTo>
                                <a:cubicBezTo>
                                  <a:pt x="906028" y="635756"/>
                                  <a:pt x="904800" y="629766"/>
                                  <a:pt x="902344" y="626120"/>
                                </a:cubicBezTo>
                                <a:cubicBezTo>
                                  <a:pt x="899070" y="621357"/>
                                  <a:pt x="894494" y="618976"/>
                                  <a:pt x="888615" y="618976"/>
                                </a:cubicBezTo>
                                <a:cubicBezTo>
                                  <a:pt x="884597" y="618976"/>
                                  <a:pt x="880616" y="620055"/>
                                  <a:pt x="876672" y="622213"/>
                                </a:cubicBezTo>
                                <a:cubicBezTo>
                                  <a:pt x="870495" y="625487"/>
                                  <a:pt x="865733" y="629171"/>
                                  <a:pt x="862384" y="633264"/>
                                </a:cubicBezTo>
                                <a:lnTo>
                                  <a:pt x="862384" y="688070"/>
                                </a:lnTo>
                                <a:cubicBezTo>
                                  <a:pt x="862384" y="694767"/>
                                  <a:pt x="862849" y="699120"/>
                                  <a:pt x="863780" y="701129"/>
                                </a:cubicBezTo>
                                <a:cubicBezTo>
                                  <a:pt x="864710" y="703138"/>
                                  <a:pt x="866086" y="704645"/>
                                  <a:pt x="867910" y="705650"/>
                                </a:cubicBezTo>
                                <a:cubicBezTo>
                                  <a:pt x="869733" y="706654"/>
                                  <a:pt x="873435" y="707157"/>
                                  <a:pt x="879016" y="707157"/>
                                </a:cubicBezTo>
                                <a:lnTo>
                                  <a:pt x="879016" y="711175"/>
                                </a:lnTo>
                                <a:lnTo>
                                  <a:pt x="828451" y="711175"/>
                                </a:lnTo>
                                <a:lnTo>
                                  <a:pt x="828451" y="707157"/>
                                </a:lnTo>
                                <a:cubicBezTo>
                                  <a:pt x="833140" y="707157"/>
                                  <a:pt x="836414" y="706654"/>
                                  <a:pt x="838274" y="705650"/>
                                </a:cubicBezTo>
                                <a:cubicBezTo>
                                  <a:pt x="840134" y="704645"/>
                                  <a:pt x="841548" y="703045"/>
                                  <a:pt x="842516" y="700850"/>
                                </a:cubicBezTo>
                                <a:cubicBezTo>
                                  <a:pt x="843483" y="698655"/>
                                  <a:pt x="843967" y="694395"/>
                                  <a:pt x="843967" y="688070"/>
                                </a:cubicBezTo>
                                <a:lnTo>
                                  <a:pt x="843967" y="649002"/>
                                </a:lnTo>
                                <a:cubicBezTo>
                                  <a:pt x="843967" y="637766"/>
                                  <a:pt x="843632" y="630510"/>
                                  <a:pt x="842962" y="627236"/>
                                </a:cubicBezTo>
                                <a:cubicBezTo>
                                  <a:pt x="842441" y="624780"/>
                                  <a:pt x="841623" y="623087"/>
                                  <a:pt x="840506" y="622157"/>
                                </a:cubicBezTo>
                                <a:cubicBezTo>
                                  <a:pt x="839390" y="621227"/>
                                  <a:pt x="837865" y="620762"/>
                                  <a:pt x="835930" y="620762"/>
                                </a:cubicBezTo>
                                <a:cubicBezTo>
                                  <a:pt x="833846" y="620762"/>
                                  <a:pt x="831354" y="621320"/>
                                  <a:pt x="828451" y="622436"/>
                                </a:cubicBezTo>
                                <a:lnTo>
                                  <a:pt x="826777" y="618418"/>
                                </a:lnTo>
                                <a:close/>
                                <a:moveTo>
                                  <a:pt x="609897" y="605916"/>
                                </a:moveTo>
                                <a:cubicBezTo>
                                  <a:pt x="613916" y="605916"/>
                                  <a:pt x="618790" y="606772"/>
                                  <a:pt x="624520" y="608484"/>
                                </a:cubicBezTo>
                                <a:cubicBezTo>
                                  <a:pt x="628315" y="609600"/>
                                  <a:pt x="630845" y="610158"/>
                                  <a:pt x="632110" y="610158"/>
                                </a:cubicBezTo>
                                <a:cubicBezTo>
                                  <a:pt x="633300" y="610158"/>
                                  <a:pt x="634231" y="609898"/>
                                  <a:pt x="634900" y="609377"/>
                                </a:cubicBezTo>
                                <a:cubicBezTo>
                                  <a:pt x="635570" y="608856"/>
                                  <a:pt x="636352" y="607702"/>
                                  <a:pt x="637244" y="605916"/>
                                </a:cubicBezTo>
                                <a:lnTo>
                                  <a:pt x="640928" y="605916"/>
                                </a:lnTo>
                                <a:lnTo>
                                  <a:pt x="640928" y="640742"/>
                                </a:lnTo>
                                <a:lnTo>
                                  <a:pt x="637244" y="640742"/>
                                </a:lnTo>
                                <a:cubicBezTo>
                                  <a:pt x="634417" y="629803"/>
                                  <a:pt x="630789" y="622362"/>
                                  <a:pt x="626361" y="618418"/>
                                </a:cubicBezTo>
                                <a:cubicBezTo>
                                  <a:pt x="621934" y="614474"/>
                                  <a:pt x="616297" y="612502"/>
                                  <a:pt x="609451" y="612502"/>
                                </a:cubicBezTo>
                                <a:cubicBezTo>
                                  <a:pt x="604242" y="612502"/>
                                  <a:pt x="600037" y="613879"/>
                                  <a:pt x="596838" y="616632"/>
                                </a:cubicBezTo>
                                <a:cubicBezTo>
                                  <a:pt x="593638" y="619385"/>
                                  <a:pt x="592038" y="622436"/>
                                  <a:pt x="592038" y="625785"/>
                                </a:cubicBezTo>
                                <a:cubicBezTo>
                                  <a:pt x="592038" y="629952"/>
                                  <a:pt x="593229" y="633524"/>
                                  <a:pt x="595610" y="636501"/>
                                </a:cubicBezTo>
                                <a:cubicBezTo>
                                  <a:pt x="597917" y="639552"/>
                                  <a:pt x="602605" y="642789"/>
                                  <a:pt x="609674" y="646212"/>
                                </a:cubicBezTo>
                                <a:lnTo>
                                  <a:pt x="625971" y="654137"/>
                                </a:lnTo>
                                <a:cubicBezTo>
                                  <a:pt x="641077" y="661504"/>
                                  <a:pt x="648630" y="671215"/>
                                  <a:pt x="648630" y="683270"/>
                                </a:cubicBezTo>
                                <a:cubicBezTo>
                                  <a:pt x="648630" y="692572"/>
                                  <a:pt x="645114" y="700069"/>
                                  <a:pt x="638082" y="705761"/>
                                </a:cubicBezTo>
                                <a:cubicBezTo>
                                  <a:pt x="631050" y="711454"/>
                                  <a:pt x="623180" y="714301"/>
                                  <a:pt x="614474" y="714301"/>
                                </a:cubicBezTo>
                                <a:cubicBezTo>
                                  <a:pt x="608223" y="714301"/>
                                  <a:pt x="601079" y="713184"/>
                                  <a:pt x="593042" y="710952"/>
                                </a:cubicBezTo>
                                <a:cubicBezTo>
                                  <a:pt x="590587" y="710208"/>
                                  <a:pt x="588578" y="709836"/>
                                  <a:pt x="587015" y="709836"/>
                                </a:cubicBezTo>
                                <a:cubicBezTo>
                                  <a:pt x="585303" y="709836"/>
                                  <a:pt x="583964" y="710803"/>
                                  <a:pt x="582997" y="712738"/>
                                </a:cubicBezTo>
                                <a:lnTo>
                                  <a:pt x="579313" y="712738"/>
                                </a:lnTo>
                                <a:lnTo>
                                  <a:pt x="579313" y="676238"/>
                                </a:lnTo>
                                <a:lnTo>
                                  <a:pt x="582997" y="676238"/>
                                </a:lnTo>
                                <a:cubicBezTo>
                                  <a:pt x="585080" y="686656"/>
                                  <a:pt x="589061" y="694506"/>
                                  <a:pt x="594940" y="699790"/>
                                </a:cubicBezTo>
                                <a:cubicBezTo>
                                  <a:pt x="600819" y="705073"/>
                                  <a:pt x="607404" y="707715"/>
                                  <a:pt x="614697" y="707715"/>
                                </a:cubicBezTo>
                                <a:cubicBezTo>
                                  <a:pt x="619832" y="707715"/>
                                  <a:pt x="624017" y="706208"/>
                                  <a:pt x="627254" y="703194"/>
                                </a:cubicBezTo>
                                <a:cubicBezTo>
                                  <a:pt x="630491" y="700180"/>
                                  <a:pt x="632110" y="696553"/>
                                  <a:pt x="632110" y="692311"/>
                                </a:cubicBezTo>
                                <a:cubicBezTo>
                                  <a:pt x="632110" y="687177"/>
                                  <a:pt x="630305" y="682861"/>
                                  <a:pt x="626696" y="679363"/>
                                </a:cubicBezTo>
                                <a:cubicBezTo>
                                  <a:pt x="623087" y="675866"/>
                                  <a:pt x="615888" y="671438"/>
                                  <a:pt x="605098" y="666080"/>
                                </a:cubicBezTo>
                                <a:cubicBezTo>
                                  <a:pt x="594308" y="660722"/>
                                  <a:pt x="587238" y="655885"/>
                                  <a:pt x="583890" y="651569"/>
                                </a:cubicBezTo>
                                <a:cubicBezTo>
                                  <a:pt x="580541" y="647328"/>
                                  <a:pt x="578867" y="641970"/>
                                  <a:pt x="578867" y="635496"/>
                                </a:cubicBezTo>
                                <a:cubicBezTo>
                                  <a:pt x="578867" y="627087"/>
                                  <a:pt x="581750" y="620055"/>
                                  <a:pt x="587517" y="614400"/>
                                </a:cubicBezTo>
                                <a:cubicBezTo>
                                  <a:pt x="593284" y="608744"/>
                                  <a:pt x="600744" y="605916"/>
                                  <a:pt x="609897" y="605916"/>
                                </a:cubicBezTo>
                                <a:close/>
                                <a:moveTo>
                                  <a:pt x="548059" y="605916"/>
                                </a:moveTo>
                                <a:lnTo>
                                  <a:pt x="552970" y="605916"/>
                                </a:lnTo>
                                <a:lnTo>
                                  <a:pt x="552970" y="688070"/>
                                </a:lnTo>
                                <a:cubicBezTo>
                                  <a:pt x="552970" y="694469"/>
                                  <a:pt x="553436" y="698729"/>
                                  <a:pt x="554366" y="700850"/>
                                </a:cubicBezTo>
                                <a:cubicBezTo>
                                  <a:pt x="555296" y="702971"/>
                                  <a:pt x="556673" y="704552"/>
                                  <a:pt x="558496" y="705594"/>
                                </a:cubicBezTo>
                                <a:cubicBezTo>
                                  <a:pt x="560319" y="706636"/>
                                  <a:pt x="563649" y="707157"/>
                                  <a:pt x="568486" y="707157"/>
                                </a:cubicBezTo>
                                <a:lnTo>
                                  <a:pt x="568486" y="711175"/>
                                </a:lnTo>
                                <a:lnTo>
                                  <a:pt x="518814" y="711175"/>
                                </a:lnTo>
                                <a:lnTo>
                                  <a:pt x="518814" y="707157"/>
                                </a:lnTo>
                                <a:cubicBezTo>
                                  <a:pt x="523800" y="707157"/>
                                  <a:pt x="527149" y="706673"/>
                                  <a:pt x="528860" y="705706"/>
                                </a:cubicBezTo>
                                <a:cubicBezTo>
                                  <a:pt x="530572" y="704738"/>
                                  <a:pt x="531930" y="703138"/>
                                  <a:pt x="532935" y="700906"/>
                                </a:cubicBezTo>
                                <a:cubicBezTo>
                                  <a:pt x="533939" y="698674"/>
                                  <a:pt x="534441" y="694395"/>
                                  <a:pt x="534441" y="688070"/>
                                </a:cubicBezTo>
                                <a:lnTo>
                                  <a:pt x="534441" y="648667"/>
                                </a:lnTo>
                                <a:cubicBezTo>
                                  <a:pt x="534441" y="637580"/>
                                  <a:pt x="534107" y="630399"/>
                                  <a:pt x="533437" y="627124"/>
                                </a:cubicBezTo>
                                <a:cubicBezTo>
                                  <a:pt x="532916" y="624743"/>
                                  <a:pt x="532097" y="623087"/>
                                  <a:pt x="530981" y="622157"/>
                                </a:cubicBezTo>
                                <a:cubicBezTo>
                                  <a:pt x="529865" y="621227"/>
                                  <a:pt x="528340" y="620762"/>
                                  <a:pt x="526405" y="620762"/>
                                </a:cubicBezTo>
                                <a:cubicBezTo>
                                  <a:pt x="524321" y="620762"/>
                                  <a:pt x="521791" y="621320"/>
                                  <a:pt x="518814" y="622436"/>
                                </a:cubicBezTo>
                                <a:lnTo>
                                  <a:pt x="517252" y="618418"/>
                                </a:lnTo>
                                <a:close/>
                                <a:moveTo>
                                  <a:pt x="775803" y="605805"/>
                                </a:moveTo>
                                <a:cubicBezTo>
                                  <a:pt x="787263" y="605805"/>
                                  <a:pt x="796677" y="609581"/>
                                  <a:pt x="804044" y="617134"/>
                                </a:cubicBezTo>
                                <a:cubicBezTo>
                                  <a:pt x="811411" y="624687"/>
                                  <a:pt x="815094" y="634789"/>
                                  <a:pt x="815094" y="647439"/>
                                </a:cubicBezTo>
                                <a:lnTo>
                                  <a:pt x="744438" y="647439"/>
                                </a:lnTo>
                                <a:cubicBezTo>
                                  <a:pt x="744364" y="662620"/>
                                  <a:pt x="748047" y="674526"/>
                                  <a:pt x="755488" y="683158"/>
                                </a:cubicBezTo>
                                <a:cubicBezTo>
                                  <a:pt x="762930" y="691790"/>
                                  <a:pt x="771673" y="696106"/>
                                  <a:pt x="781719" y="696106"/>
                                </a:cubicBezTo>
                                <a:cubicBezTo>
                                  <a:pt x="788417" y="696106"/>
                                  <a:pt x="794240" y="694265"/>
                                  <a:pt x="799188" y="690581"/>
                                </a:cubicBezTo>
                                <a:cubicBezTo>
                                  <a:pt x="804137" y="686898"/>
                                  <a:pt x="808285" y="680591"/>
                                  <a:pt x="811634" y="671661"/>
                                </a:cubicBezTo>
                                <a:lnTo>
                                  <a:pt x="815094" y="673894"/>
                                </a:lnTo>
                                <a:cubicBezTo>
                                  <a:pt x="813531" y="684088"/>
                                  <a:pt x="808992" y="693372"/>
                                  <a:pt x="801476" y="701743"/>
                                </a:cubicBezTo>
                                <a:cubicBezTo>
                                  <a:pt x="793960" y="710115"/>
                                  <a:pt x="784547" y="714301"/>
                                  <a:pt x="773236" y="714301"/>
                                </a:cubicBezTo>
                                <a:cubicBezTo>
                                  <a:pt x="760958" y="714301"/>
                                  <a:pt x="750447" y="709519"/>
                                  <a:pt x="741703" y="699957"/>
                                </a:cubicBezTo>
                                <a:cubicBezTo>
                                  <a:pt x="732960" y="690395"/>
                                  <a:pt x="728588" y="677540"/>
                                  <a:pt x="728588" y="661392"/>
                                </a:cubicBezTo>
                                <a:cubicBezTo>
                                  <a:pt x="728588" y="643905"/>
                                  <a:pt x="733071" y="630268"/>
                                  <a:pt x="742038" y="620483"/>
                                </a:cubicBezTo>
                                <a:cubicBezTo>
                                  <a:pt x="751005" y="610698"/>
                                  <a:pt x="762260" y="605805"/>
                                  <a:pt x="775803" y="605805"/>
                                </a:cubicBezTo>
                                <a:close/>
                                <a:moveTo>
                                  <a:pt x="686804" y="575332"/>
                                </a:moveTo>
                                <a:lnTo>
                                  <a:pt x="690264" y="575332"/>
                                </a:lnTo>
                                <a:lnTo>
                                  <a:pt x="690264" y="608930"/>
                                </a:lnTo>
                                <a:lnTo>
                                  <a:pt x="714151" y="608930"/>
                                </a:lnTo>
                                <a:lnTo>
                                  <a:pt x="714151" y="616744"/>
                                </a:lnTo>
                                <a:lnTo>
                                  <a:pt x="690264" y="616744"/>
                                </a:lnTo>
                                <a:lnTo>
                                  <a:pt x="690264" y="683047"/>
                                </a:lnTo>
                                <a:cubicBezTo>
                                  <a:pt x="690264" y="689669"/>
                                  <a:pt x="691213" y="694134"/>
                                  <a:pt x="693111" y="696441"/>
                                </a:cubicBezTo>
                                <a:cubicBezTo>
                                  <a:pt x="695008" y="698748"/>
                                  <a:pt x="697445" y="699901"/>
                                  <a:pt x="700422" y="699901"/>
                                </a:cubicBezTo>
                                <a:cubicBezTo>
                                  <a:pt x="702878" y="699901"/>
                                  <a:pt x="705259" y="699139"/>
                                  <a:pt x="707566" y="697613"/>
                                </a:cubicBezTo>
                                <a:cubicBezTo>
                                  <a:pt x="709873" y="696088"/>
                                  <a:pt x="711658" y="693837"/>
                                  <a:pt x="712924" y="690860"/>
                                </a:cubicBezTo>
                                <a:lnTo>
                                  <a:pt x="717277" y="690860"/>
                                </a:lnTo>
                                <a:cubicBezTo>
                                  <a:pt x="714672" y="698153"/>
                                  <a:pt x="710989" y="703641"/>
                                  <a:pt x="706226" y="707324"/>
                                </a:cubicBezTo>
                                <a:cubicBezTo>
                                  <a:pt x="701464" y="711008"/>
                                  <a:pt x="696552" y="712849"/>
                                  <a:pt x="691492" y="712849"/>
                                </a:cubicBezTo>
                                <a:cubicBezTo>
                                  <a:pt x="688069" y="712849"/>
                                  <a:pt x="684721" y="711901"/>
                                  <a:pt x="681446" y="710003"/>
                                </a:cubicBezTo>
                                <a:cubicBezTo>
                                  <a:pt x="678172" y="708106"/>
                                  <a:pt x="675754" y="705389"/>
                                  <a:pt x="674191" y="701855"/>
                                </a:cubicBezTo>
                                <a:cubicBezTo>
                                  <a:pt x="672628" y="698320"/>
                                  <a:pt x="671847" y="692869"/>
                                  <a:pt x="671847" y="685502"/>
                                </a:cubicBezTo>
                                <a:lnTo>
                                  <a:pt x="671847" y="616744"/>
                                </a:lnTo>
                                <a:lnTo>
                                  <a:pt x="655662" y="616744"/>
                                </a:lnTo>
                                <a:lnTo>
                                  <a:pt x="655662" y="613060"/>
                                </a:lnTo>
                                <a:cubicBezTo>
                                  <a:pt x="659755" y="611423"/>
                                  <a:pt x="663940" y="608651"/>
                                  <a:pt x="668219" y="604744"/>
                                </a:cubicBezTo>
                                <a:cubicBezTo>
                                  <a:pt x="672498" y="600838"/>
                                  <a:pt x="676312" y="596205"/>
                                  <a:pt x="679660" y="590848"/>
                                </a:cubicBezTo>
                                <a:cubicBezTo>
                                  <a:pt x="681372" y="588020"/>
                                  <a:pt x="683753" y="582848"/>
                                  <a:pt x="686804" y="575332"/>
                                </a:cubicBezTo>
                                <a:close/>
                                <a:moveTo>
                                  <a:pt x="454856" y="556357"/>
                                </a:moveTo>
                                <a:cubicBezTo>
                                  <a:pt x="462892" y="556357"/>
                                  <a:pt x="471413" y="558329"/>
                                  <a:pt x="480417" y="562273"/>
                                </a:cubicBezTo>
                                <a:cubicBezTo>
                                  <a:pt x="484584" y="564133"/>
                                  <a:pt x="487523" y="565063"/>
                                  <a:pt x="489235" y="565063"/>
                                </a:cubicBezTo>
                                <a:cubicBezTo>
                                  <a:pt x="491170" y="565063"/>
                                  <a:pt x="492751" y="564486"/>
                                  <a:pt x="493979" y="563333"/>
                                </a:cubicBezTo>
                                <a:cubicBezTo>
                                  <a:pt x="495207" y="562180"/>
                                  <a:pt x="496193" y="559854"/>
                                  <a:pt x="496937" y="556357"/>
                                </a:cubicBezTo>
                                <a:lnTo>
                                  <a:pt x="501067" y="556357"/>
                                </a:lnTo>
                                <a:lnTo>
                                  <a:pt x="501067" y="608707"/>
                                </a:lnTo>
                                <a:lnTo>
                                  <a:pt x="496937" y="608707"/>
                                </a:lnTo>
                                <a:cubicBezTo>
                                  <a:pt x="495597" y="598661"/>
                                  <a:pt x="493197" y="590662"/>
                                  <a:pt x="489737" y="584708"/>
                                </a:cubicBezTo>
                                <a:cubicBezTo>
                                  <a:pt x="486277" y="578755"/>
                                  <a:pt x="481347" y="574030"/>
                                  <a:pt x="474947" y="570533"/>
                                </a:cubicBezTo>
                                <a:cubicBezTo>
                                  <a:pt x="468548" y="567035"/>
                                  <a:pt x="461925" y="565286"/>
                                  <a:pt x="455079" y="565286"/>
                                </a:cubicBezTo>
                                <a:cubicBezTo>
                                  <a:pt x="447340" y="565286"/>
                                  <a:pt x="440940" y="567649"/>
                                  <a:pt x="435880" y="572374"/>
                                </a:cubicBezTo>
                                <a:cubicBezTo>
                                  <a:pt x="430820" y="577100"/>
                                  <a:pt x="428290" y="582476"/>
                                  <a:pt x="428290" y="588504"/>
                                </a:cubicBezTo>
                                <a:cubicBezTo>
                                  <a:pt x="428290" y="593117"/>
                                  <a:pt x="429890" y="597322"/>
                                  <a:pt x="433090" y="601117"/>
                                </a:cubicBezTo>
                                <a:cubicBezTo>
                                  <a:pt x="437703" y="606698"/>
                                  <a:pt x="448679" y="614139"/>
                                  <a:pt x="466018" y="623441"/>
                                </a:cubicBezTo>
                                <a:cubicBezTo>
                                  <a:pt x="480156" y="631031"/>
                                  <a:pt x="489812" y="636854"/>
                                  <a:pt x="494983" y="640910"/>
                                </a:cubicBezTo>
                                <a:cubicBezTo>
                                  <a:pt x="500155" y="644965"/>
                                  <a:pt x="504136" y="649746"/>
                                  <a:pt x="506927" y="655253"/>
                                </a:cubicBezTo>
                                <a:cubicBezTo>
                                  <a:pt x="509717" y="660760"/>
                                  <a:pt x="511113" y="666527"/>
                                  <a:pt x="511113" y="672554"/>
                                </a:cubicBezTo>
                                <a:cubicBezTo>
                                  <a:pt x="511113" y="684014"/>
                                  <a:pt x="506666" y="693892"/>
                                  <a:pt x="497774" y="702190"/>
                                </a:cubicBezTo>
                                <a:cubicBezTo>
                                  <a:pt x="488881" y="710487"/>
                                  <a:pt x="477440" y="714635"/>
                                  <a:pt x="463450" y="714635"/>
                                </a:cubicBezTo>
                                <a:cubicBezTo>
                                  <a:pt x="459060" y="714635"/>
                                  <a:pt x="454930" y="714301"/>
                                  <a:pt x="451060" y="713631"/>
                                </a:cubicBezTo>
                                <a:cubicBezTo>
                                  <a:pt x="448754" y="713259"/>
                                  <a:pt x="443972" y="711901"/>
                                  <a:pt x="436717" y="709557"/>
                                </a:cubicBezTo>
                                <a:cubicBezTo>
                                  <a:pt x="429462" y="707213"/>
                                  <a:pt x="424867" y="706041"/>
                                  <a:pt x="422932" y="706041"/>
                                </a:cubicBezTo>
                                <a:cubicBezTo>
                                  <a:pt x="421072" y="706041"/>
                                  <a:pt x="419602" y="706599"/>
                                  <a:pt x="418523" y="707715"/>
                                </a:cubicBezTo>
                                <a:cubicBezTo>
                                  <a:pt x="417444" y="708831"/>
                                  <a:pt x="416644" y="711138"/>
                                  <a:pt x="416123" y="714635"/>
                                </a:cubicBezTo>
                                <a:lnTo>
                                  <a:pt x="411993" y="714635"/>
                                </a:lnTo>
                                <a:lnTo>
                                  <a:pt x="411993" y="662732"/>
                                </a:lnTo>
                                <a:lnTo>
                                  <a:pt x="416123" y="662732"/>
                                </a:lnTo>
                                <a:cubicBezTo>
                                  <a:pt x="418058" y="673596"/>
                                  <a:pt x="420662" y="681726"/>
                                  <a:pt x="423937" y="687121"/>
                                </a:cubicBezTo>
                                <a:cubicBezTo>
                                  <a:pt x="427211" y="692516"/>
                                  <a:pt x="432215" y="696999"/>
                                  <a:pt x="438950" y="700571"/>
                                </a:cubicBezTo>
                                <a:cubicBezTo>
                                  <a:pt x="445684" y="704143"/>
                                  <a:pt x="453070" y="705929"/>
                                  <a:pt x="461106" y="705929"/>
                                </a:cubicBezTo>
                                <a:cubicBezTo>
                                  <a:pt x="470408" y="705929"/>
                                  <a:pt x="477756" y="703473"/>
                                  <a:pt x="483152" y="698562"/>
                                </a:cubicBezTo>
                                <a:cubicBezTo>
                                  <a:pt x="488547" y="693651"/>
                                  <a:pt x="491244" y="687846"/>
                                  <a:pt x="491244" y="681149"/>
                                </a:cubicBezTo>
                                <a:cubicBezTo>
                                  <a:pt x="491244" y="677428"/>
                                  <a:pt x="490221" y="673670"/>
                                  <a:pt x="488174" y="669875"/>
                                </a:cubicBezTo>
                                <a:cubicBezTo>
                                  <a:pt x="486128" y="666080"/>
                                  <a:pt x="482947" y="662546"/>
                                  <a:pt x="478631" y="659271"/>
                                </a:cubicBezTo>
                                <a:cubicBezTo>
                                  <a:pt x="475729" y="657039"/>
                                  <a:pt x="467804" y="652295"/>
                                  <a:pt x="454856" y="645040"/>
                                </a:cubicBezTo>
                                <a:cubicBezTo>
                                  <a:pt x="441908" y="637784"/>
                                  <a:pt x="432699" y="631999"/>
                                  <a:pt x="427229" y="627683"/>
                                </a:cubicBezTo>
                                <a:cubicBezTo>
                                  <a:pt x="421760" y="623367"/>
                                  <a:pt x="417611" y="618604"/>
                                  <a:pt x="414784" y="613395"/>
                                </a:cubicBezTo>
                                <a:cubicBezTo>
                                  <a:pt x="411956" y="608186"/>
                                  <a:pt x="410542" y="602456"/>
                                  <a:pt x="410542" y="596205"/>
                                </a:cubicBezTo>
                                <a:cubicBezTo>
                                  <a:pt x="410542" y="585341"/>
                                  <a:pt x="414709" y="575983"/>
                                  <a:pt x="423044" y="568133"/>
                                </a:cubicBezTo>
                                <a:cubicBezTo>
                                  <a:pt x="431378" y="560282"/>
                                  <a:pt x="441982" y="556357"/>
                                  <a:pt x="454856" y="556357"/>
                                </a:cubicBezTo>
                                <a:close/>
                                <a:moveTo>
                                  <a:pt x="543706" y="552450"/>
                                </a:moveTo>
                                <a:cubicBezTo>
                                  <a:pt x="546831" y="552450"/>
                                  <a:pt x="549492" y="553548"/>
                                  <a:pt x="551687" y="555743"/>
                                </a:cubicBezTo>
                                <a:cubicBezTo>
                                  <a:pt x="553882" y="557938"/>
                                  <a:pt x="554980" y="560598"/>
                                  <a:pt x="554980" y="563724"/>
                                </a:cubicBezTo>
                                <a:cubicBezTo>
                                  <a:pt x="554980" y="566849"/>
                                  <a:pt x="553882" y="569528"/>
                                  <a:pt x="551687" y="571760"/>
                                </a:cubicBezTo>
                                <a:cubicBezTo>
                                  <a:pt x="549492" y="573993"/>
                                  <a:pt x="546831" y="575109"/>
                                  <a:pt x="543706" y="575109"/>
                                </a:cubicBezTo>
                                <a:cubicBezTo>
                                  <a:pt x="540581" y="575109"/>
                                  <a:pt x="537902" y="573993"/>
                                  <a:pt x="535669" y="571760"/>
                                </a:cubicBezTo>
                                <a:cubicBezTo>
                                  <a:pt x="533437" y="569528"/>
                                  <a:pt x="532321" y="566849"/>
                                  <a:pt x="532321" y="563724"/>
                                </a:cubicBezTo>
                                <a:cubicBezTo>
                                  <a:pt x="532321" y="560598"/>
                                  <a:pt x="533418" y="557938"/>
                                  <a:pt x="535613" y="555743"/>
                                </a:cubicBezTo>
                                <a:cubicBezTo>
                                  <a:pt x="537809" y="553548"/>
                                  <a:pt x="540506" y="552450"/>
                                  <a:pt x="543706" y="552450"/>
                                </a:cubicBezTo>
                                <a:close/>
                                <a:moveTo>
                                  <a:pt x="1096379" y="434950"/>
                                </a:moveTo>
                                <a:cubicBezTo>
                                  <a:pt x="1092882" y="438745"/>
                                  <a:pt x="1090240" y="442280"/>
                                  <a:pt x="1088454" y="445554"/>
                                </a:cubicBezTo>
                                <a:cubicBezTo>
                                  <a:pt x="1086668" y="448828"/>
                                  <a:pt x="1085775" y="451842"/>
                                  <a:pt x="1085775" y="454595"/>
                                </a:cubicBezTo>
                                <a:cubicBezTo>
                                  <a:pt x="1085775" y="458167"/>
                                  <a:pt x="1087933" y="461293"/>
                                  <a:pt x="1092249" y="463972"/>
                                </a:cubicBezTo>
                                <a:cubicBezTo>
                                  <a:pt x="1099691" y="468585"/>
                                  <a:pt x="1110443" y="470892"/>
                                  <a:pt x="1124508" y="470892"/>
                                </a:cubicBezTo>
                                <a:cubicBezTo>
                                  <a:pt x="1137902" y="470892"/>
                                  <a:pt x="1147781" y="468529"/>
                                  <a:pt x="1154143" y="463804"/>
                                </a:cubicBezTo>
                                <a:cubicBezTo>
                                  <a:pt x="1160506" y="459079"/>
                                  <a:pt x="1163687" y="454037"/>
                                  <a:pt x="1163687" y="448679"/>
                                </a:cubicBezTo>
                                <a:cubicBezTo>
                                  <a:pt x="1163687" y="444810"/>
                                  <a:pt x="1161789" y="442057"/>
                                  <a:pt x="1157994" y="440420"/>
                                </a:cubicBezTo>
                                <a:cubicBezTo>
                                  <a:pt x="1154124" y="438782"/>
                                  <a:pt x="1146460" y="437815"/>
                                  <a:pt x="1135000" y="437517"/>
                                </a:cubicBezTo>
                                <a:cubicBezTo>
                                  <a:pt x="1118257" y="437071"/>
                                  <a:pt x="1105383" y="436215"/>
                                  <a:pt x="1096379" y="434950"/>
                                </a:cubicBezTo>
                                <a:close/>
                                <a:moveTo>
                                  <a:pt x="382004" y="434950"/>
                                </a:moveTo>
                                <a:cubicBezTo>
                                  <a:pt x="378507" y="438745"/>
                                  <a:pt x="375865" y="442280"/>
                                  <a:pt x="374079" y="445554"/>
                                </a:cubicBezTo>
                                <a:cubicBezTo>
                                  <a:pt x="372293" y="448828"/>
                                  <a:pt x="371400" y="451842"/>
                                  <a:pt x="371400" y="454595"/>
                                </a:cubicBezTo>
                                <a:cubicBezTo>
                                  <a:pt x="371400" y="458167"/>
                                  <a:pt x="373558" y="461293"/>
                                  <a:pt x="377874" y="463972"/>
                                </a:cubicBezTo>
                                <a:cubicBezTo>
                                  <a:pt x="385316" y="468585"/>
                                  <a:pt x="396068" y="470892"/>
                                  <a:pt x="410133" y="470892"/>
                                </a:cubicBezTo>
                                <a:cubicBezTo>
                                  <a:pt x="423527" y="470892"/>
                                  <a:pt x="433406" y="468529"/>
                                  <a:pt x="439768" y="463804"/>
                                </a:cubicBezTo>
                                <a:cubicBezTo>
                                  <a:pt x="446131" y="459079"/>
                                  <a:pt x="449312" y="454037"/>
                                  <a:pt x="449312" y="448679"/>
                                </a:cubicBezTo>
                                <a:cubicBezTo>
                                  <a:pt x="449312" y="444810"/>
                                  <a:pt x="447414" y="442057"/>
                                  <a:pt x="443619" y="440420"/>
                                </a:cubicBezTo>
                                <a:cubicBezTo>
                                  <a:pt x="439750" y="438782"/>
                                  <a:pt x="432085" y="437815"/>
                                  <a:pt x="420625" y="437517"/>
                                </a:cubicBezTo>
                                <a:cubicBezTo>
                                  <a:pt x="403882" y="437071"/>
                                  <a:pt x="391008" y="436215"/>
                                  <a:pt x="382004" y="434950"/>
                                </a:cubicBezTo>
                                <a:close/>
                                <a:moveTo>
                                  <a:pt x="1232854" y="374005"/>
                                </a:moveTo>
                                <a:cubicBezTo>
                                  <a:pt x="1221618" y="378470"/>
                                  <a:pt x="1214363" y="381632"/>
                                  <a:pt x="1211088" y="383493"/>
                                </a:cubicBezTo>
                                <a:cubicBezTo>
                                  <a:pt x="1205210" y="386767"/>
                                  <a:pt x="1201005" y="390190"/>
                                  <a:pt x="1198475" y="393762"/>
                                </a:cubicBezTo>
                                <a:cubicBezTo>
                                  <a:pt x="1195945" y="397334"/>
                                  <a:pt x="1194680" y="401241"/>
                                  <a:pt x="1194680" y="405482"/>
                                </a:cubicBezTo>
                                <a:cubicBezTo>
                                  <a:pt x="1194680" y="410840"/>
                                  <a:pt x="1196280" y="415286"/>
                                  <a:pt x="1199480" y="418821"/>
                                </a:cubicBezTo>
                                <a:cubicBezTo>
                                  <a:pt x="1202680" y="422356"/>
                                  <a:pt x="1206363" y="424123"/>
                                  <a:pt x="1210530" y="424123"/>
                                </a:cubicBezTo>
                                <a:cubicBezTo>
                                  <a:pt x="1216186" y="424123"/>
                                  <a:pt x="1223627" y="420402"/>
                                  <a:pt x="1232854" y="412961"/>
                                </a:cubicBezTo>
                                <a:close/>
                                <a:moveTo>
                                  <a:pt x="909005" y="374005"/>
                                </a:moveTo>
                                <a:cubicBezTo>
                                  <a:pt x="897768" y="378470"/>
                                  <a:pt x="890513" y="381632"/>
                                  <a:pt x="887238" y="383493"/>
                                </a:cubicBezTo>
                                <a:cubicBezTo>
                                  <a:pt x="881360" y="386767"/>
                                  <a:pt x="877155" y="390190"/>
                                  <a:pt x="874625" y="393762"/>
                                </a:cubicBezTo>
                                <a:cubicBezTo>
                                  <a:pt x="872095" y="397334"/>
                                  <a:pt x="870830" y="401241"/>
                                  <a:pt x="870830" y="405482"/>
                                </a:cubicBezTo>
                                <a:cubicBezTo>
                                  <a:pt x="870830" y="410840"/>
                                  <a:pt x="872430" y="415286"/>
                                  <a:pt x="875630" y="418821"/>
                                </a:cubicBezTo>
                                <a:cubicBezTo>
                                  <a:pt x="878830" y="422356"/>
                                  <a:pt x="882513" y="424123"/>
                                  <a:pt x="886680" y="424123"/>
                                </a:cubicBezTo>
                                <a:cubicBezTo>
                                  <a:pt x="892336" y="424123"/>
                                  <a:pt x="899777" y="420402"/>
                                  <a:pt x="909005" y="412961"/>
                                </a:cubicBezTo>
                                <a:close/>
                                <a:moveTo>
                                  <a:pt x="788007" y="345542"/>
                                </a:moveTo>
                                <a:cubicBezTo>
                                  <a:pt x="784063" y="345542"/>
                                  <a:pt x="780119" y="346546"/>
                                  <a:pt x="776176" y="348555"/>
                                </a:cubicBezTo>
                                <a:cubicBezTo>
                                  <a:pt x="773199" y="350044"/>
                                  <a:pt x="769404" y="353020"/>
                                  <a:pt x="764790" y="357485"/>
                                </a:cubicBezTo>
                                <a:lnTo>
                                  <a:pt x="764790" y="418653"/>
                                </a:lnTo>
                                <a:cubicBezTo>
                                  <a:pt x="768585" y="422374"/>
                                  <a:pt x="772511" y="425183"/>
                                  <a:pt x="776566" y="427081"/>
                                </a:cubicBezTo>
                                <a:cubicBezTo>
                                  <a:pt x="780622" y="428978"/>
                                  <a:pt x="784770" y="429927"/>
                                  <a:pt x="789012" y="429927"/>
                                </a:cubicBezTo>
                                <a:cubicBezTo>
                                  <a:pt x="795784" y="429927"/>
                                  <a:pt x="802090" y="426206"/>
                                  <a:pt x="807932" y="418765"/>
                                </a:cubicBezTo>
                                <a:cubicBezTo>
                                  <a:pt x="813773" y="411324"/>
                                  <a:pt x="816694" y="400496"/>
                                  <a:pt x="816694" y="386283"/>
                                </a:cubicBezTo>
                                <a:cubicBezTo>
                                  <a:pt x="816694" y="373186"/>
                                  <a:pt x="813773" y="363122"/>
                                  <a:pt x="807932" y="356090"/>
                                </a:cubicBezTo>
                                <a:cubicBezTo>
                                  <a:pt x="802090" y="349058"/>
                                  <a:pt x="795449" y="345542"/>
                                  <a:pt x="788007" y="345542"/>
                                </a:cubicBezTo>
                                <a:close/>
                                <a:moveTo>
                                  <a:pt x="502853" y="337505"/>
                                </a:moveTo>
                                <a:cubicBezTo>
                                  <a:pt x="496676" y="337505"/>
                                  <a:pt x="491151" y="339905"/>
                                  <a:pt x="486277" y="344704"/>
                                </a:cubicBezTo>
                                <a:cubicBezTo>
                                  <a:pt x="481403" y="349504"/>
                                  <a:pt x="478556" y="356183"/>
                                  <a:pt x="477738" y="364740"/>
                                </a:cubicBezTo>
                                <a:lnTo>
                                  <a:pt x="525065" y="364740"/>
                                </a:lnTo>
                                <a:cubicBezTo>
                                  <a:pt x="524693" y="358192"/>
                                  <a:pt x="523912" y="353578"/>
                                  <a:pt x="522721" y="350899"/>
                                </a:cubicBezTo>
                                <a:cubicBezTo>
                                  <a:pt x="520861" y="346732"/>
                                  <a:pt x="518089" y="343458"/>
                                  <a:pt x="514405" y="341077"/>
                                </a:cubicBezTo>
                                <a:cubicBezTo>
                                  <a:pt x="510722" y="338695"/>
                                  <a:pt x="506871" y="337505"/>
                                  <a:pt x="502853" y="337505"/>
                                </a:cubicBezTo>
                                <a:close/>
                                <a:moveTo>
                                  <a:pt x="179003" y="337505"/>
                                </a:moveTo>
                                <a:cubicBezTo>
                                  <a:pt x="172827" y="337505"/>
                                  <a:pt x="167301" y="339905"/>
                                  <a:pt x="162427" y="344704"/>
                                </a:cubicBezTo>
                                <a:cubicBezTo>
                                  <a:pt x="157553" y="349504"/>
                                  <a:pt x="154707" y="356183"/>
                                  <a:pt x="153888" y="364740"/>
                                </a:cubicBezTo>
                                <a:lnTo>
                                  <a:pt x="201216" y="364740"/>
                                </a:lnTo>
                                <a:cubicBezTo>
                                  <a:pt x="200843" y="358192"/>
                                  <a:pt x="200062" y="353578"/>
                                  <a:pt x="198871" y="350899"/>
                                </a:cubicBezTo>
                                <a:cubicBezTo>
                                  <a:pt x="197011" y="346732"/>
                                  <a:pt x="194239" y="343458"/>
                                  <a:pt x="190556" y="341077"/>
                                </a:cubicBezTo>
                                <a:cubicBezTo>
                                  <a:pt x="186872" y="338695"/>
                                  <a:pt x="183021" y="337505"/>
                                  <a:pt x="179003" y="337505"/>
                                </a:cubicBezTo>
                                <a:close/>
                                <a:moveTo>
                                  <a:pt x="1116917" y="335049"/>
                                </a:moveTo>
                                <a:cubicBezTo>
                                  <a:pt x="1111411" y="335049"/>
                                  <a:pt x="1106797" y="337244"/>
                                  <a:pt x="1103076" y="341635"/>
                                </a:cubicBezTo>
                                <a:cubicBezTo>
                                  <a:pt x="1099356" y="346025"/>
                                  <a:pt x="1097495" y="352760"/>
                                  <a:pt x="1097495" y="361838"/>
                                </a:cubicBezTo>
                                <a:cubicBezTo>
                                  <a:pt x="1097495" y="373596"/>
                                  <a:pt x="1100025" y="382711"/>
                                  <a:pt x="1105086" y="389185"/>
                                </a:cubicBezTo>
                                <a:cubicBezTo>
                                  <a:pt x="1108955" y="394097"/>
                                  <a:pt x="1113866" y="396552"/>
                                  <a:pt x="1119820" y="396552"/>
                                </a:cubicBezTo>
                                <a:cubicBezTo>
                                  <a:pt x="1125475" y="396552"/>
                                  <a:pt x="1130126" y="394432"/>
                                  <a:pt x="1133772" y="390190"/>
                                </a:cubicBezTo>
                                <a:cubicBezTo>
                                  <a:pt x="1137418" y="385948"/>
                                  <a:pt x="1139242" y="379288"/>
                                  <a:pt x="1139242" y="370210"/>
                                </a:cubicBezTo>
                                <a:cubicBezTo>
                                  <a:pt x="1139242" y="358378"/>
                                  <a:pt x="1136674" y="349113"/>
                                  <a:pt x="1131540" y="342416"/>
                                </a:cubicBezTo>
                                <a:cubicBezTo>
                                  <a:pt x="1127745" y="337505"/>
                                  <a:pt x="1122870" y="335049"/>
                                  <a:pt x="1116917" y="335049"/>
                                </a:cubicBezTo>
                                <a:close/>
                                <a:moveTo>
                                  <a:pt x="402543" y="335049"/>
                                </a:moveTo>
                                <a:cubicBezTo>
                                  <a:pt x="397036" y="335049"/>
                                  <a:pt x="392422" y="337244"/>
                                  <a:pt x="388702" y="341635"/>
                                </a:cubicBezTo>
                                <a:cubicBezTo>
                                  <a:pt x="384981" y="346025"/>
                                  <a:pt x="383120" y="352760"/>
                                  <a:pt x="383120" y="361838"/>
                                </a:cubicBezTo>
                                <a:cubicBezTo>
                                  <a:pt x="383120" y="373596"/>
                                  <a:pt x="385650" y="382711"/>
                                  <a:pt x="390711" y="389185"/>
                                </a:cubicBezTo>
                                <a:cubicBezTo>
                                  <a:pt x="394580" y="394097"/>
                                  <a:pt x="399492" y="396552"/>
                                  <a:pt x="405445" y="396552"/>
                                </a:cubicBezTo>
                                <a:cubicBezTo>
                                  <a:pt x="411100" y="396552"/>
                                  <a:pt x="415751" y="394432"/>
                                  <a:pt x="419397" y="390190"/>
                                </a:cubicBezTo>
                                <a:cubicBezTo>
                                  <a:pt x="423044" y="385948"/>
                                  <a:pt x="424867" y="379288"/>
                                  <a:pt x="424867" y="370210"/>
                                </a:cubicBezTo>
                                <a:cubicBezTo>
                                  <a:pt x="424867" y="358378"/>
                                  <a:pt x="422299" y="349113"/>
                                  <a:pt x="417165" y="342416"/>
                                </a:cubicBezTo>
                                <a:cubicBezTo>
                                  <a:pt x="413370" y="337505"/>
                                  <a:pt x="408496" y="335049"/>
                                  <a:pt x="402543" y="335049"/>
                                </a:cubicBezTo>
                                <a:close/>
                                <a:moveTo>
                                  <a:pt x="1304701" y="329691"/>
                                </a:moveTo>
                                <a:lnTo>
                                  <a:pt x="1309501" y="329691"/>
                                </a:lnTo>
                                <a:lnTo>
                                  <a:pt x="1309501" y="351346"/>
                                </a:lnTo>
                                <a:cubicBezTo>
                                  <a:pt x="1321482" y="336910"/>
                                  <a:pt x="1332904" y="329691"/>
                                  <a:pt x="1343769" y="329691"/>
                                </a:cubicBezTo>
                                <a:cubicBezTo>
                                  <a:pt x="1349350" y="329691"/>
                                  <a:pt x="1354150" y="331087"/>
                                  <a:pt x="1358168" y="333877"/>
                                </a:cubicBezTo>
                                <a:cubicBezTo>
                                  <a:pt x="1362186" y="336668"/>
                                  <a:pt x="1365386" y="341263"/>
                                  <a:pt x="1367767" y="347662"/>
                                </a:cubicBezTo>
                                <a:cubicBezTo>
                                  <a:pt x="1369404" y="352127"/>
                                  <a:pt x="1370223" y="358973"/>
                                  <a:pt x="1370223" y="368201"/>
                                </a:cubicBezTo>
                                <a:lnTo>
                                  <a:pt x="1370223" y="411845"/>
                                </a:lnTo>
                                <a:cubicBezTo>
                                  <a:pt x="1370223" y="418319"/>
                                  <a:pt x="1370744" y="422709"/>
                                  <a:pt x="1371786" y="425016"/>
                                </a:cubicBezTo>
                                <a:cubicBezTo>
                                  <a:pt x="1372604" y="426876"/>
                                  <a:pt x="1373925" y="428327"/>
                                  <a:pt x="1375748" y="429369"/>
                                </a:cubicBezTo>
                                <a:cubicBezTo>
                                  <a:pt x="1377571" y="430411"/>
                                  <a:pt x="1380938" y="430932"/>
                                  <a:pt x="1385850" y="430932"/>
                                </a:cubicBezTo>
                                <a:lnTo>
                                  <a:pt x="1385850" y="434950"/>
                                </a:lnTo>
                                <a:lnTo>
                                  <a:pt x="1335286" y="434950"/>
                                </a:lnTo>
                                <a:lnTo>
                                  <a:pt x="1335286" y="430932"/>
                                </a:lnTo>
                                <a:lnTo>
                                  <a:pt x="1337406" y="430932"/>
                                </a:lnTo>
                                <a:cubicBezTo>
                                  <a:pt x="1342169" y="430932"/>
                                  <a:pt x="1345499" y="430206"/>
                                  <a:pt x="1347396" y="428755"/>
                                </a:cubicBezTo>
                                <a:cubicBezTo>
                                  <a:pt x="1349294" y="427304"/>
                                  <a:pt x="1350615" y="425165"/>
                                  <a:pt x="1351359" y="422337"/>
                                </a:cubicBezTo>
                                <a:cubicBezTo>
                                  <a:pt x="1351657" y="421221"/>
                                  <a:pt x="1351805" y="417723"/>
                                  <a:pt x="1351805" y="411845"/>
                                </a:cubicBezTo>
                                <a:lnTo>
                                  <a:pt x="1351805" y="369987"/>
                                </a:lnTo>
                                <a:cubicBezTo>
                                  <a:pt x="1351805" y="360685"/>
                                  <a:pt x="1350596" y="353932"/>
                                  <a:pt x="1348178" y="349727"/>
                                </a:cubicBezTo>
                                <a:cubicBezTo>
                                  <a:pt x="1345759" y="345523"/>
                                  <a:pt x="1341685" y="343421"/>
                                  <a:pt x="1335955" y="343421"/>
                                </a:cubicBezTo>
                                <a:cubicBezTo>
                                  <a:pt x="1327100" y="343421"/>
                                  <a:pt x="1318282" y="348258"/>
                                  <a:pt x="1309501" y="357932"/>
                                </a:cubicBezTo>
                                <a:lnTo>
                                  <a:pt x="1309501" y="411845"/>
                                </a:lnTo>
                                <a:cubicBezTo>
                                  <a:pt x="1309501" y="418765"/>
                                  <a:pt x="1309910" y="423044"/>
                                  <a:pt x="1310729" y="424681"/>
                                </a:cubicBezTo>
                                <a:cubicBezTo>
                                  <a:pt x="1311771" y="426839"/>
                                  <a:pt x="1313203" y="428420"/>
                                  <a:pt x="1315026" y="429425"/>
                                </a:cubicBezTo>
                                <a:cubicBezTo>
                                  <a:pt x="1316849" y="430429"/>
                                  <a:pt x="1320552" y="430932"/>
                                  <a:pt x="1326133" y="430932"/>
                                </a:cubicBezTo>
                                <a:lnTo>
                                  <a:pt x="1326133" y="434950"/>
                                </a:lnTo>
                                <a:lnTo>
                                  <a:pt x="1275568" y="434950"/>
                                </a:lnTo>
                                <a:lnTo>
                                  <a:pt x="1275568" y="430932"/>
                                </a:lnTo>
                                <a:lnTo>
                                  <a:pt x="1277801" y="430932"/>
                                </a:lnTo>
                                <a:cubicBezTo>
                                  <a:pt x="1283010" y="430932"/>
                                  <a:pt x="1286526" y="429611"/>
                                  <a:pt x="1288349" y="426969"/>
                                </a:cubicBezTo>
                                <a:cubicBezTo>
                                  <a:pt x="1290172" y="424327"/>
                                  <a:pt x="1291084" y="419286"/>
                                  <a:pt x="1291084" y="411845"/>
                                </a:cubicBezTo>
                                <a:lnTo>
                                  <a:pt x="1291084" y="373893"/>
                                </a:lnTo>
                                <a:cubicBezTo>
                                  <a:pt x="1291084" y="361615"/>
                                  <a:pt x="1290804" y="354136"/>
                                  <a:pt x="1290246" y="351457"/>
                                </a:cubicBezTo>
                                <a:cubicBezTo>
                                  <a:pt x="1289688" y="348779"/>
                                  <a:pt x="1288832" y="346955"/>
                                  <a:pt x="1287679" y="345988"/>
                                </a:cubicBezTo>
                                <a:cubicBezTo>
                                  <a:pt x="1286526" y="345021"/>
                                  <a:pt x="1284982" y="344537"/>
                                  <a:pt x="1283047" y="344537"/>
                                </a:cubicBezTo>
                                <a:cubicBezTo>
                                  <a:pt x="1280963" y="344537"/>
                                  <a:pt x="1278470" y="345095"/>
                                  <a:pt x="1275568" y="346211"/>
                                </a:cubicBezTo>
                                <a:lnTo>
                                  <a:pt x="1273894" y="342193"/>
                                </a:lnTo>
                                <a:close/>
                                <a:moveTo>
                                  <a:pt x="1217228" y="329691"/>
                                </a:moveTo>
                                <a:cubicBezTo>
                                  <a:pt x="1226306" y="329691"/>
                                  <a:pt x="1233748" y="331217"/>
                                  <a:pt x="1239552" y="334268"/>
                                </a:cubicBezTo>
                                <a:cubicBezTo>
                                  <a:pt x="1243942" y="336575"/>
                                  <a:pt x="1247179" y="340184"/>
                                  <a:pt x="1249263" y="345095"/>
                                </a:cubicBezTo>
                                <a:cubicBezTo>
                                  <a:pt x="1250602" y="348295"/>
                                  <a:pt x="1251272" y="354843"/>
                                  <a:pt x="1251272" y="364740"/>
                                </a:cubicBezTo>
                                <a:lnTo>
                                  <a:pt x="1251272" y="399455"/>
                                </a:lnTo>
                                <a:cubicBezTo>
                                  <a:pt x="1251272" y="409203"/>
                                  <a:pt x="1251458" y="415175"/>
                                  <a:pt x="1251830" y="417370"/>
                                </a:cubicBezTo>
                                <a:cubicBezTo>
                                  <a:pt x="1252202" y="419565"/>
                                  <a:pt x="1252816" y="421035"/>
                                  <a:pt x="1253672" y="421779"/>
                                </a:cubicBezTo>
                                <a:cubicBezTo>
                                  <a:pt x="1254528" y="422523"/>
                                  <a:pt x="1255514" y="422895"/>
                                  <a:pt x="1256630" y="422895"/>
                                </a:cubicBezTo>
                                <a:cubicBezTo>
                                  <a:pt x="1257820" y="422895"/>
                                  <a:pt x="1258862" y="422635"/>
                                  <a:pt x="1259755" y="422114"/>
                                </a:cubicBezTo>
                                <a:cubicBezTo>
                                  <a:pt x="1261318" y="421146"/>
                                  <a:pt x="1264332" y="418430"/>
                                  <a:pt x="1268796" y="413965"/>
                                </a:cubicBezTo>
                                <a:lnTo>
                                  <a:pt x="1268796" y="420216"/>
                                </a:lnTo>
                                <a:cubicBezTo>
                                  <a:pt x="1260462" y="431378"/>
                                  <a:pt x="1252500" y="436959"/>
                                  <a:pt x="1244910" y="436959"/>
                                </a:cubicBezTo>
                                <a:cubicBezTo>
                                  <a:pt x="1241263" y="436959"/>
                                  <a:pt x="1238361" y="435694"/>
                                  <a:pt x="1236203" y="433164"/>
                                </a:cubicBezTo>
                                <a:cubicBezTo>
                                  <a:pt x="1234045" y="430634"/>
                                  <a:pt x="1232929" y="426318"/>
                                  <a:pt x="1232854" y="420216"/>
                                </a:cubicBezTo>
                                <a:cubicBezTo>
                                  <a:pt x="1222362" y="428327"/>
                                  <a:pt x="1215776" y="433015"/>
                                  <a:pt x="1213098" y="434280"/>
                                </a:cubicBezTo>
                                <a:cubicBezTo>
                                  <a:pt x="1209079" y="436141"/>
                                  <a:pt x="1204800" y="437071"/>
                                  <a:pt x="1200261" y="437071"/>
                                </a:cubicBezTo>
                                <a:cubicBezTo>
                                  <a:pt x="1193192" y="437071"/>
                                  <a:pt x="1187369" y="434652"/>
                                  <a:pt x="1182792" y="429816"/>
                                </a:cubicBezTo>
                                <a:cubicBezTo>
                                  <a:pt x="1178216" y="424979"/>
                                  <a:pt x="1175928" y="418616"/>
                                  <a:pt x="1175928" y="410728"/>
                                </a:cubicBezTo>
                                <a:cubicBezTo>
                                  <a:pt x="1175928" y="405743"/>
                                  <a:pt x="1177044" y="401427"/>
                                  <a:pt x="1179276" y="397780"/>
                                </a:cubicBezTo>
                                <a:cubicBezTo>
                                  <a:pt x="1182327" y="392720"/>
                                  <a:pt x="1187629" y="387958"/>
                                  <a:pt x="1195182" y="383493"/>
                                </a:cubicBezTo>
                                <a:cubicBezTo>
                                  <a:pt x="1202736" y="379028"/>
                                  <a:pt x="1215293" y="373596"/>
                                  <a:pt x="1232854" y="367196"/>
                                </a:cubicBezTo>
                                <a:lnTo>
                                  <a:pt x="1232854" y="363178"/>
                                </a:lnTo>
                                <a:cubicBezTo>
                                  <a:pt x="1232854" y="352983"/>
                                  <a:pt x="1231236" y="345988"/>
                                  <a:pt x="1227999" y="342193"/>
                                </a:cubicBezTo>
                                <a:cubicBezTo>
                                  <a:pt x="1224762" y="338398"/>
                                  <a:pt x="1220055" y="336500"/>
                                  <a:pt x="1213879" y="336500"/>
                                </a:cubicBezTo>
                                <a:cubicBezTo>
                                  <a:pt x="1209191" y="336500"/>
                                  <a:pt x="1205470" y="337765"/>
                                  <a:pt x="1202717" y="340295"/>
                                </a:cubicBezTo>
                                <a:cubicBezTo>
                                  <a:pt x="1199889" y="342825"/>
                                  <a:pt x="1198475" y="345728"/>
                                  <a:pt x="1198475" y="349002"/>
                                </a:cubicBezTo>
                                <a:lnTo>
                                  <a:pt x="1198698" y="355476"/>
                                </a:lnTo>
                                <a:cubicBezTo>
                                  <a:pt x="1198698" y="358899"/>
                                  <a:pt x="1197824" y="361541"/>
                                  <a:pt x="1196075" y="363401"/>
                                </a:cubicBezTo>
                                <a:cubicBezTo>
                                  <a:pt x="1194327" y="365261"/>
                                  <a:pt x="1192038" y="366191"/>
                                  <a:pt x="1189211" y="366191"/>
                                </a:cubicBezTo>
                                <a:cubicBezTo>
                                  <a:pt x="1186457" y="366191"/>
                                  <a:pt x="1184206" y="365224"/>
                                  <a:pt x="1182458" y="363289"/>
                                </a:cubicBezTo>
                                <a:cubicBezTo>
                                  <a:pt x="1180709" y="361355"/>
                                  <a:pt x="1179834" y="358713"/>
                                  <a:pt x="1179834" y="355364"/>
                                </a:cubicBezTo>
                                <a:cubicBezTo>
                                  <a:pt x="1179834" y="348965"/>
                                  <a:pt x="1183109" y="343086"/>
                                  <a:pt x="1189657" y="337728"/>
                                </a:cubicBezTo>
                                <a:cubicBezTo>
                                  <a:pt x="1196206" y="332370"/>
                                  <a:pt x="1205396" y="329691"/>
                                  <a:pt x="1217228" y="329691"/>
                                </a:cubicBezTo>
                                <a:close/>
                                <a:moveTo>
                                  <a:pt x="1118815" y="329691"/>
                                </a:moveTo>
                                <a:cubicBezTo>
                                  <a:pt x="1128563" y="329691"/>
                                  <a:pt x="1137009" y="332073"/>
                                  <a:pt x="1144153" y="336835"/>
                                </a:cubicBezTo>
                                <a:lnTo>
                                  <a:pt x="1165808" y="336835"/>
                                </a:lnTo>
                                <a:cubicBezTo>
                                  <a:pt x="1169007" y="336835"/>
                                  <a:pt x="1170868" y="336928"/>
                                  <a:pt x="1171388" y="337114"/>
                                </a:cubicBezTo>
                                <a:cubicBezTo>
                                  <a:pt x="1171909" y="337300"/>
                                  <a:pt x="1172282" y="337616"/>
                                  <a:pt x="1172505" y="338063"/>
                                </a:cubicBezTo>
                                <a:cubicBezTo>
                                  <a:pt x="1172951" y="338733"/>
                                  <a:pt x="1173174" y="339923"/>
                                  <a:pt x="1173174" y="341635"/>
                                </a:cubicBezTo>
                                <a:cubicBezTo>
                                  <a:pt x="1173174" y="343570"/>
                                  <a:pt x="1172988" y="344909"/>
                                  <a:pt x="1172616" y="345653"/>
                                </a:cubicBezTo>
                                <a:cubicBezTo>
                                  <a:pt x="1172393" y="346025"/>
                                  <a:pt x="1172002" y="346323"/>
                                  <a:pt x="1171444" y="346546"/>
                                </a:cubicBezTo>
                                <a:cubicBezTo>
                                  <a:pt x="1170886" y="346769"/>
                                  <a:pt x="1169007" y="346881"/>
                                  <a:pt x="1165808" y="346881"/>
                                </a:cubicBezTo>
                                <a:lnTo>
                                  <a:pt x="1152524" y="346881"/>
                                </a:lnTo>
                                <a:cubicBezTo>
                                  <a:pt x="1156692" y="352239"/>
                                  <a:pt x="1158775" y="359085"/>
                                  <a:pt x="1158775" y="367419"/>
                                </a:cubicBezTo>
                                <a:cubicBezTo>
                                  <a:pt x="1158775" y="376944"/>
                                  <a:pt x="1155129" y="385093"/>
                                  <a:pt x="1147836" y="391864"/>
                                </a:cubicBezTo>
                                <a:cubicBezTo>
                                  <a:pt x="1140544" y="398636"/>
                                  <a:pt x="1130758" y="402022"/>
                                  <a:pt x="1118480" y="402022"/>
                                </a:cubicBezTo>
                                <a:cubicBezTo>
                                  <a:pt x="1113420" y="402022"/>
                                  <a:pt x="1108248" y="401278"/>
                                  <a:pt x="1102965" y="399789"/>
                                </a:cubicBezTo>
                                <a:cubicBezTo>
                                  <a:pt x="1099691" y="402617"/>
                                  <a:pt x="1097477" y="405091"/>
                                  <a:pt x="1096323" y="407212"/>
                                </a:cubicBezTo>
                                <a:cubicBezTo>
                                  <a:pt x="1095170" y="409333"/>
                                  <a:pt x="1094593" y="411138"/>
                                  <a:pt x="1094593" y="412626"/>
                                </a:cubicBezTo>
                                <a:cubicBezTo>
                                  <a:pt x="1094593" y="413891"/>
                                  <a:pt x="1095207" y="415119"/>
                                  <a:pt x="1096435" y="416309"/>
                                </a:cubicBezTo>
                                <a:cubicBezTo>
                                  <a:pt x="1097663" y="417500"/>
                                  <a:pt x="1100063" y="418356"/>
                                  <a:pt x="1103634" y="418877"/>
                                </a:cubicBezTo>
                                <a:cubicBezTo>
                                  <a:pt x="1105718" y="419174"/>
                                  <a:pt x="1110927" y="419435"/>
                                  <a:pt x="1119262" y="419658"/>
                                </a:cubicBezTo>
                                <a:cubicBezTo>
                                  <a:pt x="1134591" y="420030"/>
                                  <a:pt x="1144525" y="420551"/>
                                  <a:pt x="1149064" y="421221"/>
                                </a:cubicBezTo>
                                <a:cubicBezTo>
                                  <a:pt x="1155985" y="422188"/>
                                  <a:pt x="1161510" y="424755"/>
                                  <a:pt x="1165640" y="428923"/>
                                </a:cubicBezTo>
                                <a:cubicBezTo>
                                  <a:pt x="1169770" y="433090"/>
                                  <a:pt x="1171835" y="438224"/>
                                  <a:pt x="1171835" y="444326"/>
                                </a:cubicBezTo>
                                <a:cubicBezTo>
                                  <a:pt x="1171835" y="452735"/>
                                  <a:pt x="1167891" y="460623"/>
                                  <a:pt x="1160003" y="467990"/>
                                </a:cubicBezTo>
                                <a:cubicBezTo>
                                  <a:pt x="1148395" y="478854"/>
                                  <a:pt x="1133251" y="484287"/>
                                  <a:pt x="1114573" y="484287"/>
                                </a:cubicBezTo>
                                <a:cubicBezTo>
                                  <a:pt x="1100212" y="484287"/>
                                  <a:pt x="1088082" y="481050"/>
                                  <a:pt x="1078185" y="474576"/>
                                </a:cubicBezTo>
                                <a:cubicBezTo>
                                  <a:pt x="1072604" y="470855"/>
                                  <a:pt x="1069813" y="466985"/>
                                  <a:pt x="1069813" y="462967"/>
                                </a:cubicBezTo>
                                <a:cubicBezTo>
                                  <a:pt x="1069813" y="461181"/>
                                  <a:pt x="1070223" y="459395"/>
                                  <a:pt x="1071041" y="457609"/>
                                </a:cubicBezTo>
                                <a:cubicBezTo>
                                  <a:pt x="1072306" y="454856"/>
                                  <a:pt x="1074911" y="451024"/>
                                  <a:pt x="1078855" y="446112"/>
                                </a:cubicBezTo>
                                <a:cubicBezTo>
                                  <a:pt x="1079376" y="445442"/>
                                  <a:pt x="1083171" y="441424"/>
                                  <a:pt x="1090240" y="434057"/>
                                </a:cubicBezTo>
                                <a:cubicBezTo>
                                  <a:pt x="1086370" y="431750"/>
                                  <a:pt x="1083636" y="429685"/>
                                  <a:pt x="1082036" y="427862"/>
                                </a:cubicBezTo>
                                <a:cubicBezTo>
                                  <a:pt x="1080436" y="426039"/>
                                  <a:pt x="1079636" y="423974"/>
                                  <a:pt x="1079636" y="421667"/>
                                </a:cubicBezTo>
                                <a:cubicBezTo>
                                  <a:pt x="1079636" y="419063"/>
                                  <a:pt x="1080696" y="416012"/>
                                  <a:pt x="1082817" y="412514"/>
                                </a:cubicBezTo>
                                <a:cubicBezTo>
                                  <a:pt x="1084938" y="409017"/>
                                  <a:pt x="1089831" y="404068"/>
                                  <a:pt x="1097495" y="397669"/>
                                </a:cubicBezTo>
                                <a:cubicBezTo>
                                  <a:pt x="1091245" y="394618"/>
                                  <a:pt x="1086445" y="390357"/>
                                  <a:pt x="1083096" y="384888"/>
                                </a:cubicBezTo>
                                <a:cubicBezTo>
                                  <a:pt x="1079748" y="379419"/>
                                  <a:pt x="1078073" y="373372"/>
                                  <a:pt x="1078073" y="366750"/>
                                </a:cubicBezTo>
                                <a:cubicBezTo>
                                  <a:pt x="1078073" y="356629"/>
                                  <a:pt x="1081887" y="347923"/>
                                  <a:pt x="1089514" y="340630"/>
                                </a:cubicBezTo>
                                <a:cubicBezTo>
                                  <a:pt x="1097142" y="333338"/>
                                  <a:pt x="1106909" y="329691"/>
                                  <a:pt x="1118815" y="329691"/>
                                </a:cubicBezTo>
                                <a:close/>
                                <a:moveTo>
                                  <a:pt x="980851" y="329691"/>
                                </a:moveTo>
                                <a:lnTo>
                                  <a:pt x="985651" y="329691"/>
                                </a:lnTo>
                                <a:lnTo>
                                  <a:pt x="985651" y="351346"/>
                                </a:lnTo>
                                <a:cubicBezTo>
                                  <a:pt x="997632" y="336910"/>
                                  <a:pt x="1009054" y="329691"/>
                                  <a:pt x="1019919" y="329691"/>
                                </a:cubicBezTo>
                                <a:cubicBezTo>
                                  <a:pt x="1025500" y="329691"/>
                                  <a:pt x="1030300" y="331087"/>
                                  <a:pt x="1034318" y="333877"/>
                                </a:cubicBezTo>
                                <a:cubicBezTo>
                                  <a:pt x="1038336" y="336668"/>
                                  <a:pt x="1041536" y="341263"/>
                                  <a:pt x="1043917" y="347662"/>
                                </a:cubicBezTo>
                                <a:cubicBezTo>
                                  <a:pt x="1045554" y="352127"/>
                                  <a:pt x="1046373" y="358973"/>
                                  <a:pt x="1046373" y="368201"/>
                                </a:cubicBezTo>
                                <a:lnTo>
                                  <a:pt x="1046373" y="411845"/>
                                </a:lnTo>
                                <a:cubicBezTo>
                                  <a:pt x="1046373" y="418319"/>
                                  <a:pt x="1046894" y="422709"/>
                                  <a:pt x="1047936" y="425016"/>
                                </a:cubicBezTo>
                                <a:cubicBezTo>
                                  <a:pt x="1048754" y="426876"/>
                                  <a:pt x="1050075" y="428327"/>
                                  <a:pt x="1051898" y="429369"/>
                                </a:cubicBezTo>
                                <a:cubicBezTo>
                                  <a:pt x="1053721" y="430411"/>
                                  <a:pt x="1057088" y="430932"/>
                                  <a:pt x="1062000" y="430932"/>
                                </a:cubicBezTo>
                                <a:lnTo>
                                  <a:pt x="1062000" y="434950"/>
                                </a:lnTo>
                                <a:lnTo>
                                  <a:pt x="1011436" y="434950"/>
                                </a:lnTo>
                                <a:lnTo>
                                  <a:pt x="1011436" y="430932"/>
                                </a:lnTo>
                                <a:lnTo>
                                  <a:pt x="1013556" y="430932"/>
                                </a:lnTo>
                                <a:cubicBezTo>
                                  <a:pt x="1018319" y="430932"/>
                                  <a:pt x="1021649" y="430206"/>
                                  <a:pt x="1023546" y="428755"/>
                                </a:cubicBezTo>
                                <a:cubicBezTo>
                                  <a:pt x="1025444" y="427304"/>
                                  <a:pt x="1026765" y="425165"/>
                                  <a:pt x="1027509" y="422337"/>
                                </a:cubicBezTo>
                                <a:cubicBezTo>
                                  <a:pt x="1027807" y="421221"/>
                                  <a:pt x="1027955" y="417723"/>
                                  <a:pt x="1027955" y="411845"/>
                                </a:cubicBezTo>
                                <a:lnTo>
                                  <a:pt x="1027955" y="369987"/>
                                </a:lnTo>
                                <a:cubicBezTo>
                                  <a:pt x="1027955" y="360685"/>
                                  <a:pt x="1026746" y="353932"/>
                                  <a:pt x="1024328" y="349727"/>
                                </a:cubicBezTo>
                                <a:cubicBezTo>
                                  <a:pt x="1021909" y="345523"/>
                                  <a:pt x="1017835" y="343421"/>
                                  <a:pt x="1012105" y="343421"/>
                                </a:cubicBezTo>
                                <a:cubicBezTo>
                                  <a:pt x="1003250" y="343421"/>
                                  <a:pt x="994432" y="348258"/>
                                  <a:pt x="985651" y="357932"/>
                                </a:cubicBezTo>
                                <a:lnTo>
                                  <a:pt x="985651" y="411845"/>
                                </a:lnTo>
                                <a:cubicBezTo>
                                  <a:pt x="985651" y="418765"/>
                                  <a:pt x="986060" y="423044"/>
                                  <a:pt x="986879" y="424681"/>
                                </a:cubicBezTo>
                                <a:cubicBezTo>
                                  <a:pt x="987921" y="426839"/>
                                  <a:pt x="989353" y="428420"/>
                                  <a:pt x="991176" y="429425"/>
                                </a:cubicBezTo>
                                <a:cubicBezTo>
                                  <a:pt x="993000" y="430429"/>
                                  <a:pt x="996702" y="430932"/>
                                  <a:pt x="1002283" y="430932"/>
                                </a:cubicBezTo>
                                <a:lnTo>
                                  <a:pt x="1002283" y="434950"/>
                                </a:lnTo>
                                <a:lnTo>
                                  <a:pt x="951718" y="434950"/>
                                </a:lnTo>
                                <a:lnTo>
                                  <a:pt x="951718" y="430932"/>
                                </a:lnTo>
                                <a:lnTo>
                                  <a:pt x="953951" y="430932"/>
                                </a:lnTo>
                                <a:cubicBezTo>
                                  <a:pt x="959160" y="430932"/>
                                  <a:pt x="962676" y="429611"/>
                                  <a:pt x="964499" y="426969"/>
                                </a:cubicBezTo>
                                <a:cubicBezTo>
                                  <a:pt x="966322" y="424327"/>
                                  <a:pt x="967234" y="419286"/>
                                  <a:pt x="967234" y="411845"/>
                                </a:cubicBezTo>
                                <a:lnTo>
                                  <a:pt x="967234" y="373893"/>
                                </a:lnTo>
                                <a:cubicBezTo>
                                  <a:pt x="967234" y="361615"/>
                                  <a:pt x="966954" y="354136"/>
                                  <a:pt x="966396" y="351457"/>
                                </a:cubicBezTo>
                                <a:cubicBezTo>
                                  <a:pt x="965838" y="348779"/>
                                  <a:pt x="964983" y="346955"/>
                                  <a:pt x="963829" y="345988"/>
                                </a:cubicBezTo>
                                <a:cubicBezTo>
                                  <a:pt x="962676" y="345021"/>
                                  <a:pt x="961132" y="344537"/>
                                  <a:pt x="959197" y="344537"/>
                                </a:cubicBezTo>
                                <a:cubicBezTo>
                                  <a:pt x="957113" y="344537"/>
                                  <a:pt x="954620" y="345095"/>
                                  <a:pt x="951718" y="346211"/>
                                </a:cubicBezTo>
                                <a:lnTo>
                                  <a:pt x="950044" y="342193"/>
                                </a:lnTo>
                                <a:close/>
                                <a:moveTo>
                                  <a:pt x="893378" y="329691"/>
                                </a:moveTo>
                                <a:cubicBezTo>
                                  <a:pt x="902456" y="329691"/>
                                  <a:pt x="909898" y="331217"/>
                                  <a:pt x="915702" y="334268"/>
                                </a:cubicBezTo>
                                <a:cubicBezTo>
                                  <a:pt x="920092" y="336575"/>
                                  <a:pt x="923329" y="340184"/>
                                  <a:pt x="925413" y="345095"/>
                                </a:cubicBezTo>
                                <a:cubicBezTo>
                                  <a:pt x="926752" y="348295"/>
                                  <a:pt x="927422" y="354843"/>
                                  <a:pt x="927422" y="364740"/>
                                </a:cubicBezTo>
                                <a:lnTo>
                                  <a:pt x="927422" y="399455"/>
                                </a:lnTo>
                                <a:cubicBezTo>
                                  <a:pt x="927422" y="409203"/>
                                  <a:pt x="927608" y="415175"/>
                                  <a:pt x="927980" y="417370"/>
                                </a:cubicBezTo>
                                <a:cubicBezTo>
                                  <a:pt x="928352" y="419565"/>
                                  <a:pt x="928966" y="421035"/>
                                  <a:pt x="929822" y="421779"/>
                                </a:cubicBezTo>
                                <a:cubicBezTo>
                                  <a:pt x="930678" y="422523"/>
                                  <a:pt x="931664" y="422895"/>
                                  <a:pt x="932780" y="422895"/>
                                </a:cubicBezTo>
                                <a:cubicBezTo>
                                  <a:pt x="933970" y="422895"/>
                                  <a:pt x="935012" y="422635"/>
                                  <a:pt x="935905" y="422114"/>
                                </a:cubicBezTo>
                                <a:cubicBezTo>
                                  <a:pt x="937468" y="421146"/>
                                  <a:pt x="940482" y="418430"/>
                                  <a:pt x="944947" y="413965"/>
                                </a:cubicBezTo>
                                <a:lnTo>
                                  <a:pt x="944947" y="420216"/>
                                </a:lnTo>
                                <a:cubicBezTo>
                                  <a:pt x="936612" y="431378"/>
                                  <a:pt x="928650" y="436959"/>
                                  <a:pt x="921060" y="436959"/>
                                </a:cubicBezTo>
                                <a:cubicBezTo>
                                  <a:pt x="917413" y="436959"/>
                                  <a:pt x="914511" y="435694"/>
                                  <a:pt x="912353" y="433164"/>
                                </a:cubicBezTo>
                                <a:cubicBezTo>
                                  <a:pt x="910195" y="430634"/>
                                  <a:pt x="909079" y="426318"/>
                                  <a:pt x="909005" y="420216"/>
                                </a:cubicBezTo>
                                <a:cubicBezTo>
                                  <a:pt x="898512" y="428327"/>
                                  <a:pt x="891927" y="433015"/>
                                  <a:pt x="889248" y="434280"/>
                                </a:cubicBezTo>
                                <a:cubicBezTo>
                                  <a:pt x="885229" y="436141"/>
                                  <a:pt x="880950" y="437071"/>
                                  <a:pt x="876411" y="437071"/>
                                </a:cubicBezTo>
                                <a:cubicBezTo>
                                  <a:pt x="869342" y="437071"/>
                                  <a:pt x="863519" y="434652"/>
                                  <a:pt x="858942" y="429816"/>
                                </a:cubicBezTo>
                                <a:cubicBezTo>
                                  <a:pt x="854366" y="424979"/>
                                  <a:pt x="852078" y="418616"/>
                                  <a:pt x="852078" y="410728"/>
                                </a:cubicBezTo>
                                <a:cubicBezTo>
                                  <a:pt x="852078" y="405743"/>
                                  <a:pt x="853194" y="401427"/>
                                  <a:pt x="855426" y="397780"/>
                                </a:cubicBezTo>
                                <a:cubicBezTo>
                                  <a:pt x="858478" y="392720"/>
                                  <a:pt x="863780" y="387958"/>
                                  <a:pt x="871332" y="383493"/>
                                </a:cubicBezTo>
                                <a:cubicBezTo>
                                  <a:pt x="878886" y="379028"/>
                                  <a:pt x="891443" y="373596"/>
                                  <a:pt x="909005" y="367196"/>
                                </a:cubicBezTo>
                                <a:lnTo>
                                  <a:pt x="909005" y="363178"/>
                                </a:lnTo>
                                <a:cubicBezTo>
                                  <a:pt x="909005" y="352983"/>
                                  <a:pt x="907386" y="345988"/>
                                  <a:pt x="904149" y="342193"/>
                                </a:cubicBezTo>
                                <a:cubicBezTo>
                                  <a:pt x="900912" y="338398"/>
                                  <a:pt x="896205" y="336500"/>
                                  <a:pt x="890029" y="336500"/>
                                </a:cubicBezTo>
                                <a:cubicBezTo>
                                  <a:pt x="885341" y="336500"/>
                                  <a:pt x="881620" y="337765"/>
                                  <a:pt x="878867" y="340295"/>
                                </a:cubicBezTo>
                                <a:cubicBezTo>
                                  <a:pt x="876039" y="342825"/>
                                  <a:pt x="874625" y="345728"/>
                                  <a:pt x="874625" y="349002"/>
                                </a:cubicBezTo>
                                <a:lnTo>
                                  <a:pt x="874848" y="355476"/>
                                </a:lnTo>
                                <a:cubicBezTo>
                                  <a:pt x="874848" y="358899"/>
                                  <a:pt x="873974" y="361541"/>
                                  <a:pt x="872226" y="363401"/>
                                </a:cubicBezTo>
                                <a:cubicBezTo>
                                  <a:pt x="870477" y="365261"/>
                                  <a:pt x="868188" y="366191"/>
                                  <a:pt x="865361" y="366191"/>
                                </a:cubicBezTo>
                                <a:cubicBezTo>
                                  <a:pt x="862608" y="366191"/>
                                  <a:pt x="860356" y="365224"/>
                                  <a:pt x="858608" y="363289"/>
                                </a:cubicBezTo>
                                <a:cubicBezTo>
                                  <a:pt x="856859" y="361355"/>
                                  <a:pt x="855985" y="358713"/>
                                  <a:pt x="855985" y="355364"/>
                                </a:cubicBezTo>
                                <a:cubicBezTo>
                                  <a:pt x="855985" y="348965"/>
                                  <a:pt x="859259" y="343086"/>
                                  <a:pt x="865807" y="337728"/>
                                </a:cubicBezTo>
                                <a:cubicBezTo>
                                  <a:pt x="872356" y="332370"/>
                                  <a:pt x="881546" y="329691"/>
                                  <a:pt x="893378" y="329691"/>
                                </a:cubicBezTo>
                                <a:close/>
                                <a:moveTo>
                                  <a:pt x="590884" y="329691"/>
                                </a:moveTo>
                                <a:lnTo>
                                  <a:pt x="595684" y="329691"/>
                                </a:lnTo>
                                <a:lnTo>
                                  <a:pt x="595684" y="351457"/>
                                </a:lnTo>
                                <a:cubicBezTo>
                                  <a:pt x="603126" y="344016"/>
                                  <a:pt x="607516" y="339737"/>
                                  <a:pt x="608856" y="338621"/>
                                </a:cubicBezTo>
                                <a:cubicBezTo>
                                  <a:pt x="612204" y="335793"/>
                                  <a:pt x="615813" y="333598"/>
                                  <a:pt x="619683" y="332035"/>
                                </a:cubicBezTo>
                                <a:cubicBezTo>
                                  <a:pt x="623552" y="330473"/>
                                  <a:pt x="627385" y="329691"/>
                                  <a:pt x="631180" y="329691"/>
                                </a:cubicBezTo>
                                <a:cubicBezTo>
                                  <a:pt x="637579" y="329691"/>
                                  <a:pt x="643086" y="331552"/>
                                  <a:pt x="647700" y="335272"/>
                                </a:cubicBezTo>
                                <a:cubicBezTo>
                                  <a:pt x="652313" y="338993"/>
                                  <a:pt x="655402" y="344388"/>
                                  <a:pt x="656964" y="351457"/>
                                </a:cubicBezTo>
                                <a:cubicBezTo>
                                  <a:pt x="664629" y="342528"/>
                                  <a:pt x="671103" y="336668"/>
                                  <a:pt x="676386" y="333877"/>
                                </a:cubicBezTo>
                                <a:cubicBezTo>
                                  <a:pt x="681670" y="331087"/>
                                  <a:pt x="687102" y="329691"/>
                                  <a:pt x="692683" y="329691"/>
                                </a:cubicBezTo>
                                <a:cubicBezTo>
                                  <a:pt x="698115" y="329691"/>
                                  <a:pt x="702933" y="331087"/>
                                  <a:pt x="707138" y="333877"/>
                                </a:cubicBezTo>
                                <a:cubicBezTo>
                                  <a:pt x="711342" y="336668"/>
                                  <a:pt x="714672" y="341226"/>
                                  <a:pt x="717128" y="347551"/>
                                </a:cubicBezTo>
                                <a:cubicBezTo>
                                  <a:pt x="718765" y="351867"/>
                                  <a:pt x="719584" y="358638"/>
                                  <a:pt x="719584" y="367866"/>
                                </a:cubicBezTo>
                                <a:lnTo>
                                  <a:pt x="719584" y="411845"/>
                                </a:lnTo>
                                <a:cubicBezTo>
                                  <a:pt x="719584" y="418244"/>
                                  <a:pt x="720067" y="422635"/>
                                  <a:pt x="721035" y="425016"/>
                                </a:cubicBezTo>
                                <a:cubicBezTo>
                                  <a:pt x="721779" y="426653"/>
                                  <a:pt x="723156" y="428048"/>
                                  <a:pt x="725165" y="429202"/>
                                </a:cubicBezTo>
                                <a:cubicBezTo>
                                  <a:pt x="727174" y="430355"/>
                                  <a:pt x="730448" y="430932"/>
                                  <a:pt x="734987" y="430932"/>
                                </a:cubicBezTo>
                                <a:lnTo>
                                  <a:pt x="734987" y="434950"/>
                                </a:lnTo>
                                <a:lnTo>
                                  <a:pt x="684535" y="434950"/>
                                </a:lnTo>
                                <a:lnTo>
                                  <a:pt x="684535" y="430932"/>
                                </a:lnTo>
                                <a:lnTo>
                                  <a:pt x="686655" y="430932"/>
                                </a:lnTo>
                                <a:cubicBezTo>
                                  <a:pt x="691046" y="430932"/>
                                  <a:pt x="694469" y="430076"/>
                                  <a:pt x="696925" y="428364"/>
                                </a:cubicBezTo>
                                <a:cubicBezTo>
                                  <a:pt x="698636" y="427174"/>
                                  <a:pt x="699864" y="425276"/>
                                  <a:pt x="700608" y="422672"/>
                                </a:cubicBezTo>
                                <a:cubicBezTo>
                                  <a:pt x="700906" y="421407"/>
                                  <a:pt x="701054" y="417798"/>
                                  <a:pt x="701054" y="411845"/>
                                </a:cubicBezTo>
                                <a:lnTo>
                                  <a:pt x="701054" y="367866"/>
                                </a:lnTo>
                                <a:cubicBezTo>
                                  <a:pt x="701054" y="359531"/>
                                  <a:pt x="700050" y="353653"/>
                                  <a:pt x="698041" y="350230"/>
                                </a:cubicBezTo>
                                <a:cubicBezTo>
                                  <a:pt x="695139" y="345467"/>
                                  <a:pt x="690488" y="343086"/>
                                  <a:pt x="684088" y="343086"/>
                                </a:cubicBezTo>
                                <a:cubicBezTo>
                                  <a:pt x="680144" y="343086"/>
                                  <a:pt x="676182" y="344072"/>
                                  <a:pt x="672200" y="346044"/>
                                </a:cubicBezTo>
                                <a:cubicBezTo>
                                  <a:pt x="668219" y="348016"/>
                                  <a:pt x="663401" y="351681"/>
                                  <a:pt x="657746" y="357039"/>
                                </a:cubicBezTo>
                                <a:lnTo>
                                  <a:pt x="657522" y="358266"/>
                                </a:lnTo>
                                <a:lnTo>
                                  <a:pt x="657746" y="363066"/>
                                </a:lnTo>
                                <a:lnTo>
                                  <a:pt x="657746" y="411845"/>
                                </a:lnTo>
                                <a:cubicBezTo>
                                  <a:pt x="657746" y="418839"/>
                                  <a:pt x="658136" y="423193"/>
                                  <a:pt x="658918" y="424904"/>
                                </a:cubicBezTo>
                                <a:cubicBezTo>
                                  <a:pt x="659699" y="426616"/>
                                  <a:pt x="661169" y="428048"/>
                                  <a:pt x="663327" y="429202"/>
                                </a:cubicBezTo>
                                <a:cubicBezTo>
                                  <a:pt x="665485" y="430355"/>
                                  <a:pt x="669168" y="430932"/>
                                  <a:pt x="674377" y="430932"/>
                                </a:cubicBezTo>
                                <a:lnTo>
                                  <a:pt x="674377" y="434950"/>
                                </a:lnTo>
                                <a:lnTo>
                                  <a:pt x="622696" y="434950"/>
                                </a:lnTo>
                                <a:lnTo>
                                  <a:pt x="622696" y="430932"/>
                                </a:lnTo>
                                <a:cubicBezTo>
                                  <a:pt x="628352" y="430932"/>
                                  <a:pt x="632240" y="430262"/>
                                  <a:pt x="634361" y="428923"/>
                                </a:cubicBezTo>
                                <a:cubicBezTo>
                                  <a:pt x="636482" y="427583"/>
                                  <a:pt x="637951" y="425574"/>
                                  <a:pt x="638770" y="422895"/>
                                </a:cubicBezTo>
                                <a:cubicBezTo>
                                  <a:pt x="639142" y="421630"/>
                                  <a:pt x="639328" y="417946"/>
                                  <a:pt x="639328" y="411845"/>
                                </a:cubicBezTo>
                                <a:lnTo>
                                  <a:pt x="639328" y="367866"/>
                                </a:lnTo>
                                <a:cubicBezTo>
                                  <a:pt x="639328" y="359531"/>
                                  <a:pt x="638100" y="353541"/>
                                  <a:pt x="635645" y="349895"/>
                                </a:cubicBezTo>
                                <a:cubicBezTo>
                                  <a:pt x="632370" y="345132"/>
                                  <a:pt x="627794" y="342751"/>
                                  <a:pt x="621915" y="342751"/>
                                </a:cubicBezTo>
                                <a:cubicBezTo>
                                  <a:pt x="617897" y="342751"/>
                                  <a:pt x="613916" y="343830"/>
                                  <a:pt x="609972" y="345988"/>
                                </a:cubicBezTo>
                                <a:cubicBezTo>
                                  <a:pt x="603795" y="349262"/>
                                  <a:pt x="599033" y="352946"/>
                                  <a:pt x="595684" y="357039"/>
                                </a:cubicBezTo>
                                <a:lnTo>
                                  <a:pt x="595684" y="411845"/>
                                </a:lnTo>
                                <a:cubicBezTo>
                                  <a:pt x="595684" y="418542"/>
                                  <a:pt x="596149" y="422895"/>
                                  <a:pt x="597079" y="424904"/>
                                </a:cubicBezTo>
                                <a:cubicBezTo>
                                  <a:pt x="598010" y="426913"/>
                                  <a:pt x="599386" y="428420"/>
                                  <a:pt x="601209" y="429425"/>
                                </a:cubicBezTo>
                                <a:cubicBezTo>
                                  <a:pt x="603033" y="430429"/>
                                  <a:pt x="606735" y="430932"/>
                                  <a:pt x="612316" y="430932"/>
                                </a:cubicBezTo>
                                <a:lnTo>
                                  <a:pt x="612316" y="434950"/>
                                </a:lnTo>
                                <a:lnTo>
                                  <a:pt x="561751" y="434950"/>
                                </a:lnTo>
                                <a:lnTo>
                                  <a:pt x="561751" y="430932"/>
                                </a:lnTo>
                                <a:cubicBezTo>
                                  <a:pt x="566440" y="430932"/>
                                  <a:pt x="569714" y="430429"/>
                                  <a:pt x="571574" y="429425"/>
                                </a:cubicBezTo>
                                <a:cubicBezTo>
                                  <a:pt x="573434" y="428420"/>
                                  <a:pt x="574848" y="426820"/>
                                  <a:pt x="575816" y="424625"/>
                                </a:cubicBezTo>
                                <a:cubicBezTo>
                                  <a:pt x="576783" y="422430"/>
                                  <a:pt x="577267" y="418170"/>
                                  <a:pt x="577267" y="411845"/>
                                </a:cubicBezTo>
                                <a:lnTo>
                                  <a:pt x="577267" y="372777"/>
                                </a:lnTo>
                                <a:cubicBezTo>
                                  <a:pt x="577267" y="361541"/>
                                  <a:pt x="576932" y="354285"/>
                                  <a:pt x="576262" y="351011"/>
                                </a:cubicBezTo>
                                <a:cubicBezTo>
                                  <a:pt x="575741" y="348555"/>
                                  <a:pt x="574923" y="346862"/>
                                  <a:pt x="573806" y="345932"/>
                                </a:cubicBezTo>
                                <a:cubicBezTo>
                                  <a:pt x="572690" y="345002"/>
                                  <a:pt x="571165" y="344537"/>
                                  <a:pt x="569230" y="344537"/>
                                </a:cubicBezTo>
                                <a:cubicBezTo>
                                  <a:pt x="567146" y="344537"/>
                                  <a:pt x="564654" y="345095"/>
                                  <a:pt x="561751" y="346211"/>
                                </a:cubicBezTo>
                                <a:lnTo>
                                  <a:pt x="560077" y="342193"/>
                                </a:lnTo>
                                <a:close/>
                                <a:moveTo>
                                  <a:pt x="404440" y="329691"/>
                                </a:moveTo>
                                <a:cubicBezTo>
                                  <a:pt x="414188" y="329691"/>
                                  <a:pt x="422634" y="332073"/>
                                  <a:pt x="429778" y="336835"/>
                                </a:cubicBezTo>
                                <a:lnTo>
                                  <a:pt x="451433" y="336835"/>
                                </a:lnTo>
                                <a:cubicBezTo>
                                  <a:pt x="454632" y="336835"/>
                                  <a:pt x="456493" y="336928"/>
                                  <a:pt x="457014" y="337114"/>
                                </a:cubicBezTo>
                                <a:cubicBezTo>
                                  <a:pt x="457534" y="337300"/>
                                  <a:pt x="457907" y="337616"/>
                                  <a:pt x="458130" y="338063"/>
                                </a:cubicBezTo>
                                <a:cubicBezTo>
                                  <a:pt x="458576" y="338733"/>
                                  <a:pt x="458800" y="339923"/>
                                  <a:pt x="458800" y="341635"/>
                                </a:cubicBezTo>
                                <a:cubicBezTo>
                                  <a:pt x="458800" y="343570"/>
                                  <a:pt x="458614" y="344909"/>
                                  <a:pt x="458241" y="345653"/>
                                </a:cubicBezTo>
                                <a:cubicBezTo>
                                  <a:pt x="458018" y="346025"/>
                                  <a:pt x="457628" y="346323"/>
                                  <a:pt x="457069" y="346546"/>
                                </a:cubicBezTo>
                                <a:cubicBezTo>
                                  <a:pt x="456511" y="346769"/>
                                  <a:pt x="454632" y="346881"/>
                                  <a:pt x="451433" y="346881"/>
                                </a:cubicBezTo>
                                <a:lnTo>
                                  <a:pt x="438150" y="346881"/>
                                </a:lnTo>
                                <a:cubicBezTo>
                                  <a:pt x="442317" y="352239"/>
                                  <a:pt x="444400" y="359085"/>
                                  <a:pt x="444400" y="367419"/>
                                </a:cubicBezTo>
                                <a:cubicBezTo>
                                  <a:pt x="444400" y="376944"/>
                                  <a:pt x="440754" y="385093"/>
                                  <a:pt x="433462" y="391864"/>
                                </a:cubicBezTo>
                                <a:cubicBezTo>
                                  <a:pt x="426169" y="398636"/>
                                  <a:pt x="416384" y="402022"/>
                                  <a:pt x="404105" y="402022"/>
                                </a:cubicBezTo>
                                <a:cubicBezTo>
                                  <a:pt x="399045" y="402022"/>
                                  <a:pt x="393873" y="401278"/>
                                  <a:pt x="388590" y="399789"/>
                                </a:cubicBezTo>
                                <a:cubicBezTo>
                                  <a:pt x="385316" y="402617"/>
                                  <a:pt x="383102" y="405091"/>
                                  <a:pt x="381948" y="407212"/>
                                </a:cubicBezTo>
                                <a:cubicBezTo>
                                  <a:pt x="380795" y="409333"/>
                                  <a:pt x="380218" y="411138"/>
                                  <a:pt x="380218" y="412626"/>
                                </a:cubicBezTo>
                                <a:cubicBezTo>
                                  <a:pt x="380218" y="413891"/>
                                  <a:pt x="380832" y="415119"/>
                                  <a:pt x="382060" y="416309"/>
                                </a:cubicBezTo>
                                <a:cubicBezTo>
                                  <a:pt x="383288" y="417500"/>
                                  <a:pt x="385688" y="418356"/>
                                  <a:pt x="389260" y="418877"/>
                                </a:cubicBezTo>
                                <a:cubicBezTo>
                                  <a:pt x="391343" y="419174"/>
                                  <a:pt x="396552" y="419435"/>
                                  <a:pt x="404887" y="419658"/>
                                </a:cubicBezTo>
                                <a:cubicBezTo>
                                  <a:pt x="420216" y="420030"/>
                                  <a:pt x="430150" y="420551"/>
                                  <a:pt x="434689" y="421221"/>
                                </a:cubicBezTo>
                                <a:cubicBezTo>
                                  <a:pt x="441610" y="422188"/>
                                  <a:pt x="447135" y="424755"/>
                                  <a:pt x="451265" y="428923"/>
                                </a:cubicBezTo>
                                <a:cubicBezTo>
                                  <a:pt x="455395" y="433090"/>
                                  <a:pt x="457460" y="438224"/>
                                  <a:pt x="457460" y="444326"/>
                                </a:cubicBezTo>
                                <a:cubicBezTo>
                                  <a:pt x="457460" y="452735"/>
                                  <a:pt x="453516" y="460623"/>
                                  <a:pt x="445628" y="467990"/>
                                </a:cubicBezTo>
                                <a:cubicBezTo>
                                  <a:pt x="434020" y="478854"/>
                                  <a:pt x="418876" y="484287"/>
                                  <a:pt x="400198" y="484287"/>
                                </a:cubicBezTo>
                                <a:cubicBezTo>
                                  <a:pt x="385837" y="484287"/>
                                  <a:pt x="373707" y="481050"/>
                                  <a:pt x="363810" y="474576"/>
                                </a:cubicBezTo>
                                <a:cubicBezTo>
                                  <a:pt x="358229" y="470855"/>
                                  <a:pt x="355438" y="466985"/>
                                  <a:pt x="355438" y="462967"/>
                                </a:cubicBezTo>
                                <a:cubicBezTo>
                                  <a:pt x="355438" y="461181"/>
                                  <a:pt x="355848" y="459395"/>
                                  <a:pt x="356666" y="457609"/>
                                </a:cubicBezTo>
                                <a:cubicBezTo>
                                  <a:pt x="357931" y="454856"/>
                                  <a:pt x="360536" y="451024"/>
                                  <a:pt x="364480" y="446112"/>
                                </a:cubicBezTo>
                                <a:cubicBezTo>
                                  <a:pt x="365001" y="445442"/>
                                  <a:pt x="368796" y="441424"/>
                                  <a:pt x="375865" y="434057"/>
                                </a:cubicBezTo>
                                <a:cubicBezTo>
                                  <a:pt x="371996" y="431750"/>
                                  <a:pt x="369261" y="429685"/>
                                  <a:pt x="367661" y="427862"/>
                                </a:cubicBezTo>
                                <a:cubicBezTo>
                                  <a:pt x="366061" y="426039"/>
                                  <a:pt x="365261" y="423974"/>
                                  <a:pt x="365261" y="421667"/>
                                </a:cubicBezTo>
                                <a:cubicBezTo>
                                  <a:pt x="365261" y="419063"/>
                                  <a:pt x="366322" y="416012"/>
                                  <a:pt x="368442" y="412514"/>
                                </a:cubicBezTo>
                                <a:cubicBezTo>
                                  <a:pt x="370563" y="409017"/>
                                  <a:pt x="375456" y="404068"/>
                                  <a:pt x="383120" y="397669"/>
                                </a:cubicBezTo>
                                <a:cubicBezTo>
                                  <a:pt x="376870" y="394618"/>
                                  <a:pt x="372070" y="390357"/>
                                  <a:pt x="368721" y="384888"/>
                                </a:cubicBezTo>
                                <a:cubicBezTo>
                                  <a:pt x="365373" y="379419"/>
                                  <a:pt x="363698" y="373372"/>
                                  <a:pt x="363698" y="366750"/>
                                </a:cubicBezTo>
                                <a:cubicBezTo>
                                  <a:pt x="363698" y="356629"/>
                                  <a:pt x="367512" y="347923"/>
                                  <a:pt x="375140" y="340630"/>
                                </a:cubicBezTo>
                                <a:cubicBezTo>
                                  <a:pt x="382767" y="333338"/>
                                  <a:pt x="392534" y="329691"/>
                                  <a:pt x="404440" y="329691"/>
                                </a:cubicBezTo>
                                <a:close/>
                                <a:moveTo>
                                  <a:pt x="266477" y="329691"/>
                                </a:moveTo>
                                <a:lnTo>
                                  <a:pt x="271276" y="329691"/>
                                </a:lnTo>
                                <a:lnTo>
                                  <a:pt x="271276" y="351346"/>
                                </a:lnTo>
                                <a:cubicBezTo>
                                  <a:pt x="283257" y="336910"/>
                                  <a:pt x="294679" y="329691"/>
                                  <a:pt x="305544" y="329691"/>
                                </a:cubicBezTo>
                                <a:cubicBezTo>
                                  <a:pt x="311125" y="329691"/>
                                  <a:pt x="315925" y="331087"/>
                                  <a:pt x="319943" y="333877"/>
                                </a:cubicBezTo>
                                <a:cubicBezTo>
                                  <a:pt x="323961" y="336668"/>
                                  <a:pt x="327161" y="341263"/>
                                  <a:pt x="329542" y="347662"/>
                                </a:cubicBezTo>
                                <a:cubicBezTo>
                                  <a:pt x="331179" y="352127"/>
                                  <a:pt x="331998" y="358973"/>
                                  <a:pt x="331998" y="368201"/>
                                </a:cubicBezTo>
                                <a:lnTo>
                                  <a:pt x="331998" y="411845"/>
                                </a:lnTo>
                                <a:cubicBezTo>
                                  <a:pt x="331998" y="418319"/>
                                  <a:pt x="332519" y="422709"/>
                                  <a:pt x="333561" y="425016"/>
                                </a:cubicBezTo>
                                <a:cubicBezTo>
                                  <a:pt x="334379" y="426876"/>
                                  <a:pt x="335700" y="428327"/>
                                  <a:pt x="337523" y="429369"/>
                                </a:cubicBezTo>
                                <a:cubicBezTo>
                                  <a:pt x="339346" y="430411"/>
                                  <a:pt x="342714" y="430932"/>
                                  <a:pt x="347625" y="430932"/>
                                </a:cubicBezTo>
                                <a:lnTo>
                                  <a:pt x="347625" y="434950"/>
                                </a:lnTo>
                                <a:lnTo>
                                  <a:pt x="297061" y="434950"/>
                                </a:lnTo>
                                <a:lnTo>
                                  <a:pt x="297061" y="430932"/>
                                </a:lnTo>
                                <a:lnTo>
                                  <a:pt x="299181" y="430932"/>
                                </a:lnTo>
                                <a:cubicBezTo>
                                  <a:pt x="303944" y="430932"/>
                                  <a:pt x="307274" y="430206"/>
                                  <a:pt x="309172" y="428755"/>
                                </a:cubicBezTo>
                                <a:cubicBezTo>
                                  <a:pt x="311069" y="427304"/>
                                  <a:pt x="312390" y="425165"/>
                                  <a:pt x="313134" y="422337"/>
                                </a:cubicBezTo>
                                <a:cubicBezTo>
                                  <a:pt x="313432" y="421221"/>
                                  <a:pt x="313580" y="417723"/>
                                  <a:pt x="313580" y="411845"/>
                                </a:cubicBezTo>
                                <a:lnTo>
                                  <a:pt x="313580" y="369987"/>
                                </a:lnTo>
                                <a:cubicBezTo>
                                  <a:pt x="313580" y="360685"/>
                                  <a:pt x="312371" y="353932"/>
                                  <a:pt x="309953" y="349727"/>
                                </a:cubicBezTo>
                                <a:cubicBezTo>
                                  <a:pt x="307534" y="345523"/>
                                  <a:pt x="303460" y="343421"/>
                                  <a:pt x="297730" y="343421"/>
                                </a:cubicBezTo>
                                <a:cubicBezTo>
                                  <a:pt x="288875" y="343421"/>
                                  <a:pt x="280057" y="348258"/>
                                  <a:pt x="271276" y="357932"/>
                                </a:cubicBezTo>
                                <a:lnTo>
                                  <a:pt x="271276" y="411845"/>
                                </a:lnTo>
                                <a:cubicBezTo>
                                  <a:pt x="271276" y="418765"/>
                                  <a:pt x="271686" y="423044"/>
                                  <a:pt x="272504" y="424681"/>
                                </a:cubicBezTo>
                                <a:cubicBezTo>
                                  <a:pt x="273546" y="426839"/>
                                  <a:pt x="274978" y="428420"/>
                                  <a:pt x="276802" y="429425"/>
                                </a:cubicBezTo>
                                <a:cubicBezTo>
                                  <a:pt x="278625" y="430429"/>
                                  <a:pt x="282327" y="430932"/>
                                  <a:pt x="287908" y="430932"/>
                                </a:cubicBezTo>
                                <a:lnTo>
                                  <a:pt x="287908" y="434950"/>
                                </a:lnTo>
                                <a:lnTo>
                                  <a:pt x="237344" y="434950"/>
                                </a:lnTo>
                                <a:lnTo>
                                  <a:pt x="237344" y="430932"/>
                                </a:lnTo>
                                <a:lnTo>
                                  <a:pt x="239576" y="430932"/>
                                </a:lnTo>
                                <a:cubicBezTo>
                                  <a:pt x="244785" y="430932"/>
                                  <a:pt x="248301" y="429611"/>
                                  <a:pt x="250124" y="426969"/>
                                </a:cubicBezTo>
                                <a:cubicBezTo>
                                  <a:pt x="251947" y="424327"/>
                                  <a:pt x="252859" y="419286"/>
                                  <a:pt x="252859" y="411845"/>
                                </a:cubicBezTo>
                                <a:lnTo>
                                  <a:pt x="252859" y="373893"/>
                                </a:lnTo>
                                <a:cubicBezTo>
                                  <a:pt x="252859" y="361615"/>
                                  <a:pt x="252580" y="354136"/>
                                  <a:pt x="252022" y="351457"/>
                                </a:cubicBezTo>
                                <a:cubicBezTo>
                                  <a:pt x="251464" y="348779"/>
                                  <a:pt x="250608" y="346955"/>
                                  <a:pt x="249454" y="345988"/>
                                </a:cubicBezTo>
                                <a:cubicBezTo>
                                  <a:pt x="248301" y="345021"/>
                                  <a:pt x="246757" y="344537"/>
                                  <a:pt x="244822" y="344537"/>
                                </a:cubicBezTo>
                                <a:cubicBezTo>
                                  <a:pt x="242739" y="344537"/>
                                  <a:pt x="240246" y="345095"/>
                                  <a:pt x="237344" y="346211"/>
                                </a:cubicBezTo>
                                <a:lnTo>
                                  <a:pt x="235669" y="342193"/>
                                </a:lnTo>
                                <a:close/>
                                <a:moveTo>
                                  <a:pt x="509103" y="329580"/>
                                </a:moveTo>
                                <a:cubicBezTo>
                                  <a:pt x="520563" y="329580"/>
                                  <a:pt x="529977" y="333356"/>
                                  <a:pt x="537344" y="340909"/>
                                </a:cubicBezTo>
                                <a:cubicBezTo>
                                  <a:pt x="544711" y="348462"/>
                                  <a:pt x="548394" y="358564"/>
                                  <a:pt x="548394" y="371214"/>
                                </a:cubicBezTo>
                                <a:lnTo>
                                  <a:pt x="477738" y="371214"/>
                                </a:lnTo>
                                <a:cubicBezTo>
                                  <a:pt x="477664" y="386395"/>
                                  <a:pt x="481347" y="398301"/>
                                  <a:pt x="488788" y="406933"/>
                                </a:cubicBezTo>
                                <a:cubicBezTo>
                                  <a:pt x="496230" y="415565"/>
                                  <a:pt x="504973" y="419881"/>
                                  <a:pt x="515019" y="419881"/>
                                </a:cubicBezTo>
                                <a:cubicBezTo>
                                  <a:pt x="521717" y="419881"/>
                                  <a:pt x="527540" y="418039"/>
                                  <a:pt x="532488" y="414356"/>
                                </a:cubicBezTo>
                                <a:cubicBezTo>
                                  <a:pt x="537437" y="410672"/>
                                  <a:pt x="541585" y="404366"/>
                                  <a:pt x="544934" y="395436"/>
                                </a:cubicBezTo>
                                <a:lnTo>
                                  <a:pt x="548394" y="397669"/>
                                </a:lnTo>
                                <a:cubicBezTo>
                                  <a:pt x="546831" y="407863"/>
                                  <a:pt x="542292" y="417147"/>
                                  <a:pt x="534776" y="425518"/>
                                </a:cubicBezTo>
                                <a:cubicBezTo>
                                  <a:pt x="527260" y="433890"/>
                                  <a:pt x="517847" y="438075"/>
                                  <a:pt x="506536" y="438075"/>
                                </a:cubicBezTo>
                                <a:cubicBezTo>
                                  <a:pt x="494258" y="438075"/>
                                  <a:pt x="483747" y="433294"/>
                                  <a:pt x="475003" y="423732"/>
                                </a:cubicBezTo>
                                <a:cubicBezTo>
                                  <a:pt x="466260" y="414170"/>
                                  <a:pt x="461888" y="401315"/>
                                  <a:pt x="461888" y="385167"/>
                                </a:cubicBezTo>
                                <a:cubicBezTo>
                                  <a:pt x="461888" y="367680"/>
                                  <a:pt x="466371" y="354043"/>
                                  <a:pt x="475338" y="344258"/>
                                </a:cubicBezTo>
                                <a:cubicBezTo>
                                  <a:pt x="484305" y="334472"/>
                                  <a:pt x="495560" y="329580"/>
                                  <a:pt x="509103" y="329580"/>
                                </a:cubicBezTo>
                                <a:close/>
                                <a:moveTo>
                                  <a:pt x="185254" y="329580"/>
                                </a:moveTo>
                                <a:cubicBezTo>
                                  <a:pt x="196713" y="329580"/>
                                  <a:pt x="206127" y="333356"/>
                                  <a:pt x="213494" y="340909"/>
                                </a:cubicBezTo>
                                <a:cubicBezTo>
                                  <a:pt x="220861" y="348462"/>
                                  <a:pt x="224544" y="358564"/>
                                  <a:pt x="224544" y="371214"/>
                                </a:cubicBezTo>
                                <a:lnTo>
                                  <a:pt x="153888" y="371214"/>
                                </a:lnTo>
                                <a:cubicBezTo>
                                  <a:pt x="153814" y="386395"/>
                                  <a:pt x="157497" y="398301"/>
                                  <a:pt x="164939" y="406933"/>
                                </a:cubicBezTo>
                                <a:cubicBezTo>
                                  <a:pt x="172380" y="415565"/>
                                  <a:pt x="181124" y="419881"/>
                                  <a:pt x="191170" y="419881"/>
                                </a:cubicBezTo>
                                <a:cubicBezTo>
                                  <a:pt x="197867" y="419881"/>
                                  <a:pt x="203690" y="418039"/>
                                  <a:pt x="208638" y="414356"/>
                                </a:cubicBezTo>
                                <a:cubicBezTo>
                                  <a:pt x="213587" y="410672"/>
                                  <a:pt x="217735" y="404366"/>
                                  <a:pt x="221084" y="395436"/>
                                </a:cubicBezTo>
                                <a:lnTo>
                                  <a:pt x="224544" y="397669"/>
                                </a:lnTo>
                                <a:cubicBezTo>
                                  <a:pt x="222982" y="407863"/>
                                  <a:pt x="218442" y="417147"/>
                                  <a:pt x="210927" y="425518"/>
                                </a:cubicBezTo>
                                <a:cubicBezTo>
                                  <a:pt x="203411" y="433890"/>
                                  <a:pt x="193997" y="438075"/>
                                  <a:pt x="182686" y="438075"/>
                                </a:cubicBezTo>
                                <a:cubicBezTo>
                                  <a:pt x="170408" y="438075"/>
                                  <a:pt x="159897" y="433294"/>
                                  <a:pt x="151153" y="423732"/>
                                </a:cubicBezTo>
                                <a:cubicBezTo>
                                  <a:pt x="142410" y="414170"/>
                                  <a:pt x="138038" y="401315"/>
                                  <a:pt x="138038" y="385167"/>
                                </a:cubicBezTo>
                                <a:cubicBezTo>
                                  <a:pt x="138038" y="367680"/>
                                  <a:pt x="142521" y="354043"/>
                                  <a:pt x="151488" y="344258"/>
                                </a:cubicBezTo>
                                <a:cubicBezTo>
                                  <a:pt x="160455" y="334472"/>
                                  <a:pt x="171710" y="329580"/>
                                  <a:pt x="185254" y="329580"/>
                                </a:cubicBezTo>
                                <a:close/>
                                <a:moveTo>
                                  <a:pt x="57708" y="292633"/>
                                </a:moveTo>
                                <a:cubicBezTo>
                                  <a:pt x="53913" y="292633"/>
                                  <a:pt x="49039" y="293340"/>
                                  <a:pt x="43086" y="294754"/>
                                </a:cubicBezTo>
                                <a:lnTo>
                                  <a:pt x="43086" y="357708"/>
                                </a:lnTo>
                                <a:cubicBezTo>
                                  <a:pt x="47030" y="358452"/>
                                  <a:pt x="50527" y="359011"/>
                                  <a:pt x="53578" y="359383"/>
                                </a:cubicBezTo>
                                <a:cubicBezTo>
                                  <a:pt x="56629" y="359755"/>
                                  <a:pt x="59233" y="359941"/>
                                  <a:pt x="61391" y="359941"/>
                                </a:cubicBezTo>
                                <a:cubicBezTo>
                                  <a:pt x="69131" y="359941"/>
                                  <a:pt x="75809" y="356946"/>
                                  <a:pt x="81427" y="350955"/>
                                </a:cubicBezTo>
                                <a:cubicBezTo>
                                  <a:pt x="87046" y="344965"/>
                                  <a:pt x="89855" y="337207"/>
                                  <a:pt x="89855" y="327682"/>
                                </a:cubicBezTo>
                                <a:cubicBezTo>
                                  <a:pt x="89855" y="321134"/>
                                  <a:pt x="88515" y="315050"/>
                                  <a:pt x="85836" y="309432"/>
                                </a:cubicBezTo>
                                <a:cubicBezTo>
                                  <a:pt x="83158" y="303814"/>
                                  <a:pt x="79362" y="299609"/>
                                  <a:pt x="74451" y="296819"/>
                                </a:cubicBezTo>
                                <a:cubicBezTo>
                                  <a:pt x="69540" y="294028"/>
                                  <a:pt x="63959" y="292633"/>
                                  <a:pt x="57708" y="292633"/>
                                </a:cubicBezTo>
                                <a:close/>
                                <a:moveTo>
                                  <a:pt x="0" y="283592"/>
                                </a:moveTo>
                                <a:lnTo>
                                  <a:pt x="55476" y="283592"/>
                                </a:lnTo>
                                <a:cubicBezTo>
                                  <a:pt x="69019" y="283592"/>
                                  <a:pt x="79697" y="284987"/>
                                  <a:pt x="87511" y="287778"/>
                                </a:cubicBezTo>
                                <a:cubicBezTo>
                                  <a:pt x="95324" y="290568"/>
                                  <a:pt x="101910" y="295275"/>
                                  <a:pt x="107268" y="301898"/>
                                </a:cubicBezTo>
                                <a:cubicBezTo>
                                  <a:pt x="112626" y="308521"/>
                                  <a:pt x="115304" y="316371"/>
                                  <a:pt x="115304" y="325450"/>
                                </a:cubicBezTo>
                                <a:cubicBezTo>
                                  <a:pt x="115304" y="337803"/>
                                  <a:pt x="111230" y="347848"/>
                                  <a:pt x="103082" y="355587"/>
                                </a:cubicBezTo>
                                <a:cubicBezTo>
                                  <a:pt x="94934" y="363327"/>
                                  <a:pt x="83418" y="367196"/>
                                  <a:pt x="68535" y="367196"/>
                                </a:cubicBezTo>
                                <a:cubicBezTo>
                                  <a:pt x="64889" y="367196"/>
                                  <a:pt x="60945" y="366936"/>
                                  <a:pt x="56703" y="366415"/>
                                </a:cubicBezTo>
                                <a:cubicBezTo>
                                  <a:pt x="52462" y="365894"/>
                                  <a:pt x="47923" y="365112"/>
                                  <a:pt x="43086" y="364071"/>
                                </a:cubicBezTo>
                                <a:lnTo>
                                  <a:pt x="43086" y="408161"/>
                                </a:lnTo>
                                <a:cubicBezTo>
                                  <a:pt x="43086" y="417686"/>
                                  <a:pt x="44127" y="423602"/>
                                  <a:pt x="46211" y="425909"/>
                                </a:cubicBezTo>
                                <a:cubicBezTo>
                                  <a:pt x="49039" y="429183"/>
                                  <a:pt x="53318" y="430820"/>
                                  <a:pt x="59047" y="430820"/>
                                </a:cubicBezTo>
                                <a:lnTo>
                                  <a:pt x="64852" y="430820"/>
                                </a:lnTo>
                                <a:lnTo>
                                  <a:pt x="64852" y="434950"/>
                                </a:lnTo>
                                <a:lnTo>
                                  <a:pt x="0" y="434950"/>
                                </a:lnTo>
                                <a:lnTo>
                                  <a:pt x="0" y="430820"/>
                                </a:lnTo>
                                <a:lnTo>
                                  <a:pt x="5693" y="430820"/>
                                </a:lnTo>
                                <a:cubicBezTo>
                                  <a:pt x="12092" y="430820"/>
                                  <a:pt x="16669" y="428737"/>
                                  <a:pt x="19422" y="424569"/>
                                </a:cubicBezTo>
                                <a:cubicBezTo>
                                  <a:pt x="20910" y="422262"/>
                                  <a:pt x="21654" y="416793"/>
                                  <a:pt x="21654" y="408161"/>
                                </a:cubicBezTo>
                                <a:lnTo>
                                  <a:pt x="21654" y="310381"/>
                                </a:lnTo>
                                <a:cubicBezTo>
                                  <a:pt x="21654" y="300856"/>
                                  <a:pt x="20650" y="294940"/>
                                  <a:pt x="18641" y="292633"/>
                                </a:cubicBezTo>
                                <a:cubicBezTo>
                                  <a:pt x="15738" y="289359"/>
                                  <a:pt x="11422" y="287722"/>
                                  <a:pt x="5693" y="287722"/>
                                </a:cubicBezTo>
                                <a:lnTo>
                                  <a:pt x="0" y="287722"/>
                                </a:lnTo>
                                <a:close/>
                                <a:moveTo>
                                  <a:pt x="759767" y="276225"/>
                                </a:moveTo>
                                <a:lnTo>
                                  <a:pt x="764790" y="276225"/>
                                </a:lnTo>
                                <a:lnTo>
                                  <a:pt x="764790" y="350341"/>
                                </a:lnTo>
                                <a:cubicBezTo>
                                  <a:pt x="774687" y="336575"/>
                                  <a:pt x="785366" y="329691"/>
                                  <a:pt x="796825" y="329691"/>
                                </a:cubicBezTo>
                                <a:cubicBezTo>
                                  <a:pt x="807318" y="329691"/>
                                  <a:pt x="816471" y="334175"/>
                                  <a:pt x="824284" y="343142"/>
                                </a:cubicBezTo>
                                <a:cubicBezTo>
                                  <a:pt x="832098" y="352109"/>
                                  <a:pt x="836004" y="364368"/>
                                  <a:pt x="836004" y="379921"/>
                                </a:cubicBezTo>
                                <a:cubicBezTo>
                                  <a:pt x="836004" y="398078"/>
                                  <a:pt x="829977" y="412700"/>
                                  <a:pt x="817922" y="423788"/>
                                </a:cubicBezTo>
                                <a:cubicBezTo>
                                  <a:pt x="807578" y="433313"/>
                                  <a:pt x="796044" y="438075"/>
                                  <a:pt x="783319" y="438075"/>
                                </a:cubicBezTo>
                                <a:cubicBezTo>
                                  <a:pt x="777366" y="438075"/>
                                  <a:pt x="771320" y="436996"/>
                                  <a:pt x="765181" y="434838"/>
                                </a:cubicBezTo>
                                <a:cubicBezTo>
                                  <a:pt x="759042" y="432680"/>
                                  <a:pt x="752772" y="429443"/>
                                  <a:pt x="746373" y="425127"/>
                                </a:cubicBezTo>
                                <a:lnTo>
                                  <a:pt x="746373" y="319199"/>
                                </a:lnTo>
                                <a:cubicBezTo>
                                  <a:pt x="746373" y="307590"/>
                                  <a:pt x="746094" y="300447"/>
                                  <a:pt x="745536" y="297768"/>
                                </a:cubicBezTo>
                                <a:cubicBezTo>
                                  <a:pt x="744977" y="295089"/>
                                  <a:pt x="744103" y="293266"/>
                                  <a:pt x="742912" y="292298"/>
                                </a:cubicBezTo>
                                <a:cubicBezTo>
                                  <a:pt x="741722" y="291331"/>
                                  <a:pt x="740234" y="290847"/>
                                  <a:pt x="738448" y="290847"/>
                                </a:cubicBezTo>
                                <a:cubicBezTo>
                                  <a:pt x="736364" y="290847"/>
                                  <a:pt x="733760" y="291443"/>
                                  <a:pt x="730634" y="292633"/>
                                </a:cubicBezTo>
                                <a:lnTo>
                                  <a:pt x="729071" y="288726"/>
                                </a:lnTo>
                                <a:close/>
                                <a:moveTo>
                                  <a:pt x="988628" y="61280"/>
                                </a:moveTo>
                                <a:cubicBezTo>
                                  <a:pt x="982451" y="61280"/>
                                  <a:pt x="976926" y="63680"/>
                                  <a:pt x="972052" y="68479"/>
                                </a:cubicBezTo>
                                <a:cubicBezTo>
                                  <a:pt x="967178" y="73279"/>
                                  <a:pt x="964332" y="79958"/>
                                  <a:pt x="963513" y="88515"/>
                                </a:cubicBezTo>
                                <a:lnTo>
                                  <a:pt x="1010840" y="88515"/>
                                </a:lnTo>
                                <a:cubicBezTo>
                                  <a:pt x="1010468" y="81967"/>
                                  <a:pt x="1009687" y="77353"/>
                                  <a:pt x="1008496" y="74674"/>
                                </a:cubicBezTo>
                                <a:cubicBezTo>
                                  <a:pt x="1006636" y="70507"/>
                                  <a:pt x="1003864" y="67233"/>
                                  <a:pt x="1000180" y="64852"/>
                                </a:cubicBezTo>
                                <a:cubicBezTo>
                                  <a:pt x="996497" y="62470"/>
                                  <a:pt x="992646" y="61280"/>
                                  <a:pt x="988628" y="61280"/>
                                </a:cubicBezTo>
                                <a:close/>
                                <a:moveTo>
                                  <a:pt x="588578" y="61280"/>
                                </a:moveTo>
                                <a:cubicBezTo>
                                  <a:pt x="582401" y="61280"/>
                                  <a:pt x="576876" y="63680"/>
                                  <a:pt x="572002" y="68479"/>
                                </a:cubicBezTo>
                                <a:cubicBezTo>
                                  <a:pt x="567128" y="73279"/>
                                  <a:pt x="564281" y="79958"/>
                                  <a:pt x="563463" y="88515"/>
                                </a:cubicBezTo>
                                <a:lnTo>
                                  <a:pt x="610790" y="88515"/>
                                </a:lnTo>
                                <a:cubicBezTo>
                                  <a:pt x="610418" y="81967"/>
                                  <a:pt x="609637" y="77353"/>
                                  <a:pt x="608446" y="74674"/>
                                </a:cubicBezTo>
                                <a:cubicBezTo>
                                  <a:pt x="606586" y="70507"/>
                                  <a:pt x="603814" y="67233"/>
                                  <a:pt x="600130" y="64852"/>
                                </a:cubicBezTo>
                                <a:cubicBezTo>
                                  <a:pt x="596447" y="62470"/>
                                  <a:pt x="592596" y="61280"/>
                                  <a:pt x="588578" y="61280"/>
                                </a:cubicBezTo>
                                <a:close/>
                                <a:moveTo>
                                  <a:pt x="764269" y="60722"/>
                                </a:moveTo>
                                <a:cubicBezTo>
                                  <a:pt x="760325" y="60722"/>
                                  <a:pt x="756363" y="61894"/>
                                  <a:pt x="752382" y="64238"/>
                                </a:cubicBezTo>
                                <a:cubicBezTo>
                                  <a:pt x="748400" y="66582"/>
                                  <a:pt x="745182" y="70693"/>
                                  <a:pt x="742726" y="76572"/>
                                </a:cubicBezTo>
                                <a:cubicBezTo>
                                  <a:pt x="740271" y="82451"/>
                                  <a:pt x="739043" y="90004"/>
                                  <a:pt x="739043" y="99231"/>
                                </a:cubicBezTo>
                                <a:cubicBezTo>
                                  <a:pt x="739043" y="114114"/>
                                  <a:pt x="742001" y="126950"/>
                                  <a:pt x="747917" y="137740"/>
                                </a:cubicBezTo>
                                <a:cubicBezTo>
                                  <a:pt x="753833" y="148530"/>
                                  <a:pt x="761628" y="153925"/>
                                  <a:pt x="771301" y="153925"/>
                                </a:cubicBezTo>
                                <a:cubicBezTo>
                                  <a:pt x="778520" y="153925"/>
                                  <a:pt x="784473" y="150949"/>
                                  <a:pt x="789161" y="144996"/>
                                </a:cubicBezTo>
                                <a:cubicBezTo>
                                  <a:pt x="793849" y="139043"/>
                                  <a:pt x="796193" y="128811"/>
                                  <a:pt x="796193" y="114300"/>
                                </a:cubicBezTo>
                                <a:cubicBezTo>
                                  <a:pt x="796193" y="96143"/>
                                  <a:pt x="792286" y="81855"/>
                                  <a:pt x="784473" y="71437"/>
                                </a:cubicBezTo>
                                <a:cubicBezTo>
                                  <a:pt x="779189" y="64294"/>
                                  <a:pt x="772455" y="60722"/>
                                  <a:pt x="764269" y="60722"/>
                                </a:cubicBezTo>
                                <a:close/>
                                <a:moveTo>
                                  <a:pt x="880578" y="60275"/>
                                </a:moveTo>
                                <a:cubicBezTo>
                                  <a:pt x="874030" y="60275"/>
                                  <a:pt x="868188" y="63215"/>
                                  <a:pt x="863054" y="69093"/>
                                </a:cubicBezTo>
                                <a:cubicBezTo>
                                  <a:pt x="856282" y="76832"/>
                                  <a:pt x="852896" y="88143"/>
                                  <a:pt x="852896" y="103026"/>
                                </a:cubicBezTo>
                                <a:cubicBezTo>
                                  <a:pt x="852896" y="118058"/>
                                  <a:pt x="856171" y="129573"/>
                                  <a:pt x="862719" y="137573"/>
                                </a:cubicBezTo>
                                <a:cubicBezTo>
                                  <a:pt x="869268" y="145572"/>
                                  <a:pt x="876560" y="149572"/>
                                  <a:pt x="884597" y="149572"/>
                                </a:cubicBezTo>
                                <a:cubicBezTo>
                                  <a:pt x="891368" y="149572"/>
                                  <a:pt x="897917" y="146186"/>
                                  <a:pt x="904242" y="139415"/>
                                </a:cubicBezTo>
                                <a:lnTo>
                                  <a:pt x="904242" y="86729"/>
                                </a:lnTo>
                                <a:cubicBezTo>
                                  <a:pt x="903796" y="81669"/>
                                  <a:pt x="902456" y="77056"/>
                                  <a:pt x="900224" y="72888"/>
                                </a:cubicBezTo>
                                <a:cubicBezTo>
                                  <a:pt x="897991" y="68721"/>
                                  <a:pt x="895033" y="65577"/>
                                  <a:pt x="891350" y="63456"/>
                                </a:cubicBezTo>
                                <a:cubicBezTo>
                                  <a:pt x="887666" y="61336"/>
                                  <a:pt x="884076" y="60275"/>
                                  <a:pt x="880578" y="60275"/>
                                </a:cubicBezTo>
                                <a:close/>
                                <a:moveTo>
                                  <a:pt x="767730" y="53466"/>
                                </a:moveTo>
                                <a:cubicBezTo>
                                  <a:pt x="783208" y="53466"/>
                                  <a:pt x="795635" y="59345"/>
                                  <a:pt x="805011" y="71102"/>
                                </a:cubicBezTo>
                                <a:cubicBezTo>
                                  <a:pt x="812973" y="81148"/>
                                  <a:pt x="816954" y="92683"/>
                                  <a:pt x="816954" y="105705"/>
                                </a:cubicBezTo>
                                <a:cubicBezTo>
                                  <a:pt x="816954" y="114858"/>
                                  <a:pt x="814759" y="124122"/>
                                  <a:pt x="810369" y="133499"/>
                                </a:cubicBezTo>
                                <a:cubicBezTo>
                                  <a:pt x="805978" y="142875"/>
                                  <a:pt x="799932" y="149944"/>
                                  <a:pt x="792230" y="154707"/>
                                </a:cubicBezTo>
                                <a:cubicBezTo>
                                  <a:pt x="784528" y="159469"/>
                                  <a:pt x="775952" y="161850"/>
                                  <a:pt x="766502" y="161850"/>
                                </a:cubicBezTo>
                                <a:cubicBezTo>
                                  <a:pt x="751098" y="161850"/>
                                  <a:pt x="738857" y="155711"/>
                                  <a:pt x="729778" y="143433"/>
                                </a:cubicBezTo>
                                <a:cubicBezTo>
                                  <a:pt x="722114" y="133089"/>
                                  <a:pt x="718281" y="121481"/>
                                  <a:pt x="718281" y="108607"/>
                                </a:cubicBezTo>
                                <a:cubicBezTo>
                                  <a:pt x="718281" y="99231"/>
                                  <a:pt x="720607" y="89911"/>
                                  <a:pt x="725258" y="80646"/>
                                </a:cubicBezTo>
                                <a:cubicBezTo>
                                  <a:pt x="729909" y="71382"/>
                                  <a:pt x="736029" y="64535"/>
                                  <a:pt x="743619" y="60108"/>
                                </a:cubicBezTo>
                                <a:cubicBezTo>
                                  <a:pt x="751210" y="55680"/>
                                  <a:pt x="759246" y="53466"/>
                                  <a:pt x="767730" y="53466"/>
                                </a:cubicBezTo>
                                <a:close/>
                                <a:moveTo>
                                  <a:pt x="994878" y="53355"/>
                                </a:moveTo>
                                <a:cubicBezTo>
                                  <a:pt x="1006338" y="53355"/>
                                  <a:pt x="1015752" y="57131"/>
                                  <a:pt x="1023118" y="64684"/>
                                </a:cubicBezTo>
                                <a:cubicBezTo>
                                  <a:pt x="1030486" y="72237"/>
                                  <a:pt x="1034169" y="82339"/>
                                  <a:pt x="1034169" y="94989"/>
                                </a:cubicBezTo>
                                <a:lnTo>
                                  <a:pt x="963513" y="94989"/>
                                </a:lnTo>
                                <a:cubicBezTo>
                                  <a:pt x="963438" y="110170"/>
                                  <a:pt x="967122" y="122076"/>
                                  <a:pt x="974563" y="130708"/>
                                </a:cubicBezTo>
                                <a:cubicBezTo>
                                  <a:pt x="982005" y="139340"/>
                                  <a:pt x="990748" y="143656"/>
                                  <a:pt x="1000794" y="143656"/>
                                </a:cubicBezTo>
                                <a:cubicBezTo>
                                  <a:pt x="1007492" y="143656"/>
                                  <a:pt x="1013314" y="141814"/>
                                  <a:pt x="1018263" y="138131"/>
                                </a:cubicBezTo>
                                <a:cubicBezTo>
                                  <a:pt x="1023212" y="134447"/>
                                  <a:pt x="1027360" y="128141"/>
                                  <a:pt x="1030709" y="119211"/>
                                </a:cubicBezTo>
                                <a:lnTo>
                                  <a:pt x="1034169" y="121444"/>
                                </a:lnTo>
                                <a:cubicBezTo>
                                  <a:pt x="1032606" y="131638"/>
                                  <a:pt x="1028067" y="140921"/>
                                  <a:pt x="1020551" y="149293"/>
                                </a:cubicBezTo>
                                <a:cubicBezTo>
                                  <a:pt x="1013036" y="157665"/>
                                  <a:pt x="1003622" y="161850"/>
                                  <a:pt x="992311" y="161850"/>
                                </a:cubicBezTo>
                                <a:cubicBezTo>
                                  <a:pt x="980033" y="161850"/>
                                  <a:pt x="969522" y="157069"/>
                                  <a:pt x="960778" y="147507"/>
                                </a:cubicBezTo>
                                <a:cubicBezTo>
                                  <a:pt x="952034" y="137945"/>
                                  <a:pt x="947663" y="125090"/>
                                  <a:pt x="947663" y="108942"/>
                                </a:cubicBezTo>
                                <a:cubicBezTo>
                                  <a:pt x="947663" y="91455"/>
                                  <a:pt x="952146" y="77818"/>
                                  <a:pt x="961113" y="68033"/>
                                </a:cubicBezTo>
                                <a:cubicBezTo>
                                  <a:pt x="970080" y="58247"/>
                                  <a:pt x="981335" y="53355"/>
                                  <a:pt x="994878" y="53355"/>
                                </a:cubicBezTo>
                                <a:close/>
                                <a:moveTo>
                                  <a:pt x="594828" y="53355"/>
                                </a:moveTo>
                                <a:cubicBezTo>
                                  <a:pt x="606288" y="53355"/>
                                  <a:pt x="615702" y="57131"/>
                                  <a:pt x="623069" y="64684"/>
                                </a:cubicBezTo>
                                <a:cubicBezTo>
                                  <a:pt x="630436" y="72237"/>
                                  <a:pt x="634119" y="82339"/>
                                  <a:pt x="634119" y="94989"/>
                                </a:cubicBezTo>
                                <a:lnTo>
                                  <a:pt x="563463" y="94989"/>
                                </a:lnTo>
                                <a:cubicBezTo>
                                  <a:pt x="563388" y="110170"/>
                                  <a:pt x="567072" y="122076"/>
                                  <a:pt x="574513" y="130708"/>
                                </a:cubicBezTo>
                                <a:cubicBezTo>
                                  <a:pt x="581955" y="139340"/>
                                  <a:pt x="590698" y="143656"/>
                                  <a:pt x="600744" y="143656"/>
                                </a:cubicBezTo>
                                <a:cubicBezTo>
                                  <a:pt x="607442" y="143656"/>
                                  <a:pt x="613264" y="141814"/>
                                  <a:pt x="618213" y="138131"/>
                                </a:cubicBezTo>
                                <a:cubicBezTo>
                                  <a:pt x="623162" y="134447"/>
                                  <a:pt x="627310" y="128141"/>
                                  <a:pt x="630659" y="119211"/>
                                </a:cubicBezTo>
                                <a:lnTo>
                                  <a:pt x="634119" y="121444"/>
                                </a:lnTo>
                                <a:cubicBezTo>
                                  <a:pt x="632556" y="131638"/>
                                  <a:pt x="628017" y="140921"/>
                                  <a:pt x="620501" y="149293"/>
                                </a:cubicBezTo>
                                <a:cubicBezTo>
                                  <a:pt x="612986" y="157665"/>
                                  <a:pt x="603572" y="161850"/>
                                  <a:pt x="592261" y="161850"/>
                                </a:cubicBezTo>
                                <a:cubicBezTo>
                                  <a:pt x="579983" y="161850"/>
                                  <a:pt x="569472" y="157069"/>
                                  <a:pt x="560728" y="147507"/>
                                </a:cubicBezTo>
                                <a:cubicBezTo>
                                  <a:pt x="551985" y="137945"/>
                                  <a:pt x="547613" y="125090"/>
                                  <a:pt x="547613" y="108942"/>
                                </a:cubicBezTo>
                                <a:cubicBezTo>
                                  <a:pt x="547613" y="91455"/>
                                  <a:pt x="552096" y="77818"/>
                                  <a:pt x="561063" y="68033"/>
                                </a:cubicBezTo>
                                <a:cubicBezTo>
                                  <a:pt x="570030" y="58247"/>
                                  <a:pt x="581285" y="53355"/>
                                  <a:pt x="594828" y="53355"/>
                                </a:cubicBezTo>
                                <a:close/>
                                <a:moveTo>
                                  <a:pt x="677279" y="22882"/>
                                </a:moveTo>
                                <a:lnTo>
                                  <a:pt x="680740" y="22882"/>
                                </a:lnTo>
                                <a:lnTo>
                                  <a:pt x="680740" y="56480"/>
                                </a:lnTo>
                                <a:lnTo>
                                  <a:pt x="704626" y="56480"/>
                                </a:lnTo>
                                <a:lnTo>
                                  <a:pt x="704626" y="64294"/>
                                </a:lnTo>
                                <a:lnTo>
                                  <a:pt x="680740" y="64294"/>
                                </a:lnTo>
                                <a:lnTo>
                                  <a:pt x="680740" y="130597"/>
                                </a:lnTo>
                                <a:cubicBezTo>
                                  <a:pt x="680740" y="137219"/>
                                  <a:pt x="681688" y="141684"/>
                                  <a:pt x="683586" y="143991"/>
                                </a:cubicBezTo>
                                <a:cubicBezTo>
                                  <a:pt x="685483" y="146298"/>
                                  <a:pt x="687920" y="147451"/>
                                  <a:pt x="690897" y="147451"/>
                                </a:cubicBezTo>
                                <a:cubicBezTo>
                                  <a:pt x="693353" y="147451"/>
                                  <a:pt x="695734" y="146689"/>
                                  <a:pt x="698041" y="145163"/>
                                </a:cubicBezTo>
                                <a:cubicBezTo>
                                  <a:pt x="700348" y="143638"/>
                                  <a:pt x="702134" y="141387"/>
                                  <a:pt x="703399" y="138410"/>
                                </a:cubicBezTo>
                                <a:lnTo>
                                  <a:pt x="707752" y="138410"/>
                                </a:lnTo>
                                <a:cubicBezTo>
                                  <a:pt x="705147" y="145703"/>
                                  <a:pt x="701464" y="151191"/>
                                  <a:pt x="696701" y="154874"/>
                                </a:cubicBezTo>
                                <a:cubicBezTo>
                                  <a:pt x="691939" y="158558"/>
                                  <a:pt x="687027" y="160399"/>
                                  <a:pt x="681967" y="160399"/>
                                </a:cubicBezTo>
                                <a:cubicBezTo>
                                  <a:pt x="678544" y="160399"/>
                                  <a:pt x="675196" y="159451"/>
                                  <a:pt x="671921" y="157553"/>
                                </a:cubicBezTo>
                                <a:cubicBezTo>
                                  <a:pt x="668647" y="155655"/>
                                  <a:pt x="666229" y="152939"/>
                                  <a:pt x="664666" y="149405"/>
                                </a:cubicBezTo>
                                <a:cubicBezTo>
                                  <a:pt x="663103" y="145870"/>
                                  <a:pt x="662322" y="140419"/>
                                  <a:pt x="662322" y="133052"/>
                                </a:cubicBezTo>
                                <a:lnTo>
                                  <a:pt x="662322" y="64294"/>
                                </a:lnTo>
                                <a:lnTo>
                                  <a:pt x="646137" y="64294"/>
                                </a:lnTo>
                                <a:lnTo>
                                  <a:pt x="646137" y="60610"/>
                                </a:lnTo>
                                <a:cubicBezTo>
                                  <a:pt x="650230" y="58973"/>
                                  <a:pt x="654416" y="56201"/>
                                  <a:pt x="658694" y="52294"/>
                                </a:cubicBezTo>
                                <a:cubicBezTo>
                                  <a:pt x="662973" y="48388"/>
                                  <a:pt x="666787" y="43755"/>
                                  <a:pt x="670136" y="38398"/>
                                </a:cubicBezTo>
                                <a:cubicBezTo>
                                  <a:pt x="671847" y="35570"/>
                                  <a:pt x="674228" y="30398"/>
                                  <a:pt x="677279" y="22882"/>
                                </a:cubicBezTo>
                                <a:close/>
                                <a:moveTo>
                                  <a:pt x="342900" y="7367"/>
                                </a:moveTo>
                                <a:lnTo>
                                  <a:pt x="385762" y="7367"/>
                                </a:lnTo>
                                <a:lnTo>
                                  <a:pt x="440680" y="125797"/>
                                </a:lnTo>
                                <a:lnTo>
                                  <a:pt x="494704" y="7367"/>
                                </a:lnTo>
                                <a:lnTo>
                                  <a:pt x="537567" y="7367"/>
                                </a:lnTo>
                                <a:lnTo>
                                  <a:pt x="537567" y="11497"/>
                                </a:lnTo>
                                <a:lnTo>
                                  <a:pt x="532321" y="11497"/>
                                </a:lnTo>
                                <a:cubicBezTo>
                                  <a:pt x="525847" y="11497"/>
                                  <a:pt x="521270" y="13432"/>
                                  <a:pt x="518591" y="17301"/>
                                </a:cubicBezTo>
                                <a:cubicBezTo>
                                  <a:pt x="516954" y="19682"/>
                                  <a:pt x="516136" y="25115"/>
                                  <a:pt x="516136" y="33598"/>
                                </a:cubicBezTo>
                                <a:lnTo>
                                  <a:pt x="516136" y="132494"/>
                                </a:lnTo>
                                <a:cubicBezTo>
                                  <a:pt x="516136" y="141796"/>
                                  <a:pt x="517177" y="147600"/>
                                  <a:pt x="519261" y="149907"/>
                                </a:cubicBezTo>
                                <a:cubicBezTo>
                                  <a:pt x="522014" y="153032"/>
                                  <a:pt x="526368" y="154595"/>
                                  <a:pt x="532321" y="154595"/>
                                </a:cubicBezTo>
                                <a:lnTo>
                                  <a:pt x="537567" y="154595"/>
                                </a:lnTo>
                                <a:lnTo>
                                  <a:pt x="537567" y="158725"/>
                                </a:lnTo>
                                <a:lnTo>
                                  <a:pt x="473273" y="158725"/>
                                </a:lnTo>
                                <a:lnTo>
                                  <a:pt x="473273" y="154595"/>
                                </a:lnTo>
                                <a:lnTo>
                                  <a:pt x="478631" y="154595"/>
                                </a:lnTo>
                                <a:cubicBezTo>
                                  <a:pt x="485105" y="154595"/>
                                  <a:pt x="489644" y="152660"/>
                                  <a:pt x="492249" y="148791"/>
                                </a:cubicBezTo>
                                <a:cubicBezTo>
                                  <a:pt x="493886" y="146410"/>
                                  <a:pt x="494704" y="140977"/>
                                  <a:pt x="494704" y="132494"/>
                                </a:cubicBezTo>
                                <a:lnTo>
                                  <a:pt x="494704" y="31365"/>
                                </a:lnTo>
                                <a:lnTo>
                                  <a:pt x="436326" y="158725"/>
                                </a:lnTo>
                                <a:lnTo>
                                  <a:pt x="432643" y="158725"/>
                                </a:lnTo>
                                <a:lnTo>
                                  <a:pt x="374154" y="31365"/>
                                </a:lnTo>
                                <a:lnTo>
                                  <a:pt x="374154" y="132494"/>
                                </a:lnTo>
                                <a:cubicBezTo>
                                  <a:pt x="374154" y="141796"/>
                                  <a:pt x="375158" y="147600"/>
                                  <a:pt x="377167" y="149907"/>
                                </a:cubicBezTo>
                                <a:cubicBezTo>
                                  <a:pt x="379921" y="153032"/>
                                  <a:pt x="384274" y="154595"/>
                                  <a:pt x="390227" y="154595"/>
                                </a:cubicBezTo>
                                <a:lnTo>
                                  <a:pt x="395585" y="154595"/>
                                </a:lnTo>
                                <a:lnTo>
                                  <a:pt x="395585" y="158725"/>
                                </a:lnTo>
                                <a:lnTo>
                                  <a:pt x="342900" y="158725"/>
                                </a:lnTo>
                                <a:lnTo>
                                  <a:pt x="342900" y="154595"/>
                                </a:lnTo>
                                <a:lnTo>
                                  <a:pt x="348257" y="154595"/>
                                </a:lnTo>
                                <a:cubicBezTo>
                                  <a:pt x="354657" y="154595"/>
                                  <a:pt x="359196" y="152660"/>
                                  <a:pt x="361875" y="148791"/>
                                </a:cubicBezTo>
                                <a:cubicBezTo>
                                  <a:pt x="363512" y="146410"/>
                                  <a:pt x="364331" y="140977"/>
                                  <a:pt x="364331" y="132494"/>
                                </a:cubicBezTo>
                                <a:lnTo>
                                  <a:pt x="364331" y="33598"/>
                                </a:lnTo>
                                <a:cubicBezTo>
                                  <a:pt x="364331" y="26901"/>
                                  <a:pt x="363587" y="22064"/>
                                  <a:pt x="362098" y="19087"/>
                                </a:cubicBezTo>
                                <a:cubicBezTo>
                                  <a:pt x="361057" y="16929"/>
                                  <a:pt x="359140" y="15124"/>
                                  <a:pt x="356350" y="13673"/>
                                </a:cubicBezTo>
                                <a:cubicBezTo>
                                  <a:pt x="353559" y="12222"/>
                                  <a:pt x="349076" y="11497"/>
                                  <a:pt x="342900" y="11497"/>
                                </a:cubicBezTo>
                                <a:close/>
                                <a:moveTo>
                                  <a:pt x="917637" y="0"/>
                                </a:moveTo>
                                <a:lnTo>
                                  <a:pt x="922660" y="0"/>
                                </a:lnTo>
                                <a:lnTo>
                                  <a:pt x="922660" y="118207"/>
                                </a:lnTo>
                                <a:cubicBezTo>
                                  <a:pt x="922660" y="130187"/>
                                  <a:pt x="922939" y="137498"/>
                                  <a:pt x="923497" y="140140"/>
                                </a:cubicBezTo>
                                <a:cubicBezTo>
                                  <a:pt x="924055" y="142782"/>
                                  <a:pt x="924948" y="144624"/>
                                  <a:pt x="926176" y="145665"/>
                                </a:cubicBezTo>
                                <a:cubicBezTo>
                                  <a:pt x="927404" y="146707"/>
                                  <a:pt x="928836" y="147228"/>
                                  <a:pt x="930473" y="147228"/>
                                </a:cubicBezTo>
                                <a:cubicBezTo>
                                  <a:pt x="932482" y="147228"/>
                                  <a:pt x="935161" y="146596"/>
                                  <a:pt x="938510" y="145331"/>
                                </a:cubicBezTo>
                                <a:lnTo>
                                  <a:pt x="939738" y="149237"/>
                                </a:lnTo>
                                <a:lnTo>
                                  <a:pt x="909377" y="161850"/>
                                </a:lnTo>
                                <a:lnTo>
                                  <a:pt x="904242" y="161850"/>
                                </a:lnTo>
                                <a:lnTo>
                                  <a:pt x="904242" y="147228"/>
                                </a:lnTo>
                                <a:cubicBezTo>
                                  <a:pt x="899256" y="152437"/>
                                  <a:pt x="894382" y="156176"/>
                                  <a:pt x="889620" y="158446"/>
                                </a:cubicBezTo>
                                <a:cubicBezTo>
                                  <a:pt x="884857" y="160716"/>
                                  <a:pt x="879723" y="161850"/>
                                  <a:pt x="874216" y="161850"/>
                                </a:cubicBezTo>
                                <a:cubicBezTo>
                                  <a:pt x="863054" y="161850"/>
                                  <a:pt x="853306" y="157181"/>
                                  <a:pt x="844971" y="147842"/>
                                </a:cubicBezTo>
                                <a:cubicBezTo>
                                  <a:pt x="836637" y="138503"/>
                                  <a:pt x="832470" y="126504"/>
                                  <a:pt x="832470" y="111844"/>
                                </a:cubicBezTo>
                                <a:cubicBezTo>
                                  <a:pt x="832470" y="97185"/>
                                  <a:pt x="837083" y="83771"/>
                                  <a:pt x="846311" y="71605"/>
                                </a:cubicBezTo>
                                <a:cubicBezTo>
                                  <a:pt x="855538" y="59438"/>
                                  <a:pt x="867407" y="53355"/>
                                  <a:pt x="881918" y="53355"/>
                                </a:cubicBezTo>
                                <a:cubicBezTo>
                                  <a:pt x="890922" y="53355"/>
                                  <a:pt x="898363" y="56220"/>
                                  <a:pt x="904242" y="61950"/>
                                </a:cubicBezTo>
                                <a:lnTo>
                                  <a:pt x="904242" y="43086"/>
                                </a:lnTo>
                                <a:cubicBezTo>
                                  <a:pt x="904242" y="31403"/>
                                  <a:pt x="903963" y="24222"/>
                                  <a:pt x="903405" y="21543"/>
                                </a:cubicBezTo>
                                <a:cubicBezTo>
                                  <a:pt x="902847" y="18864"/>
                                  <a:pt x="901972" y="17041"/>
                                  <a:pt x="900782" y="16073"/>
                                </a:cubicBezTo>
                                <a:cubicBezTo>
                                  <a:pt x="899591" y="15106"/>
                                  <a:pt x="898103" y="14622"/>
                                  <a:pt x="896317" y="14622"/>
                                </a:cubicBezTo>
                                <a:cubicBezTo>
                                  <a:pt x="894382" y="14622"/>
                                  <a:pt x="891815" y="15218"/>
                                  <a:pt x="888615" y="16408"/>
                                </a:cubicBezTo>
                                <a:lnTo>
                                  <a:pt x="887164" y="12501"/>
                                </a:lnTo>
                                <a:close/>
                              </a:path>
                            </a:pathLst>
                          </a:cu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s:wsp>
                        <wps:cNvPr id="42" name="Freeform: Shape 42"/>
                        <wps:cNvSpPr/>
                        <wps:spPr>
                          <a:xfrm>
                            <a:off x="5577948" y="316389"/>
                            <a:ext cx="1569504" cy="437071"/>
                          </a:xfrm>
                          <a:custGeom>
                            <a:avLst/>
                            <a:gdLst/>
                            <a:ahLst/>
                            <a:cxnLst/>
                            <a:rect l="l" t="t" r="r" b="b"/>
                            <a:pathLst>
                              <a:path w="1569504" h="437071">
                                <a:moveTo>
                                  <a:pt x="918530" y="374005"/>
                                </a:moveTo>
                                <a:cubicBezTo>
                                  <a:pt x="907294" y="378470"/>
                                  <a:pt x="900038" y="381632"/>
                                  <a:pt x="896764" y="383493"/>
                                </a:cubicBezTo>
                                <a:cubicBezTo>
                                  <a:pt x="890885" y="386767"/>
                                  <a:pt x="886681" y="390190"/>
                                  <a:pt x="884151" y="393762"/>
                                </a:cubicBezTo>
                                <a:cubicBezTo>
                                  <a:pt x="881621" y="397334"/>
                                  <a:pt x="880356" y="401241"/>
                                  <a:pt x="880356" y="405482"/>
                                </a:cubicBezTo>
                                <a:cubicBezTo>
                                  <a:pt x="880356" y="410840"/>
                                  <a:pt x="881956" y="415286"/>
                                  <a:pt x="885155" y="418821"/>
                                </a:cubicBezTo>
                                <a:cubicBezTo>
                                  <a:pt x="888355" y="422356"/>
                                  <a:pt x="892039" y="424123"/>
                                  <a:pt x="896206" y="424123"/>
                                </a:cubicBezTo>
                                <a:cubicBezTo>
                                  <a:pt x="901861" y="424123"/>
                                  <a:pt x="909303" y="420402"/>
                                  <a:pt x="918530" y="412961"/>
                                </a:cubicBezTo>
                                <a:close/>
                                <a:moveTo>
                                  <a:pt x="902903" y="329691"/>
                                </a:moveTo>
                                <a:cubicBezTo>
                                  <a:pt x="911982" y="329691"/>
                                  <a:pt x="919423" y="331217"/>
                                  <a:pt x="925227" y="334268"/>
                                </a:cubicBezTo>
                                <a:cubicBezTo>
                                  <a:pt x="929618" y="336575"/>
                                  <a:pt x="932855" y="340184"/>
                                  <a:pt x="934938" y="345095"/>
                                </a:cubicBezTo>
                                <a:cubicBezTo>
                                  <a:pt x="936278" y="348295"/>
                                  <a:pt x="936948" y="354843"/>
                                  <a:pt x="936948" y="364740"/>
                                </a:cubicBezTo>
                                <a:lnTo>
                                  <a:pt x="936948" y="399455"/>
                                </a:lnTo>
                                <a:cubicBezTo>
                                  <a:pt x="936948" y="409203"/>
                                  <a:pt x="937134" y="415175"/>
                                  <a:pt x="937506" y="417370"/>
                                </a:cubicBezTo>
                                <a:cubicBezTo>
                                  <a:pt x="937878" y="419565"/>
                                  <a:pt x="938492" y="421035"/>
                                  <a:pt x="939347" y="421779"/>
                                </a:cubicBezTo>
                                <a:cubicBezTo>
                                  <a:pt x="940203" y="422523"/>
                                  <a:pt x="941189" y="422895"/>
                                  <a:pt x="942305" y="422895"/>
                                </a:cubicBezTo>
                                <a:cubicBezTo>
                                  <a:pt x="943496" y="422895"/>
                                  <a:pt x="944538" y="422635"/>
                                  <a:pt x="945431" y="422114"/>
                                </a:cubicBezTo>
                                <a:cubicBezTo>
                                  <a:pt x="946994" y="421146"/>
                                  <a:pt x="950007" y="418430"/>
                                  <a:pt x="954472" y="413965"/>
                                </a:cubicBezTo>
                                <a:lnTo>
                                  <a:pt x="954472" y="420216"/>
                                </a:lnTo>
                                <a:cubicBezTo>
                                  <a:pt x="946138" y="431378"/>
                                  <a:pt x="938175" y="436959"/>
                                  <a:pt x="930585" y="436959"/>
                                </a:cubicBezTo>
                                <a:cubicBezTo>
                                  <a:pt x="926939" y="436959"/>
                                  <a:pt x="924037" y="435694"/>
                                  <a:pt x="921879" y="433164"/>
                                </a:cubicBezTo>
                                <a:cubicBezTo>
                                  <a:pt x="919721" y="430634"/>
                                  <a:pt x="918604" y="426318"/>
                                  <a:pt x="918530" y="420216"/>
                                </a:cubicBezTo>
                                <a:cubicBezTo>
                                  <a:pt x="908038" y="428327"/>
                                  <a:pt x="901452" y="433015"/>
                                  <a:pt x="898773" y="434280"/>
                                </a:cubicBezTo>
                                <a:cubicBezTo>
                                  <a:pt x="894755" y="436141"/>
                                  <a:pt x="890476" y="437071"/>
                                  <a:pt x="885937" y="437071"/>
                                </a:cubicBezTo>
                                <a:cubicBezTo>
                                  <a:pt x="878867" y="437071"/>
                                  <a:pt x="873044" y="434652"/>
                                  <a:pt x="868468" y="429816"/>
                                </a:cubicBezTo>
                                <a:cubicBezTo>
                                  <a:pt x="863892" y="424979"/>
                                  <a:pt x="861603" y="418616"/>
                                  <a:pt x="861603" y="410728"/>
                                </a:cubicBezTo>
                                <a:cubicBezTo>
                                  <a:pt x="861603" y="405743"/>
                                  <a:pt x="862720" y="401427"/>
                                  <a:pt x="864952" y="397780"/>
                                </a:cubicBezTo>
                                <a:cubicBezTo>
                                  <a:pt x="868003" y="392720"/>
                                  <a:pt x="873305" y="387958"/>
                                  <a:pt x="880858" y="383493"/>
                                </a:cubicBezTo>
                                <a:cubicBezTo>
                                  <a:pt x="888411" y="379028"/>
                                  <a:pt x="900968" y="373596"/>
                                  <a:pt x="918530" y="367196"/>
                                </a:cubicBezTo>
                                <a:lnTo>
                                  <a:pt x="918530" y="363178"/>
                                </a:lnTo>
                                <a:cubicBezTo>
                                  <a:pt x="918530" y="352983"/>
                                  <a:pt x="916912" y="345988"/>
                                  <a:pt x="913675" y="342193"/>
                                </a:cubicBezTo>
                                <a:cubicBezTo>
                                  <a:pt x="910438" y="338398"/>
                                  <a:pt x="905731" y="336500"/>
                                  <a:pt x="899554" y="336500"/>
                                </a:cubicBezTo>
                                <a:cubicBezTo>
                                  <a:pt x="894866" y="336500"/>
                                  <a:pt x="891146" y="337765"/>
                                  <a:pt x="888392" y="340295"/>
                                </a:cubicBezTo>
                                <a:cubicBezTo>
                                  <a:pt x="885565" y="342825"/>
                                  <a:pt x="884151" y="345728"/>
                                  <a:pt x="884151" y="349002"/>
                                </a:cubicBezTo>
                                <a:lnTo>
                                  <a:pt x="884374" y="355476"/>
                                </a:lnTo>
                                <a:cubicBezTo>
                                  <a:pt x="884374" y="358899"/>
                                  <a:pt x="883500" y="361541"/>
                                  <a:pt x="881751" y="363401"/>
                                </a:cubicBezTo>
                                <a:cubicBezTo>
                                  <a:pt x="880002" y="365261"/>
                                  <a:pt x="877714" y="366191"/>
                                  <a:pt x="874886" y="366191"/>
                                </a:cubicBezTo>
                                <a:cubicBezTo>
                                  <a:pt x="872133" y="366191"/>
                                  <a:pt x="869882" y="365224"/>
                                  <a:pt x="868133" y="363289"/>
                                </a:cubicBezTo>
                                <a:cubicBezTo>
                                  <a:pt x="866384" y="361355"/>
                                  <a:pt x="865510" y="358713"/>
                                  <a:pt x="865510" y="355364"/>
                                </a:cubicBezTo>
                                <a:cubicBezTo>
                                  <a:pt x="865510" y="348965"/>
                                  <a:pt x="868784" y="343086"/>
                                  <a:pt x="875333" y="337728"/>
                                </a:cubicBezTo>
                                <a:cubicBezTo>
                                  <a:pt x="881881" y="332370"/>
                                  <a:pt x="891071" y="329691"/>
                                  <a:pt x="902903" y="329691"/>
                                </a:cubicBezTo>
                                <a:close/>
                                <a:moveTo>
                                  <a:pt x="833810" y="329691"/>
                                </a:moveTo>
                                <a:lnTo>
                                  <a:pt x="838721" y="329691"/>
                                </a:lnTo>
                                <a:lnTo>
                                  <a:pt x="838721" y="411845"/>
                                </a:lnTo>
                                <a:cubicBezTo>
                                  <a:pt x="838721" y="418244"/>
                                  <a:pt x="839186" y="422504"/>
                                  <a:pt x="840116" y="424625"/>
                                </a:cubicBezTo>
                                <a:cubicBezTo>
                                  <a:pt x="841046" y="426746"/>
                                  <a:pt x="842423" y="428327"/>
                                  <a:pt x="844246" y="429369"/>
                                </a:cubicBezTo>
                                <a:cubicBezTo>
                                  <a:pt x="846069" y="430411"/>
                                  <a:pt x="849399" y="430932"/>
                                  <a:pt x="854236" y="430932"/>
                                </a:cubicBezTo>
                                <a:lnTo>
                                  <a:pt x="854236" y="434950"/>
                                </a:lnTo>
                                <a:lnTo>
                                  <a:pt x="804565" y="434950"/>
                                </a:lnTo>
                                <a:lnTo>
                                  <a:pt x="804565" y="430932"/>
                                </a:lnTo>
                                <a:cubicBezTo>
                                  <a:pt x="809551" y="430932"/>
                                  <a:pt x="812899" y="430448"/>
                                  <a:pt x="814611" y="429481"/>
                                </a:cubicBezTo>
                                <a:cubicBezTo>
                                  <a:pt x="816322" y="428513"/>
                                  <a:pt x="817680" y="426913"/>
                                  <a:pt x="818685" y="424681"/>
                                </a:cubicBezTo>
                                <a:cubicBezTo>
                                  <a:pt x="819690" y="422449"/>
                                  <a:pt x="820192" y="418170"/>
                                  <a:pt x="820192" y="411845"/>
                                </a:cubicBezTo>
                                <a:lnTo>
                                  <a:pt x="820192" y="372442"/>
                                </a:lnTo>
                                <a:cubicBezTo>
                                  <a:pt x="820192" y="361355"/>
                                  <a:pt x="819857" y="354174"/>
                                  <a:pt x="819187" y="350899"/>
                                </a:cubicBezTo>
                                <a:cubicBezTo>
                                  <a:pt x="818666" y="348518"/>
                                  <a:pt x="817848" y="346862"/>
                                  <a:pt x="816732" y="345932"/>
                                </a:cubicBezTo>
                                <a:cubicBezTo>
                                  <a:pt x="815615" y="345002"/>
                                  <a:pt x="814090" y="344537"/>
                                  <a:pt x="812155" y="344537"/>
                                </a:cubicBezTo>
                                <a:cubicBezTo>
                                  <a:pt x="810072" y="344537"/>
                                  <a:pt x="807542" y="345095"/>
                                  <a:pt x="804565" y="346211"/>
                                </a:cubicBezTo>
                                <a:lnTo>
                                  <a:pt x="803002" y="342193"/>
                                </a:lnTo>
                                <a:close/>
                                <a:moveTo>
                                  <a:pt x="657560" y="329691"/>
                                </a:moveTo>
                                <a:lnTo>
                                  <a:pt x="662360" y="329691"/>
                                </a:lnTo>
                                <a:lnTo>
                                  <a:pt x="662360" y="351457"/>
                                </a:lnTo>
                                <a:cubicBezTo>
                                  <a:pt x="669801" y="344016"/>
                                  <a:pt x="674192" y="339737"/>
                                  <a:pt x="675531" y="338621"/>
                                </a:cubicBezTo>
                                <a:cubicBezTo>
                                  <a:pt x="678880" y="335793"/>
                                  <a:pt x="682489" y="333598"/>
                                  <a:pt x="686358" y="332035"/>
                                </a:cubicBezTo>
                                <a:cubicBezTo>
                                  <a:pt x="690228" y="330473"/>
                                  <a:pt x="694060" y="329691"/>
                                  <a:pt x="697855" y="329691"/>
                                </a:cubicBezTo>
                                <a:cubicBezTo>
                                  <a:pt x="704255" y="329691"/>
                                  <a:pt x="709762" y="331552"/>
                                  <a:pt x="714375" y="335272"/>
                                </a:cubicBezTo>
                                <a:cubicBezTo>
                                  <a:pt x="718989" y="338993"/>
                                  <a:pt x="722077" y="344388"/>
                                  <a:pt x="723640" y="351457"/>
                                </a:cubicBezTo>
                                <a:cubicBezTo>
                                  <a:pt x="731304" y="342528"/>
                                  <a:pt x="737778" y="336668"/>
                                  <a:pt x="743062" y="333877"/>
                                </a:cubicBezTo>
                                <a:cubicBezTo>
                                  <a:pt x="748345" y="331087"/>
                                  <a:pt x="753777" y="329691"/>
                                  <a:pt x="759358" y="329691"/>
                                </a:cubicBezTo>
                                <a:cubicBezTo>
                                  <a:pt x="764791" y="329691"/>
                                  <a:pt x="769609" y="331087"/>
                                  <a:pt x="773813" y="333877"/>
                                </a:cubicBezTo>
                                <a:cubicBezTo>
                                  <a:pt x="778018" y="336668"/>
                                  <a:pt x="781348" y="341226"/>
                                  <a:pt x="783803" y="347551"/>
                                </a:cubicBezTo>
                                <a:cubicBezTo>
                                  <a:pt x="785440" y="351867"/>
                                  <a:pt x="786259" y="358638"/>
                                  <a:pt x="786259" y="367866"/>
                                </a:cubicBezTo>
                                <a:lnTo>
                                  <a:pt x="786259" y="411845"/>
                                </a:lnTo>
                                <a:cubicBezTo>
                                  <a:pt x="786259" y="418244"/>
                                  <a:pt x="786743" y="422635"/>
                                  <a:pt x="787710" y="425016"/>
                                </a:cubicBezTo>
                                <a:cubicBezTo>
                                  <a:pt x="788454" y="426653"/>
                                  <a:pt x="789831" y="428048"/>
                                  <a:pt x="791840" y="429202"/>
                                </a:cubicBezTo>
                                <a:cubicBezTo>
                                  <a:pt x="793849" y="430355"/>
                                  <a:pt x="797124" y="430932"/>
                                  <a:pt x="801663" y="430932"/>
                                </a:cubicBezTo>
                                <a:lnTo>
                                  <a:pt x="801663" y="434950"/>
                                </a:lnTo>
                                <a:lnTo>
                                  <a:pt x="751210" y="434950"/>
                                </a:lnTo>
                                <a:lnTo>
                                  <a:pt x="751210" y="430932"/>
                                </a:lnTo>
                                <a:lnTo>
                                  <a:pt x="753331" y="430932"/>
                                </a:lnTo>
                                <a:cubicBezTo>
                                  <a:pt x="757721" y="430932"/>
                                  <a:pt x="761144" y="430076"/>
                                  <a:pt x="763600" y="428364"/>
                                </a:cubicBezTo>
                                <a:cubicBezTo>
                                  <a:pt x="765312" y="427174"/>
                                  <a:pt x="766539" y="425276"/>
                                  <a:pt x="767284" y="422672"/>
                                </a:cubicBezTo>
                                <a:cubicBezTo>
                                  <a:pt x="767581" y="421407"/>
                                  <a:pt x="767730" y="417798"/>
                                  <a:pt x="767730" y="411845"/>
                                </a:cubicBezTo>
                                <a:lnTo>
                                  <a:pt x="767730" y="367866"/>
                                </a:lnTo>
                                <a:cubicBezTo>
                                  <a:pt x="767730" y="359531"/>
                                  <a:pt x="766725" y="353653"/>
                                  <a:pt x="764716" y="350230"/>
                                </a:cubicBezTo>
                                <a:cubicBezTo>
                                  <a:pt x="761814" y="345467"/>
                                  <a:pt x="757163" y="343086"/>
                                  <a:pt x="750764" y="343086"/>
                                </a:cubicBezTo>
                                <a:cubicBezTo>
                                  <a:pt x="746820" y="343086"/>
                                  <a:pt x="742857" y="344072"/>
                                  <a:pt x="738876" y="346044"/>
                                </a:cubicBezTo>
                                <a:cubicBezTo>
                                  <a:pt x="734895" y="348016"/>
                                  <a:pt x="730077" y="351681"/>
                                  <a:pt x="724421" y="357039"/>
                                </a:cubicBezTo>
                                <a:lnTo>
                                  <a:pt x="724198" y="358266"/>
                                </a:lnTo>
                                <a:lnTo>
                                  <a:pt x="724421" y="363066"/>
                                </a:lnTo>
                                <a:lnTo>
                                  <a:pt x="724421" y="411845"/>
                                </a:lnTo>
                                <a:cubicBezTo>
                                  <a:pt x="724421" y="418839"/>
                                  <a:pt x="724812" y="423193"/>
                                  <a:pt x="725593" y="424904"/>
                                </a:cubicBezTo>
                                <a:cubicBezTo>
                                  <a:pt x="726374" y="426616"/>
                                  <a:pt x="727844" y="428048"/>
                                  <a:pt x="730002" y="429202"/>
                                </a:cubicBezTo>
                                <a:cubicBezTo>
                                  <a:pt x="732160" y="430355"/>
                                  <a:pt x="735844" y="430932"/>
                                  <a:pt x="741053" y="430932"/>
                                </a:cubicBezTo>
                                <a:lnTo>
                                  <a:pt x="741053" y="434950"/>
                                </a:lnTo>
                                <a:lnTo>
                                  <a:pt x="689372" y="434950"/>
                                </a:lnTo>
                                <a:lnTo>
                                  <a:pt x="689372" y="430932"/>
                                </a:lnTo>
                                <a:cubicBezTo>
                                  <a:pt x="695028" y="430932"/>
                                  <a:pt x="698916" y="430262"/>
                                  <a:pt x="701036" y="428923"/>
                                </a:cubicBezTo>
                                <a:cubicBezTo>
                                  <a:pt x="703157" y="427583"/>
                                  <a:pt x="704627" y="425574"/>
                                  <a:pt x="705445" y="422895"/>
                                </a:cubicBezTo>
                                <a:cubicBezTo>
                                  <a:pt x="705818" y="421630"/>
                                  <a:pt x="706004" y="417946"/>
                                  <a:pt x="706004" y="411845"/>
                                </a:cubicBezTo>
                                <a:lnTo>
                                  <a:pt x="706004" y="367866"/>
                                </a:lnTo>
                                <a:cubicBezTo>
                                  <a:pt x="706004" y="359531"/>
                                  <a:pt x="704776" y="353541"/>
                                  <a:pt x="702320" y="349895"/>
                                </a:cubicBezTo>
                                <a:cubicBezTo>
                                  <a:pt x="699046" y="345132"/>
                                  <a:pt x="694469" y="342751"/>
                                  <a:pt x="688591" y="342751"/>
                                </a:cubicBezTo>
                                <a:cubicBezTo>
                                  <a:pt x="684572" y="342751"/>
                                  <a:pt x="680591" y="343830"/>
                                  <a:pt x="676647" y="345988"/>
                                </a:cubicBezTo>
                                <a:cubicBezTo>
                                  <a:pt x="670471" y="349262"/>
                                  <a:pt x="665708" y="352946"/>
                                  <a:pt x="662360" y="357039"/>
                                </a:cubicBezTo>
                                <a:lnTo>
                                  <a:pt x="662360" y="411845"/>
                                </a:lnTo>
                                <a:cubicBezTo>
                                  <a:pt x="662360" y="418542"/>
                                  <a:pt x="662825" y="422895"/>
                                  <a:pt x="663755" y="424904"/>
                                </a:cubicBezTo>
                                <a:cubicBezTo>
                                  <a:pt x="664685" y="426913"/>
                                  <a:pt x="666062" y="428420"/>
                                  <a:pt x="667885" y="429425"/>
                                </a:cubicBezTo>
                                <a:cubicBezTo>
                                  <a:pt x="669708" y="430429"/>
                                  <a:pt x="673410" y="430932"/>
                                  <a:pt x="678991" y="430932"/>
                                </a:cubicBezTo>
                                <a:lnTo>
                                  <a:pt x="678991" y="434950"/>
                                </a:lnTo>
                                <a:lnTo>
                                  <a:pt x="628427" y="434950"/>
                                </a:lnTo>
                                <a:lnTo>
                                  <a:pt x="628427" y="430932"/>
                                </a:lnTo>
                                <a:cubicBezTo>
                                  <a:pt x="633115" y="430932"/>
                                  <a:pt x="636389" y="430429"/>
                                  <a:pt x="638250" y="429425"/>
                                </a:cubicBezTo>
                                <a:cubicBezTo>
                                  <a:pt x="640110" y="428420"/>
                                  <a:pt x="641524" y="426820"/>
                                  <a:pt x="642491" y="424625"/>
                                </a:cubicBezTo>
                                <a:cubicBezTo>
                                  <a:pt x="643458" y="422430"/>
                                  <a:pt x="643942" y="418170"/>
                                  <a:pt x="643942" y="411845"/>
                                </a:cubicBezTo>
                                <a:lnTo>
                                  <a:pt x="643942" y="372777"/>
                                </a:lnTo>
                                <a:cubicBezTo>
                                  <a:pt x="643942" y="361541"/>
                                  <a:pt x="643607" y="354285"/>
                                  <a:pt x="642938" y="351011"/>
                                </a:cubicBezTo>
                                <a:cubicBezTo>
                                  <a:pt x="642417" y="348555"/>
                                  <a:pt x="641598" y="346862"/>
                                  <a:pt x="640482" y="345932"/>
                                </a:cubicBezTo>
                                <a:cubicBezTo>
                                  <a:pt x="639366" y="345002"/>
                                  <a:pt x="637840" y="344537"/>
                                  <a:pt x="635905" y="344537"/>
                                </a:cubicBezTo>
                                <a:cubicBezTo>
                                  <a:pt x="633822" y="344537"/>
                                  <a:pt x="631329" y="345095"/>
                                  <a:pt x="628427" y="346211"/>
                                </a:cubicBezTo>
                                <a:lnTo>
                                  <a:pt x="626753" y="342193"/>
                                </a:lnTo>
                                <a:close/>
                                <a:moveTo>
                                  <a:pt x="497198" y="283592"/>
                                </a:moveTo>
                                <a:lnTo>
                                  <a:pt x="562050" y="283592"/>
                                </a:lnTo>
                                <a:lnTo>
                                  <a:pt x="562050" y="287722"/>
                                </a:lnTo>
                                <a:lnTo>
                                  <a:pt x="556580" y="287722"/>
                                </a:lnTo>
                                <a:cubicBezTo>
                                  <a:pt x="550404" y="287722"/>
                                  <a:pt x="545902" y="289545"/>
                                  <a:pt x="543074" y="293191"/>
                                </a:cubicBezTo>
                                <a:cubicBezTo>
                                  <a:pt x="541214" y="295573"/>
                                  <a:pt x="540283" y="301302"/>
                                  <a:pt x="540283" y="310381"/>
                                </a:cubicBezTo>
                                <a:lnTo>
                                  <a:pt x="540283" y="408161"/>
                                </a:lnTo>
                                <a:cubicBezTo>
                                  <a:pt x="540283" y="415826"/>
                                  <a:pt x="540767" y="420886"/>
                                  <a:pt x="541734" y="423341"/>
                                </a:cubicBezTo>
                                <a:cubicBezTo>
                                  <a:pt x="542479" y="425202"/>
                                  <a:pt x="544041" y="426802"/>
                                  <a:pt x="546423" y="428141"/>
                                </a:cubicBezTo>
                                <a:cubicBezTo>
                                  <a:pt x="549622" y="429927"/>
                                  <a:pt x="553008" y="430820"/>
                                  <a:pt x="556580" y="430820"/>
                                </a:cubicBezTo>
                                <a:lnTo>
                                  <a:pt x="562050" y="430820"/>
                                </a:lnTo>
                                <a:lnTo>
                                  <a:pt x="562050" y="434950"/>
                                </a:lnTo>
                                <a:lnTo>
                                  <a:pt x="497198" y="434950"/>
                                </a:lnTo>
                                <a:lnTo>
                                  <a:pt x="497198" y="430820"/>
                                </a:lnTo>
                                <a:lnTo>
                                  <a:pt x="502555" y="430820"/>
                                </a:lnTo>
                                <a:cubicBezTo>
                                  <a:pt x="508806" y="430820"/>
                                  <a:pt x="513346" y="428997"/>
                                  <a:pt x="516173" y="425351"/>
                                </a:cubicBezTo>
                                <a:cubicBezTo>
                                  <a:pt x="517959" y="422969"/>
                                  <a:pt x="518852" y="417240"/>
                                  <a:pt x="518852" y="408161"/>
                                </a:cubicBezTo>
                                <a:lnTo>
                                  <a:pt x="518852" y="310381"/>
                                </a:lnTo>
                                <a:cubicBezTo>
                                  <a:pt x="518852" y="302716"/>
                                  <a:pt x="518368" y="297656"/>
                                  <a:pt x="517401" y="295200"/>
                                </a:cubicBezTo>
                                <a:cubicBezTo>
                                  <a:pt x="516657" y="293340"/>
                                  <a:pt x="515131" y="291740"/>
                                  <a:pt x="512825" y="290401"/>
                                </a:cubicBezTo>
                                <a:cubicBezTo>
                                  <a:pt x="509550" y="288615"/>
                                  <a:pt x="506127" y="287722"/>
                                  <a:pt x="502555" y="287722"/>
                                </a:cubicBezTo>
                                <a:lnTo>
                                  <a:pt x="497198" y="287722"/>
                                </a:lnTo>
                                <a:close/>
                                <a:moveTo>
                                  <a:pt x="990265" y="276225"/>
                                </a:moveTo>
                                <a:lnTo>
                                  <a:pt x="995400" y="276225"/>
                                </a:lnTo>
                                <a:lnTo>
                                  <a:pt x="995400" y="351011"/>
                                </a:lnTo>
                                <a:cubicBezTo>
                                  <a:pt x="1003660" y="341932"/>
                                  <a:pt x="1010208" y="336110"/>
                                  <a:pt x="1015045" y="333542"/>
                                </a:cubicBezTo>
                                <a:cubicBezTo>
                                  <a:pt x="1019882" y="330975"/>
                                  <a:pt x="1024719" y="329691"/>
                                  <a:pt x="1029556" y="329691"/>
                                </a:cubicBezTo>
                                <a:cubicBezTo>
                                  <a:pt x="1035360" y="329691"/>
                                  <a:pt x="1040346" y="331291"/>
                                  <a:pt x="1044513" y="334491"/>
                                </a:cubicBezTo>
                                <a:cubicBezTo>
                                  <a:pt x="1048680" y="337691"/>
                                  <a:pt x="1051768" y="342714"/>
                                  <a:pt x="1053778" y="349560"/>
                                </a:cubicBezTo>
                                <a:cubicBezTo>
                                  <a:pt x="1055192" y="354322"/>
                                  <a:pt x="1055898" y="363029"/>
                                  <a:pt x="1055898" y="375679"/>
                                </a:cubicBezTo>
                                <a:lnTo>
                                  <a:pt x="1055898" y="411845"/>
                                </a:lnTo>
                                <a:cubicBezTo>
                                  <a:pt x="1055898" y="418319"/>
                                  <a:pt x="1056419" y="422746"/>
                                  <a:pt x="1057461" y="425127"/>
                                </a:cubicBezTo>
                                <a:cubicBezTo>
                                  <a:pt x="1058205" y="426913"/>
                                  <a:pt x="1059470" y="428327"/>
                                  <a:pt x="1061256" y="429369"/>
                                </a:cubicBezTo>
                                <a:cubicBezTo>
                                  <a:pt x="1063042" y="430411"/>
                                  <a:pt x="1066316" y="430932"/>
                                  <a:pt x="1071079" y="430932"/>
                                </a:cubicBezTo>
                                <a:lnTo>
                                  <a:pt x="1071079" y="434950"/>
                                </a:lnTo>
                                <a:lnTo>
                                  <a:pt x="1020849" y="434950"/>
                                </a:lnTo>
                                <a:lnTo>
                                  <a:pt x="1020849" y="430932"/>
                                </a:lnTo>
                                <a:lnTo>
                                  <a:pt x="1023194" y="430932"/>
                                </a:lnTo>
                                <a:cubicBezTo>
                                  <a:pt x="1027956" y="430932"/>
                                  <a:pt x="1031267" y="430206"/>
                                  <a:pt x="1033128" y="428755"/>
                                </a:cubicBezTo>
                                <a:cubicBezTo>
                                  <a:pt x="1034988" y="427304"/>
                                  <a:pt x="1036290" y="425165"/>
                                  <a:pt x="1037034" y="422337"/>
                                </a:cubicBezTo>
                                <a:cubicBezTo>
                                  <a:pt x="1037258" y="421146"/>
                                  <a:pt x="1037369" y="417649"/>
                                  <a:pt x="1037369" y="411845"/>
                                </a:cubicBezTo>
                                <a:lnTo>
                                  <a:pt x="1037369" y="375679"/>
                                </a:lnTo>
                                <a:cubicBezTo>
                                  <a:pt x="1037369" y="364517"/>
                                  <a:pt x="1036793" y="357187"/>
                                  <a:pt x="1035639" y="353690"/>
                                </a:cubicBezTo>
                                <a:cubicBezTo>
                                  <a:pt x="1034486" y="350192"/>
                                  <a:pt x="1032644" y="347569"/>
                                  <a:pt x="1030114" y="345821"/>
                                </a:cubicBezTo>
                                <a:cubicBezTo>
                                  <a:pt x="1027584" y="344072"/>
                                  <a:pt x="1024533" y="343198"/>
                                  <a:pt x="1020961" y="343198"/>
                                </a:cubicBezTo>
                                <a:cubicBezTo>
                                  <a:pt x="1017315" y="343198"/>
                                  <a:pt x="1013520" y="344165"/>
                                  <a:pt x="1009576" y="346100"/>
                                </a:cubicBezTo>
                                <a:cubicBezTo>
                                  <a:pt x="1005632" y="348034"/>
                                  <a:pt x="1000906" y="351941"/>
                                  <a:pt x="995400" y="357820"/>
                                </a:cubicBezTo>
                                <a:lnTo>
                                  <a:pt x="995400" y="411845"/>
                                </a:lnTo>
                                <a:cubicBezTo>
                                  <a:pt x="995400" y="418839"/>
                                  <a:pt x="995790" y="423193"/>
                                  <a:pt x="996572" y="424904"/>
                                </a:cubicBezTo>
                                <a:cubicBezTo>
                                  <a:pt x="997353" y="426616"/>
                                  <a:pt x="998804" y="428048"/>
                                  <a:pt x="1000925" y="429202"/>
                                </a:cubicBezTo>
                                <a:cubicBezTo>
                                  <a:pt x="1003046" y="430355"/>
                                  <a:pt x="1006711" y="430932"/>
                                  <a:pt x="1011920" y="430932"/>
                                </a:cubicBezTo>
                                <a:lnTo>
                                  <a:pt x="1011920" y="434950"/>
                                </a:lnTo>
                                <a:lnTo>
                                  <a:pt x="961244" y="434950"/>
                                </a:lnTo>
                                <a:lnTo>
                                  <a:pt x="961244" y="430932"/>
                                </a:lnTo>
                                <a:cubicBezTo>
                                  <a:pt x="965783" y="430932"/>
                                  <a:pt x="969355" y="430225"/>
                                  <a:pt x="971959" y="428811"/>
                                </a:cubicBezTo>
                                <a:cubicBezTo>
                                  <a:pt x="973448" y="428067"/>
                                  <a:pt x="974638" y="426653"/>
                                  <a:pt x="975531" y="424569"/>
                                </a:cubicBezTo>
                                <a:cubicBezTo>
                                  <a:pt x="976424" y="422486"/>
                                  <a:pt x="976871" y="418244"/>
                                  <a:pt x="976871" y="411845"/>
                                </a:cubicBezTo>
                                <a:lnTo>
                                  <a:pt x="976871" y="319311"/>
                                </a:lnTo>
                                <a:cubicBezTo>
                                  <a:pt x="976871" y="307628"/>
                                  <a:pt x="976592" y="300447"/>
                                  <a:pt x="976034" y="297768"/>
                                </a:cubicBezTo>
                                <a:cubicBezTo>
                                  <a:pt x="975476" y="295089"/>
                                  <a:pt x="974620" y="293266"/>
                                  <a:pt x="973466" y="292298"/>
                                </a:cubicBezTo>
                                <a:cubicBezTo>
                                  <a:pt x="972313" y="291331"/>
                                  <a:pt x="970769" y="290847"/>
                                  <a:pt x="968834" y="290847"/>
                                </a:cubicBezTo>
                                <a:cubicBezTo>
                                  <a:pt x="967271" y="290847"/>
                                  <a:pt x="964741" y="291443"/>
                                  <a:pt x="961244" y="292633"/>
                                </a:cubicBezTo>
                                <a:lnTo>
                                  <a:pt x="959681" y="288726"/>
                                </a:lnTo>
                                <a:close/>
                                <a:moveTo>
                                  <a:pt x="829456" y="276225"/>
                                </a:moveTo>
                                <a:cubicBezTo>
                                  <a:pt x="832582" y="276225"/>
                                  <a:pt x="835242" y="277322"/>
                                  <a:pt x="837437" y="279518"/>
                                </a:cubicBezTo>
                                <a:cubicBezTo>
                                  <a:pt x="839633" y="281713"/>
                                  <a:pt x="840730" y="284373"/>
                                  <a:pt x="840730" y="287499"/>
                                </a:cubicBezTo>
                                <a:cubicBezTo>
                                  <a:pt x="840730" y="290624"/>
                                  <a:pt x="839633" y="293303"/>
                                  <a:pt x="837437" y="295535"/>
                                </a:cubicBezTo>
                                <a:cubicBezTo>
                                  <a:pt x="835242" y="297768"/>
                                  <a:pt x="832582" y="298884"/>
                                  <a:pt x="829456" y="298884"/>
                                </a:cubicBezTo>
                                <a:cubicBezTo>
                                  <a:pt x="826331" y="298884"/>
                                  <a:pt x="823652" y="297768"/>
                                  <a:pt x="821420" y="295535"/>
                                </a:cubicBezTo>
                                <a:cubicBezTo>
                                  <a:pt x="819187" y="293303"/>
                                  <a:pt x="818071" y="290624"/>
                                  <a:pt x="818071" y="287499"/>
                                </a:cubicBezTo>
                                <a:cubicBezTo>
                                  <a:pt x="818071" y="284373"/>
                                  <a:pt x="819169" y="281713"/>
                                  <a:pt x="821364" y="279518"/>
                                </a:cubicBezTo>
                                <a:cubicBezTo>
                                  <a:pt x="823559" y="277322"/>
                                  <a:pt x="826257" y="276225"/>
                                  <a:pt x="829456" y="276225"/>
                                </a:cubicBezTo>
                                <a:close/>
                                <a:moveTo>
                                  <a:pt x="604986" y="276225"/>
                                </a:moveTo>
                                <a:lnTo>
                                  <a:pt x="610009" y="276225"/>
                                </a:lnTo>
                                <a:lnTo>
                                  <a:pt x="610009" y="411845"/>
                                </a:lnTo>
                                <a:cubicBezTo>
                                  <a:pt x="610009" y="418244"/>
                                  <a:pt x="610474" y="422486"/>
                                  <a:pt x="611405" y="424569"/>
                                </a:cubicBezTo>
                                <a:cubicBezTo>
                                  <a:pt x="612335" y="426653"/>
                                  <a:pt x="613767" y="428234"/>
                                  <a:pt x="615702" y="429313"/>
                                </a:cubicBezTo>
                                <a:cubicBezTo>
                                  <a:pt x="617637" y="430392"/>
                                  <a:pt x="621246" y="430932"/>
                                  <a:pt x="626529" y="430932"/>
                                </a:cubicBezTo>
                                <a:lnTo>
                                  <a:pt x="626529" y="434950"/>
                                </a:lnTo>
                                <a:lnTo>
                                  <a:pt x="576411" y="434950"/>
                                </a:lnTo>
                                <a:lnTo>
                                  <a:pt x="576411" y="430932"/>
                                </a:lnTo>
                                <a:cubicBezTo>
                                  <a:pt x="581100" y="430932"/>
                                  <a:pt x="584299" y="430448"/>
                                  <a:pt x="586011" y="429481"/>
                                </a:cubicBezTo>
                                <a:cubicBezTo>
                                  <a:pt x="587722" y="428513"/>
                                  <a:pt x="589062" y="426913"/>
                                  <a:pt x="590029" y="424681"/>
                                </a:cubicBezTo>
                                <a:cubicBezTo>
                                  <a:pt x="590997" y="422449"/>
                                  <a:pt x="591480" y="418170"/>
                                  <a:pt x="591480" y="411845"/>
                                </a:cubicBezTo>
                                <a:lnTo>
                                  <a:pt x="591480" y="318976"/>
                                </a:lnTo>
                                <a:cubicBezTo>
                                  <a:pt x="591480" y="307442"/>
                                  <a:pt x="591220" y="300354"/>
                                  <a:pt x="590699" y="297712"/>
                                </a:cubicBezTo>
                                <a:cubicBezTo>
                                  <a:pt x="590178" y="295070"/>
                                  <a:pt x="589341" y="293266"/>
                                  <a:pt x="588187" y="292298"/>
                                </a:cubicBezTo>
                                <a:cubicBezTo>
                                  <a:pt x="587034" y="291331"/>
                                  <a:pt x="585564" y="290847"/>
                                  <a:pt x="583778" y="290847"/>
                                </a:cubicBezTo>
                                <a:cubicBezTo>
                                  <a:pt x="581844" y="290847"/>
                                  <a:pt x="579388" y="291443"/>
                                  <a:pt x="576411" y="292633"/>
                                </a:cubicBezTo>
                                <a:lnTo>
                                  <a:pt x="574514" y="288726"/>
                                </a:lnTo>
                                <a:close/>
                                <a:moveTo>
                                  <a:pt x="728030" y="97780"/>
                                </a:moveTo>
                                <a:cubicBezTo>
                                  <a:pt x="716794" y="102245"/>
                                  <a:pt x="709538" y="105407"/>
                                  <a:pt x="706264" y="107268"/>
                                </a:cubicBezTo>
                                <a:cubicBezTo>
                                  <a:pt x="700385" y="110542"/>
                                  <a:pt x="696181" y="113965"/>
                                  <a:pt x="693651" y="117537"/>
                                </a:cubicBezTo>
                                <a:cubicBezTo>
                                  <a:pt x="691121" y="121109"/>
                                  <a:pt x="689856" y="125015"/>
                                  <a:pt x="689856" y="129257"/>
                                </a:cubicBezTo>
                                <a:cubicBezTo>
                                  <a:pt x="689856" y="134615"/>
                                  <a:pt x="691456" y="139061"/>
                                  <a:pt x="694655" y="142596"/>
                                </a:cubicBezTo>
                                <a:cubicBezTo>
                                  <a:pt x="697855" y="146130"/>
                                  <a:pt x="701539" y="147898"/>
                                  <a:pt x="705706" y="147898"/>
                                </a:cubicBezTo>
                                <a:cubicBezTo>
                                  <a:pt x="711361" y="147898"/>
                                  <a:pt x="718803" y="144177"/>
                                  <a:pt x="728030" y="136736"/>
                                </a:cubicBezTo>
                                <a:close/>
                                <a:moveTo>
                                  <a:pt x="1455353" y="61280"/>
                                </a:moveTo>
                                <a:cubicBezTo>
                                  <a:pt x="1449177" y="61280"/>
                                  <a:pt x="1443652" y="63680"/>
                                  <a:pt x="1438777" y="68479"/>
                                </a:cubicBezTo>
                                <a:cubicBezTo>
                                  <a:pt x="1433903" y="73279"/>
                                  <a:pt x="1431057" y="79958"/>
                                  <a:pt x="1430238" y="88515"/>
                                </a:cubicBezTo>
                                <a:lnTo>
                                  <a:pt x="1477566" y="88515"/>
                                </a:lnTo>
                                <a:cubicBezTo>
                                  <a:pt x="1477194" y="81967"/>
                                  <a:pt x="1476412" y="77353"/>
                                  <a:pt x="1475222" y="74674"/>
                                </a:cubicBezTo>
                                <a:cubicBezTo>
                                  <a:pt x="1473361" y="70507"/>
                                  <a:pt x="1470589" y="67233"/>
                                  <a:pt x="1466906" y="64852"/>
                                </a:cubicBezTo>
                                <a:cubicBezTo>
                                  <a:pt x="1463222" y="62470"/>
                                  <a:pt x="1459372" y="61280"/>
                                  <a:pt x="1455353" y="61280"/>
                                </a:cubicBezTo>
                                <a:close/>
                                <a:moveTo>
                                  <a:pt x="179003" y="61280"/>
                                </a:moveTo>
                                <a:cubicBezTo>
                                  <a:pt x="172827" y="61280"/>
                                  <a:pt x="167302" y="63680"/>
                                  <a:pt x="162428" y="68479"/>
                                </a:cubicBezTo>
                                <a:cubicBezTo>
                                  <a:pt x="157554" y="73279"/>
                                  <a:pt x="154707" y="79958"/>
                                  <a:pt x="153889" y="88515"/>
                                </a:cubicBezTo>
                                <a:lnTo>
                                  <a:pt x="201216" y="88515"/>
                                </a:lnTo>
                                <a:cubicBezTo>
                                  <a:pt x="200844" y="81967"/>
                                  <a:pt x="200063" y="77353"/>
                                  <a:pt x="198872" y="74674"/>
                                </a:cubicBezTo>
                                <a:cubicBezTo>
                                  <a:pt x="197012" y="70507"/>
                                  <a:pt x="194240" y="67233"/>
                                  <a:pt x="190556" y="64852"/>
                                </a:cubicBezTo>
                                <a:cubicBezTo>
                                  <a:pt x="186873" y="62470"/>
                                  <a:pt x="183022" y="61280"/>
                                  <a:pt x="179003" y="61280"/>
                                </a:cubicBezTo>
                                <a:close/>
                                <a:moveTo>
                                  <a:pt x="348853" y="56480"/>
                                </a:moveTo>
                                <a:lnTo>
                                  <a:pt x="384684" y="56480"/>
                                </a:lnTo>
                                <a:lnTo>
                                  <a:pt x="384684" y="124904"/>
                                </a:lnTo>
                                <a:cubicBezTo>
                                  <a:pt x="384684" y="134429"/>
                                  <a:pt x="386339" y="140680"/>
                                  <a:pt x="389651" y="143656"/>
                                </a:cubicBezTo>
                                <a:cubicBezTo>
                                  <a:pt x="392962" y="146633"/>
                                  <a:pt x="396962" y="148121"/>
                                  <a:pt x="401650" y="148121"/>
                                </a:cubicBezTo>
                                <a:cubicBezTo>
                                  <a:pt x="404850" y="148121"/>
                                  <a:pt x="408478" y="147116"/>
                                  <a:pt x="412533" y="145107"/>
                                </a:cubicBezTo>
                                <a:cubicBezTo>
                                  <a:pt x="416589" y="143098"/>
                                  <a:pt x="421407" y="139266"/>
                                  <a:pt x="426988" y="133610"/>
                                </a:cubicBezTo>
                                <a:lnTo>
                                  <a:pt x="426988" y="75679"/>
                                </a:lnTo>
                                <a:cubicBezTo>
                                  <a:pt x="426988" y="69875"/>
                                  <a:pt x="425928" y="65949"/>
                                  <a:pt x="423807" y="63903"/>
                                </a:cubicBezTo>
                                <a:cubicBezTo>
                                  <a:pt x="421686" y="61857"/>
                                  <a:pt x="417277" y="60759"/>
                                  <a:pt x="410580" y="60610"/>
                                </a:cubicBezTo>
                                <a:lnTo>
                                  <a:pt x="410580" y="56480"/>
                                </a:lnTo>
                                <a:lnTo>
                                  <a:pt x="445406" y="56480"/>
                                </a:lnTo>
                                <a:lnTo>
                                  <a:pt x="445406" y="118430"/>
                                </a:lnTo>
                                <a:cubicBezTo>
                                  <a:pt x="445406" y="130262"/>
                                  <a:pt x="445685" y="137498"/>
                                  <a:pt x="446243" y="140140"/>
                                </a:cubicBezTo>
                                <a:cubicBezTo>
                                  <a:pt x="446801" y="142782"/>
                                  <a:pt x="447694" y="144624"/>
                                  <a:pt x="448922" y="145665"/>
                                </a:cubicBezTo>
                                <a:cubicBezTo>
                                  <a:pt x="450149" y="146707"/>
                                  <a:pt x="451582" y="147228"/>
                                  <a:pt x="453219" y="147228"/>
                                </a:cubicBezTo>
                                <a:cubicBezTo>
                                  <a:pt x="455526" y="147228"/>
                                  <a:pt x="458130" y="146596"/>
                                  <a:pt x="461032" y="145331"/>
                                </a:cubicBezTo>
                                <a:lnTo>
                                  <a:pt x="462595" y="149237"/>
                                </a:lnTo>
                                <a:lnTo>
                                  <a:pt x="432011" y="161850"/>
                                </a:lnTo>
                                <a:lnTo>
                                  <a:pt x="426988" y="161850"/>
                                </a:lnTo>
                                <a:lnTo>
                                  <a:pt x="426988" y="140196"/>
                                </a:lnTo>
                                <a:cubicBezTo>
                                  <a:pt x="418207" y="149721"/>
                                  <a:pt x="411510" y="155711"/>
                                  <a:pt x="406896" y="158167"/>
                                </a:cubicBezTo>
                                <a:cubicBezTo>
                                  <a:pt x="402283" y="160623"/>
                                  <a:pt x="397408" y="161850"/>
                                  <a:pt x="392274" y="161850"/>
                                </a:cubicBezTo>
                                <a:cubicBezTo>
                                  <a:pt x="386544" y="161850"/>
                                  <a:pt x="381577" y="160195"/>
                                  <a:pt x="377372" y="156883"/>
                                </a:cubicBezTo>
                                <a:cubicBezTo>
                                  <a:pt x="373168" y="153572"/>
                                  <a:pt x="370247" y="149312"/>
                                  <a:pt x="368610" y="144103"/>
                                </a:cubicBezTo>
                                <a:cubicBezTo>
                                  <a:pt x="366973" y="138894"/>
                                  <a:pt x="366155" y="131527"/>
                                  <a:pt x="366155" y="122002"/>
                                </a:cubicBezTo>
                                <a:lnTo>
                                  <a:pt x="366155" y="76349"/>
                                </a:lnTo>
                                <a:cubicBezTo>
                                  <a:pt x="366155" y="71512"/>
                                  <a:pt x="365634" y="68163"/>
                                  <a:pt x="364592" y="66303"/>
                                </a:cubicBezTo>
                                <a:cubicBezTo>
                                  <a:pt x="363550" y="64442"/>
                                  <a:pt x="362006" y="63010"/>
                                  <a:pt x="359960" y="62005"/>
                                </a:cubicBezTo>
                                <a:cubicBezTo>
                                  <a:pt x="357913" y="61001"/>
                                  <a:pt x="354211" y="60536"/>
                                  <a:pt x="348853" y="60610"/>
                                </a:cubicBezTo>
                                <a:close/>
                                <a:moveTo>
                                  <a:pt x="1271960" y="53466"/>
                                </a:moveTo>
                                <a:lnTo>
                                  <a:pt x="1276871" y="53466"/>
                                </a:lnTo>
                                <a:lnTo>
                                  <a:pt x="1276871" y="135619"/>
                                </a:lnTo>
                                <a:cubicBezTo>
                                  <a:pt x="1276871" y="142019"/>
                                  <a:pt x="1277336" y="146279"/>
                                  <a:pt x="1278266" y="148400"/>
                                </a:cubicBezTo>
                                <a:cubicBezTo>
                                  <a:pt x="1279196" y="150521"/>
                                  <a:pt x="1280573" y="152102"/>
                                  <a:pt x="1282396" y="153144"/>
                                </a:cubicBezTo>
                                <a:cubicBezTo>
                                  <a:pt x="1284219" y="154186"/>
                                  <a:pt x="1287549" y="154707"/>
                                  <a:pt x="1292386" y="154707"/>
                                </a:cubicBezTo>
                                <a:lnTo>
                                  <a:pt x="1292386" y="158725"/>
                                </a:lnTo>
                                <a:lnTo>
                                  <a:pt x="1242715" y="158725"/>
                                </a:lnTo>
                                <a:lnTo>
                                  <a:pt x="1242715" y="154707"/>
                                </a:lnTo>
                                <a:cubicBezTo>
                                  <a:pt x="1247701" y="154707"/>
                                  <a:pt x="1251049" y="154223"/>
                                  <a:pt x="1252761" y="153256"/>
                                </a:cubicBezTo>
                                <a:cubicBezTo>
                                  <a:pt x="1254472" y="152288"/>
                                  <a:pt x="1255830" y="150688"/>
                                  <a:pt x="1256835" y="148456"/>
                                </a:cubicBezTo>
                                <a:cubicBezTo>
                                  <a:pt x="1257840" y="146224"/>
                                  <a:pt x="1258342" y="141945"/>
                                  <a:pt x="1258342" y="135619"/>
                                </a:cubicBezTo>
                                <a:lnTo>
                                  <a:pt x="1258342" y="96217"/>
                                </a:lnTo>
                                <a:cubicBezTo>
                                  <a:pt x="1258342" y="85130"/>
                                  <a:pt x="1258007" y="77949"/>
                                  <a:pt x="1257337" y="74674"/>
                                </a:cubicBezTo>
                                <a:cubicBezTo>
                                  <a:pt x="1256816" y="72293"/>
                                  <a:pt x="1255998" y="70637"/>
                                  <a:pt x="1254882" y="69707"/>
                                </a:cubicBezTo>
                                <a:cubicBezTo>
                                  <a:pt x="1253765" y="68777"/>
                                  <a:pt x="1252240" y="68312"/>
                                  <a:pt x="1250305" y="68312"/>
                                </a:cubicBezTo>
                                <a:cubicBezTo>
                                  <a:pt x="1248222" y="68312"/>
                                  <a:pt x="1245692" y="68870"/>
                                  <a:pt x="1242715" y="69986"/>
                                </a:cubicBezTo>
                                <a:lnTo>
                                  <a:pt x="1241152" y="65968"/>
                                </a:lnTo>
                                <a:close/>
                                <a:moveTo>
                                  <a:pt x="1123950" y="53466"/>
                                </a:moveTo>
                                <a:lnTo>
                                  <a:pt x="1128638" y="53466"/>
                                </a:lnTo>
                                <a:lnTo>
                                  <a:pt x="1128638" y="76460"/>
                                </a:lnTo>
                                <a:cubicBezTo>
                                  <a:pt x="1137196" y="61131"/>
                                  <a:pt x="1145977" y="53466"/>
                                  <a:pt x="1154981" y="53466"/>
                                </a:cubicBezTo>
                                <a:cubicBezTo>
                                  <a:pt x="1159074" y="53466"/>
                                  <a:pt x="1162459" y="54713"/>
                                  <a:pt x="1165138" y="57206"/>
                                </a:cubicBezTo>
                                <a:cubicBezTo>
                                  <a:pt x="1167817" y="59699"/>
                                  <a:pt x="1169157" y="62582"/>
                                  <a:pt x="1169157" y="65856"/>
                                </a:cubicBezTo>
                                <a:cubicBezTo>
                                  <a:pt x="1169157" y="68758"/>
                                  <a:pt x="1168189" y="71214"/>
                                  <a:pt x="1166254" y="73223"/>
                                </a:cubicBezTo>
                                <a:cubicBezTo>
                                  <a:pt x="1164320" y="75232"/>
                                  <a:pt x="1162013" y="76237"/>
                                  <a:pt x="1159334" y="76237"/>
                                </a:cubicBezTo>
                                <a:cubicBezTo>
                                  <a:pt x="1156730" y="76237"/>
                                  <a:pt x="1153809" y="74953"/>
                                  <a:pt x="1150572" y="72386"/>
                                </a:cubicBezTo>
                                <a:cubicBezTo>
                                  <a:pt x="1147335" y="69819"/>
                                  <a:pt x="1144935" y="68535"/>
                                  <a:pt x="1143372" y="68535"/>
                                </a:cubicBezTo>
                                <a:cubicBezTo>
                                  <a:pt x="1142033" y="68535"/>
                                  <a:pt x="1140582" y="69279"/>
                                  <a:pt x="1139019" y="70768"/>
                                </a:cubicBezTo>
                                <a:cubicBezTo>
                                  <a:pt x="1135670" y="73819"/>
                                  <a:pt x="1132210" y="78842"/>
                                  <a:pt x="1128638" y="85836"/>
                                </a:cubicBezTo>
                                <a:lnTo>
                                  <a:pt x="1128638" y="134838"/>
                                </a:lnTo>
                                <a:cubicBezTo>
                                  <a:pt x="1128638" y="140494"/>
                                  <a:pt x="1129345" y="144772"/>
                                  <a:pt x="1130759" y="147675"/>
                                </a:cubicBezTo>
                                <a:cubicBezTo>
                                  <a:pt x="1131726" y="149684"/>
                                  <a:pt x="1133438" y="151358"/>
                                  <a:pt x="1135894" y="152698"/>
                                </a:cubicBezTo>
                                <a:cubicBezTo>
                                  <a:pt x="1138349" y="154037"/>
                                  <a:pt x="1141884" y="154707"/>
                                  <a:pt x="1146498" y="154707"/>
                                </a:cubicBezTo>
                                <a:lnTo>
                                  <a:pt x="1146498" y="158725"/>
                                </a:lnTo>
                                <a:lnTo>
                                  <a:pt x="1094147" y="158725"/>
                                </a:lnTo>
                                <a:lnTo>
                                  <a:pt x="1094147" y="154707"/>
                                </a:lnTo>
                                <a:cubicBezTo>
                                  <a:pt x="1099356" y="154707"/>
                                  <a:pt x="1103226" y="153888"/>
                                  <a:pt x="1105756" y="152251"/>
                                </a:cubicBezTo>
                                <a:cubicBezTo>
                                  <a:pt x="1107616" y="151060"/>
                                  <a:pt x="1108918" y="149163"/>
                                  <a:pt x="1109663" y="146558"/>
                                </a:cubicBezTo>
                                <a:cubicBezTo>
                                  <a:pt x="1110035" y="145293"/>
                                  <a:pt x="1110221" y="141684"/>
                                  <a:pt x="1110221" y="135731"/>
                                </a:cubicBezTo>
                                <a:lnTo>
                                  <a:pt x="1110221" y="96106"/>
                                </a:lnTo>
                                <a:cubicBezTo>
                                  <a:pt x="1110221" y="84199"/>
                                  <a:pt x="1109979" y="77111"/>
                                  <a:pt x="1109495" y="74842"/>
                                </a:cubicBezTo>
                                <a:cubicBezTo>
                                  <a:pt x="1109012" y="72572"/>
                                  <a:pt x="1108118" y="70916"/>
                                  <a:pt x="1106816" y="69875"/>
                                </a:cubicBezTo>
                                <a:cubicBezTo>
                                  <a:pt x="1105514" y="68833"/>
                                  <a:pt x="1103896" y="68312"/>
                                  <a:pt x="1101961" y="68312"/>
                                </a:cubicBezTo>
                                <a:cubicBezTo>
                                  <a:pt x="1099654" y="68312"/>
                                  <a:pt x="1097049" y="68870"/>
                                  <a:pt x="1094147" y="69986"/>
                                </a:cubicBezTo>
                                <a:lnTo>
                                  <a:pt x="1093031" y="65968"/>
                                </a:lnTo>
                                <a:close/>
                                <a:moveTo>
                                  <a:pt x="799877" y="53466"/>
                                </a:moveTo>
                                <a:lnTo>
                                  <a:pt x="804677" y="53466"/>
                                </a:lnTo>
                                <a:lnTo>
                                  <a:pt x="804677" y="75121"/>
                                </a:lnTo>
                                <a:cubicBezTo>
                                  <a:pt x="816657" y="60685"/>
                                  <a:pt x="828080" y="53466"/>
                                  <a:pt x="838944" y="53466"/>
                                </a:cubicBezTo>
                                <a:cubicBezTo>
                                  <a:pt x="844525" y="53466"/>
                                  <a:pt x="849325" y="54862"/>
                                  <a:pt x="853343" y="57652"/>
                                </a:cubicBezTo>
                                <a:cubicBezTo>
                                  <a:pt x="857362" y="60443"/>
                                  <a:pt x="860562" y="65038"/>
                                  <a:pt x="862943" y="71437"/>
                                </a:cubicBezTo>
                                <a:cubicBezTo>
                                  <a:pt x="864580" y="75902"/>
                                  <a:pt x="865398" y="82748"/>
                                  <a:pt x="865398" y="91976"/>
                                </a:cubicBezTo>
                                <a:lnTo>
                                  <a:pt x="865398" y="135619"/>
                                </a:lnTo>
                                <a:cubicBezTo>
                                  <a:pt x="865398" y="142094"/>
                                  <a:pt x="865919" y="146484"/>
                                  <a:pt x="866961" y="148791"/>
                                </a:cubicBezTo>
                                <a:cubicBezTo>
                                  <a:pt x="867780" y="150651"/>
                                  <a:pt x="869101" y="152102"/>
                                  <a:pt x="870924" y="153144"/>
                                </a:cubicBezTo>
                                <a:cubicBezTo>
                                  <a:pt x="872747" y="154186"/>
                                  <a:pt x="876114" y="154707"/>
                                  <a:pt x="881025" y="154707"/>
                                </a:cubicBezTo>
                                <a:lnTo>
                                  <a:pt x="881025" y="158725"/>
                                </a:lnTo>
                                <a:lnTo>
                                  <a:pt x="830461" y="158725"/>
                                </a:lnTo>
                                <a:lnTo>
                                  <a:pt x="830461" y="154707"/>
                                </a:lnTo>
                                <a:lnTo>
                                  <a:pt x="832582" y="154707"/>
                                </a:lnTo>
                                <a:cubicBezTo>
                                  <a:pt x="837344" y="154707"/>
                                  <a:pt x="840674" y="153981"/>
                                  <a:pt x="842572" y="152530"/>
                                </a:cubicBezTo>
                                <a:cubicBezTo>
                                  <a:pt x="844470" y="151079"/>
                                  <a:pt x="845790" y="148940"/>
                                  <a:pt x="846534" y="146112"/>
                                </a:cubicBezTo>
                                <a:cubicBezTo>
                                  <a:pt x="846832" y="144996"/>
                                  <a:pt x="846981" y="141498"/>
                                  <a:pt x="846981" y="135619"/>
                                </a:cubicBezTo>
                                <a:lnTo>
                                  <a:pt x="846981" y="93762"/>
                                </a:lnTo>
                                <a:cubicBezTo>
                                  <a:pt x="846981" y="84460"/>
                                  <a:pt x="845772" y="77707"/>
                                  <a:pt x="843353" y="73502"/>
                                </a:cubicBezTo>
                                <a:cubicBezTo>
                                  <a:pt x="840935" y="69298"/>
                                  <a:pt x="836861" y="67196"/>
                                  <a:pt x="831131" y="67196"/>
                                </a:cubicBezTo>
                                <a:cubicBezTo>
                                  <a:pt x="822276" y="67196"/>
                                  <a:pt x="813457" y="72033"/>
                                  <a:pt x="804677" y="81707"/>
                                </a:cubicBezTo>
                                <a:lnTo>
                                  <a:pt x="804677" y="135619"/>
                                </a:lnTo>
                                <a:cubicBezTo>
                                  <a:pt x="804677" y="142540"/>
                                  <a:pt x="805086" y="146819"/>
                                  <a:pt x="805904" y="148456"/>
                                </a:cubicBezTo>
                                <a:cubicBezTo>
                                  <a:pt x="806946" y="150614"/>
                                  <a:pt x="808379" y="152195"/>
                                  <a:pt x="810202" y="153200"/>
                                </a:cubicBezTo>
                                <a:cubicBezTo>
                                  <a:pt x="812025" y="154204"/>
                                  <a:pt x="815727" y="154707"/>
                                  <a:pt x="821308" y="154707"/>
                                </a:cubicBezTo>
                                <a:lnTo>
                                  <a:pt x="821308" y="158725"/>
                                </a:lnTo>
                                <a:lnTo>
                                  <a:pt x="770744" y="158725"/>
                                </a:lnTo>
                                <a:lnTo>
                                  <a:pt x="770744" y="154707"/>
                                </a:lnTo>
                                <a:lnTo>
                                  <a:pt x="772976" y="154707"/>
                                </a:lnTo>
                                <a:cubicBezTo>
                                  <a:pt x="778185" y="154707"/>
                                  <a:pt x="781701" y="153386"/>
                                  <a:pt x="783524" y="150744"/>
                                </a:cubicBezTo>
                                <a:cubicBezTo>
                                  <a:pt x="785348" y="148102"/>
                                  <a:pt x="786259" y="143061"/>
                                  <a:pt x="786259" y="135619"/>
                                </a:cubicBezTo>
                                <a:lnTo>
                                  <a:pt x="786259" y="97668"/>
                                </a:lnTo>
                                <a:cubicBezTo>
                                  <a:pt x="786259" y="85390"/>
                                  <a:pt x="785980" y="77911"/>
                                  <a:pt x="785422" y="75232"/>
                                </a:cubicBezTo>
                                <a:cubicBezTo>
                                  <a:pt x="784864" y="72554"/>
                                  <a:pt x="784008" y="70730"/>
                                  <a:pt x="782855" y="69763"/>
                                </a:cubicBezTo>
                                <a:cubicBezTo>
                                  <a:pt x="781701" y="68796"/>
                                  <a:pt x="780157" y="68312"/>
                                  <a:pt x="778222" y="68312"/>
                                </a:cubicBezTo>
                                <a:cubicBezTo>
                                  <a:pt x="776139" y="68312"/>
                                  <a:pt x="773646" y="68870"/>
                                  <a:pt x="770744" y="69986"/>
                                </a:cubicBezTo>
                                <a:lnTo>
                                  <a:pt x="769069" y="65968"/>
                                </a:lnTo>
                                <a:close/>
                                <a:moveTo>
                                  <a:pt x="712403" y="53466"/>
                                </a:moveTo>
                                <a:cubicBezTo>
                                  <a:pt x="721482" y="53466"/>
                                  <a:pt x="728923" y="54992"/>
                                  <a:pt x="734727" y="58043"/>
                                </a:cubicBezTo>
                                <a:cubicBezTo>
                                  <a:pt x="739118" y="60350"/>
                                  <a:pt x="742355" y="63959"/>
                                  <a:pt x="744438" y="68870"/>
                                </a:cubicBezTo>
                                <a:cubicBezTo>
                                  <a:pt x="745778" y="72070"/>
                                  <a:pt x="746448" y="78618"/>
                                  <a:pt x="746448" y="88515"/>
                                </a:cubicBezTo>
                                <a:lnTo>
                                  <a:pt x="746448" y="123230"/>
                                </a:lnTo>
                                <a:cubicBezTo>
                                  <a:pt x="746448" y="132978"/>
                                  <a:pt x="746634" y="138950"/>
                                  <a:pt x="747006" y="141145"/>
                                </a:cubicBezTo>
                                <a:cubicBezTo>
                                  <a:pt x="747378" y="143340"/>
                                  <a:pt x="747992" y="144810"/>
                                  <a:pt x="748847" y="145554"/>
                                </a:cubicBezTo>
                                <a:cubicBezTo>
                                  <a:pt x="749703" y="146298"/>
                                  <a:pt x="750689" y="146670"/>
                                  <a:pt x="751805" y="146670"/>
                                </a:cubicBezTo>
                                <a:cubicBezTo>
                                  <a:pt x="752996" y="146670"/>
                                  <a:pt x="754038" y="146410"/>
                                  <a:pt x="754931" y="145889"/>
                                </a:cubicBezTo>
                                <a:cubicBezTo>
                                  <a:pt x="756493" y="144921"/>
                                  <a:pt x="759507" y="142205"/>
                                  <a:pt x="763972" y="137740"/>
                                </a:cubicBezTo>
                                <a:lnTo>
                                  <a:pt x="763972" y="143991"/>
                                </a:lnTo>
                                <a:cubicBezTo>
                                  <a:pt x="755638" y="155153"/>
                                  <a:pt x="747675" y="160734"/>
                                  <a:pt x="740085" y="160734"/>
                                </a:cubicBezTo>
                                <a:cubicBezTo>
                                  <a:pt x="736439" y="160734"/>
                                  <a:pt x="733537" y="159469"/>
                                  <a:pt x="731379" y="156939"/>
                                </a:cubicBezTo>
                                <a:cubicBezTo>
                                  <a:pt x="729221" y="154409"/>
                                  <a:pt x="728104" y="150093"/>
                                  <a:pt x="728030" y="143991"/>
                                </a:cubicBezTo>
                                <a:cubicBezTo>
                                  <a:pt x="717538" y="152102"/>
                                  <a:pt x="710952" y="156790"/>
                                  <a:pt x="708273" y="158055"/>
                                </a:cubicBezTo>
                                <a:cubicBezTo>
                                  <a:pt x="704255" y="159916"/>
                                  <a:pt x="699976" y="160846"/>
                                  <a:pt x="695437" y="160846"/>
                                </a:cubicBezTo>
                                <a:cubicBezTo>
                                  <a:pt x="688367" y="160846"/>
                                  <a:pt x="682544" y="158427"/>
                                  <a:pt x="677968" y="153590"/>
                                </a:cubicBezTo>
                                <a:cubicBezTo>
                                  <a:pt x="673392" y="148754"/>
                                  <a:pt x="671103" y="142391"/>
                                  <a:pt x="671103" y="134503"/>
                                </a:cubicBezTo>
                                <a:cubicBezTo>
                                  <a:pt x="671103" y="129518"/>
                                  <a:pt x="672220" y="125202"/>
                                  <a:pt x="674452" y="121555"/>
                                </a:cubicBezTo>
                                <a:cubicBezTo>
                                  <a:pt x="677503" y="116495"/>
                                  <a:pt x="682805" y="111733"/>
                                  <a:pt x="690358" y="107268"/>
                                </a:cubicBezTo>
                                <a:cubicBezTo>
                                  <a:pt x="697911" y="102803"/>
                                  <a:pt x="710468" y="97371"/>
                                  <a:pt x="728030" y="90971"/>
                                </a:cubicBezTo>
                                <a:lnTo>
                                  <a:pt x="728030" y="86953"/>
                                </a:lnTo>
                                <a:cubicBezTo>
                                  <a:pt x="728030" y="76758"/>
                                  <a:pt x="726412" y="69763"/>
                                  <a:pt x="723175" y="65968"/>
                                </a:cubicBezTo>
                                <a:cubicBezTo>
                                  <a:pt x="719938" y="62173"/>
                                  <a:pt x="715231" y="60275"/>
                                  <a:pt x="709054" y="60275"/>
                                </a:cubicBezTo>
                                <a:cubicBezTo>
                                  <a:pt x="704366" y="60275"/>
                                  <a:pt x="700646" y="61540"/>
                                  <a:pt x="697892" y="64070"/>
                                </a:cubicBezTo>
                                <a:cubicBezTo>
                                  <a:pt x="695065" y="66600"/>
                                  <a:pt x="693651" y="69503"/>
                                  <a:pt x="693651" y="72777"/>
                                </a:cubicBezTo>
                                <a:lnTo>
                                  <a:pt x="693874" y="79251"/>
                                </a:lnTo>
                                <a:cubicBezTo>
                                  <a:pt x="693874" y="82674"/>
                                  <a:pt x="693000" y="85316"/>
                                  <a:pt x="691251" y="87176"/>
                                </a:cubicBezTo>
                                <a:cubicBezTo>
                                  <a:pt x="689502" y="89036"/>
                                  <a:pt x="687214" y="89966"/>
                                  <a:pt x="684386" y="89966"/>
                                </a:cubicBezTo>
                                <a:cubicBezTo>
                                  <a:pt x="681633" y="89966"/>
                                  <a:pt x="679382" y="88999"/>
                                  <a:pt x="677633" y="87064"/>
                                </a:cubicBezTo>
                                <a:cubicBezTo>
                                  <a:pt x="675884" y="85130"/>
                                  <a:pt x="675010" y="82488"/>
                                  <a:pt x="675010" y="79139"/>
                                </a:cubicBezTo>
                                <a:cubicBezTo>
                                  <a:pt x="675010" y="72740"/>
                                  <a:pt x="678284" y="66861"/>
                                  <a:pt x="684833" y="61503"/>
                                </a:cubicBezTo>
                                <a:cubicBezTo>
                                  <a:pt x="691381" y="56145"/>
                                  <a:pt x="700571" y="53466"/>
                                  <a:pt x="712403" y="53466"/>
                                </a:cubicBezTo>
                                <a:close/>
                                <a:moveTo>
                                  <a:pt x="619423" y="53466"/>
                                </a:moveTo>
                                <a:cubicBezTo>
                                  <a:pt x="623441" y="53466"/>
                                  <a:pt x="628315" y="54322"/>
                                  <a:pt x="634045" y="56034"/>
                                </a:cubicBezTo>
                                <a:cubicBezTo>
                                  <a:pt x="637840" y="57150"/>
                                  <a:pt x="640370" y="57708"/>
                                  <a:pt x="641635" y="57708"/>
                                </a:cubicBezTo>
                                <a:cubicBezTo>
                                  <a:pt x="642826" y="57708"/>
                                  <a:pt x="643756" y="57448"/>
                                  <a:pt x="644426" y="56927"/>
                                </a:cubicBezTo>
                                <a:cubicBezTo>
                                  <a:pt x="645096" y="56406"/>
                                  <a:pt x="645877" y="55252"/>
                                  <a:pt x="646770" y="53466"/>
                                </a:cubicBezTo>
                                <a:lnTo>
                                  <a:pt x="650453" y="53466"/>
                                </a:lnTo>
                                <a:lnTo>
                                  <a:pt x="650453" y="88292"/>
                                </a:lnTo>
                                <a:lnTo>
                                  <a:pt x="646770" y="88292"/>
                                </a:lnTo>
                                <a:cubicBezTo>
                                  <a:pt x="643942" y="77353"/>
                                  <a:pt x="640314" y="69912"/>
                                  <a:pt x="635887" y="65968"/>
                                </a:cubicBezTo>
                                <a:cubicBezTo>
                                  <a:pt x="631459" y="62024"/>
                                  <a:pt x="625822" y="60052"/>
                                  <a:pt x="618976" y="60052"/>
                                </a:cubicBezTo>
                                <a:cubicBezTo>
                                  <a:pt x="613767" y="60052"/>
                                  <a:pt x="609563" y="61429"/>
                                  <a:pt x="606363" y="64182"/>
                                </a:cubicBezTo>
                                <a:cubicBezTo>
                                  <a:pt x="603163" y="66935"/>
                                  <a:pt x="601563" y="69986"/>
                                  <a:pt x="601563" y="73335"/>
                                </a:cubicBezTo>
                                <a:cubicBezTo>
                                  <a:pt x="601563" y="77502"/>
                                  <a:pt x="602754" y="81074"/>
                                  <a:pt x="605135" y="84051"/>
                                </a:cubicBezTo>
                                <a:cubicBezTo>
                                  <a:pt x="607442" y="87102"/>
                                  <a:pt x="612130" y="90339"/>
                                  <a:pt x="619200" y="93762"/>
                                </a:cubicBezTo>
                                <a:lnTo>
                                  <a:pt x="635496" y="101687"/>
                                </a:lnTo>
                                <a:cubicBezTo>
                                  <a:pt x="650602" y="109054"/>
                                  <a:pt x="658155" y="118765"/>
                                  <a:pt x="658155" y="130820"/>
                                </a:cubicBezTo>
                                <a:cubicBezTo>
                                  <a:pt x="658155" y="140122"/>
                                  <a:pt x="654639" y="147619"/>
                                  <a:pt x="647607" y="153311"/>
                                </a:cubicBezTo>
                                <a:cubicBezTo>
                                  <a:pt x="640575" y="159004"/>
                                  <a:pt x="632706" y="161850"/>
                                  <a:pt x="623999" y="161850"/>
                                </a:cubicBezTo>
                                <a:cubicBezTo>
                                  <a:pt x="617748" y="161850"/>
                                  <a:pt x="610605" y="160734"/>
                                  <a:pt x="602568" y="158502"/>
                                </a:cubicBezTo>
                                <a:cubicBezTo>
                                  <a:pt x="600112" y="157758"/>
                                  <a:pt x="598103" y="157386"/>
                                  <a:pt x="596540" y="157386"/>
                                </a:cubicBezTo>
                                <a:cubicBezTo>
                                  <a:pt x="594829" y="157386"/>
                                  <a:pt x="593489" y="158353"/>
                                  <a:pt x="592522" y="160288"/>
                                </a:cubicBezTo>
                                <a:lnTo>
                                  <a:pt x="588839" y="160288"/>
                                </a:lnTo>
                                <a:lnTo>
                                  <a:pt x="588839" y="123788"/>
                                </a:lnTo>
                                <a:lnTo>
                                  <a:pt x="592522" y="123788"/>
                                </a:lnTo>
                                <a:cubicBezTo>
                                  <a:pt x="594606" y="134206"/>
                                  <a:pt x="598587" y="142056"/>
                                  <a:pt x="604466" y="147340"/>
                                </a:cubicBezTo>
                                <a:cubicBezTo>
                                  <a:pt x="610344" y="152623"/>
                                  <a:pt x="616930" y="155265"/>
                                  <a:pt x="624222" y="155265"/>
                                </a:cubicBezTo>
                                <a:cubicBezTo>
                                  <a:pt x="629357" y="155265"/>
                                  <a:pt x="633543" y="153758"/>
                                  <a:pt x="636780" y="150744"/>
                                </a:cubicBezTo>
                                <a:cubicBezTo>
                                  <a:pt x="640017" y="147730"/>
                                  <a:pt x="641635" y="144103"/>
                                  <a:pt x="641635" y="139861"/>
                                </a:cubicBezTo>
                                <a:cubicBezTo>
                                  <a:pt x="641635" y="134727"/>
                                  <a:pt x="639831" y="130411"/>
                                  <a:pt x="636222" y="126913"/>
                                </a:cubicBezTo>
                                <a:cubicBezTo>
                                  <a:pt x="632613" y="123416"/>
                                  <a:pt x="625413" y="118988"/>
                                  <a:pt x="614623" y="113630"/>
                                </a:cubicBezTo>
                                <a:cubicBezTo>
                                  <a:pt x="603833" y="108272"/>
                                  <a:pt x="596764" y="103435"/>
                                  <a:pt x="593415" y="99119"/>
                                </a:cubicBezTo>
                                <a:cubicBezTo>
                                  <a:pt x="590066" y="94878"/>
                                  <a:pt x="588392" y="89520"/>
                                  <a:pt x="588392" y="83046"/>
                                </a:cubicBezTo>
                                <a:cubicBezTo>
                                  <a:pt x="588392" y="74637"/>
                                  <a:pt x="591276" y="67605"/>
                                  <a:pt x="597043" y="61950"/>
                                </a:cubicBezTo>
                                <a:cubicBezTo>
                                  <a:pt x="602810" y="56294"/>
                                  <a:pt x="610270" y="53466"/>
                                  <a:pt x="619423" y="53466"/>
                                </a:cubicBezTo>
                                <a:close/>
                                <a:moveTo>
                                  <a:pt x="557585" y="53466"/>
                                </a:moveTo>
                                <a:lnTo>
                                  <a:pt x="562496" y="53466"/>
                                </a:lnTo>
                                <a:lnTo>
                                  <a:pt x="562496" y="135619"/>
                                </a:lnTo>
                                <a:cubicBezTo>
                                  <a:pt x="562496" y="142019"/>
                                  <a:pt x="562961" y="146279"/>
                                  <a:pt x="563891" y="148400"/>
                                </a:cubicBezTo>
                                <a:cubicBezTo>
                                  <a:pt x="564821" y="150521"/>
                                  <a:pt x="566198" y="152102"/>
                                  <a:pt x="568021" y="153144"/>
                                </a:cubicBezTo>
                                <a:cubicBezTo>
                                  <a:pt x="569844" y="154186"/>
                                  <a:pt x="573174" y="154707"/>
                                  <a:pt x="578011" y="154707"/>
                                </a:cubicBezTo>
                                <a:lnTo>
                                  <a:pt x="578011" y="158725"/>
                                </a:lnTo>
                                <a:lnTo>
                                  <a:pt x="528340" y="158725"/>
                                </a:lnTo>
                                <a:lnTo>
                                  <a:pt x="528340" y="154707"/>
                                </a:lnTo>
                                <a:cubicBezTo>
                                  <a:pt x="533326" y="154707"/>
                                  <a:pt x="536674" y="154223"/>
                                  <a:pt x="538386" y="153256"/>
                                </a:cubicBezTo>
                                <a:cubicBezTo>
                                  <a:pt x="540097" y="152288"/>
                                  <a:pt x="541455" y="150688"/>
                                  <a:pt x="542460" y="148456"/>
                                </a:cubicBezTo>
                                <a:cubicBezTo>
                                  <a:pt x="543465" y="146224"/>
                                  <a:pt x="543967" y="141945"/>
                                  <a:pt x="543967" y="135619"/>
                                </a:cubicBezTo>
                                <a:lnTo>
                                  <a:pt x="543967" y="96217"/>
                                </a:lnTo>
                                <a:cubicBezTo>
                                  <a:pt x="543967" y="85130"/>
                                  <a:pt x="543632" y="77949"/>
                                  <a:pt x="542962" y="74674"/>
                                </a:cubicBezTo>
                                <a:cubicBezTo>
                                  <a:pt x="542441" y="72293"/>
                                  <a:pt x="541623" y="70637"/>
                                  <a:pt x="540507" y="69707"/>
                                </a:cubicBezTo>
                                <a:cubicBezTo>
                                  <a:pt x="539390" y="68777"/>
                                  <a:pt x="537865" y="68312"/>
                                  <a:pt x="535930" y="68312"/>
                                </a:cubicBezTo>
                                <a:cubicBezTo>
                                  <a:pt x="533847" y="68312"/>
                                  <a:pt x="531316" y="68870"/>
                                  <a:pt x="528340" y="69986"/>
                                </a:cubicBezTo>
                                <a:lnTo>
                                  <a:pt x="526777" y="65968"/>
                                </a:lnTo>
                                <a:close/>
                                <a:moveTo>
                                  <a:pt x="266477" y="53466"/>
                                </a:moveTo>
                                <a:lnTo>
                                  <a:pt x="271277" y="53466"/>
                                </a:lnTo>
                                <a:lnTo>
                                  <a:pt x="271277" y="75121"/>
                                </a:lnTo>
                                <a:cubicBezTo>
                                  <a:pt x="283257" y="60685"/>
                                  <a:pt x="294680" y="53466"/>
                                  <a:pt x="305545" y="53466"/>
                                </a:cubicBezTo>
                                <a:cubicBezTo>
                                  <a:pt x="311126" y="53466"/>
                                  <a:pt x="315925" y="54862"/>
                                  <a:pt x="319944" y="57652"/>
                                </a:cubicBezTo>
                                <a:cubicBezTo>
                                  <a:pt x="323962" y="60443"/>
                                  <a:pt x="327162" y="65038"/>
                                  <a:pt x="329543" y="71437"/>
                                </a:cubicBezTo>
                                <a:cubicBezTo>
                                  <a:pt x="331180" y="75902"/>
                                  <a:pt x="331999" y="82748"/>
                                  <a:pt x="331999" y="91976"/>
                                </a:cubicBezTo>
                                <a:lnTo>
                                  <a:pt x="331999" y="135619"/>
                                </a:lnTo>
                                <a:cubicBezTo>
                                  <a:pt x="331999" y="142094"/>
                                  <a:pt x="332520" y="146484"/>
                                  <a:pt x="333561" y="148791"/>
                                </a:cubicBezTo>
                                <a:cubicBezTo>
                                  <a:pt x="334380" y="150651"/>
                                  <a:pt x="335701" y="152102"/>
                                  <a:pt x="337524" y="153144"/>
                                </a:cubicBezTo>
                                <a:cubicBezTo>
                                  <a:pt x="339347" y="154186"/>
                                  <a:pt x="342714" y="154707"/>
                                  <a:pt x="347626" y="154707"/>
                                </a:cubicBezTo>
                                <a:lnTo>
                                  <a:pt x="347626" y="158725"/>
                                </a:lnTo>
                                <a:lnTo>
                                  <a:pt x="297061" y="158725"/>
                                </a:lnTo>
                                <a:lnTo>
                                  <a:pt x="297061" y="154707"/>
                                </a:lnTo>
                                <a:lnTo>
                                  <a:pt x="299182" y="154707"/>
                                </a:lnTo>
                                <a:cubicBezTo>
                                  <a:pt x="303945" y="154707"/>
                                  <a:pt x="307275" y="153981"/>
                                  <a:pt x="309172" y="152530"/>
                                </a:cubicBezTo>
                                <a:cubicBezTo>
                                  <a:pt x="311070" y="151079"/>
                                  <a:pt x="312391" y="148940"/>
                                  <a:pt x="313135" y="146112"/>
                                </a:cubicBezTo>
                                <a:cubicBezTo>
                                  <a:pt x="313432" y="144996"/>
                                  <a:pt x="313581" y="141498"/>
                                  <a:pt x="313581" y="135619"/>
                                </a:cubicBezTo>
                                <a:lnTo>
                                  <a:pt x="313581" y="93762"/>
                                </a:lnTo>
                                <a:cubicBezTo>
                                  <a:pt x="313581" y="84460"/>
                                  <a:pt x="312372" y="77707"/>
                                  <a:pt x="309954" y="73502"/>
                                </a:cubicBezTo>
                                <a:cubicBezTo>
                                  <a:pt x="307535" y="69298"/>
                                  <a:pt x="303461" y="67196"/>
                                  <a:pt x="297731" y="67196"/>
                                </a:cubicBezTo>
                                <a:cubicBezTo>
                                  <a:pt x="288876" y="67196"/>
                                  <a:pt x="280058" y="72033"/>
                                  <a:pt x="271277" y="81707"/>
                                </a:cubicBezTo>
                                <a:lnTo>
                                  <a:pt x="271277" y="135619"/>
                                </a:lnTo>
                                <a:cubicBezTo>
                                  <a:pt x="271277" y="142540"/>
                                  <a:pt x="271686" y="146819"/>
                                  <a:pt x="272505" y="148456"/>
                                </a:cubicBezTo>
                                <a:cubicBezTo>
                                  <a:pt x="273546" y="150614"/>
                                  <a:pt x="274979" y="152195"/>
                                  <a:pt x="276802" y="153200"/>
                                </a:cubicBezTo>
                                <a:cubicBezTo>
                                  <a:pt x="278625" y="154204"/>
                                  <a:pt x="282327" y="154707"/>
                                  <a:pt x="287908" y="154707"/>
                                </a:cubicBezTo>
                                <a:lnTo>
                                  <a:pt x="287908" y="158725"/>
                                </a:lnTo>
                                <a:lnTo>
                                  <a:pt x="237344" y="158725"/>
                                </a:lnTo>
                                <a:lnTo>
                                  <a:pt x="237344" y="154707"/>
                                </a:lnTo>
                                <a:lnTo>
                                  <a:pt x="239576" y="154707"/>
                                </a:lnTo>
                                <a:cubicBezTo>
                                  <a:pt x="244785" y="154707"/>
                                  <a:pt x="248301" y="153386"/>
                                  <a:pt x="250125" y="150744"/>
                                </a:cubicBezTo>
                                <a:cubicBezTo>
                                  <a:pt x="251948" y="148102"/>
                                  <a:pt x="252859" y="143061"/>
                                  <a:pt x="252859" y="135619"/>
                                </a:cubicBezTo>
                                <a:lnTo>
                                  <a:pt x="252859" y="97668"/>
                                </a:lnTo>
                                <a:cubicBezTo>
                                  <a:pt x="252859" y="85390"/>
                                  <a:pt x="252580" y="77911"/>
                                  <a:pt x="252022" y="75232"/>
                                </a:cubicBezTo>
                                <a:cubicBezTo>
                                  <a:pt x="251464" y="72554"/>
                                  <a:pt x="250608" y="70730"/>
                                  <a:pt x="249455" y="69763"/>
                                </a:cubicBezTo>
                                <a:cubicBezTo>
                                  <a:pt x="248301" y="68796"/>
                                  <a:pt x="246757" y="68312"/>
                                  <a:pt x="244823" y="68312"/>
                                </a:cubicBezTo>
                                <a:cubicBezTo>
                                  <a:pt x="242739" y="68312"/>
                                  <a:pt x="240246" y="68870"/>
                                  <a:pt x="237344" y="69986"/>
                                </a:cubicBezTo>
                                <a:lnTo>
                                  <a:pt x="235670" y="65968"/>
                                </a:lnTo>
                                <a:close/>
                                <a:moveTo>
                                  <a:pt x="1461604" y="53355"/>
                                </a:moveTo>
                                <a:cubicBezTo>
                                  <a:pt x="1473064" y="53355"/>
                                  <a:pt x="1482477" y="57131"/>
                                  <a:pt x="1489844" y="64684"/>
                                </a:cubicBezTo>
                                <a:cubicBezTo>
                                  <a:pt x="1497211" y="72237"/>
                                  <a:pt x="1500894" y="82339"/>
                                  <a:pt x="1500894" y="94989"/>
                                </a:cubicBezTo>
                                <a:lnTo>
                                  <a:pt x="1430238" y="94989"/>
                                </a:lnTo>
                                <a:cubicBezTo>
                                  <a:pt x="1430164" y="110170"/>
                                  <a:pt x="1433848" y="122076"/>
                                  <a:pt x="1441289" y="130708"/>
                                </a:cubicBezTo>
                                <a:cubicBezTo>
                                  <a:pt x="1448730" y="139340"/>
                                  <a:pt x="1457474" y="143656"/>
                                  <a:pt x="1467520" y="143656"/>
                                </a:cubicBezTo>
                                <a:cubicBezTo>
                                  <a:pt x="1474217" y="143656"/>
                                  <a:pt x="1480040" y="141814"/>
                                  <a:pt x="1484988" y="138131"/>
                                </a:cubicBezTo>
                                <a:cubicBezTo>
                                  <a:pt x="1489937" y="134447"/>
                                  <a:pt x="1494086" y="128141"/>
                                  <a:pt x="1497434" y="119211"/>
                                </a:cubicBezTo>
                                <a:lnTo>
                                  <a:pt x="1500894" y="121444"/>
                                </a:lnTo>
                                <a:cubicBezTo>
                                  <a:pt x="1499332" y="131638"/>
                                  <a:pt x="1494793" y="140921"/>
                                  <a:pt x="1487277" y="149293"/>
                                </a:cubicBezTo>
                                <a:cubicBezTo>
                                  <a:pt x="1479761" y="157665"/>
                                  <a:pt x="1470348" y="161850"/>
                                  <a:pt x="1459037" y="161850"/>
                                </a:cubicBezTo>
                                <a:cubicBezTo>
                                  <a:pt x="1446758" y="161850"/>
                                  <a:pt x="1436247" y="157069"/>
                                  <a:pt x="1427504" y="147507"/>
                                </a:cubicBezTo>
                                <a:cubicBezTo>
                                  <a:pt x="1418760" y="137945"/>
                                  <a:pt x="1414388" y="125090"/>
                                  <a:pt x="1414388" y="108942"/>
                                </a:cubicBezTo>
                                <a:cubicBezTo>
                                  <a:pt x="1414388" y="91455"/>
                                  <a:pt x="1418872" y="77818"/>
                                  <a:pt x="1427838" y="68033"/>
                                </a:cubicBezTo>
                                <a:cubicBezTo>
                                  <a:pt x="1436805" y="58247"/>
                                  <a:pt x="1448060" y="53355"/>
                                  <a:pt x="1461604" y="53355"/>
                                </a:cubicBezTo>
                                <a:close/>
                                <a:moveTo>
                                  <a:pt x="185254" y="53355"/>
                                </a:moveTo>
                                <a:cubicBezTo>
                                  <a:pt x="196714" y="53355"/>
                                  <a:pt x="206127" y="57131"/>
                                  <a:pt x="213494" y="64684"/>
                                </a:cubicBezTo>
                                <a:cubicBezTo>
                                  <a:pt x="220861" y="72237"/>
                                  <a:pt x="224545" y="82339"/>
                                  <a:pt x="224545" y="94989"/>
                                </a:cubicBezTo>
                                <a:lnTo>
                                  <a:pt x="153889" y="94989"/>
                                </a:lnTo>
                                <a:cubicBezTo>
                                  <a:pt x="153814" y="110170"/>
                                  <a:pt x="157498" y="122076"/>
                                  <a:pt x="164939" y="130708"/>
                                </a:cubicBezTo>
                                <a:cubicBezTo>
                                  <a:pt x="172381" y="139340"/>
                                  <a:pt x="181124" y="143656"/>
                                  <a:pt x="191170" y="143656"/>
                                </a:cubicBezTo>
                                <a:cubicBezTo>
                                  <a:pt x="197867" y="143656"/>
                                  <a:pt x="203690" y="141814"/>
                                  <a:pt x="208639" y="138131"/>
                                </a:cubicBezTo>
                                <a:cubicBezTo>
                                  <a:pt x="213587" y="134447"/>
                                  <a:pt x="217736" y="128141"/>
                                  <a:pt x="221085" y="119211"/>
                                </a:cubicBezTo>
                                <a:lnTo>
                                  <a:pt x="224545" y="121444"/>
                                </a:lnTo>
                                <a:cubicBezTo>
                                  <a:pt x="222982" y="131638"/>
                                  <a:pt x="218443" y="140921"/>
                                  <a:pt x="210927" y="149293"/>
                                </a:cubicBezTo>
                                <a:cubicBezTo>
                                  <a:pt x="203411" y="157665"/>
                                  <a:pt x="193998" y="161850"/>
                                  <a:pt x="182687" y="161850"/>
                                </a:cubicBezTo>
                                <a:cubicBezTo>
                                  <a:pt x="170409" y="161850"/>
                                  <a:pt x="159898" y="157069"/>
                                  <a:pt x="151154" y="147507"/>
                                </a:cubicBezTo>
                                <a:cubicBezTo>
                                  <a:pt x="142410" y="137945"/>
                                  <a:pt x="138038" y="125090"/>
                                  <a:pt x="138038" y="108942"/>
                                </a:cubicBezTo>
                                <a:cubicBezTo>
                                  <a:pt x="138038" y="91455"/>
                                  <a:pt x="142522" y="77818"/>
                                  <a:pt x="151489" y="68033"/>
                                </a:cubicBezTo>
                                <a:cubicBezTo>
                                  <a:pt x="160456" y="58247"/>
                                  <a:pt x="171711" y="53355"/>
                                  <a:pt x="185254" y="53355"/>
                                </a:cubicBezTo>
                                <a:close/>
                                <a:moveTo>
                                  <a:pt x="1005446" y="38621"/>
                                </a:moveTo>
                                <a:lnTo>
                                  <a:pt x="979103" y="99789"/>
                                </a:lnTo>
                                <a:lnTo>
                                  <a:pt x="1031118" y="99789"/>
                                </a:lnTo>
                                <a:close/>
                                <a:moveTo>
                                  <a:pt x="1201155" y="22882"/>
                                </a:moveTo>
                                <a:lnTo>
                                  <a:pt x="1204615" y="22882"/>
                                </a:lnTo>
                                <a:lnTo>
                                  <a:pt x="1204615" y="56480"/>
                                </a:lnTo>
                                <a:lnTo>
                                  <a:pt x="1228502" y="56480"/>
                                </a:lnTo>
                                <a:lnTo>
                                  <a:pt x="1228502" y="64294"/>
                                </a:lnTo>
                                <a:lnTo>
                                  <a:pt x="1204615" y="64294"/>
                                </a:lnTo>
                                <a:lnTo>
                                  <a:pt x="1204615" y="130597"/>
                                </a:lnTo>
                                <a:cubicBezTo>
                                  <a:pt x="1204615" y="137219"/>
                                  <a:pt x="1205564" y="141684"/>
                                  <a:pt x="1207461" y="143991"/>
                                </a:cubicBezTo>
                                <a:cubicBezTo>
                                  <a:pt x="1209359" y="146298"/>
                                  <a:pt x="1211796" y="147451"/>
                                  <a:pt x="1214772" y="147451"/>
                                </a:cubicBezTo>
                                <a:cubicBezTo>
                                  <a:pt x="1217228" y="147451"/>
                                  <a:pt x="1219609" y="146689"/>
                                  <a:pt x="1221916" y="145163"/>
                                </a:cubicBezTo>
                                <a:cubicBezTo>
                                  <a:pt x="1224223" y="143638"/>
                                  <a:pt x="1226009" y="141387"/>
                                  <a:pt x="1227274" y="138410"/>
                                </a:cubicBezTo>
                                <a:lnTo>
                                  <a:pt x="1231627" y="138410"/>
                                </a:lnTo>
                                <a:cubicBezTo>
                                  <a:pt x="1229023" y="145703"/>
                                  <a:pt x="1225339" y="151191"/>
                                  <a:pt x="1220577" y="154874"/>
                                </a:cubicBezTo>
                                <a:cubicBezTo>
                                  <a:pt x="1215814" y="158558"/>
                                  <a:pt x="1210903" y="160399"/>
                                  <a:pt x="1205843" y="160399"/>
                                </a:cubicBezTo>
                                <a:cubicBezTo>
                                  <a:pt x="1202420" y="160399"/>
                                  <a:pt x="1199071" y="159451"/>
                                  <a:pt x="1195797" y="157553"/>
                                </a:cubicBezTo>
                                <a:cubicBezTo>
                                  <a:pt x="1192523" y="155655"/>
                                  <a:pt x="1190104" y="152939"/>
                                  <a:pt x="1188542" y="149405"/>
                                </a:cubicBezTo>
                                <a:cubicBezTo>
                                  <a:pt x="1186979" y="145870"/>
                                  <a:pt x="1186198" y="140419"/>
                                  <a:pt x="1186198" y="133052"/>
                                </a:cubicBezTo>
                                <a:lnTo>
                                  <a:pt x="1186198" y="64294"/>
                                </a:lnTo>
                                <a:lnTo>
                                  <a:pt x="1170012" y="64294"/>
                                </a:lnTo>
                                <a:lnTo>
                                  <a:pt x="1170012" y="60610"/>
                                </a:lnTo>
                                <a:cubicBezTo>
                                  <a:pt x="1174105" y="58973"/>
                                  <a:pt x="1178291" y="56201"/>
                                  <a:pt x="1182570" y="52294"/>
                                </a:cubicBezTo>
                                <a:cubicBezTo>
                                  <a:pt x="1186849" y="48388"/>
                                  <a:pt x="1190662" y="43755"/>
                                  <a:pt x="1194011" y="38398"/>
                                </a:cubicBezTo>
                                <a:cubicBezTo>
                                  <a:pt x="1195722" y="35570"/>
                                  <a:pt x="1198104" y="30398"/>
                                  <a:pt x="1201155" y="22882"/>
                                </a:cubicBezTo>
                                <a:close/>
                                <a:moveTo>
                                  <a:pt x="57708" y="16408"/>
                                </a:moveTo>
                                <a:cubicBezTo>
                                  <a:pt x="53913" y="16408"/>
                                  <a:pt x="49039" y="17115"/>
                                  <a:pt x="43086" y="18529"/>
                                </a:cubicBezTo>
                                <a:lnTo>
                                  <a:pt x="43086" y="81483"/>
                                </a:lnTo>
                                <a:cubicBezTo>
                                  <a:pt x="47030" y="82227"/>
                                  <a:pt x="50528" y="82786"/>
                                  <a:pt x="53578" y="83158"/>
                                </a:cubicBezTo>
                                <a:cubicBezTo>
                                  <a:pt x="56629" y="83530"/>
                                  <a:pt x="59234" y="83716"/>
                                  <a:pt x="61392" y="83716"/>
                                </a:cubicBezTo>
                                <a:cubicBezTo>
                                  <a:pt x="69131" y="83716"/>
                                  <a:pt x="75810" y="80721"/>
                                  <a:pt x="81428" y="74730"/>
                                </a:cubicBezTo>
                                <a:cubicBezTo>
                                  <a:pt x="87046" y="68740"/>
                                  <a:pt x="89855" y="60982"/>
                                  <a:pt x="89855" y="51457"/>
                                </a:cubicBezTo>
                                <a:cubicBezTo>
                                  <a:pt x="89855" y="44909"/>
                                  <a:pt x="88516" y="38825"/>
                                  <a:pt x="85837" y="33207"/>
                                </a:cubicBezTo>
                                <a:cubicBezTo>
                                  <a:pt x="83158" y="27589"/>
                                  <a:pt x="79363" y="23384"/>
                                  <a:pt x="74452" y="20594"/>
                                </a:cubicBezTo>
                                <a:cubicBezTo>
                                  <a:pt x="69540" y="17803"/>
                                  <a:pt x="63959" y="16408"/>
                                  <a:pt x="57708" y="16408"/>
                                </a:cubicBezTo>
                                <a:close/>
                                <a:moveTo>
                                  <a:pt x="0" y="7367"/>
                                </a:moveTo>
                                <a:lnTo>
                                  <a:pt x="55476" y="7367"/>
                                </a:lnTo>
                                <a:cubicBezTo>
                                  <a:pt x="69019" y="7367"/>
                                  <a:pt x="79698" y="8762"/>
                                  <a:pt x="87511" y="11553"/>
                                </a:cubicBezTo>
                                <a:cubicBezTo>
                                  <a:pt x="95325" y="14343"/>
                                  <a:pt x="101910" y="19050"/>
                                  <a:pt x="107268" y="25673"/>
                                </a:cubicBezTo>
                                <a:cubicBezTo>
                                  <a:pt x="112626" y="32296"/>
                                  <a:pt x="115305" y="40146"/>
                                  <a:pt x="115305" y="49225"/>
                                </a:cubicBezTo>
                                <a:cubicBezTo>
                                  <a:pt x="115305" y="61578"/>
                                  <a:pt x="111231" y="71623"/>
                                  <a:pt x="103082" y="79362"/>
                                </a:cubicBezTo>
                                <a:cubicBezTo>
                                  <a:pt x="94934" y="87102"/>
                                  <a:pt x="83419" y="90971"/>
                                  <a:pt x="68536" y="90971"/>
                                </a:cubicBezTo>
                                <a:cubicBezTo>
                                  <a:pt x="64889" y="90971"/>
                                  <a:pt x="60945" y="90711"/>
                                  <a:pt x="56704" y="90190"/>
                                </a:cubicBezTo>
                                <a:cubicBezTo>
                                  <a:pt x="52462" y="89669"/>
                                  <a:pt x="47923" y="88887"/>
                                  <a:pt x="43086" y="87846"/>
                                </a:cubicBezTo>
                                <a:lnTo>
                                  <a:pt x="43086" y="131936"/>
                                </a:lnTo>
                                <a:cubicBezTo>
                                  <a:pt x="43086" y="141461"/>
                                  <a:pt x="44128" y="147377"/>
                                  <a:pt x="46212" y="149684"/>
                                </a:cubicBezTo>
                                <a:cubicBezTo>
                                  <a:pt x="49039" y="152958"/>
                                  <a:pt x="53318" y="154595"/>
                                  <a:pt x="59048" y="154595"/>
                                </a:cubicBezTo>
                                <a:lnTo>
                                  <a:pt x="64852" y="154595"/>
                                </a:lnTo>
                                <a:lnTo>
                                  <a:pt x="64852" y="158725"/>
                                </a:lnTo>
                                <a:lnTo>
                                  <a:pt x="0" y="158725"/>
                                </a:lnTo>
                                <a:lnTo>
                                  <a:pt x="0" y="154595"/>
                                </a:lnTo>
                                <a:lnTo>
                                  <a:pt x="5693" y="154595"/>
                                </a:lnTo>
                                <a:cubicBezTo>
                                  <a:pt x="12093" y="154595"/>
                                  <a:pt x="16669" y="152511"/>
                                  <a:pt x="19422" y="148344"/>
                                </a:cubicBezTo>
                                <a:cubicBezTo>
                                  <a:pt x="20911" y="146037"/>
                                  <a:pt x="21655" y="140568"/>
                                  <a:pt x="21655" y="131936"/>
                                </a:cubicBezTo>
                                <a:lnTo>
                                  <a:pt x="21655" y="34156"/>
                                </a:lnTo>
                                <a:cubicBezTo>
                                  <a:pt x="21655" y="24631"/>
                                  <a:pt x="20650" y="18715"/>
                                  <a:pt x="18641" y="16408"/>
                                </a:cubicBezTo>
                                <a:cubicBezTo>
                                  <a:pt x="15739" y="13134"/>
                                  <a:pt x="11423" y="11497"/>
                                  <a:pt x="5693" y="11497"/>
                                </a:cubicBezTo>
                                <a:lnTo>
                                  <a:pt x="0" y="11497"/>
                                </a:lnTo>
                                <a:close/>
                                <a:moveTo>
                                  <a:pt x="1009576" y="3907"/>
                                </a:moveTo>
                                <a:lnTo>
                                  <a:pt x="1013482" y="3907"/>
                                </a:lnTo>
                                <a:lnTo>
                                  <a:pt x="1066168" y="129815"/>
                                </a:lnTo>
                                <a:cubicBezTo>
                                  <a:pt x="1070409" y="139936"/>
                                  <a:pt x="1074260" y="146503"/>
                                  <a:pt x="1077720" y="149516"/>
                                </a:cubicBezTo>
                                <a:cubicBezTo>
                                  <a:pt x="1081181" y="152530"/>
                                  <a:pt x="1085999" y="154223"/>
                                  <a:pt x="1092175" y="154595"/>
                                </a:cubicBezTo>
                                <a:lnTo>
                                  <a:pt x="1092175" y="158725"/>
                                </a:lnTo>
                                <a:lnTo>
                                  <a:pt x="1032458" y="158725"/>
                                </a:lnTo>
                                <a:lnTo>
                                  <a:pt x="1032458" y="154595"/>
                                </a:lnTo>
                                <a:cubicBezTo>
                                  <a:pt x="1038486" y="154297"/>
                                  <a:pt x="1042560" y="153293"/>
                                  <a:pt x="1044680" y="151581"/>
                                </a:cubicBezTo>
                                <a:cubicBezTo>
                                  <a:pt x="1046801" y="149870"/>
                                  <a:pt x="1047862" y="147786"/>
                                  <a:pt x="1047862" y="145331"/>
                                </a:cubicBezTo>
                                <a:cubicBezTo>
                                  <a:pt x="1047862" y="142056"/>
                                  <a:pt x="1046373" y="136885"/>
                                  <a:pt x="1043397" y="129815"/>
                                </a:cubicBezTo>
                                <a:lnTo>
                                  <a:pt x="1034244" y="108049"/>
                                </a:lnTo>
                                <a:lnTo>
                                  <a:pt x="975643" y="108049"/>
                                </a:lnTo>
                                <a:lnTo>
                                  <a:pt x="965374" y="131936"/>
                                </a:lnTo>
                                <a:cubicBezTo>
                                  <a:pt x="962844" y="137815"/>
                                  <a:pt x="961579" y="142205"/>
                                  <a:pt x="961579" y="145107"/>
                                </a:cubicBezTo>
                                <a:cubicBezTo>
                                  <a:pt x="961579" y="147414"/>
                                  <a:pt x="962676" y="149442"/>
                                  <a:pt x="964871" y="151191"/>
                                </a:cubicBezTo>
                                <a:cubicBezTo>
                                  <a:pt x="967067" y="152939"/>
                                  <a:pt x="971810" y="154074"/>
                                  <a:pt x="979103" y="154595"/>
                                </a:cubicBezTo>
                                <a:lnTo>
                                  <a:pt x="979103" y="158725"/>
                                </a:lnTo>
                                <a:lnTo>
                                  <a:pt x="931441" y="158725"/>
                                </a:lnTo>
                                <a:lnTo>
                                  <a:pt x="931441" y="154595"/>
                                </a:lnTo>
                                <a:cubicBezTo>
                                  <a:pt x="937766" y="153479"/>
                                  <a:pt x="941859" y="152028"/>
                                  <a:pt x="943719" y="150242"/>
                                </a:cubicBezTo>
                                <a:cubicBezTo>
                                  <a:pt x="947514" y="146670"/>
                                  <a:pt x="951719" y="139415"/>
                                  <a:pt x="956332" y="128476"/>
                                </a:cubicBezTo>
                                <a:close/>
                                <a:moveTo>
                                  <a:pt x="1547961" y="0"/>
                                </a:moveTo>
                                <a:lnTo>
                                  <a:pt x="1552984" y="0"/>
                                </a:lnTo>
                                <a:lnTo>
                                  <a:pt x="1552984" y="135619"/>
                                </a:lnTo>
                                <a:cubicBezTo>
                                  <a:pt x="1552984" y="142019"/>
                                  <a:pt x="1553450" y="146261"/>
                                  <a:pt x="1554380" y="148344"/>
                                </a:cubicBezTo>
                                <a:cubicBezTo>
                                  <a:pt x="1555310" y="150428"/>
                                  <a:pt x="1556742" y="152009"/>
                                  <a:pt x="1558677" y="153088"/>
                                </a:cubicBezTo>
                                <a:cubicBezTo>
                                  <a:pt x="1560612" y="154167"/>
                                  <a:pt x="1564221" y="154707"/>
                                  <a:pt x="1569504" y="154707"/>
                                </a:cubicBezTo>
                                <a:lnTo>
                                  <a:pt x="1569504" y="158725"/>
                                </a:lnTo>
                                <a:lnTo>
                                  <a:pt x="1519386" y="158725"/>
                                </a:lnTo>
                                <a:lnTo>
                                  <a:pt x="1519386" y="154707"/>
                                </a:lnTo>
                                <a:cubicBezTo>
                                  <a:pt x="1524074" y="154707"/>
                                  <a:pt x="1527274" y="154223"/>
                                  <a:pt x="1528986" y="153256"/>
                                </a:cubicBezTo>
                                <a:cubicBezTo>
                                  <a:pt x="1530697" y="152288"/>
                                  <a:pt x="1532037" y="150688"/>
                                  <a:pt x="1533004" y="148456"/>
                                </a:cubicBezTo>
                                <a:cubicBezTo>
                                  <a:pt x="1533972" y="146224"/>
                                  <a:pt x="1534455" y="141945"/>
                                  <a:pt x="1534455" y="135619"/>
                                </a:cubicBezTo>
                                <a:lnTo>
                                  <a:pt x="1534455" y="42751"/>
                                </a:lnTo>
                                <a:cubicBezTo>
                                  <a:pt x="1534455" y="31217"/>
                                  <a:pt x="1534195" y="24129"/>
                                  <a:pt x="1533674" y="21487"/>
                                </a:cubicBezTo>
                                <a:cubicBezTo>
                                  <a:pt x="1533153" y="18845"/>
                                  <a:pt x="1532316" y="17041"/>
                                  <a:pt x="1531162" y="16073"/>
                                </a:cubicBezTo>
                                <a:cubicBezTo>
                                  <a:pt x="1530009" y="15106"/>
                                  <a:pt x="1528539" y="14622"/>
                                  <a:pt x="1526753" y="14622"/>
                                </a:cubicBezTo>
                                <a:cubicBezTo>
                                  <a:pt x="1524819" y="14622"/>
                                  <a:pt x="1522363" y="15218"/>
                                  <a:pt x="1519386" y="16408"/>
                                </a:cubicBezTo>
                                <a:lnTo>
                                  <a:pt x="1517489" y="12501"/>
                                </a:lnTo>
                                <a:close/>
                                <a:moveTo>
                                  <a:pt x="1323864" y="0"/>
                                </a:moveTo>
                                <a:lnTo>
                                  <a:pt x="1328998" y="0"/>
                                </a:lnTo>
                                <a:lnTo>
                                  <a:pt x="1328998" y="101687"/>
                                </a:lnTo>
                                <a:lnTo>
                                  <a:pt x="1355006" y="78023"/>
                                </a:lnTo>
                                <a:cubicBezTo>
                                  <a:pt x="1360512" y="72963"/>
                                  <a:pt x="1363712" y="69763"/>
                                  <a:pt x="1364605" y="68424"/>
                                </a:cubicBezTo>
                                <a:cubicBezTo>
                                  <a:pt x="1365200" y="67531"/>
                                  <a:pt x="1365498" y="66638"/>
                                  <a:pt x="1365498" y="65745"/>
                                </a:cubicBezTo>
                                <a:cubicBezTo>
                                  <a:pt x="1365498" y="64256"/>
                                  <a:pt x="1364884" y="62973"/>
                                  <a:pt x="1363656" y="61894"/>
                                </a:cubicBezTo>
                                <a:cubicBezTo>
                                  <a:pt x="1362429" y="60815"/>
                                  <a:pt x="1360401" y="60201"/>
                                  <a:pt x="1357573" y="60052"/>
                                </a:cubicBezTo>
                                <a:lnTo>
                                  <a:pt x="1357573" y="56480"/>
                                </a:lnTo>
                                <a:lnTo>
                                  <a:pt x="1401998" y="56480"/>
                                </a:lnTo>
                                <a:lnTo>
                                  <a:pt x="1401998" y="60052"/>
                                </a:lnTo>
                                <a:cubicBezTo>
                                  <a:pt x="1395896" y="60201"/>
                                  <a:pt x="1390818" y="61131"/>
                                  <a:pt x="1386762" y="62843"/>
                                </a:cubicBezTo>
                                <a:cubicBezTo>
                                  <a:pt x="1382706" y="64554"/>
                                  <a:pt x="1378260" y="67605"/>
                                  <a:pt x="1373423" y="71995"/>
                                </a:cubicBezTo>
                                <a:lnTo>
                                  <a:pt x="1347192" y="96217"/>
                                </a:lnTo>
                                <a:lnTo>
                                  <a:pt x="1373423" y="129369"/>
                                </a:lnTo>
                                <a:cubicBezTo>
                                  <a:pt x="1380716" y="138522"/>
                                  <a:pt x="1385627" y="144326"/>
                                  <a:pt x="1388157" y="146782"/>
                                </a:cubicBezTo>
                                <a:cubicBezTo>
                                  <a:pt x="1391729" y="150279"/>
                                  <a:pt x="1394854" y="152549"/>
                                  <a:pt x="1397533" y="153590"/>
                                </a:cubicBezTo>
                                <a:cubicBezTo>
                                  <a:pt x="1399394" y="154335"/>
                                  <a:pt x="1402631" y="154707"/>
                                  <a:pt x="1407244" y="154707"/>
                                </a:cubicBezTo>
                                <a:lnTo>
                                  <a:pt x="1407244" y="158725"/>
                                </a:lnTo>
                                <a:lnTo>
                                  <a:pt x="1357573" y="158725"/>
                                </a:lnTo>
                                <a:lnTo>
                                  <a:pt x="1357573" y="154707"/>
                                </a:lnTo>
                                <a:cubicBezTo>
                                  <a:pt x="1360401" y="154632"/>
                                  <a:pt x="1362317" y="154204"/>
                                  <a:pt x="1363322" y="153423"/>
                                </a:cubicBezTo>
                                <a:cubicBezTo>
                                  <a:pt x="1364326" y="152642"/>
                                  <a:pt x="1364828" y="151544"/>
                                  <a:pt x="1364828" y="150130"/>
                                </a:cubicBezTo>
                                <a:cubicBezTo>
                                  <a:pt x="1364828" y="148419"/>
                                  <a:pt x="1363340" y="145665"/>
                                  <a:pt x="1360364" y="141870"/>
                                </a:cubicBezTo>
                                <a:lnTo>
                                  <a:pt x="1328998" y="101798"/>
                                </a:lnTo>
                                <a:lnTo>
                                  <a:pt x="1328998" y="135731"/>
                                </a:lnTo>
                                <a:cubicBezTo>
                                  <a:pt x="1328998" y="142354"/>
                                  <a:pt x="1329463" y="146707"/>
                                  <a:pt x="1330393" y="148791"/>
                                </a:cubicBezTo>
                                <a:cubicBezTo>
                                  <a:pt x="1331324" y="150874"/>
                                  <a:pt x="1332644" y="152363"/>
                                  <a:pt x="1334356" y="153256"/>
                                </a:cubicBezTo>
                                <a:cubicBezTo>
                                  <a:pt x="1336067" y="154149"/>
                                  <a:pt x="1339788" y="154632"/>
                                  <a:pt x="1345518" y="154707"/>
                                </a:cubicBezTo>
                                <a:lnTo>
                                  <a:pt x="1345518" y="158725"/>
                                </a:lnTo>
                                <a:lnTo>
                                  <a:pt x="1293502" y="158725"/>
                                </a:lnTo>
                                <a:lnTo>
                                  <a:pt x="1293502" y="154707"/>
                                </a:lnTo>
                                <a:cubicBezTo>
                                  <a:pt x="1298712" y="154707"/>
                                  <a:pt x="1302618" y="154074"/>
                                  <a:pt x="1305223" y="152809"/>
                                </a:cubicBezTo>
                                <a:cubicBezTo>
                                  <a:pt x="1306786" y="151991"/>
                                  <a:pt x="1307976" y="150726"/>
                                  <a:pt x="1308795" y="149014"/>
                                </a:cubicBezTo>
                                <a:cubicBezTo>
                                  <a:pt x="1309911" y="146558"/>
                                  <a:pt x="1310469" y="142317"/>
                                  <a:pt x="1310469" y="136289"/>
                                </a:cubicBezTo>
                                <a:lnTo>
                                  <a:pt x="1310469" y="43197"/>
                                </a:lnTo>
                                <a:cubicBezTo>
                                  <a:pt x="1310469" y="31365"/>
                                  <a:pt x="1310208" y="24129"/>
                                  <a:pt x="1309688" y="21487"/>
                                </a:cubicBezTo>
                                <a:cubicBezTo>
                                  <a:pt x="1309167" y="18845"/>
                                  <a:pt x="1308311" y="17022"/>
                                  <a:pt x="1307120" y="16017"/>
                                </a:cubicBezTo>
                                <a:cubicBezTo>
                                  <a:pt x="1305930" y="15013"/>
                                  <a:pt x="1304367" y="14511"/>
                                  <a:pt x="1302432" y="14511"/>
                                </a:cubicBezTo>
                                <a:cubicBezTo>
                                  <a:pt x="1300870" y="14511"/>
                                  <a:pt x="1298526" y="15143"/>
                                  <a:pt x="1295400" y="16408"/>
                                </a:cubicBezTo>
                                <a:lnTo>
                                  <a:pt x="1293502" y="12501"/>
                                </a:lnTo>
                                <a:close/>
                                <a:moveTo>
                                  <a:pt x="1267606" y="0"/>
                                </a:moveTo>
                                <a:cubicBezTo>
                                  <a:pt x="1270732" y="0"/>
                                  <a:pt x="1273392" y="1097"/>
                                  <a:pt x="1275587" y="3293"/>
                                </a:cubicBezTo>
                                <a:cubicBezTo>
                                  <a:pt x="1277783" y="5488"/>
                                  <a:pt x="1278880" y="8148"/>
                                  <a:pt x="1278880" y="11274"/>
                                </a:cubicBezTo>
                                <a:cubicBezTo>
                                  <a:pt x="1278880" y="14399"/>
                                  <a:pt x="1277783" y="17078"/>
                                  <a:pt x="1275587" y="19310"/>
                                </a:cubicBezTo>
                                <a:cubicBezTo>
                                  <a:pt x="1273392" y="21543"/>
                                  <a:pt x="1270732" y="22659"/>
                                  <a:pt x="1267606" y="22659"/>
                                </a:cubicBezTo>
                                <a:cubicBezTo>
                                  <a:pt x="1264481" y="22659"/>
                                  <a:pt x="1261802" y="21543"/>
                                  <a:pt x="1259570" y="19310"/>
                                </a:cubicBezTo>
                                <a:cubicBezTo>
                                  <a:pt x="1257337" y="17078"/>
                                  <a:pt x="1256221" y="14399"/>
                                  <a:pt x="1256221" y="11274"/>
                                </a:cubicBezTo>
                                <a:cubicBezTo>
                                  <a:pt x="1256221" y="8148"/>
                                  <a:pt x="1257319" y="5488"/>
                                  <a:pt x="1259514" y="3293"/>
                                </a:cubicBezTo>
                                <a:cubicBezTo>
                                  <a:pt x="1261709" y="1097"/>
                                  <a:pt x="1264407" y="0"/>
                                  <a:pt x="1267606" y="0"/>
                                </a:cubicBezTo>
                                <a:close/>
                                <a:moveTo>
                                  <a:pt x="553231" y="0"/>
                                </a:moveTo>
                                <a:cubicBezTo>
                                  <a:pt x="556357" y="0"/>
                                  <a:pt x="559017" y="1097"/>
                                  <a:pt x="561212" y="3293"/>
                                </a:cubicBezTo>
                                <a:cubicBezTo>
                                  <a:pt x="563408" y="5488"/>
                                  <a:pt x="564505" y="8148"/>
                                  <a:pt x="564505" y="11274"/>
                                </a:cubicBezTo>
                                <a:cubicBezTo>
                                  <a:pt x="564505" y="14399"/>
                                  <a:pt x="563408" y="17078"/>
                                  <a:pt x="561212" y="19310"/>
                                </a:cubicBezTo>
                                <a:cubicBezTo>
                                  <a:pt x="559017" y="21543"/>
                                  <a:pt x="556357" y="22659"/>
                                  <a:pt x="553231" y="22659"/>
                                </a:cubicBezTo>
                                <a:cubicBezTo>
                                  <a:pt x="550106" y="22659"/>
                                  <a:pt x="547427" y="21543"/>
                                  <a:pt x="545195" y="19310"/>
                                </a:cubicBezTo>
                                <a:cubicBezTo>
                                  <a:pt x="542962" y="17078"/>
                                  <a:pt x="541846" y="14399"/>
                                  <a:pt x="541846" y="11274"/>
                                </a:cubicBezTo>
                                <a:cubicBezTo>
                                  <a:pt x="541846" y="8148"/>
                                  <a:pt x="542944" y="5488"/>
                                  <a:pt x="545139" y="3293"/>
                                </a:cubicBezTo>
                                <a:cubicBezTo>
                                  <a:pt x="547334" y="1097"/>
                                  <a:pt x="550032" y="0"/>
                                  <a:pt x="553231" y="0"/>
                                </a:cubicBezTo>
                                <a:close/>
                                <a:moveTo>
                                  <a:pt x="500211" y="0"/>
                                </a:moveTo>
                                <a:lnTo>
                                  <a:pt x="505234" y="0"/>
                                </a:lnTo>
                                <a:lnTo>
                                  <a:pt x="505234" y="135619"/>
                                </a:lnTo>
                                <a:cubicBezTo>
                                  <a:pt x="505234" y="142019"/>
                                  <a:pt x="505699" y="146261"/>
                                  <a:pt x="506630" y="148344"/>
                                </a:cubicBezTo>
                                <a:cubicBezTo>
                                  <a:pt x="507560" y="150428"/>
                                  <a:pt x="508992" y="152009"/>
                                  <a:pt x="510927" y="153088"/>
                                </a:cubicBezTo>
                                <a:cubicBezTo>
                                  <a:pt x="512862" y="154167"/>
                                  <a:pt x="516471" y="154707"/>
                                  <a:pt x="521754" y="154707"/>
                                </a:cubicBezTo>
                                <a:lnTo>
                                  <a:pt x="521754" y="158725"/>
                                </a:lnTo>
                                <a:lnTo>
                                  <a:pt x="471636" y="158725"/>
                                </a:lnTo>
                                <a:lnTo>
                                  <a:pt x="471636" y="154707"/>
                                </a:lnTo>
                                <a:cubicBezTo>
                                  <a:pt x="476325" y="154707"/>
                                  <a:pt x="479524" y="154223"/>
                                  <a:pt x="481236" y="153256"/>
                                </a:cubicBezTo>
                                <a:cubicBezTo>
                                  <a:pt x="482947" y="152288"/>
                                  <a:pt x="484287" y="150688"/>
                                  <a:pt x="485254" y="148456"/>
                                </a:cubicBezTo>
                                <a:cubicBezTo>
                                  <a:pt x="486222" y="146224"/>
                                  <a:pt x="486705" y="141945"/>
                                  <a:pt x="486705" y="135619"/>
                                </a:cubicBezTo>
                                <a:lnTo>
                                  <a:pt x="486705" y="42751"/>
                                </a:lnTo>
                                <a:cubicBezTo>
                                  <a:pt x="486705" y="31217"/>
                                  <a:pt x="486445" y="24129"/>
                                  <a:pt x="485924" y="21487"/>
                                </a:cubicBezTo>
                                <a:cubicBezTo>
                                  <a:pt x="485403" y="18845"/>
                                  <a:pt x="484566" y="17041"/>
                                  <a:pt x="483412" y="16073"/>
                                </a:cubicBezTo>
                                <a:cubicBezTo>
                                  <a:pt x="482259" y="15106"/>
                                  <a:pt x="480789" y="14622"/>
                                  <a:pt x="479003" y="14622"/>
                                </a:cubicBezTo>
                                <a:cubicBezTo>
                                  <a:pt x="477069" y="14622"/>
                                  <a:pt x="474613" y="15218"/>
                                  <a:pt x="471636" y="16408"/>
                                </a:cubicBezTo>
                                <a:lnTo>
                                  <a:pt x="469739" y="12501"/>
                                </a:lnTo>
                                <a:close/>
                              </a:path>
                            </a:pathLst>
                          </a:cu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wrap="square" rtlCol="0" anchor="ctr">
                          <a:noAutofit/>
                        </wps:bodyPr>
                      </wps:wsp>
                    </wpg:wgp>
                  </a:graphicData>
                </a:graphic>
              </wp:inline>
            </w:drawing>
          </mc:Choice>
          <mc:Fallback>
            <w:pict>
              <v:group w14:anchorId="725C3017" id="Group 27" o:spid="_x0000_s1026" style="width:258.6pt;height:37.4pt;mso-position-horizontal-relative:char;mso-position-vertical-relative:line" coordsize="73883,10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">
                <v:oval id="Oval 35" o:spid="_x0000_s1027" style="position:absolute;width:19202;height:10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" fillcolor="white [3212]" strokecolor="black [3213]" strokeweight="1pt"/>
                <v:oval id="Oval 36" o:spid="_x0000_s1028" style="position:absolute;left:24018;width:24536;height:10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" fillcolor="white [3212]" strokecolor="black [3213]" strokeweight="1pt"/>
                <v:oval id="Oval 37" o:spid="_x0000_s1029" style="position:absolute;left:53370;width:20513;height:10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" fillcolor="white [3212]" strokecolor="black [3213]" strokeweight="1pt"/>
                <v:shapetype id="_x0000_t32" coordsize="21600,21600" o:spt="32" o:oned="t" path="m,l21600,21600e" filled="f">
                  <v:path arrowok="t" fillok="f" o:connecttype="none"/>
                  <o:lock v:ext="edit" shapetype="t"/>
                </v:shapetype>
                <v:shape id="Straight Arrow Connector 38" o:spid="_x0000_s1030" type="#_x0000_t32" style="position:absolute;left:19202;top:5349;width:48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" strokecolor="black [3040]">
                  <v:stroke endarrow="block"/>
                  <o:lock v:ext="edit" shapetype="f"/>
                </v:shape>
                <v:shape id="Straight Arrow Connector 39" o:spid="_x0000_s1031" type="#_x0000_t32" style="position:absolute;left:48554;top:5349;width:48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" strokecolor="black [3040]">
                  <v:stroke endarrow="block"/>
                  <o:lock v:ext="edit" shapetype="f"/>
                </v:shape>
                <v:shape id="Freeform: Shape 40" o:spid="_x0000_s1032" style="position:absolute;left:1782;top:3158;width:15637;height:4381;visibility:visible;mso-wrap-style:square;v-text-anchor:middle" coordsize="1563662,438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" path="m1347155,374005v-11237,4465,-18492,7627,-21767,9488c1319510,386767,1315305,390190,1312775,393762v-2530,3572,-3795,7479,-3795,11720c1308980,410840,1310580,415286,1313780,418821v3200,3535,6883,5302,11050,5302c1330486,424123,1337927,420402,1347155,412961r,-38956xm813755,374005v-11237,4465,-18492,7627,-21766,9488c786110,386767,781906,390190,779376,393762v-2531,3572,-3796,7479,-3796,11720c775580,410840,777180,415286,780380,418821v3200,3535,6883,5302,11051,5302c797086,424123,804527,420402,813755,412961r,-38956xm1226753,337505v-6176,,-11702,2400,-16576,7199c1205303,349504,1202457,356183,1201638,364740r47327,c1248593,358192,1247812,353578,1246621,350899v-1860,-4167,-4632,-7441,-8315,-9822c1234622,338695,1230771,337505,1226753,337505xm326119,336947v-3943,,-7906,1172,-11887,3516c310251,342807,307032,346918,304577,352797v-2456,5879,-3684,13432,-3684,22659c300893,390339,303851,403175,309767,413965v5916,10790,13711,16185,23385,16185c340370,430150,346323,427174,351011,421221v4688,-5953,7032,-16185,7032,-30696c358043,372368,354136,358080,346323,347662v-5283,-7143,-12018,-10715,-20204,-10715xm211819,336947v-3943,,-7906,1172,-11887,3516c195951,342807,192732,346918,190277,352797v-2456,5879,-3684,13432,-3684,22659c186593,390339,189551,403175,195467,413965v5916,10790,13711,16185,23385,16185c226070,430150,232023,427174,236711,421221v4688,-5953,7032,-16185,7032,-30696c243743,372368,239836,358080,232023,347662v-5283,-7143,-12018,-10715,-20204,-10715xm518629,336500v-6549,,-12390,2940,-17525,8818c494332,353057,490947,364368,490947,379251v,15032,3274,26547,9822,34547c507318,421797,514610,425797,522647,425797v6772,,13320,-3386,19645,-10157l542292,362954v-446,-5060,-1786,-9673,-4018,-13841c536042,344946,533084,341802,529400,339681v-3683,-2120,-7274,-3181,-10771,-3181xm1419559,329691r4800,l1424359,351457v7442,-7441,11832,-11720,13171,-12836c1440879,335793,1444488,333598,1448358,332035v3869,-1562,7701,-2344,11497,-2344c1466254,329691,1471761,331552,1476375,335272v4613,3721,7701,9116,9264,16185c1493304,342528,1499778,336668,1505061,333877v5284,-2790,10716,-4186,16297,-4186c1526790,329691,1531608,331087,1535813,333877v4204,2791,7534,7349,9990,13674c1547440,351867,1548259,358638,1548259,367866r,43979c1548259,418244,1548742,422635,1549710,425016v744,1637,2120,3032,4130,4186c1555849,430355,1559123,430932,1563662,430932r,4018l1513209,434950r,-4018l1515330,430932v4391,,7814,-856,10269,-2568c1527311,427174,1528539,425276,1529283,422672v298,-1265,446,-4874,446,-10827l1529729,367866v,-8335,-1004,-14213,-3013,-17636c1523813,345467,1519163,343086,1512763,343086v-3944,,-7906,986,-11888,2958c1496894,348016,1492076,351681,1486421,357039r-224,1227l1486421,363066r,48779c1486421,418839,1486811,423193,1487593,424904v781,1712,2250,3144,4408,4298c1494159,430355,1497843,430932,1503052,430932r,4018l1451371,434950r,-4018c1457027,430932,1460915,430262,1463036,428923v2121,-1340,3590,-3349,4409,-6028c1467817,421630,1468003,417946,1468003,411845r,-43979c1468003,359531,1466775,353541,1464319,349895v-3274,-4763,-7850,-7144,-13729,-7144c1446572,342751,1442591,343830,1438647,345988v-6177,3274,-10939,6958,-14288,11051l1424359,411845v,6697,465,11050,1395,13059c1426685,426913,1428061,428420,1429884,429425v1823,1004,5526,1507,11107,1507l1440991,434950r-50565,l1390426,430932v4688,,7963,-503,9823,-1507c1402109,428420,1403523,426820,1404491,424625v967,-2195,1451,-6455,1451,-12780l1405942,372777v,-11236,-335,-18492,-1005,-21766c1404416,348555,1403598,346862,1402481,345932v-1116,-930,-2641,-1395,-4576,-1395c1395821,344537,1393329,345095,1390426,346211r-1674,-4018l1419559,329691xm1331528,329691v9078,,16519,1526,22324,4577c1358242,336575,1361479,340184,1363563,345095v1339,3200,2009,9748,2009,19645l1365572,399455v,9748,186,15720,558,17915c1366502,419565,1367116,421035,1367972,421779v856,744,1842,1116,2958,1116c1372121,422895,1373162,422635,1374055,422114v1563,-968,4577,-3684,9042,-8149l1383097,420216v-8335,11162,-16297,16743,-23887,16743c1355563,436959,1352661,435694,1350503,433164v-2158,-2530,-3274,-6846,-3348,-12948c1336662,428327,1330077,433015,1327398,434280v-4019,1861,-8298,2791,-12837,2791c1307492,437071,1301669,434652,1297093,429816v-4577,-4837,-6865,-11200,-6865,-19088c1290228,405743,1291344,401427,1293576,397780v3051,-5060,8353,-9822,15907,-14287c1317035,379028,1329593,373596,1347155,367196r,-4018c1347155,352983,1345536,345988,1342299,342193v-3237,-3795,-7944,-5693,-14120,-5693c1323491,336500,1319770,337765,1317017,340295v-2828,2530,-4242,5433,-4242,8707l1312999,355476v,3423,-875,6065,-2624,7925c1308627,365261,1306338,366191,1303511,366191v-2754,,-5004,-967,-6753,-2902c1295009,361355,1294135,358713,1294135,355364v,-6399,3274,-12278,9822,-17636c1310506,332370,1319696,329691,1331528,329691xm976684,329691r4912,l981596,411845v,6399,465,10659,1395,12780c983921,426746,985298,428327,987121,429369v1823,1042,5153,1563,9990,1563l997111,434950r-49671,l947440,430932v4985,,8334,-484,10046,-1451c959197,428513,960555,426913,961560,424681v1004,-2232,1507,-6511,1507,-12836l963067,372442v,-11087,-335,-18268,-1005,-21543c961541,348518,960723,346862,959606,345932v-1116,-930,-2641,-1395,-4576,-1395c952946,344537,950416,345095,947440,346211r-1563,-4018l976684,329691xm895648,329691v4018,,8892,856,14622,2568c914065,333375,916595,333933,917860,333933v1191,,2121,-260,2791,-781c921320,332631,922102,331477,922995,329691r3683,l926678,364517r-3683,c920167,353578,916539,346137,912112,342193v-4428,-3944,-10065,-5916,-16911,-5916c889992,336277,885788,337654,882588,340407v-3200,2753,-4800,5804,-4800,9153c877788,353727,878979,357299,881360,360276v2307,3051,6995,6288,14064,9711l911721,377912v15106,7367,22659,17078,22659,29133c934380,416347,930864,423844,923832,429536v-7032,5693,-14902,8539,-23608,8539c893973,438075,886829,436959,878793,434727v-2456,-744,-4465,-1116,-6028,-1116c871054,433611,869714,434578,868747,436513r-3684,l865063,400013r3684,c870830,410431,874812,418281,880690,423565v5879,5283,12465,7925,19757,7925c905582,431490,909768,429983,913005,426969v3237,-3014,4855,-6641,4855,-10883c917860,410952,916056,406636,912446,403138v-3609,-3497,-10808,-7925,-21598,-13283c880058,384497,872988,379660,869640,375344v-3349,-4241,-5023,-9599,-5023,-16073c864617,350862,867500,343830,873267,338175v5768,-5656,13228,-8484,22381,-8484xm798128,329691v9078,,16520,1526,22324,4577c824843,336575,828080,340184,830163,345095v1340,3200,2009,9748,2009,19645l832172,399455v,9748,186,15720,558,17915c833102,419565,833716,421035,834572,421779v856,744,1842,1116,2958,1116c838721,422895,839763,422635,840656,422114v1562,-968,4576,-3684,9041,-8149l849697,420216v-8335,11162,-16297,16743,-23887,16743c822164,436959,819261,435694,817103,433164v-2158,-2530,-3274,-6846,-3348,-12948c803262,428327,796677,433015,793998,434280v-4018,1861,-8297,2791,-12837,2791c774092,437071,768269,434652,763693,429816v-4577,-4837,-6865,-11200,-6865,-19088c756828,405743,757944,401427,760177,397780v3051,-5060,8353,-9822,15906,-14287c783636,379028,796193,373596,813755,367196r,-4018c813755,352983,812136,345988,808899,342193v-3237,-3795,-7943,-5693,-14120,-5693c790091,336500,786370,337765,783617,340295v-2828,2530,-4241,5433,-4241,8707l779599,355476v,3423,-875,6065,-2623,7925c775227,365261,772939,366191,770111,366191v-2753,,-5004,-967,-6753,-2902c761609,361355,760735,358713,760735,355364v,-6399,3274,-12278,9822,-17636c777106,332370,786296,329691,798128,329691xm666527,329691r4799,l671326,351346v11981,-14436,23404,-21655,34268,-21655c711175,329691,715975,331087,719993,333877v4018,2791,7218,7386,9600,13785c731230,352127,732048,358973,732048,368201r,43644c732048,418319,732569,422709,733611,425016v818,1860,2139,3311,3962,4353c739397,430411,742764,430932,747675,430932r,4018l697111,434950r,-4018l699232,430932v4762,,8092,-726,9990,-2177c711119,427304,712440,425165,713184,422337v298,-1116,447,-4614,447,-10492l713631,369987v,-9302,-1210,-16055,-3628,-20260c707585,345523,703510,343421,697781,343421v-8856,,-17674,4837,-26455,14511l671326,411845v,6920,410,11199,1228,12836c673596,426839,675028,428420,676852,429425v1823,1004,5525,1507,11106,1507l687958,434950r-50564,l637394,430932r2232,c644835,430932,648351,429611,650174,426969v1823,-2642,2735,-7683,2735,-15124l652909,373893v,-12278,-279,-19757,-837,-22436c651514,348779,650658,346955,649504,345988v-1153,-967,-2697,-1451,-4632,-1451c642789,344537,640296,345095,637394,346211r-1675,-4018l666527,329691xm614734,329691r4912,l619646,411845v,6399,465,10659,1395,12780c621971,426746,623348,428327,625171,429369v1823,1042,5153,1563,9990,1563l635161,434950r-49671,l585490,430932v4985,,8334,-484,10046,-1451c597247,428513,598605,426913,599610,424681v1004,-2232,1507,-6511,1507,-12836l601117,372442v,-11087,-335,-18268,-1005,-21543c599591,348518,598773,346862,597656,345932v-1116,-930,-2641,-1395,-4576,-1395c590996,344537,588466,345095,585490,346211r-1563,-4018l614734,329691xm419100,329691r4688,l423788,352685v8558,-15329,17338,-22994,26343,-22994c454223,329691,457609,330938,460288,333431v2679,2493,4018,5376,4018,8650c464306,344983,463339,347439,461404,349448v-1935,2009,-4241,3014,-6920,3014c451879,352462,448959,351178,445721,348611v-3237,-2567,-5636,-3851,-7199,-3851c437182,344760,435731,345504,434169,346993v-3349,3051,-6809,8074,-10381,15068l423788,411063v,5656,707,9934,2121,12837c426876,425909,428588,427583,431043,428923v2456,1339,5991,2009,10604,2009l441647,434950r-52350,l389297,430932v5209,,9079,-819,11609,-2456c402766,427285,404068,425388,404812,422783v372,-1265,558,-4874,558,-10827l405370,372331v,-11907,-241,-18995,-725,-21264c404161,348797,403268,347141,401966,346100v-1302,-1042,-2921,-1563,-4855,-1563c394804,344537,392199,345095,389297,346211r-1116,-4018l419100,329691xm329580,329691v15478,,27905,5879,37281,17637c374824,357373,378805,368908,378805,381930v,9153,-2196,18418,-6586,27794c367829,419100,361782,426169,354081,430932v-7702,4762,-16278,7143,-25729,7143c312948,438075,300707,431936,291629,419658v-7665,-10344,-11497,-21952,-11497,-34826c280132,375456,282457,366136,287108,356871v4651,-9264,10771,-16111,18362,-20538c313060,331905,321097,329691,329580,329691xm215280,329691v15478,,27905,5879,37281,17637c260523,357373,264505,368908,264505,381930v,9153,-2196,18418,-6586,27794c253529,419100,247482,426169,239781,430932v-7702,4762,-16278,7143,-25729,7143c198648,438075,186407,431936,177329,419658v-7665,-10344,-11497,-21952,-11497,-34826c165832,375456,168157,366136,172808,356871v4651,-9264,10771,-16111,18362,-20538c198760,331905,206797,329691,215280,329691xm1233004,329580v11459,,20873,3776,28240,11329c1268611,348462,1272294,358564,1272294,371214r-70656,c1201564,386395,1205247,398301,1212689,406933v7441,8632,16185,12948,26230,12948c1245617,419881,1251440,418039,1256388,414356v4949,-3684,9097,-9990,12446,-18920l1272294,397669v-1563,10194,-6102,19478,-13618,27849c1251161,433890,1241747,438075,1230436,438075v-12278,,-22789,-4781,-31533,-14343c1190160,414170,1185788,401315,1185788,385167v,-17487,4483,-31124,13450,-40909c1208205,334472,1219460,329580,1233004,329580xm1071711,283592r123565,l1196950,319087r-4242,c1191890,312837,1190774,308372,1189360,305693v-2307,-4316,-5377,-7497,-9209,-9544c1176319,294103,1171277,293080,1165026,293080r-21319,l1143707,408719v,9302,1004,15106,3013,17413c1149548,429257,1153901,430820,1159780,430820r5246,l1165026,434950r-64182,l1100844,430820r5358,c1112602,430820,1117141,428885,1119820,425016v1637,-2381,2455,-7814,2455,-16297l1122275,293080r-18194,c1097012,293080,1091989,293601,1089012,294642v-3869,1414,-7181,4130,-9934,8149c1076325,306809,1074688,312241,1074167,319087r-4242,l1071711,283592xm,283592r64517,l64517,287722r-5135,c55885,287722,52499,288578,49225,290289v-2307,1191,-3907,2977,-4800,5358c43532,298028,43086,302940,43086,310381r,46323c44574,355290,49671,350565,58378,342528,80479,322287,93836,308781,98450,302009v2009,-2976,3013,-5581,3013,-7813c101463,292484,100682,290977,99119,289675v-1562,-1302,-4204,-1953,-7925,-1953l87734,287722r,-4130l143321,283592r,4130c140047,287796,137071,288243,134392,289061v-2679,819,-5953,2400,-9823,4744c120699,296149,115937,299926,110282,305135v-1638,1488,-9191,9115,-22660,22882l64517,351011r55810,55476c129480,415640,137294,421872,143768,425183v6474,3312,12948,5191,19422,5637l163190,434950r-71996,l91194,430820v4316,,7423,-725,9321,-2177c102412,427192,103361,425574,103361,423788v,-1786,-353,-3386,-1060,-4800c101594,417574,99268,414933,95324,411063l43086,359383r,48778c43086,415826,43569,420886,44537,423341v744,1861,2307,3461,4688,4800c52425,429927,55810,430820,59382,430820r5135,l64517,434950,,434950r,-4130l5358,430820v6250,,10790,-1823,13617,-5469c20761,422969,21654,417240,21654,408161r,-97780c21654,302716,21171,297619,20203,295089v-744,-1786,-2269,-3349,-4576,-4688c12353,288615,8930,287722,5358,287722r-5358,l,283592xm972331,276225v3126,,5786,1097,7981,3293c982507,281713,983605,284373,983605,287499v,3125,-1098,5804,-3293,8036c978117,297768,975457,298884,972331,298884v-3125,,-5804,-1116,-8037,-3349c962062,293303,960946,290624,960946,287499v,-3126,1097,-5786,3293,-7981c966434,277322,969131,276225,972331,276225xm610381,276225v3126,,5786,1097,7981,3293c620557,281713,621655,284373,621655,287499v,3125,-1098,5804,-3293,8036c616167,297768,613507,298884,610381,298884v-3125,,-5804,-1116,-8037,-3349c600112,293303,598996,290624,598996,287499v,-3126,1097,-5786,3293,-7981c604484,277322,607181,276225,610381,276225xm555687,276225r5023,l560710,394432v,11980,279,19291,837,21933c562105,419007,562998,420849,564226,421890v1228,1042,2660,1563,4297,1563c570532,423453,573211,422821,576560,421556r1228,3906l547427,438075r-5135,l542292,423453v-4985,5209,-9860,8948,-14622,11218c522907,436941,517773,438075,512266,438075v-11162,,-20910,-4669,-29244,-14008c474687,414728,470520,402729,470520,388069v,-14659,4614,-28072,13841,-40239c493588,335663,505457,329580,519968,329580v9004,,16446,2865,22324,8595l542292,319311v,-11683,-279,-18864,-837,-21543c540897,295089,540023,293266,538832,292298v-1191,-967,-2679,-1451,-4465,-1451c532432,290847,529865,291443,526665,292633r-1451,-3907l555687,276225xm956630,97780v-11237,4465,-18492,7627,-21766,9488c928985,110542,924781,113965,922251,117537v-2531,3572,-3796,7479,-3796,11720c918455,134615,920055,139061,923255,142596v3200,3534,6883,5302,11051,5302c939961,147898,947402,144177,956630,136736r,-38956xm737555,97780v-11237,4465,-18492,7627,-21766,9488c709910,110542,705706,113965,703176,117537v-2531,3572,-3796,7479,-3796,11720c699380,134615,700980,139061,704180,142596v3200,3534,6883,5302,11051,5302c720886,147898,728327,144177,737555,136736r,-38956xm1216632,81595v-8929,5134,-15645,10790,-20147,16966c1191983,104738,1189732,111435,1189732,118653v,7962,2567,14957,7702,20985c1202568,145665,1209489,148679,1218195,148679v4688,,9209,-930,13562,-2790c1236110,144028,1242045,140047,1249561,133945v-9823,-13394,-16632,-23180,-20427,-29356c1225339,98412,1221172,90748,1216632,81595xm836637,69651v-3572,,-7106,893,-10604,2679c823354,73670,818927,77688,812750,84385r,38175c812750,130820,813085,136252,813755,138857v1042,4316,3590,8111,7646,11385c825456,153516,830572,155153,836749,155153v7441,,13469,-2902,18082,-8706c860859,138857,863873,128178,863873,114411v,-15626,-3423,-27644,-10269,-36053c848841,72554,843186,69651,836637,69651xm398078,61280v-6176,,-11702,2400,-16576,7199c376628,73279,373782,79958,372963,88515r47327,c419918,81967,419137,77353,417946,74674v-1860,-4167,-4632,-7441,-8315,-9822c405947,62470,402096,61280,398078,61280xm1028477,53466r4799,l1033276,75121v11981,-14436,23404,-21655,34268,-21655c1073125,53466,1077925,54862,1081943,57652v4018,2791,7218,7386,9599,13785c1093180,75902,1093998,82748,1093998,91976r,43643c1093998,142094,1094519,146484,1095561,148791v818,1860,2139,3311,3962,4353c1101347,154186,1104714,154707,1109625,154707r,4018l1059061,158725r,-4018l1061182,154707v4762,,8092,-726,9990,-2177c1073069,151079,1074390,148940,1075134,146112v298,-1116,447,-4614,447,-10493l1075581,93762v,-9302,-1210,-16055,-3628,-20260c1069535,69298,1065460,67196,1059730,67196v-8855,,-17673,4837,-26454,14511l1033276,135619v,6921,410,11200,1228,12837c1035546,150614,1036978,152195,1038802,153200v1823,1004,5525,1507,11106,1507l1049908,158725r-50565,l999343,154707r2233,c1006785,154707,1010301,153386,1012124,150744v1823,-2642,2735,-7683,2735,-15125l1014859,97668v,-12278,-279,-19757,-837,-22436c1013464,72554,1012608,70730,1011454,69763v-1153,-967,-2697,-1451,-4632,-1451c1004738,68312,1002246,68870,999343,69986r-1674,-4018l1028477,53466xm941003,53466v9078,,16520,1526,22324,4577c967717,60350,970955,63959,973038,68870v1340,3200,2009,9748,2009,19645l975047,123230v,9748,186,15720,558,17915c975977,143340,976591,144810,977447,145554v856,744,1842,1116,2958,1116c981596,146670,982638,146410,983530,145889v1563,-968,4577,-3684,9042,-8149l992572,143991v-8335,11162,-16297,16743,-23887,16743c965039,160734,962136,159469,959978,156939v-2158,-2530,-3274,-6846,-3348,-12948c946137,152102,939552,156790,936873,158055v-4018,1861,-8297,2791,-12837,2791c916967,160846,911144,158427,906568,153590v-4577,-4836,-6865,-11199,-6865,-19087c899703,129518,900819,125202,903052,121555v3051,-5060,8353,-9822,15906,-14287c926511,102803,939068,97371,956630,90971r,-4018c956630,76758,955011,69763,951774,65968v-3237,-3795,-7943,-5693,-14120,-5693c932966,60275,929245,61540,926492,64070v-2828,2530,-4241,5433,-4241,8707l922474,79251v,3423,-875,6065,-2623,7925c918102,89036,915814,89966,912986,89966v-2753,,-5004,-967,-6753,-2902c904484,85130,903610,82488,903610,79139v,-6399,3274,-12278,9822,-17636c919981,56145,929171,53466,941003,53466xm845455,53466v10269,,18827,4019,25673,12055c879537,75344,883741,88143,883741,103919v,17636,-5060,32221,-15180,43756c860226,157125,849734,161850,837084,161850v-5507,,-10270,-781,-14288,-2344c819820,158390,816471,156158,812750,152809r,31142c812750,190946,813178,195393,814034,197290v856,1898,2344,3405,4465,4521c820620,202927,824470,203485,830052,203485r,4130l776473,207615r,-4130l779264,203485v4093,75,7590,-707,10492,-2344c791170,200323,792268,199002,793049,197179v781,-1824,1172,-6456,1172,-13897l794221,86618v,-6623,-298,-10827,-893,-12613c792733,72219,791784,70879,790482,69986v-1302,-893,-3070,-1339,-5302,-1339c783394,68647,781124,69168,778371,70210r-1340,-3572l808509,53913r4241,l812750,77800v5284,-9004,10586,-15311,15906,-18920c833977,55271,839577,53466,845455,53466xm721928,53466v9078,,16520,1526,22324,4577c748643,60350,751880,63959,753963,68870v1340,3200,2009,9748,2009,19645l755972,123230v,9748,186,15720,558,17915c756902,143340,757516,144810,758372,145554v856,744,1842,1116,2958,1116c762521,146670,763563,146410,764456,145889v1562,-968,4576,-3684,9041,-8149l773497,143991v-8335,11162,-16297,16743,-23887,16743c745964,160734,743061,159469,740903,156939v-2158,-2530,-3274,-6846,-3348,-12948c727062,152102,720477,156790,717798,158055v-4018,1861,-8297,2791,-12837,2791c697892,160846,692069,158427,687493,153590v-4577,-4836,-6865,-11199,-6865,-19087c680628,129518,681744,125202,683977,121555v3051,-5060,8353,-9822,15906,-14287c707436,102803,719993,97371,737555,90971r,-4018c737555,76758,735936,69763,732699,65968v-3237,-3795,-7943,-5693,-14120,-5693c713891,60275,710170,61540,707417,64070v-2828,2530,-4241,5433,-4241,8707l703399,79251v,3423,-875,6065,-2623,7925c699027,89036,696739,89966,693911,89966v-2753,,-5004,-967,-6753,-2902c685409,85130,684535,82488,684535,79139v,-6399,3274,-12278,9822,-17636c700906,56145,710096,53466,721928,53466xm628948,53466v4018,,8892,856,14622,2568c647365,57150,649895,57708,651160,57708v1191,,2121,-260,2791,-781c654620,56406,655402,55252,656295,53466r3683,l659978,88292r-3683,c653467,77353,649839,69912,645412,65968v-4428,-3944,-10065,-5916,-16911,-5916c623292,60052,619088,61429,615888,64182v-3200,2753,-4800,5804,-4800,9153c611088,77502,612279,81074,614660,84051v2307,3051,6995,6288,14064,9711l645021,101687v15106,7367,22659,17078,22659,29133c667680,140122,664164,147619,657132,153311v-7032,5693,-14902,8539,-23608,8539c627273,161850,620129,160734,612093,158502v-2456,-744,-4465,-1116,-6028,-1116c604354,157386,603014,158353,602047,160288r-3684,l598363,123788r3684,c604130,134206,608112,142056,613990,147340v5879,5283,12465,7925,19757,7925c638882,155265,643068,153758,646305,150744v3237,-3014,4855,-6641,4855,-10883c651160,134727,649356,130411,645746,126913v-3609,-3497,-10808,-7925,-21598,-13283c613358,108272,606288,103435,602940,99119v-3349,-4241,-5023,-9599,-5023,-16073c597917,74637,600800,67605,606567,61950v5768,-5656,13228,-8484,22381,-8484xm567109,53466r4912,l572021,135619v,6400,465,10660,1395,12781c574346,150521,575723,152102,577546,153144v1823,1042,5153,1563,9990,1563l587536,158725r-49671,l537865,154707v4985,,8334,-484,10046,-1451c549622,152288,550980,150688,551985,148456v1004,-2232,1507,-6511,1507,-12837l553492,96217v,-11087,-335,-18268,-1005,-21543c551966,72293,551148,70637,550031,69707v-1116,-930,-2641,-1395,-4576,-1395c543371,68312,540841,68870,537865,69986r-1563,-4018l567109,53466xm485775,53466r4688,l490463,76460v8558,-15329,17338,-22994,26343,-22994c520898,53466,524284,54713,526963,57206v2679,2493,4018,5376,4018,8650c530981,68758,530014,71214,528079,73223v-1935,2009,-4241,3014,-6920,3014c518554,76237,515633,74953,512396,72386v-3237,-2567,-5636,-3851,-7199,-3851c503857,68535,502406,69279,500844,70768v-3349,3051,-6809,8074,-10381,15069l490463,134838v,5656,707,9934,2121,12837c493551,149684,495263,151358,497718,152698v2456,1339,5991,2009,10604,2009l508322,158725r-52350,l455972,154707v5209,,9079,-819,11609,-2456c469441,151060,470743,149163,471487,146558v372,-1265,558,-4874,558,-10827l472045,96106v,-11907,-241,-18995,-725,-21264c470836,72572,469943,70916,468641,69875v-1302,-1042,-2921,-1563,-4856,-1563c461479,68312,458874,68870,455972,69986r-1116,-4018l485775,53466xm404329,53355v11459,,20873,3776,28240,11329c439936,72237,443619,82339,443619,94989r-70656,c372889,110170,376572,122076,384014,130708v7441,8632,16185,12948,26231,12948c416942,143656,422765,141814,427713,138131v4949,-3684,9097,-9990,12446,-18920l443619,121444v-1562,10194,-6102,19477,-13617,27849c422486,157665,413072,161850,401761,161850v-12278,,-22789,-4781,-31533,-14343c361485,137945,357113,125090,357113,108942v,-17487,4483,-31124,13450,-40909c379530,58247,390785,53355,404329,53355xm276783,16408v-3795,,-8669,707,-14622,2121l262161,81483v3944,744,7441,1303,10492,1675c275704,83530,278308,83716,280466,83716v7740,,14418,-2995,20036,-8986c306121,68740,308930,60982,308930,51457v,-6548,-1340,-12632,-4019,-18250c302233,27589,298437,23384,293526,20594v-4911,-2791,-10492,-4186,-16743,-4186xm1242529,12055v-6474,,-11367,2251,-14679,6753c1224539,23310,1222883,27719,1222883,32035v,3646,633,7721,1898,12223c1226046,48760,1228539,55401,1232259,64182v9228,-4390,16130,-9376,20706,-14957c1257542,43644,1259830,37430,1259830,30584v,-5358,-1656,-9785,-4967,-13283c1251551,13804,1247440,12055,1242529,12055xm219075,7367r55476,c288094,7367,298772,8762,306586,11553v7813,2790,14399,7497,19757,14120c331701,32296,334379,40146,334379,49225v,12353,-4074,22398,-12222,30137c314009,87102,302493,90971,287610,90971v-3646,,-7590,-260,-11832,-781c271537,89669,266998,88887,262161,87846r,44090c262161,141461,263202,147377,265286,149684v2828,3274,7107,4911,12836,4911l283927,154595r,4130l219075,158725r,-4130l224768,154595v6399,,10976,-2084,13729,-6251c239985,146037,240729,140568,240729,131936r,-97780c240729,24631,239725,18715,237716,16408v-2903,-3274,-7219,-4911,-12948,-4911l219075,11497r,-4130xm1242752,3907v8855,,16073,2623,21654,7869c1269987,17022,1272778,23478,1272778,31142v,7888,-2698,14809,-8093,20762c1259290,57857,1249747,64368,1236055,71437v9450,16818,19310,32222,29579,46212c1278731,102022,1285279,88850,1285279,78135v,-3423,-1116,-6474,-3348,-9153c1280294,66973,1277950,65782,1274899,65410r,-4130l1321779,61280r,4130c1315305,65931,1310524,67363,1307436,69707v-3088,2344,-7907,9432,-14455,21264c1286433,102803,1279066,113853,1270880,124123v6623,7739,12539,13152,17748,16240c1293837,143452,1299083,144996,1304367,144996v5134,,9487,-1396,13059,-4186c1320998,138019,1323528,133908,1325016,128476r4130,3014c1326393,141982,1321965,149721,1315863,154707v-6102,4985,-13208,7478,-21319,7478c1288442,162185,1282247,160530,1275959,157218v-6288,-3311,-13153,-8911,-20594,-16799c1246138,148605,1237822,154279,1230418,157441v-7405,3163,-15311,4744,-23720,4744c1194420,162185,1184672,158911,1177453,152363v-7218,-6549,-10827,-14362,-10827,-23441c1166626,119918,1169863,110933,1176337,101966v6474,-8967,18641,-18250,36500,-27850c1209340,66377,1206959,60033,1205694,55085v-1265,-4949,-1898,-9693,-1898,-14232c1203796,28128,1208484,18417,1217860,11720v7293,-5209,15590,-7813,24892,-7813xm562756,v3126,,5786,1097,7981,3293c572932,5488,574030,8148,574030,11274v,3125,-1098,5804,-3293,8036c568542,21543,565882,22659,562756,22659v-3125,,-5804,-1116,-8037,-3349c552487,17078,551371,14399,551371,11274v,-3126,1097,-5786,3293,-7981c556859,1097,559556,,562756,xe" fillcolor="black [3213]" stroked="f" strokeweight="2pt">
                  <v:path arrowok="t"/>
                </v:shape>
                <v:shape id="Freeform: Shape 41" o:spid="_x0000_s1033" style="position:absolute;left:29357;top:1776;width:13858;height:7146;visibility:visible;mso-wrap-style:square;v-text-anchor:middle" coordsize="1385850,714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" path="m769553,613730v-6177,,-11702,2400,-16576,7199c748103,625729,745256,632408,744438,640965r47327,c791393,634417,790612,629803,789421,627124v-1860,-4167,-4632,-7441,-8316,-9822c777422,614921,773571,613730,769553,613730xm857584,605916r4800,l862384,627683v7442,-7442,11832,-11721,13172,-12837c878904,612018,882513,609823,886383,608260v3869,-1562,7702,-2344,11497,-2344c904279,605916,909786,607777,914400,611497v4613,3721,7702,9116,9264,16186c931329,618753,937803,612893,943086,610102v5284,-2790,10716,-4186,16297,-4186c964815,605916,969634,607312,973838,610102v4204,2791,7534,7349,9990,13674c985465,628092,986284,634864,986284,644091r,43979c986284,694469,986767,698860,987735,701241v744,1637,2121,3032,4130,4186c993874,706580,997148,707157,1001687,707157r,4018l951235,711175r,-4018l953355,707157v4391,,7814,-856,10269,-2568c965336,703399,966564,701501,967308,698897v298,-1265,446,-4874,446,-10827l967754,644091v,-8335,-1004,-14213,-3013,-17636c961839,621692,957188,619311,950788,619311v-3944,,-7906,986,-11888,2958c934919,624241,930101,627906,924446,633264r-224,1227l924446,639291r,48779c924446,695064,924836,699418,925618,701129v781,1712,2251,3144,4409,4298c932185,706580,935868,707157,941077,707157r,4018l889396,711175r,-4018c895052,707157,898940,706487,901061,705148v2121,-1340,3590,-3349,4409,-6028c905842,697855,906028,694172,906028,688070r,-43979c906028,635756,904800,629766,902344,626120v-3274,-4763,-7850,-7144,-13729,-7144c884597,618976,880616,620055,876672,622213v-6177,3274,-10939,6958,-14288,11051l862384,688070v,6697,465,11050,1396,13059c864710,703138,866086,704645,867910,705650v1823,1004,5525,1507,11106,1507l879016,711175r-50565,l828451,707157v4689,,7963,-503,9823,-1507c840134,704645,841548,703045,842516,700850v967,-2195,1451,-6455,1451,-12780l843967,649002v,-11236,-335,-18492,-1005,-21766c842441,624780,841623,623087,840506,622157v-1116,-930,-2641,-1395,-4576,-1395c833846,620762,831354,621320,828451,622436r-1674,-4018l857584,605916xm609897,605916v4019,,8893,856,14623,2568c628315,609600,630845,610158,632110,610158v1190,,2121,-260,2790,-781c635570,608856,636352,607702,637244,605916r3684,l640928,640742r-3684,c634417,629803,630789,622362,626361,618418v-4427,-3944,-10064,-5916,-16910,-5916c604242,612502,600037,613879,596838,616632v-3200,2753,-4800,5804,-4800,9153c592038,629952,593229,633524,595610,636501v2307,3051,6995,6288,14064,9711l625971,654137v15106,7367,22659,17078,22659,29133c648630,692572,645114,700069,638082,705761v-7032,5693,-14902,8540,-23608,8540c608223,714301,601079,713184,593042,710952v-2455,-744,-4464,-1116,-6027,-1116c585303,709836,583964,710803,582997,712738r-3684,l579313,676238r3684,c585080,686656,589061,694506,594940,699790v5879,5283,12464,7925,19757,7925c619832,707715,624017,706208,627254,703194v3237,-3014,4856,-6641,4856,-10883c632110,687177,630305,682861,626696,679363v-3609,-3497,-10808,-7925,-21598,-13283c594308,660722,587238,655885,583890,651569v-3349,-4241,-5023,-9599,-5023,-16073c578867,627087,581750,620055,587517,614400v5767,-5656,13227,-8484,22380,-8484xm548059,605916r4911,l552970,688070v,6399,466,10659,1396,12780c555296,702971,556673,704552,558496,705594v1823,1042,5153,1563,9990,1563l568486,711175r-49672,l518814,707157v4986,,8335,-484,10046,-1451c530572,704738,531930,703138,532935,700906v1004,-2232,1506,-6511,1506,-12836l534441,648667v,-11087,-334,-18268,-1004,-21543c532916,624743,532097,623087,530981,622157v-1116,-930,-2641,-1395,-4576,-1395c524321,620762,521791,621320,518814,622436r-1562,-4018l548059,605916xm775803,605805v11460,,20874,3776,28241,11329c811411,624687,815094,634789,815094,647439r-70656,c744364,662620,748047,674526,755488,683158v7442,8632,16185,12948,26231,12948c788417,696106,794240,694265,799188,690581v4949,-3683,9097,-9990,12446,-18920l815094,673894v-1563,10194,-6102,19478,-13618,27849c793960,710115,784547,714301,773236,714301v-12278,,-22789,-4782,-31533,-14344c732960,690395,728588,677540,728588,661392v,-17487,4483,-31124,13450,-40909c751005,610698,762260,605805,775803,605805xm686804,575332r3460,l690264,608930r23887,l714151,616744r-23887,l690264,683047v,6622,949,11087,2847,13394c695008,698748,697445,699901,700422,699901v2456,,4837,-762,7144,-2288c709873,696088,711658,693837,712924,690860r4353,c714672,698153,710989,703641,706226,707324v-4762,3684,-9674,5525,-14734,5525c688069,712849,684721,711901,681446,710003v-3274,-1897,-5692,-4614,-7255,-8148c672628,698320,671847,692869,671847,685502r,-68758l655662,616744r,-3684c659755,611423,663940,608651,668219,604744v4279,-3906,8093,-8539,11441,-13896c681372,588020,683753,582848,686804,575332xm454856,556357v8036,,16557,1972,25561,5916c484584,564133,487523,565063,489235,565063v1935,,3516,-577,4744,-1730c495207,562180,496193,559854,496937,556357r4130,l501067,608707r-4130,c495597,598661,493197,590662,489737,584708v-3460,-5953,-8390,-10678,-14790,-14175c468548,567035,461925,565286,455079,565286v-7739,,-14139,2363,-19199,7088c430820,577100,428290,582476,428290,588504v,4613,1600,8818,4800,12613c437703,606698,448679,614139,466018,623441v14138,7590,23794,13413,28965,17469c500155,644965,504136,649746,506927,655253v2790,5507,4186,11274,4186,17301c511113,684014,506666,693892,497774,702190v-8893,8297,-20334,12445,-34324,12445c459060,714635,454930,714301,451060,713631v-2306,-372,-7088,-1730,-14343,-4074c429462,707213,424867,706041,422932,706041v-1860,,-3330,558,-4409,1674c417444,708831,416644,711138,416123,714635r-4130,l411993,662732r4130,c418058,673596,420662,681726,423937,687121v3274,5395,8278,9878,15013,13450c445684,704143,453070,705929,461106,705929v9302,,16650,-2456,22046,-7367c488547,693651,491244,687846,491244,681149v,-3721,-1023,-7479,-3070,-11274c486128,666080,482947,662546,478631,659271v-2902,-2232,-10827,-6976,-23775,-14231c441908,637784,432699,631999,427229,627683v-5469,-4316,-9618,-9079,-12445,-14288c411956,608186,410542,602456,410542,596205v,-10864,4167,-20222,12502,-28072c431378,560282,441982,556357,454856,556357xm543706,552450v3125,,5786,1098,7981,3293c553882,557938,554980,560598,554980,563724v,3125,-1098,5804,-3293,8036c549492,573993,546831,575109,543706,575109v-3125,,-5804,-1116,-8037,-3349c533437,569528,532321,566849,532321,563724v,-3126,1097,-5786,3292,-7981c537809,553548,540506,552450,543706,552450xm1096379,434950v-3497,3795,-6139,7330,-7925,10604c1086668,448828,1085775,451842,1085775,454595v,3572,2158,6698,6474,9377c1099691,468585,1110443,470892,1124508,470892v13394,,23273,-2363,29635,-7088c1160506,459079,1163687,454037,1163687,448679v,-3869,-1898,-6622,-5693,-8259c1154124,438782,1146460,437815,1135000,437517v-16743,-446,-29617,-1302,-38621,-2567xm382004,434950v-3497,3795,-6139,7330,-7925,10604c372293,448828,371400,451842,371400,454595v,3572,2158,6698,6474,9377c385316,468585,396068,470892,410133,470892v13394,,23273,-2363,29635,-7088c446131,459079,449312,454037,449312,448679v,-3869,-1898,-6622,-5693,-8259c439750,438782,432085,437815,420625,437517v-16743,-446,-29617,-1302,-38621,-2567xm1232854,374005v-11236,4465,-18491,7627,-21766,9488c1205210,386767,1201005,390190,1198475,393762v-2530,3572,-3795,7479,-3795,11720c1194680,410840,1196280,415286,1199480,418821v3200,3535,6883,5302,11050,5302c1216186,424123,1223627,420402,1232854,412961r,-38956xm909005,374005v-11237,4465,-18492,7627,-21767,9488c881360,386767,877155,390190,874625,393762v-2530,3572,-3795,7479,-3795,11720c870830,410840,872430,415286,875630,418821v3200,3535,6883,5302,11050,5302c892336,424123,899777,420402,909005,412961r,-38956xm788007,345542v-3944,,-7888,1004,-11831,3013c773199,350044,769404,353020,764790,357485r,61168c768585,422374,772511,425183,776566,427081v4056,1897,8204,2846,12446,2846c795784,429927,802090,426206,807932,418765v5841,-7441,8762,-18269,8762,-32482c816694,373186,813773,363122,807932,356090v-5842,-7032,-12483,-10548,-19925,-10548xm502853,337505v-6177,,-11702,2400,-16576,7199c481403,349504,478556,356183,477738,364740r47327,c524693,358192,523912,353578,522721,350899v-1860,-4167,-4632,-7441,-8316,-9822c510722,338695,506871,337505,502853,337505xm179003,337505v-6176,,-11702,2400,-16576,7199c157553,349504,154707,356183,153888,364740r47328,c200843,358192,200062,353578,198871,350899v-1860,-4167,-4632,-7441,-8315,-9822c186872,338695,183021,337505,179003,337505xm1116917,335049v-5506,,-10120,2195,-13841,6586c1099356,346025,1097495,352760,1097495,361838v,11758,2530,20873,7591,27347c1108955,394097,1113866,396552,1119820,396552v5655,,10306,-2120,13952,-6362c1137418,385948,1139242,379288,1139242,370210v,-11832,-2568,-21097,-7702,-27794c1127745,337505,1122870,335049,1116917,335049xm402543,335049v-5507,,-10121,2195,-13841,6586c384981,346025,383120,352760,383120,361838v,11758,2530,20873,7591,27347c394580,394097,399492,396552,405445,396552v5655,,10306,-2120,13952,-6362c423044,385948,424867,379288,424867,370210v,-11832,-2568,-21097,-7702,-27794c413370,337505,408496,335049,402543,335049xm1304701,329691r4800,l1309501,351346v11981,-14436,23403,-21655,34268,-21655c1349350,329691,1354150,331087,1358168,333877v4018,2791,7218,7386,9599,13785c1369404,352127,1370223,358973,1370223,368201r,43644c1370223,418319,1370744,422709,1371786,425016v818,1860,2139,3311,3962,4353c1377571,430411,1380938,430932,1385850,430932r,4018l1335286,434950r,-4018l1337406,430932v4763,,8093,-726,9990,-2177c1349294,427304,1350615,425165,1351359,422337v298,-1116,446,-4614,446,-10492l1351805,369987v,-9302,-1209,-16055,-3627,-20260c1345759,345523,1341685,343421,1335955,343421v-8855,,-17673,4837,-26454,14511l1309501,411845v,6920,409,11199,1228,12836c1311771,426839,1313203,428420,1315026,429425v1823,1004,5526,1507,11107,1507l1326133,434950r-50565,l1275568,430932r2233,c1283010,430932,1286526,429611,1288349,426969v1823,-2642,2735,-7683,2735,-15124l1291084,373893v,-12278,-280,-19757,-838,-22436c1289688,348779,1288832,346955,1287679,345988v-1153,-967,-2697,-1451,-4632,-1451c1280963,344537,1278470,345095,1275568,346211r-1674,-4018l1304701,329691xm1217228,329691v9078,,16520,1526,22324,4577c1243942,336575,1247179,340184,1249263,345095v1339,3200,2009,9748,2009,19645l1251272,399455v,9748,186,15720,558,17915c1252202,419565,1252816,421035,1253672,421779v856,744,1842,1116,2958,1116c1257820,422895,1258862,422635,1259755,422114v1563,-968,4577,-3684,9041,-8149l1268796,420216v-8334,11162,-16296,16743,-23886,16743c1241263,436959,1238361,435694,1236203,433164v-2158,-2530,-3274,-6846,-3349,-12948c1222362,428327,1215776,433015,1213098,434280v-4019,1861,-8298,2791,-12837,2791c1193192,437071,1187369,434652,1182792,429816v-4576,-4837,-6864,-11200,-6864,-19088c1175928,405743,1177044,401427,1179276,397780v3051,-5060,8353,-9822,15906,-14287c1202736,379028,1215293,373596,1232854,367196r,-4018c1232854,352983,1231236,345988,1227999,342193v-3237,-3795,-7944,-5693,-14120,-5693c1209191,336500,1205470,337765,1202717,340295v-2828,2530,-4242,5433,-4242,8707l1198698,355476v,3423,-874,6065,-2623,7925c1194327,365261,1192038,366191,1189211,366191v-2754,,-5005,-967,-6753,-2902c1180709,361355,1179834,358713,1179834,355364v,-6399,3275,-12278,9823,-17636c1196206,332370,1205396,329691,1217228,329691xm1118815,329691v9748,,18194,2382,25338,7144l1165808,336835v3199,,5060,93,5580,279c1171909,337300,1172282,337616,1172505,338063v446,670,669,1860,669,3572c1173174,343570,1172988,344909,1172616,345653v-223,372,-614,670,-1172,893c1170886,346769,1169007,346881,1165808,346881r-13284,c1156692,352239,1158775,359085,1158775,367419v,9525,-3646,17674,-10939,24445c1140544,398636,1130758,402022,1118480,402022v-5060,,-10232,-744,-15515,-2233c1099691,402617,1097477,405091,1096323,407212v-1153,2121,-1730,3926,-1730,5414c1094593,413891,1095207,415119,1096435,416309v1228,1191,3628,2047,7199,2568c1105718,419174,1110927,419435,1119262,419658v15329,372,25263,893,29802,1563c1155985,422188,1161510,424755,1165640,428923v4130,4167,6195,9301,6195,15403c1171835,452735,1167891,460623,1160003,467990v-11608,10864,-26752,16297,-45430,16297c1100212,484287,1088082,481050,1078185,474576v-5581,-3721,-8372,-7591,-8372,-11609c1069813,461181,1070223,459395,1071041,457609v1265,-2753,3870,-6585,7814,-11497c1079376,445442,1083171,441424,1090240,434057v-3870,-2307,-6604,-4372,-8204,-6195c1080436,426039,1079636,423974,1079636,421667v,-2604,1060,-5655,3181,-9153c1084938,409017,1089831,404068,1097495,397669v-6250,-3051,-11050,-7312,-14399,-12781c1079748,379419,1078073,373372,1078073,366750v,-10121,3814,-18827,11441,-26120c1097142,333338,1106909,329691,1118815,329691xm980851,329691r4800,l985651,351346v11981,-14436,23403,-21655,34268,-21655c1025500,329691,1030300,331087,1034318,333877v4018,2791,7218,7386,9599,13785c1045554,352127,1046373,358973,1046373,368201r,43644c1046373,418319,1046894,422709,1047936,425016v818,1860,2139,3311,3962,4353c1053721,430411,1057088,430932,1062000,430932r,4018l1011436,434950r,-4018l1013556,430932v4763,,8093,-726,9990,-2177c1025444,427304,1026765,425165,1027509,422337v298,-1116,446,-4614,446,-10492l1027955,369987v,-9302,-1209,-16055,-3627,-20260c1021909,345523,1017835,343421,1012105,343421v-8855,,-17673,4837,-26454,14511l985651,411845v,6920,409,11199,1228,12836c987921,426839,989353,428420,991176,429425v1824,1004,5526,1507,11107,1507l1002283,434950r-50565,l951718,430932r2233,c959160,430932,962676,429611,964499,426969v1823,-2642,2735,-7683,2735,-15124l967234,373893v,-12278,-280,-19757,-838,-22436c965838,348779,964983,346955,963829,345988v-1153,-967,-2697,-1451,-4632,-1451c957113,344537,954620,345095,951718,346211r-1674,-4018l980851,329691xm893378,329691v9078,,16520,1526,22324,4577c920092,336575,923329,340184,925413,345095v1339,3200,2009,9748,2009,19645l927422,399455v,9748,186,15720,558,17915c928352,419565,928966,421035,929822,421779v856,744,1842,1116,2958,1116c933970,422895,935012,422635,935905,422114v1563,-968,4577,-3684,9042,-8149l944947,420216v-8335,11162,-16297,16743,-23887,16743c917413,436959,914511,435694,912353,433164v-2158,-2530,-3274,-6846,-3348,-12948c898512,428327,891927,433015,889248,434280v-4019,1861,-8298,2791,-12837,2791c869342,437071,863519,434652,858942,429816v-4576,-4837,-6864,-11200,-6864,-19088c852078,405743,853194,401427,855426,397780v3052,-5060,8354,-9822,15906,-14287c878886,379028,891443,373596,909005,367196r,-4018c909005,352983,907386,345988,904149,342193v-3237,-3795,-7944,-5693,-14120,-5693c885341,336500,881620,337765,878867,340295v-2828,2530,-4242,5433,-4242,8707l874848,355476v,3423,-874,6065,-2622,7925c870477,365261,868188,366191,865361,366191v-2753,,-5005,-967,-6753,-2902c856859,361355,855985,358713,855985,355364v,-6399,3274,-12278,9822,-17636c872356,332370,881546,329691,893378,329691xm590884,329691r4800,l595684,351457v7442,-7441,11832,-11720,13172,-12836c612204,335793,615813,333598,619683,332035v3869,-1562,7702,-2344,11497,-2344c637579,329691,643086,331552,647700,335272v4613,3721,7702,9116,9264,16185c664629,342528,671103,336668,676386,333877v5284,-2790,10716,-4186,16297,-4186c698115,329691,702933,331087,707138,333877v4204,2791,7534,7349,9990,13674c718765,351867,719584,358638,719584,367866r,43979c719584,418244,720067,422635,721035,425016v744,1637,2121,3032,4130,4186c727174,430355,730448,430932,734987,430932r,4018l684535,434950r,-4018l686655,430932v4391,,7814,-856,10270,-2568c698636,427174,699864,425276,700608,422672v298,-1265,446,-4874,446,-10827l701054,367866v,-8335,-1004,-14213,-3013,-17636c695139,345467,690488,343086,684088,343086v-3944,,-7906,986,-11888,2958c668219,348016,663401,351681,657746,357039r-224,1227l657746,363066r,48779c657746,418839,658136,423193,658918,424904v781,1712,2251,3144,4409,4298c665485,430355,669168,430932,674377,430932r,4018l622696,434950r,-4018c628352,430932,632240,430262,634361,428923v2121,-1340,3590,-3349,4409,-6028c639142,421630,639328,417946,639328,411845r,-43979c639328,359531,638100,353541,635645,349895v-3275,-4763,-7851,-7144,-13730,-7144c617897,342751,613916,343830,609972,345988v-6177,3274,-10939,6958,-14288,11051l595684,411845v,6697,465,11050,1395,13059c598010,426913,599386,428420,601209,429425v1824,1004,5526,1507,11107,1507l612316,434950r-50565,l561751,430932v4689,,7963,-503,9823,-1507c573434,428420,574848,426820,575816,424625v967,-2195,1451,-6455,1451,-12780l577267,372777v,-11236,-335,-18492,-1005,-21766c575741,348555,574923,346862,573806,345932v-1116,-930,-2641,-1395,-4576,-1395c567146,344537,564654,345095,561751,346211r-1674,-4018l590884,329691xm404440,329691v9748,,18194,2382,25338,7144l451433,336835v3199,,5060,93,5581,279c457534,337300,457907,337616,458130,338063v446,670,670,1860,670,3572c458800,343570,458614,344909,458241,345653v-223,372,-613,670,-1172,893c456511,346769,454632,346881,451433,346881r-13283,c442317,352239,444400,359085,444400,367419v,9525,-3646,17674,-10938,24445c426169,398636,416384,402022,404105,402022v-5060,,-10232,-744,-15515,-2233c385316,402617,383102,405091,381948,407212v-1153,2121,-1730,3926,-1730,5414c380218,413891,380832,415119,382060,416309v1228,1191,3628,2047,7200,2568c391343,419174,396552,419435,404887,419658v15329,372,25263,893,29802,1563c441610,422188,447135,424755,451265,428923v4130,4167,6195,9301,6195,15403c457460,452735,453516,460623,445628,467990v-11608,10864,-26752,16297,-45430,16297c385837,484287,373707,481050,363810,474576v-5581,-3721,-8372,-7591,-8372,-11609c355438,461181,355848,459395,356666,457609v1265,-2753,3870,-6585,7814,-11497c365001,445442,368796,441424,375865,434057v-3869,-2307,-6604,-4372,-8204,-6195c366061,426039,365261,423974,365261,421667v,-2604,1061,-5655,3181,-9153c370563,409017,375456,404068,383120,397669v-6250,-3051,-11050,-7312,-14399,-12781c365373,379419,363698,373372,363698,366750v,-10121,3814,-18827,11442,-26120c382767,333338,392534,329691,404440,329691xm266477,329691r4799,l271276,351346v11981,-14436,23403,-21655,34268,-21655c311125,329691,315925,331087,319943,333877v4018,2791,7218,7386,9599,13785c331179,352127,331998,358973,331998,368201r,43644c331998,418319,332519,422709,333561,425016v818,1860,2139,3311,3962,4353c339346,430411,342714,430932,347625,430932r,4018l297061,434950r,-4018l299181,430932v4763,,8093,-726,9991,-2177c311069,427304,312390,425165,313134,422337v298,-1116,446,-4614,446,-10492l313580,369987v,-9302,-1209,-16055,-3627,-20260c307534,345523,303460,343421,297730,343421v-8855,,-17673,4837,-26454,14511l271276,411845v,6920,410,11199,1228,12836c273546,426839,274978,428420,276802,429425v1823,1004,5525,1507,11106,1507l287908,434950r-50564,l237344,430932r2232,c244785,430932,248301,429611,250124,426969v1823,-2642,2735,-7683,2735,-15124l252859,373893v,-12278,-279,-19757,-837,-22436c251464,348779,250608,346955,249454,345988v-1153,-967,-2697,-1451,-4632,-1451c242739,344537,240246,345095,237344,346211r-1675,-4018l266477,329691xm509103,329580v11460,,20874,3776,28241,11329c544711,348462,548394,358564,548394,371214r-70656,c477664,386395,481347,398301,488788,406933v7442,8632,16185,12948,26231,12948c521717,419881,527540,418039,532488,414356v4949,-3684,9097,-9990,12446,-18920l548394,397669v-1563,10194,-6102,19478,-13618,27849c527260,433890,517847,438075,506536,438075v-12278,,-22789,-4781,-31533,-14343c466260,414170,461888,401315,461888,385167v,-17487,4483,-31124,13450,-40909c484305,334472,495560,329580,509103,329580xm185254,329580v11459,,20873,3776,28240,11329c220861,348462,224544,358564,224544,371214r-70656,c153814,386395,157497,398301,164939,406933v7441,8632,16185,12948,26231,12948c197867,419881,203690,418039,208638,414356v4949,-3684,9097,-9990,12446,-18920l224544,397669v-1562,10194,-6102,19478,-13617,27849c203411,433890,193997,438075,182686,438075v-12278,,-22789,-4781,-31533,-14343c142410,414170,138038,401315,138038,385167v,-17487,4483,-31124,13450,-40909c160455,334472,171710,329580,185254,329580xm57708,292633v-3795,,-8669,707,-14622,2121l43086,357708v3944,744,7441,1303,10492,1675c56629,359755,59233,359941,61391,359941v7740,,14418,-2995,20036,-8986c87046,344965,89855,337207,89855,327682v,-6548,-1340,-12632,-4019,-18250c83158,303814,79362,299609,74451,296819v-4911,-2791,-10492,-4186,-16743,-4186xm,283592r55476,c69019,283592,79697,284987,87511,287778v7813,2790,14399,7497,19757,14120c112626,308521,115304,316371,115304,325450v,12353,-4074,22398,-12222,30137c94934,363327,83418,367196,68535,367196v-3646,,-7590,-260,-11832,-781c52462,365894,47923,365112,43086,364071r,44090c43086,417686,44127,423602,46211,425909v2828,3274,7107,4911,12836,4911l64852,430820r,4130l,434950r,-4130l5693,430820v6399,,10976,-2083,13729,-6251c20910,422262,21654,416793,21654,408161r,-97780c21654,300856,20650,294940,18641,292633v-2903,-3274,-7219,-4911,-12948,-4911l,287722r,-4130xm759767,276225r5023,l764790,350341v9897,-13766,20576,-20650,32035,-20650c807318,329691,816471,334175,824284,343142v7814,8967,11720,21226,11720,36779c836004,398078,829977,412700,817922,423788v-10344,9525,-21878,14287,-34603,14287c777366,438075,771320,436996,765181,434838v-6139,-2158,-12409,-5395,-18808,-9711l746373,319199v,-11609,-279,-18752,-837,-21431c744977,295089,744103,293266,742912,292298v-1190,-967,-2678,-1451,-4464,-1451c736364,290847,733760,291443,730634,292633r-1563,-3907l759767,276225xm988628,61280v-6177,,-11702,2400,-16576,7199c967178,73279,964332,79958,963513,88515r47327,c1010468,81967,1009687,77353,1008496,74674v-1860,-4167,-4632,-7441,-8316,-9822c996497,62470,992646,61280,988628,61280xm588578,61280v-6177,,-11702,2400,-16576,7199c567128,73279,564281,79958,563463,88515r47327,c610418,81967,609637,77353,608446,74674v-1860,-4167,-4632,-7441,-8316,-9822c596447,62470,592596,61280,588578,61280xm764269,60722v-3944,,-7906,1172,-11887,3516c748400,66582,745182,70693,742726,76572v-2455,5879,-3683,13432,-3683,22659c739043,114114,742001,126950,747917,137740v5916,10790,13711,16185,23384,16185c778520,153925,784473,150949,789161,144996v4688,-5953,7032,-16185,7032,-30696c796193,96143,792286,81855,784473,71437,779189,64294,772455,60722,764269,60722xm880578,60275v-6548,,-12390,2940,-17524,8818c856282,76832,852896,88143,852896,103026v,15032,3275,26547,9823,34547c869268,145572,876560,149572,884597,149572v6771,,13320,-3386,19645,-10157l904242,86729v-446,-5060,-1786,-9673,-4018,-13841c897991,68721,895033,65577,891350,63456v-3684,-2120,-7274,-3181,-10772,-3181xm767730,53466v15478,,27905,5879,37281,17636c812973,81148,816954,92683,816954,105705v,9153,-2195,18417,-6585,27794c805978,142875,799932,149944,792230,154707v-7702,4762,-16278,7143,-25728,7143c751098,161850,738857,155711,729778,143433v-7664,-10344,-11497,-21952,-11497,-34826c718281,99231,720607,89911,725258,80646v4651,-9264,10771,-16111,18361,-20538c751210,55680,759246,53466,767730,53466xm994878,53355v11460,,20874,3776,28240,11329c1030486,72237,1034169,82339,1034169,94989r-70656,c963438,110170,967122,122076,974563,130708v7442,8632,16185,12948,26231,12948c1007492,143656,1013314,141814,1018263,138131v4949,-3684,9097,-9990,12446,-18920l1034169,121444v-1563,10194,-6102,19477,-13618,27849c1013036,157665,1003622,161850,992311,161850v-12278,,-22789,-4781,-31533,-14343c952034,137945,947663,125090,947663,108942v,-17487,4483,-31124,13450,-40909c970080,58247,981335,53355,994878,53355xm594828,53355v11460,,20874,3776,28241,11329c630436,72237,634119,82339,634119,94989r-70656,c563388,110170,567072,122076,574513,130708v7442,8632,16185,12948,26231,12948c607442,143656,613264,141814,618213,138131v4949,-3684,9097,-9990,12446,-18920l634119,121444v-1563,10194,-6102,19477,-13618,27849c612986,157665,603572,161850,592261,161850v-12278,,-22789,-4781,-31533,-14343c551985,137945,547613,125090,547613,108942v,-17487,4483,-31124,13450,-40909c570030,58247,581285,53355,594828,53355xm677279,22882r3461,l680740,56480r23886,l704626,64294r-23886,l680740,130597v,6622,948,11087,2846,13394c685483,146298,687920,147451,690897,147451v2456,,4837,-762,7144,-2288c700348,143638,702134,141387,703399,138410r4353,c705147,145703,701464,151191,696701,154874v-4762,3684,-9674,5525,-14734,5525c678544,160399,675196,159451,671921,157553v-3274,-1898,-5692,-4614,-7255,-8148c663103,145870,662322,140419,662322,133052r,-68758l646137,64294r,-3684c650230,58973,654416,56201,658694,52294v4279,-3906,8093,-8539,11442,-13896c671847,35570,674228,30398,677279,22882xm342900,7367r42862,l440680,125797,494704,7367r42863,l537567,11497r-5246,c525847,11497,521270,13432,518591,17301v-1637,2381,-2455,7814,-2455,16297l516136,132494v,9302,1041,15106,3125,17413c522014,153032,526368,154595,532321,154595r5246,l537567,158725r-64294,l473273,154595r5358,c485105,154595,489644,152660,492249,148791v1637,-2381,2455,-7814,2455,-16297l494704,31365,436326,158725r-3683,l374154,31365r,101129c374154,141796,375158,147600,377167,149907v2754,3125,7107,4688,13060,4688l395585,154595r,4130l342900,158725r,-4130l348257,154595v6400,,10939,-1935,13618,-5804c363512,146410,364331,140977,364331,132494r,-98896c364331,26901,363587,22064,362098,19087v-1041,-2158,-2958,-3963,-5748,-5414c353559,12222,349076,11497,342900,11497r,-4130xm917637,r5023,l922660,118207v,11980,279,19291,837,21933c924055,142782,924948,144624,926176,145665v1228,1042,2660,1563,4297,1563c932482,147228,935161,146596,938510,145331r1228,3906l909377,161850r-5135,l904242,147228v-4986,5209,-9860,8948,-14622,11218c884857,160716,879723,161850,874216,161850v-11162,,-20910,-4669,-29245,-14008c836637,138503,832470,126504,832470,111844v,-14659,4613,-28073,13841,-40239c855538,59438,867407,53355,881918,53355v9004,,16445,2865,22324,8595l904242,43086v,-11683,-279,-18864,-837,-21543c902847,18864,901972,17041,900782,16073v-1191,-967,-2679,-1451,-4465,-1451c894382,14622,891815,15218,888615,16408r-1451,-3907l917637,xe" fillcolor="black [3213]" stroked="f" strokeweight="2pt">
                  <v:path arrowok="t"/>
                </v:shape>
                <v:shape id="Freeform: Shape 42" o:spid="_x0000_s1034" style="position:absolute;left:55779;top:3163;width:15695;height:4371;visibility:visible;mso-wrap-style:square;v-text-anchor:middle" coordsize="1569504,437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" path="m918530,374005v-11236,4465,-18492,7627,-21766,9488c890885,386767,886681,390190,884151,393762v-2530,3572,-3795,7479,-3795,11720c880356,410840,881956,415286,885155,418821v3200,3535,6884,5302,11051,5302c901861,424123,909303,420402,918530,412961r,-38956xm902903,329691v9079,,16520,1526,22324,4577c929618,336575,932855,340184,934938,345095v1340,3200,2010,9748,2010,19645l936948,399455v,9748,186,15720,558,17915c937878,419565,938492,421035,939347,421779v856,744,1842,1116,2958,1116c943496,422895,944538,422635,945431,422114v1563,-968,4576,-3684,9041,-8149l954472,420216v-8334,11162,-16297,16743,-23887,16743c926939,436959,924037,435694,921879,433164v-2158,-2530,-3275,-6846,-3349,-12948c908038,428327,901452,433015,898773,434280v-4018,1861,-8297,2791,-12836,2791c878867,437071,873044,434652,868468,429816v-4576,-4837,-6865,-11200,-6865,-19088c861603,405743,862720,401427,864952,397780v3051,-5060,8353,-9822,15906,-14287c888411,379028,900968,373596,918530,367196r,-4018c918530,352983,916912,345988,913675,342193v-3237,-3795,-7944,-5693,-14121,-5693c894866,336500,891146,337765,888392,340295v-2827,2530,-4241,5433,-4241,8707l884374,355476v,3423,-874,6065,-2623,7925c880002,365261,877714,366191,874886,366191v-2753,,-5004,-967,-6753,-2902c866384,361355,865510,358713,865510,355364v,-6399,3274,-12278,9823,-17636c881881,332370,891071,329691,902903,329691xm833810,329691r4911,l838721,411845v,6399,465,10659,1395,12780c841046,426746,842423,428327,844246,429369v1823,1042,5153,1563,9990,1563l854236,434950r-49671,l804565,430932v4986,,8334,-484,10046,-1451c816322,428513,817680,426913,818685,424681v1005,-2232,1507,-6511,1507,-12836l820192,372442v,-11087,-335,-18268,-1005,-21543c818666,348518,817848,346862,816732,345932v-1117,-930,-2642,-1395,-4577,-1395c810072,344537,807542,345095,804565,346211r-1563,-4018l833810,329691xm657560,329691r4800,l662360,351457v7441,-7441,11832,-11720,13171,-12836c678880,335793,682489,333598,686358,332035v3870,-1562,7702,-2344,11497,-2344c704255,329691,709762,331552,714375,335272v4614,3721,7702,9116,9265,16185c731304,342528,737778,336668,743062,333877v5283,-2790,10715,-4186,16296,-4186c764791,329691,769609,331087,773813,333877v4205,2791,7535,7349,9990,13674c785440,351867,786259,358638,786259,367866r,43979c786259,418244,786743,422635,787710,425016v744,1637,2121,3032,4130,4186c793849,430355,797124,430932,801663,430932r,4018l751210,434950r,-4018l753331,430932v4390,,7813,-856,10269,-2568c765312,427174,766539,425276,767284,422672v297,-1265,446,-4874,446,-10827l767730,367866v,-8335,-1005,-14213,-3014,-17636c761814,345467,757163,343086,750764,343086v-3944,,-7907,986,-11888,2958c734895,348016,730077,351681,724421,357039r-223,1227l724421,363066r,48779c724421,418839,724812,423193,725593,424904v781,1712,2251,3144,4409,4298c732160,430355,735844,430932,741053,430932r,4018l689372,434950r,-4018c695028,430932,698916,430262,701036,428923v2121,-1340,3591,-3349,4409,-6028c705818,421630,706004,417946,706004,411845r,-43979c706004,359531,704776,353541,702320,349895v-3274,-4763,-7851,-7144,-13729,-7144c684572,342751,680591,343830,676647,345988v-6176,3274,-10939,6958,-14287,11051l662360,411845v,6697,465,11050,1395,13059c664685,426913,666062,428420,667885,429425v1823,1004,5525,1507,11106,1507l678991,434950r-50564,l628427,430932v4688,,7962,-503,9823,-1507c640110,428420,641524,426820,642491,424625v967,-2195,1451,-6455,1451,-12780l643942,372777v,-11236,-335,-18492,-1004,-21766c642417,348555,641598,346862,640482,345932v-1116,-930,-2642,-1395,-4577,-1395c633822,344537,631329,345095,628427,346211r-1674,-4018l657560,329691xm497198,283592r64852,l562050,287722r-5470,c550404,287722,545902,289545,543074,293191v-1860,2382,-2791,8111,-2791,17190l540283,408161v,7665,484,12725,1451,15180c542479,425202,544041,426802,546423,428141v3199,1786,6585,2679,10157,2679l562050,430820r,4130l497198,434950r,-4130l502555,430820v6251,,10791,-1823,13618,-5469c517959,422969,518852,417240,518852,408161r,-97780c518852,302716,518368,297656,517401,295200v-744,-1860,-2270,-3460,-4576,-4799c509550,288615,506127,287722,502555,287722r-5357,l497198,283592xm990265,276225r5135,l995400,351011v8260,-9079,14808,-14901,19645,-17469c1019882,330975,1024719,329691,1029556,329691v5804,,10790,1600,14957,4800c1048680,337691,1051768,342714,1053778,349560v1414,4762,2120,13469,2120,26119l1055898,411845v,6474,521,10901,1563,13282c1058205,426913,1059470,428327,1061256,429369v1786,1042,5060,1563,9823,1563l1071079,434950r-50230,l1020849,430932r2345,c1027956,430932,1031267,430206,1033128,428755v1860,-1451,3162,-3590,3906,-6418c1037258,421146,1037369,417649,1037369,411845r,-36166c1037369,364517,1036793,357187,1035639,353690v-1153,-3498,-2995,-6121,-5525,-7869c1027584,344072,1024533,343198,1020961,343198v-3646,,-7441,967,-11385,2902c1005632,348034,1000906,351941,995400,357820r,54025c995400,418839,995790,423193,996572,424904v781,1712,2232,3144,4353,4298c1003046,430355,1006711,430932,1011920,430932r,4018l961244,434950r,-4018c965783,430932,969355,430225,971959,428811v1489,-744,2679,-2158,3572,-4242c976424,422486,976871,418244,976871,411845r,-92534c976871,307628,976592,300447,976034,297768v-558,-2679,-1414,-4502,-2568,-5470c972313,291331,970769,290847,968834,290847v-1563,,-4093,596,-7590,1786l959681,288726r30584,-12501xm829456,276225v3126,,5786,1097,7981,3293c839633,281713,840730,284373,840730,287499v,3125,-1097,5804,-3293,8036c835242,297768,832582,298884,829456,298884v-3125,,-5804,-1116,-8036,-3349c819187,293303,818071,290624,818071,287499v,-3126,1098,-5786,3293,-7981c823559,277322,826257,276225,829456,276225xm604986,276225r5023,l610009,411845v,6399,465,10641,1396,12724c612335,426653,613767,428234,615702,429313v1935,1079,5544,1619,10827,1619l626529,434950r-50118,l576411,430932v4689,,7888,-484,9600,-1451c587722,428513,589062,426913,590029,424681v968,-2232,1451,-6511,1451,-12836l591480,318976v,-11534,-260,-18622,-781,-21264c590178,295070,589341,293266,588187,292298v-1153,-967,-2623,-1451,-4409,-1451c581844,290847,579388,291443,576411,292633r-1897,-3907l604986,276225xm728030,97780v-11236,4465,-18492,7627,-21766,9488c700385,110542,696181,113965,693651,117537v-2530,3572,-3795,7478,-3795,11720c689856,134615,691456,139061,694655,142596v3200,3534,6884,5302,11051,5302c711361,147898,718803,144177,728030,136736r,-38956xm1455353,61280v-6176,,-11701,2400,-16576,7199c1433903,73279,1431057,79958,1430238,88515r47328,c1477194,81967,1476412,77353,1475222,74674v-1861,-4167,-4633,-7441,-8316,-9822c1463222,62470,1459372,61280,1455353,61280xm179003,61280v-6176,,-11701,2400,-16575,7199c157554,73279,154707,79958,153889,88515r47327,c200844,81967,200063,77353,198872,74674v-1860,-4167,-4632,-7441,-8316,-9822c186873,62470,183022,61280,179003,61280xm348853,56480r35831,l384684,124904v,9525,1655,15776,4967,18752c392962,146633,396962,148121,401650,148121v3200,,6828,-1005,10883,-3014c416589,143098,421407,139266,426988,133610r,-57931c426988,69875,425928,65949,423807,63903v-2121,-2046,-6530,-3144,-13227,-3293l410580,56480r34826,l445406,118430v,11832,279,19068,837,21710c446801,142782,447694,144624,448922,145665v1227,1042,2660,1563,4297,1563c455526,147228,458130,146596,461032,145331r1563,3906l432011,161850r-5023,l426988,140196v-8781,9525,-15478,15515,-20092,17971c402283,160623,397408,161850,392274,161850v-5730,,-10697,-1655,-14902,-4967c373168,153572,370247,149312,368610,144103v-1637,-5209,-2455,-12576,-2455,-22101l366155,76349v,-4837,-521,-8186,-1563,-10046c363550,64442,362006,63010,359960,62005v-2047,-1004,-5749,-1469,-11107,-1395l348853,56480xm1271960,53466r4911,l1276871,135619v,6400,465,10660,1395,12781c1279196,150521,1280573,152102,1282396,153144v1823,1042,5153,1563,9990,1563l1292386,158725r-49671,l1242715,154707v4986,,8334,-484,10046,-1451c1254472,152288,1255830,150688,1256835,148456v1005,-2232,1507,-6511,1507,-12837l1258342,96217v,-11087,-335,-18268,-1005,-21543c1256816,72293,1255998,70637,1254882,69707v-1117,-930,-2642,-1395,-4577,-1395c1248222,68312,1245692,68870,1242715,69986r-1563,-4018l1271960,53466xm1123950,53466r4688,l1128638,76460v8558,-15329,17339,-22994,26343,-22994c1159074,53466,1162459,54713,1165138,57206v2679,2493,4019,5376,4019,8650c1169157,68758,1168189,71214,1166254,73223v-1934,2009,-4241,3014,-6920,3014c1156730,76237,1153809,74953,1150572,72386v-3237,-2567,-5637,-3851,-7200,-3851c1142033,68535,1140582,69279,1139019,70768v-3349,3051,-6809,8074,-10381,15068l1128638,134838v,5656,707,9934,2121,12837c1131726,149684,1133438,151358,1135894,152698v2455,1339,5990,2009,10604,2009l1146498,158725r-52351,l1094147,154707v5209,,9079,-819,11609,-2456c1107616,151060,1108918,149163,1109663,146558v372,-1265,558,-4874,558,-10827l1110221,96106v,-11907,-242,-18995,-726,-21264c1109012,72572,1108118,70916,1106816,69875v-1302,-1042,-2920,-1563,-4855,-1563c1099654,68312,1097049,68870,1094147,69986r-1116,-4018l1123950,53466xm799877,53466r4800,l804677,75121c816657,60685,828080,53466,838944,53466v5581,,10381,1396,14399,4186c857362,60443,860562,65038,862943,71437v1637,4465,2455,11311,2455,20539l865398,135619v,6475,521,10865,1563,13172c867780,150651,869101,152102,870924,153144v1823,1042,5190,1563,10101,1563l881025,158725r-50564,l830461,154707r2121,c837344,154707,840674,153981,842572,152530v1898,-1451,3218,-3590,3962,-6418c846832,144996,846981,141498,846981,135619r,-41857c846981,84460,845772,77707,843353,73502v-2418,-4204,-6492,-6306,-12222,-6306c822276,67196,813457,72033,804677,81707r,53912c804677,142540,805086,146819,805904,148456v1042,2158,2475,3739,4298,4744c812025,154204,815727,154707,821308,154707r,4018l770744,158725r,-4018l772976,154707v5209,,8725,-1321,10548,-3963c785348,148102,786259,143061,786259,135619r,-37951c786259,85390,785980,77911,785422,75232v-558,-2678,-1414,-4502,-2567,-5469c781701,68796,780157,68312,778222,68312v-2083,,-4576,558,-7478,1674l769069,65968,799877,53466xm712403,53466v9079,,16520,1526,22324,4577c739118,60350,742355,63959,744438,68870v1340,3200,2010,9748,2010,19645l746448,123230v,9748,186,15720,558,17915c747378,143340,747992,144810,748847,145554v856,744,1842,1116,2958,1116c752996,146670,754038,146410,754931,145889v1562,-968,4576,-3684,9041,-8149l763972,143991v-8334,11162,-16297,16743,-23887,16743c736439,160734,733537,159469,731379,156939v-2158,-2530,-3275,-6846,-3349,-12948c717538,152102,710952,156790,708273,158055v-4018,1861,-8297,2791,-12836,2791c688367,160846,682544,158427,677968,153590v-4576,-4836,-6865,-11199,-6865,-19087c671103,129518,672220,125202,674452,121555v3051,-5060,8353,-9822,15906,-14287c697911,102803,710468,97371,728030,90971r,-4018c728030,76758,726412,69763,723175,65968v-3237,-3795,-7944,-5693,-14121,-5693c704366,60275,700646,61540,697892,64070v-2827,2530,-4241,5433,-4241,8707l693874,79251v,3423,-874,6065,-2623,7925c689502,89036,687214,89966,684386,89966v-2753,,-5004,-967,-6753,-2902c675884,85130,675010,82488,675010,79139v,-6399,3274,-12278,9823,-17636c691381,56145,700571,53466,712403,53466xm619423,53466v4018,,8892,856,14622,2568c637840,57150,640370,57708,641635,57708v1191,,2121,-260,2791,-781c645096,56406,645877,55252,646770,53466r3683,l650453,88292r-3683,c643942,77353,640314,69912,635887,65968v-4428,-3944,-10065,-5916,-16911,-5916c613767,60052,609563,61429,606363,64182v-3200,2753,-4800,5804,-4800,9153c601563,77502,602754,81074,605135,84051v2307,3051,6995,6288,14065,9711l635496,101687v15106,7367,22659,17078,22659,29133c658155,140122,654639,147619,647607,153311v-7032,5693,-14901,8539,-23608,8539c617748,161850,610605,160734,602568,158502v-2456,-744,-4465,-1116,-6028,-1116c594829,157386,593489,158353,592522,160288r-3683,l588839,123788r3683,c594606,134206,598587,142056,604466,147340v5878,5283,12464,7925,19756,7925c629357,155265,633543,153758,636780,150744v3237,-3014,4855,-6641,4855,-10883c641635,134727,639831,130411,636222,126913v-3609,-3497,-10809,-7925,-21599,-13283c603833,108272,596764,103435,593415,99119v-3349,-4241,-5023,-9599,-5023,-16073c588392,74637,591276,67605,597043,61950v5767,-5656,13227,-8484,22380,-8484xm557585,53466r4911,l562496,135619v,6400,465,10660,1395,12781c564821,150521,566198,152102,568021,153144v1823,1042,5153,1563,9990,1563l578011,158725r-49671,l528340,154707v4986,,8334,-484,10046,-1451c540097,152288,541455,150688,542460,148456v1005,-2232,1507,-6511,1507,-12837l543967,96217v,-11087,-335,-18268,-1005,-21543c542441,72293,541623,70637,540507,69707v-1117,-930,-2642,-1395,-4577,-1395c533847,68312,531316,68870,528340,69986r-1563,-4018l557585,53466xm266477,53466r4800,l271277,75121c283257,60685,294680,53466,305545,53466v5581,,10380,1396,14399,4186c323962,60443,327162,65038,329543,71437v1637,4465,2456,11311,2456,20539l331999,135619v,6475,521,10865,1562,13172c334380,150651,335701,152102,337524,153144v1823,1042,5190,1563,10102,1563l347626,158725r-50565,l297061,154707r2121,c303945,154707,307275,153981,309172,152530v1898,-1451,3219,-3590,3963,-6418c313432,144996,313581,141498,313581,135619r,-41857c313581,84460,312372,77707,309954,73502v-2419,-4204,-6493,-6306,-12223,-6306c288876,67196,280058,72033,271277,81707r,53912c271277,142540,271686,146819,272505,148456v1041,2158,2474,3739,4297,4744c278625,154204,282327,154707,287908,154707r,4018l237344,158725r,-4018l239576,154707v5209,,8725,-1321,10549,-3963c251948,148102,252859,143061,252859,135619r,-37951c252859,85390,252580,77911,252022,75232v-558,-2678,-1414,-4502,-2567,-5469c248301,68796,246757,68312,244823,68312v-2084,,-4577,558,-7479,1674l235670,65968,266477,53466xm1461604,53355v11460,,20873,3776,28240,11329c1497211,72237,1500894,82339,1500894,94989r-70656,c1430164,110170,1433848,122076,1441289,130708v7441,8632,16185,12948,26231,12948c1474217,143656,1480040,141814,1484988,138131v4949,-3684,9098,-9990,12446,-18920l1500894,121444v-1562,10194,-6101,19477,-13617,27849c1479761,157665,1470348,161850,1459037,161850v-12279,,-22790,-4781,-31533,-14343c1418760,137945,1414388,125090,1414388,108942v,-17487,4484,-31124,13450,-40909c1436805,58247,1448060,53355,1461604,53355xm185254,53355v11460,,20873,3776,28240,11329c220861,72237,224545,82339,224545,94989r-70656,c153814,110170,157498,122076,164939,130708v7442,8632,16185,12948,26231,12948c197867,143656,203690,141814,208639,138131v4948,-3684,9097,-9990,12446,-18920l224545,121444v-1563,10194,-6102,19477,-13618,27849c203411,157665,193998,161850,182687,161850v-12278,,-22789,-4781,-31533,-14343c142410,137945,138038,125090,138038,108942v,-17487,4484,-31124,13451,-40909c160456,58247,171711,53355,185254,53355xm1005446,38621l979103,99789r52015,l1005446,38621xm1201155,22882r3460,l1204615,56480r23887,l1228502,64294r-23887,l1204615,130597v,6622,949,11087,2846,13394c1209359,146298,1211796,147451,1214772,147451v2456,,4837,-762,7144,-2288c1224223,143638,1226009,141387,1227274,138410r4353,c1229023,145703,1225339,151191,1220577,154874v-4763,3684,-9674,5525,-14734,5525c1202420,160399,1199071,159451,1195797,157553v-3274,-1898,-5693,-4614,-7255,-8148c1186979,145870,1186198,140419,1186198,133052r,-68758l1170012,64294r,-3684c1174105,58973,1178291,56201,1182570,52294v4279,-3906,8092,-8539,11441,-13896c1195722,35570,1198104,30398,1201155,22882xm57708,16408v-3795,,-8669,707,-14622,2121l43086,81483v3944,744,7442,1303,10492,1675c56629,83530,59234,83716,61392,83716v7739,,14418,-2995,20036,-8986c87046,68740,89855,60982,89855,51457v,-6548,-1339,-12632,-4018,-18250c83158,27589,79363,23384,74452,20594,69540,17803,63959,16408,57708,16408xm,7367r55476,c69019,7367,79698,8762,87511,11553v7814,2790,14399,7497,19757,14120c112626,32296,115305,40146,115305,49225v,12353,-4074,22398,-12223,30137c94934,87102,83419,90971,68536,90971v-3647,,-7591,-260,-11832,-781c52462,89669,47923,88887,43086,87846r,44090c43086,141461,44128,147377,46212,149684v2827,3274,7106,4911,12836,4911l64852,154595r,4130l,158725r,-4130l5693,154595v6400,,10976,-2084,13729,-6251c20911,146037,21655,140568,21655,131936r,-97780c21655,24631,20650,18715,18641,16408,15739,13134,11423,11497,5693,11497l,11497,,7367xm1009576,3907r3906,l1066168,129815v4241,10121,8092,16688,11552,19701c1081181,152530,1085999,154223,1092175,154595r,4130l1032458,158725r,-4130c1038486,154297,1042560,153293,1044680,151581v2121,-1711,3182,-3795,3182,-6250c1047862,142056,1046373,136885,1043397,129815r-9153,-21766l975643,108049r-10269,23887c962844,137815,961579,142205,961579,145107v,2307,1097,4335,3292,6084c967067,152939,971810,154074,979103,154595r,4130l931441,158725r,-4130c937766,153479,941859,152028,943719,150242v3795,-3572,8000,-10827,12613,-21766l1009576,3907xm1547961,r5023,l1552984,135619v,6400,466,10642,1396,12725c1555310,150428,1556742,152009,1558677,153088v1935,1079,5544,1619,10827,1619l1569504,158725r-50118,l1519386,154707v4688,,7888,-484,9600,-1451c1530697,152288,1532037,150688,1533004,148456v968,-2232,1451,-6511,1451,-12837l1534455,42751v,-11534,-260,-18622,-781,-21264c1533153,18845,1532316,17041,1531162,16073v-1153,-967,-2623,-1451,-4409,-1451c1524819,14622,1522363,15218,1519386,16408r-1897,-3907l1547961,xm1323864,r5134,l1328998,101687r26008,-23664c1360512,72963,1363712,69763,1364605,68424v595,-893,893,-1786,893,-2679c1365498,64256,1364884,62973,1363656,61894v-1227,-1079,-3255,-1693,-6083,-1842l1357573,56480r44425,l1401998,60052v-6102,149,-11180,1079,-15236,2791c1382706,64554,1378260,67605,1373423,71995r-26231,24222l1373423,129369v7293,9153,12204,14957,14734,17413c1391729,150279,1394854,152549,1397533,153590v1861,745,5098,1117,9711,1117l1407244,158725r-49671,l1357573,154707v2828,-75,4744,-503,5749,-1284c1364326,152642,1364828,151544,1364828,150130v,-1711,-1488,-4465,-4464,-8260l1328998,101798r,33933c1328998,142354,1329463,146707,1330393,148791v931,2083,2251,3572,3963,4465c1336067,154149,1339788,154632,1345518,154707r,4018l1293502,158725r,-4018c1298712,154707,1302618,154074,1305223,152809v1563,-818,2753,-2083,3572,-3795c1309911,146558,1310469,142317,1310469,136289r,-93092c1310469,31365,1310208,24129,1309688,21487v-521,-2642,-1377,-4465,-2568,-5470c1305930,15013,1304367,14511,1302432,14511v-1562,,-3906,632,-7032,1897l1293502,12501,1323864,xm1267606,v3126,,5786,1097,7981,3293c1277783,5488,1278880,8148,1278880,11274v,3125,-1097,5804,-3293,8036c1273392,21543,1270732,22659,1267606,22659v-3125,,-5804,-1116,-8036,-3349c1257337,17078,1256221,14399,1256221,11274v,-3126,1098,-5786,3293,-7981c1261709,1097,1264407,,1267606,xm553231,v3126,,5786,1097,7981,3293c563408,5488,564505,8148,564505,11274v,3125,-1097,5804,-3293,8036c559017,21543,556357,22659,553231,22659v-3125,,-5804,-1116,-8036,-3349c542962,17078,541846,14399,541846,11274v,-3126,1098,-5786,3293,-7981c547334,1097,550032,,553231,xm500211,r5023,l505234,135619v,6400,465,10642,1396,12725c507560,150428,508992,152009,510927,153088v1935,1079,5544,1619,10827,1619l521754,158725r-50118,l471636,154707v4689,,7888,-484,9600,-1451c482947,152288,484287,150688,485254,148456v968,-2232,1451,-6511,1451,-12837l486705,42751v,-11534,-260,-18622,-781,-21264c485403,18845,484566,17041,483412,16073v-1153,-967,-2623,-1451,-4409,-1451c477069,14622,474613,15218,471636,16408r-1897,-3907l500211,xe" fillcolor="black [3213]" stroked="f" strokeweight="2pt">
                  <v:path arrowok="t"/>
                </v:shape>
                <w10:anchorlock/>
              </v:group>
            </w:pict>
          </mc:Fallback>
        </mc:AlternateContent>
      </w:r>
    </w:p>
    <w:p w14:paraId="3C79F4C1" w14:textId="7A3C9CBC" w:rsidR="008003AB" w:rsidRPr="00C54EB7" w:rsidRDefault="00C54EB7" w:rsidP="00C54EB7">
      <w:pPr>
        <w:pStyle w:val="Caption"/>
        <w:jc w:val="center"/>
        <w:rPr>
          <w:rFonts w:cs="Times New Roman"/>
          <w:bCs/>
          <w:color w:val="auto"/>
          <w:szCs w:val="24"/>
        </w:rPr>
      </w:pPr>
      <w:r w:rsidRPr="00C54EB7">
        <w:rPr>
          <w:color w:val="auto"/>
        </w:rPr>
        <w:t xml:space="preserve">Gambar </w:t>
      </w:r>
      <w:r w:rsidRPr="00C54EB7">
        <w:rPr>
          <w:color w:val="auto"/>
        </w:rPr>
        <w:fldChar w:fldCharType="begin"/>
      </w:r>
      <w:r w:rsidRPr="00C54EB7">
        <w:rPr>
          <w:color w:val="auto"/>
        </w:rPr>
        <w:instrText xml:space="preserve"> SEQ Gambar \* ARABIC </w:instrText>
      </w:r>
      <w:r w:rsidRPr="00C54EB7">
        <w:rPr>
          <w:color w:val="auto"/>
        </w:rPr>
        <w:fldChar w:fldCharType="separate"/>
      </w:r>
      <w:r w:rsidRPr="00C54EB7">
        <w:rPr>
          <w:noProof/>
          <w:color w:val="auto"/>
        </w:rPr>
        <w:t>1</w:t>
      </w:r>
      <w:r w:rsidRPr="00C54EB7">
        <w:rPr>
          <w:color w:val="auto"/>
        </w:rPr>
        <w:fldChar w:fldCharType="end"/>
      </w:r>
      <w:r w:rsidRPr="00C54EB7">
        <w:rPr>
          <w:color w:val="auto"/>
        </w:rPr>
        <w:t xml:space="preserve"> </w:t>
      </w:r>
      <w:proofErr w:type="spellStart"/>
      <w:r w:rsidRPr="00C54EB7">
        <w:rPr>
          <w:color w:val="auto"/>
        </w:rPr>
        <w:t>Tahap</w:t>
      </w:r>
      <w:proofErr w:type="spellEnd"/>
      <w:r w:rsidRPr="00C54EB7">
        <w:rPr>
          <w:color w:val="auto"/>
        </w:rPr>
        <w:t xml:space="preserve"> </w:t>
      </w:r>
      <w:proofErr w:type="spellStart"/>
      <w:r w:rsidRPr="00C54EB7">
        <w:rPr>
          <w:color w:val="auto"/>
        </w:rPr>
        <w:t>Pelakasanaan</w:t>
      </w:r>
      <w:proofErr w:type="spellEnd"/>
      <w:r w:rsidRPr="00C54EB7">
        <w:rPr>
          <w:color w:val="auto"/>
        </w:rPr>
        <w:t xml:space="preserve"> </w:t>
      </w:r>
      <w:proofErr w:type="spellStart"/>
      <w:r w:rsidRPr="00C54EB7">
        <w:rPr>
          <w:color w:val="auto"/>
        </w:rPr>
        <w:t>Kegiatan</w:t>
      </w:r>
      <w:proofErr w:type="spellEnd"/>
    </w:p>
    <w:p w14:paraId="4FB3D2BC" w14:textId="35D548CA" w:rsidR="007879DF" w:rsidRDefault="007879DF" w:rsidP="007879DF">
      <w:pPr>
        <w:pStyle w:val="Heading2"/>
        <w:rPr>
          <w:rFonts w:asciiTheme="majorBidi" w:hAnsiTheme="majorBidi" w:cstheme="majorBidi"/>
          <w:b/>
          <w:bCs/>
          <w:color w:val="auto"/>
          <w:sz w:val="24"/>
          <w:szCs w:val="24"/>
        </w:rPr>
      </w:pPr>
      <w:r w:rsidRPr="007879DF">
        <w:rPr>
          <w:rFonts w:asciiTheme="majorBidi" w:hAnsiTheme="majorBidi" w:cstheme="majorBidi"/>
          <w:b/>
          <w:bCs/>
          <w:color w:val="auto"/>
          <w:sz w:val="24"/>
          <w:szCs w:val="24"/>
        </w:rPr>
        <w:t xml:space="preserve">3.1 </w:t>
      </w:r>
      <w:proofErr w:type="spellStart"/>
      <w:r w:rsidRPr="007879DF">
        <w:rPr>
          <w:rFonts w:asciiTheme="majorBidi" w:hAnsiTheme="majorBidi" w:cstheme="majorBidi"/>
          <w:b/>
          <w:bCs/>
          <w:color w:val="auto"/>
          <w:sz w:val="24"/>
          <w:szCs w:val="24"/>
        </w:rPr>
        <w:t>Persiapan</w:t>
      </w:r>
      <w:proofErr w:type="spellEnd"/>
      <w:r w:rsidRPr="007879DF">
        <w:rPr>
          <w:rFonts w:asciiTheme="majorBidi" w:hAnsiTheme="majorBidi" w:cstheme="majorBidi"/>
          <w:b/>
          <w:bCs/>
          <w:color w:val="auto"/>
          <w:sz w:val="24"/>
          <w:szCs w:val="24"/>
        </w:rPr>
        <w:t xml:space="preserve"> dan </w:t>
      </w:r>
      <w:proofErr w:type="spellStart"/>
      <w:r w:rsidRPr="007879DF">
        <w:rPr>
          <w:rFonts w:asciiTheme="majorBidi" w:hAnsiTheme="majorBidi" w:cstheme="majorBidi"/>
          <w:b/>
          <w:bCs/>
          <w:color w:val="auto"/>
          <w:sz w:val="24"/>
          <w:szCs w:val="24"/>
        </w:rPr>
        <w:t>Koordinasi</w:t>
      </w:r>
      <w:proofErr w:type="spellEnd"/>
      <w:r w:rsidRPr="007879DF">
        <w:rPr>
          <w:rFonts w:asciiTheme="majorBidi" w:hAnsiTheme="majorBidi" w:cstheme="majorBidi"/>
          <w:b/>
          <w:bCs/>
          <w:color w:val="auto"/>
          <w:sz w:val="24"/>
          <w:szCs w:val="24"/>
        </w:rPr>
        <w:t xml:space="preserve"> Team</w:t>
      </w:r>
    </w:p>
    <w:p w14:paraId="5256425A" w14:textId="5B18EA42" w:rsidR="007879DF" w:rsidRPr="007879DF" w:rsidRDefault="007879DF" w:rsidP="007879DF">
      <w:proofErr w:type="spellStart"/>
      <w:r>
        <w:t>Dimulai</w:t>
      </w:r>
      <w:proofErr w:type="spellEnd"/>
      <w:r>
        <w:t xml:space="preserve"> </w:t>
      </w:r>
      <w:proofErr w:type="spellStart"/>
      <w:r>
        <w:t>dari</w:t>
      </w:r>
      <w:proofErr w:type="spellEnd"/>
      <w:r>
        <w:t xml:space="preserve"> </w:t>
      </w:r>
      <w:proofErr w:type="spellStart"/>
      <w:r>
        <w:t>persiapan</w:t>
      </w:r>
      <w:proofErr w:type="spellEnd"/>
      <w:r>
        <w:t xml:space="preserve"> dan </w:t>
      </w:r>
      <w:proofErr w:type="spellStart"/>
      <w:r>
        <w:t>koordinasi</w:t>
      </w:r>
      <w:proofErr w:type="spellEnd"/>
      <w:r>
        <w:t xml:space="preserve"> team yang </w:t>
      </w:r>
      <w:proofErr w:type="spellStart"/>
      <w:r>
        <w:t>terdiri</w:t>
      </w:r>
      <w:proofErr w:type="spellEnd"/>
      <w:r>
        <w:t xml:space="preserve"> </w:t>
      </w:r>
      <w:proofErr w:type="spellStart"/>
      <w:r>
        <w:t>atas</w:t>
      </w:r>
      <w:proofErr w:type="spellEnd"/>
      <w:r>
        <w:t xml:space="preserve"> </w:t>
      </w:r>
      <w:proofErr w:type="spellStart"/>
      <w:r>
        <w:t>anggota</w:t>
      </w:r>
      <w:proofErr w:type="spellEnd"/>
      <w:r>
        <w:t xml:space="preserve"> dan </w:t>
      </w:r>
      <w:proofErr w:type="spellStart"/>
      <w:r>
        <w:t>dosen</w:t>
      </w:r>
      <w:proofErr w:type="spellEnd"/>
      <w:r>
        <w:t xml:space="preserve"> </w:t>
      </w:r>
      <w:proofErr w:type="spellStart"/>
      <w:r>
        <w:t>pendamping</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rsidR="00540873">
        <w:t>mengkordinir</w:t>
      </w:r>
      <w:proofErr w:type="spellEnd"/>
      <w:r w:rsidR="00540873">
        <w:t xml:space="preserve"> </w:t>
      </w:r>
      <w:proofErr w:type="spellStart"/>
      <w:r w:rsidR="00540873">
        <w:t>setiap</w:t>
      </w:r>
      <w:proofErr w:type="spellEnd"/>
      <w:r w:rsidR="00540873">
        <w:t xml:space="preserve"> </w:t>
      </w:r>
      <w:proofErr w:type="spellStart"/>
      <w:r w:rsidR="00540873">
        <w:t>hal</w:t>
      </w:r>
      <w:proofErr w:type="spellEnd"/>
      <w:r w:rsidR="00540873">
        <w:t xml:space="preserve"> yang </w:t>
      </w:r>
      <w:proofErr w:type="spellStart"/>
      <w:r w:rsidR="00540873">
        <w:t>berkaiatan</w:t>
      </w:r>
      <w:proofErr w:type="spellEnd"/>
      <w:r w:rsidR="00540873">
        <w:t xml:space="preserve"> </w:t>
      </w:r>
      <w:proofErr w:type="spellStart"/>
      <w:r w:rsidR="00540873">
        <w:t>dengan</w:t>
      </w:r>
      <w:proofErr w:type="spellEnd"/>
      <w:r w:rsidR="00540873">
        <w:t xml:space="preserve"> </w:t>
      </w:r>
      <w:proofErr w:type="spellStart"/>
      <w:r w:rsidR="00540873">
        <w:t>kegiatan</w:t>
      </w:r>
      <w:proofErr w:type="spellEnd"/>
      <w:r w:rsidR="00540873">
        <w:t xml:space="preserve"> yang </w:t>
      </w:r>
      <w:proofErr w:type="spellStart"/>
      <w:r w:rsidR="00540873">
        <w:t>dilakuakan</w:t>
      </w:r>
      <w:proofErr w:type="spellEnd"/>
      <w:r w:rsidR="00540873">
        <w:t xml:space="preserve"> </w:t>
      </w:r>
      <w:proofErr w:type="spellStart"/>
      <w:r w:rsidR="00540873">
        <w:t>mulai</w:t>
      </w:r>
      <w:proofErr w:type="spellEnd"/>
      <w:r w:rsidR="00540873">
        <w:t xml:space="preserve"> </w:t>
      </w:r>
      <w:proofErr w:type="spellStart"/>
      <w:r w:rsidR="00540873">
        <w:t>dari</w:t>
      </w:r>
      <w:proofErr w:type="spellEnd"/>
      <w:r w:rsidR="00540873">
        <w:t xml:space="preserve"> </w:t>
      </w:r>
      <w:proofErr w:type="spellStart"/>
      <w:r w:rsidR="00540873">
        <w:t>pembagian</w:t>
      </w:r>
      <w:proofErr w:type="spellEnd"/>
      <w:r w:rsidR="00540873">
        <w:t xml:space="preserve"> </w:t>
      </w:r>
      <w:proofErr w:type="spellStart"/>
      <w:proofErr w:type="gramStart"/>
      <w:r w:rsidR="00540873">
        <w:t>tugas</w:t>
      </w:r>
      <w:proofErr w:type="spellEnd"/>
      <w:r w:rsidR="00540873">
        <w:t xml:space="preserve">  yang</w:t>
      </w:r>
      <w:proofErr w:type="gramEnd"/>
      <w:r w:rsidR="00540873">
        <w:t xml:space="preserve"> </w:t>
      </w:r>
      <w:proofErr w:type="spellStart"/>
      <w:r>
        <w:t>dilakukan</w:t>
      </w:r>
      <w:proofErr w:type="spellEnd"/>
      <w:r>
        <w:t xml:space="preserve"> </w:t>
      </w:r>
      <w:proofErr w:type="spellStart"/>
      <w:r>
        <w:t>secara</w:t>
      </w:r>
      <w:proofErr w:type="spellEnd"/>
      <w:r>
        <w:t xml:space="preserve"> daring </w:t>
      </w:r>
      <w:proofErr w:type="spellStart"/>
      <w:r>
        <w:t>melalui</w:t>
      </w:r>
      <w:proofErr w:type="spellEnd"/>
      <w:r>
        <w:t xml:space="preserve"> </w:t>
      </w:r>
      <w:proofErr w:type="spellStart"/>
      <w:r>
        <w:t>aplikasi</w:t>
      </w:r>
      <w:proofErr w:type="spellEnd"/>
      <w:r>
        <w:t xml:space="preserve"> </w:t>
      </w:r>
      <w:r w:rsidR="00540873">
        <w:t xml:space="preserve">Zoom, </w:t>
      </w:r>
      <w:proofErr w:type="spellStart"/>
      <w:r w:rsidR="00540873">
        <w:t>GMeet</w:t>
      </w:r>
      <w:proofErr w:type="spellEnd"/>
      <w:r w:rsidR="00540873">
        <w:t xml:space="preserve">, dan </w:t>
      </w:r>
      <w:proofErr w:type="spellStart"/>
      <w:r w:rsidR="00540873">
        <w:t>Whatsapp</w:t>
      </w:r>
      <w:proofErr w:type="spellEnd"/>
      <w:r w:rsidR="00540873">
        <w:t>.</w:t>
      </w:r>
    </w:p>
    <w:p w14:paraId="0417C999" w14:textId="77777777" w:rsidR="007879DF" w:rsidRDefault="007879DF" w:rsidP="00C57CD4">
      <w:pPr>
        <w:rPr>
          <w:rFonts w:cs="Times New Roman"/>
          <w:b/>
          <w:szCs w:val="24"/>
        </w:rPr>
      </w:pPr>
    </w:p>
    <w:p w14:paraId="43FD13DA" w14:textId="1ADF707F" w:rsidR="00E505F4" w:rsidRPr="00651639" w:rsidRDefault="00AC6B7E" w:rsidP="00651639">
      <w:pPr>
        <w:pStyle w:val="Heading2"/>
        <w:jc w:val="both"/>
        <w:rPr>
          <w:rFonts w:ascii="Times New Roman" w:hAnsi="Times New Roman"/>
          <w:b/>
          <w:bCs/>
          <w:color w:val="auto"/>
          <w:sz w:val="24"/>
          <w:szCs w:val="24"/>
        </w:rPr>
      </w:pPr>
      <w:bookmarkStart w:id="4" w:name="_Toc65964911"/>
      <w:r>
        <w:rPr>
          <w:rFonts w:ascii="Times New Roman" w:hAnsi="Times New Roman"/>
          <w:b/>
          <w:bCs/>
          <w:color w:val="auto"/>
          <w:sz w:val="24"/>
          <w:szCs w:val="24"/>
        </w:rPr>
        <w:t>3.</w:t>
      </w:r>
      <w:r w:rsidR="007879DF">
        <w:rPr>
          <w:rFonts w:ascii="Times New Roman" w:hAnsi="Times New Roman"/>
          <w:b/>
          <w:bCs/>
          <w:color w:val="auto"/>
          <w:sz w:val="24"/>
          <w:szCs w:val="24"/>
        </w:rPr>
        <w:t>2</w:t>
      </w:r>
      <w:r>
        <w:rPr>
          <w:rFonts w:ascii="Times New Roman" w:hAnsi="Times New Roman"/>
          <w:b/>
          <w:bCs/>
          <w:color w:val="auto"/>
          <w:sz w:val="24"/>
          <w:szCs w:val="24"/>
        </w:rPr>
        <w:t xml:space="preserve"> </w:t>
      </w:r>
      <w:proofErr w:type="spellStart"/>
      <w:r>
        <w:rPr>
          <w:rFonts w:ascii="Times New Roman" w:hAnsi="Times New Roman"/>
          <w:b/>
          <w:bCs/>
          <w:color w:val="auto"/>
          <w:sz w:val="24"/>
          <w:szCs w:val="24"/>
        </w:rPr>
        <w:t>Metode</w:t>
      </w:r>
      <w:proofErr w:type="spellEnd"/>
      <w:r>
        <w:rPr>
          <w:rFonts w:ascii="Times New Roman" w:hAnsi="Times New Roman"/>
          <w:b/>
          <w:bCs/>
          <w:color w:val="auto"/>
          <w:sz w:val="24"/>
          <w:szCs w:val="24"/>
        </w:rPr>
        <w:t xml:space="preserve"> </w:t>
      </w:r>
      <w:proofErr w:type="spellStart"/>
      <w:r>
        <w:rPr>
          <w:rFonts w:ascii="Times New Roman" w:hAnsi="Times New Roman"/>
          <w:b/>
          <w:bCs/>
          <w:color w:val="auto"/>
          <w:sz w:val="24"/>
          <w:szCs w:val="24"/>
        </w:rPr>
        <w:t>Pengembangan</w:t>
      </w:r>
      <w:proofErr w:type="spellEnd"/>
      <w:r>
        <w:rPr>
          <w:rFonts w:ascii="Times New Roman" w:hAnsi="Times New Roman"/>
          <w:b/>
          <w:bCs/>
          <w:color w:val="auto"/>
          <w:sz w:val="24"/>
          <w:szCs w:val="24"/>
        </w:rPr>
        <w:t xml:space="preserve"> </w:t>
      </w:r>
      <w:proofErr w:type="spellStart"/>
      <w:r>
        <w:rPr>
          <w:rFonts w:ascii="Times New Roman" w:hAnsi="Times New Roman"/>
          <w:b/>
          <w:bCs/>
          <w:color w:val="auto"/>
          <w:sz w:val="24"/>
          <w:szCs w:val="24"/>
        </w:rPr>
        <w:t>Sistem</w:t>
      </w:r>
      <w:bookmarkEnd w:id="4"/>
      <w:proofErr w:type="spellEnd"/>
      <w:r>
        <w:rPr>
          <w:rFonts w:ascii="Times New Roman" w:hAnsi="Times New Roman"/>
          <w:b/>
          <w:bCs/>
          <w:color w:val="auto"/>
          <w:sz w:val="24"/>
          <w:szCs w:val="24"/>
        </w:rPr>
        <w:t xml:space="preserve"> </w:t>
      </w:r>
    </w:p>
    <w:p w14:paraId="23CB1307" w14:textId="67EF5DD5" w:rsidR="00E505F4" w:rsidRDefault="008003AB" w:rsidP="00540873">
      <w:pPr>
        <w:jc w:val="both"/>
        <w:rPr>
          <w:rFonts w:eastAsia="SimSun"/>
          <w:color w:val="000000"/>
          <w:szCs w:val="24"/>
          <w:lang w:bidi="ar"/>
        </w:rPr>
      </w:pPr>
      <w:proofErr w:type="spellStart"/>
      <w:r>
        <w:rPr>
          <w:rFonts w:eastAsia="SimSun"/>
          <w:color w:val="000000"/>
          <w:szCs w:val="24"/>
          <w:lang w:bidi="ar"/>
        </w:rPr>
        <w:t>Tahap</w:t>
      </w:r>
      <w:proofErr w:type="spellEnd"/>
      <w:r>
        <w:rPr>
          <w:rFonts w:eastAsia="SimSun"/>
          <w:color w:val="000000"/>
          <w:szCs w:val="24"/>
          <w:lang w:bidi="ar"/>
        </w:rPr>
        <w:t xml:space="preserve"> </w:t>
      </w:r>
      <w:proofErr w:type="spellStart"/>
      <w:r>
        <w:rPr>
          <w:rFonts w:eastAsia="SimSun"/>
          <w:color w:val="000000"/>
          <w:szCs w:val="24"/>
          <w:lang w:bidi="ar"/>
        </w:rPr>
        <w:t>selanjutnya</w:t>
      </w:r>
      <w:proofErr w:type="spellEnd"/>
      <w:r>
        <w:rPr>
          <w:rFonts w:eastAsia="SimSun"/>
          <w:color w:val="000000"/>
          <w:szCs w:val="24"/>
          <w:lang w:bidi="ar"/>
        </w:rPr>
        <w:t xml:space="preserve"> </w:t>
      </w:r>
      <w:proofErr w:type="spellStart"/>
      <w:r>
        <w:rPr>
          <w:rFonts w:eastAsia="SimSun"/>
          <w:color w:val="000000"/>
          <w:szCs w:val="24"/>
          <w:lang w:bidi="ar"/>
        </w:rPr>
        <w:t>adalah</w:t>
      </w:r>
      <w:proofErr w:type="spellEnd"/>
      <w:r>
        <w:rPr>
          <w:rFonts w:eastAsia="SimSun"/>
          <w:color w:val="000000"/>
          <w:szCs w:val="24"/>
          <w:lang w:bidi="ar"/>
        </w:rPr>
        <w:t xml:space="preserve"> </w:t>
      </w:r>
      <w:proofErr w:type="spellStart"/>
      <w:r>
        <w:rPr>
          <w:rFonts w:eastAsia="SimSun"/>
          <w:color w:val="000000"/>
          <w:szCs w:val="24"/>
          <w:lang w:bidi="ar"/>
        </w:rPr>
        <w:t>pengembangan</w:t>
      </w:r>
      <w:proofErr w:type="spellEnd"/>
      <w:r>
        <w:rPr>
          <w:rFonts w:eastAsia="SimSun"/>
          <w:color w:val="000000"/>
          <w:szCs w:val="24"/>
          <w:lang w:bidi="ar"/>
        </w:rPr>
        <w:t xml:space="preserve"> </w:t>
      </w:r>
      <w:proofErr w:type="spellStart"/>
      <w:r>
        <w:rPr>
          <w:rFonts w:eastAsia="SimSun"/>
          <w:color w:val="000000"/>
          <w:szCs w:val="24"/>
          <w:lang w:bidi="ar"/>
        </w:rPr>
        <w:t>sistem</w:t>
      </w:r>
      <w:proofErr w:type="spellEnd"/>
      <w:r>
        <w:rPr>
          <w:rFonts w:eastAsia="SimSun"/>
          <w:color w:val="000000"/>
          <w:szCs w:val="24"/>
          <w:lang w:bidi="ar"/>
        </w:rPr>
        <w:t xml:space="preserve"> yang </w:t>
      </w:r>
      <w:proofErr w:type="spellStart"/>
      <w:r>
        <w:rPr>
          <w:rFonts w:eastAsia="SimSun"/>
          <w:color w:val="000000"/>
          <w:szCs w:val="24"/>
          <w:lang w:bidi="ar"/>
        </w:rPr>
        <w:t>akan</w:t>
      </w:r>
      <w:proofErr w:type="spellEnd"/>
      <w:r>
        <w:rPr>
          <w:rFonts w:eastAsia="SimSun"/>
          <w:color w:val="000000"/>
          <w:szCs w:val="24"/>
          <w:lang w:bidi="ar"/>
        </w:rPr>
        <w:t xml:space="preserve"> </w:t>
      </w:r>
      <w:proofErr w:type="spellStart"/>
      <w:r>
        <w:rPr>
          <w:rFonts w:eastAsia="SimSun"/>
          <w:color w:val="000000"/>
          <w:szCs w:val="24"/>
          <w:lang w:bidi="ar"/>
        </w:rPr>
        <w:t>dilakukan</w:t>
      </w:r>
      <w:proofErr w:type="spellEnd"/>
      <w:r>
        <w:rPr>
          <w:rFonts w:eastAsia="SimSun"/>
          <w:color w:val="000000"/>
          <w:szCs w:val="24"/>
          <w:lang w:bidi="ar"/>
        </w:rPr>
        <w:t xml:space="preserve"> </w:t>
      </w:r>
      <w:proofErr w:type="spellStart"/>
      <w:r>
        <w:rPr>
          <w:rFonts w:eastAsia="SimSun"/>
          <w:color w:val="000000"/>
          <w:szCs w:val="24"/>
          <w:lang w:bidi="ar"/>
        </w:rPr>
        <w:t>secara</w:t>
      </w:r>
      <w:proofErr w:type="spellEnd"/>
      <w:r>
        <w:rPr>
          <w:rFonts w:eastAsia="SimSun"/>
          <w:color w:val="000000"/>
          <w:szCs w:val="24"/>
          <w:lang w:bidi="ar"/>
        </w:rPr>
        <w:t xml:space="preserve"> </w:t>
      </w:r>
      <w:proofErr w:type="spellStart"/>
      <w:r>
        <w:rPr>
          <w:rFonts w:eastAsia="SimSun"/>
          <w:color w:val="000000"/>
          <w:szCs w:val="24"/>
          <w:lang w:bidi="ar"/>
        </w:rPr>
        <w:t>blanded</w:t>
      </w:r>
      <w:proofErr w:type="spellEnd"/>
      <w:r>
        <w:rPr>
          <w:rFonts w:eastAsia="SimSun"/>
          <w:color w:val="000000"/>
          <w:szCs w:val="24"/>
          <w:lang w:bidi="ar"/>
        </w:rPr>
        <w:t xml:space="preserve"> </w:t>
      </w:r>
      <w:proofErr w:type="spellStart"/>
      <w:r>
        <w:rPr>
          <w:rFonts w:eastAsia="SimSun"/>
          <w:color w:val="000000"/>
          <w:szCs w:val="24"/>
          <w:lang w:bidi="ar"/>
        </w:rPr>
        <w:t>karena</w:t>
      </w:r>
      <w:proofErr w:type="spellEnd"/>
      <w:r>
        <w:rPr>
          <w:rFonts w:eastAsia="SimSun"/>
          <w:color w:val="000000"/>
          <w:szCs w:val="24"/>
          <w:lang w:bidi="ar"/>
        </w:rPr>
        <w:t xml:space="preserve"> </w:t>
      </w:r>
      <w:proofErr w:type="spellStart"/>
      <w:r>
        <w:rPr>
          <w:rFonts w:eastAsia="SimSun"/>
          <w:color w:val="000000"/>
          <w:szCs w:val="24"/>
          <w:lang w:bidi="ar"/>
        </w:rPr>
        <w:t>merupakan</w:t>
      </w:r>
      <w:proofErr w:type="spellEnd"/>
      <w:r>
        <w:rPr>
          <w:rFonts w:eastAsia="SimSun"/>
          <w:color w:val="000000"/>
          <w:szCs w:val="24"/>
          <w:lang w:bidi="ar"/>
        </w:rPr>
        <w:t xml:space="preserve"> </w:t>
      </w:r>
      <w:proofErr w:type="spellStart"/>
      <w:r>
        <w:rPr>
          <w:rFonts w:eastAsia="SimSun"/>
          <w:color w:val="000000"/>
          <w:szCs w:val="24"/>
          <w:lang w:bidi="ar"/>
        </w:rPr>
        <w:t>tahap</w:t>
      </w:r>
      <w:proofErr w:type="spellEnd"/>
      <w:r>
        <w:rPr>
          <w:rFonts w:eastAsia="SimSun"/>
          <w:color w:val="000000"/>
          <w:szCs w:val="24"/>
          <w:lang w:bidi="ar"/>
        </w:rPr>
        <w:t xml:space="preserve"> yang </w:t>
      </w:r>
      <w:proofErr w:type="spellStart"/>
      <w:r>
        <w:rPr>
          <w:rFonts w:eastAsia="SimSun"/>
          <w:color w:val="000000"/>
          <w:szCs w:val="24"/>
          <w:lang w:bidi="ar"/>
        </w:rPr>
        <w:t>cukup</w:t>
      </w:r>
      <w:proofErr w:type="spellEnd"/>
      <w:r>
        <w:rPr>
          <w:rFonts w:eastAsia="SimSun"/>
          <w:color w:val="000000"/>
          <w:szCs w:val="24"/>
          <w:lang w:bidi="ar"/>
        </w:rPr>
        <w:t xml:space="preserve"> </w:t>
      </w:r>
      <w:proofErr w:type="spellStart"/>
      <w:r>
        <w:rPr>
          <w:rFonts w:eastAsia="SimSun"/>
          <w:color w:val="000000"/>
          <w:szCs w:val="24"/>
          <w:lang w:bidi="ar"/>
        </w:rPr>
        <w:t>panjang</w:t>
      </w:r>
      <w:proofErr w:type="spellEnd"/>
      <w:r>
        <w:rPr>
          <w:rFonts w:eastAsia="SimSun"/>
          <w:color w:val="000000"/>
          <w:szCs w:val="24"/>
          <w:lang w:bidi="ar"/>
        </w:rPr>
        <w:t xml:space="preserve"> dan </w:t>
      </w:r>
      <w:proofErr w:type="spellStart"/>
      <w:r>
        <w:rPr>
          <w:rFonts w:eastAsia="SimSun"/>
          <w:color w:val="000000"/>
          <w:szCs w:val="24"/>
          <w:lang w:bidi="ar"/>
        </w:rPr>
        <w:t>penting</w:t>
      </w:r>
      <w:proofErr w:type="spellEnd"/>
      <w:r>
        <w:rPr>
          <w:rFonts w:eastAsia="SimSun"/>
          <w:color w:val="000000"/>
          <w:szCs w:val="24"/>
          <w:lang w:bidi="ar"/>
        </w:rPr>
        <w:t xml:space="preserve">. </w:t>
      </w:r>
      <w:proofErr w:type="spellStart"/>
      <w:r w:rsidR="00AC6B7E">
        <w:rPr>
          <w:rFonts w:eastAsia="SimSun"/>
          <w:color w:val="000000"/>
          <w:szCs w:val="24"/>
          <w:lang w:bidi="ar"/>
        </w:rPr>
        <w:t>Pengembang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sistem</w:t>
      </w:r>
      <w:proofErr w:type="spellEnd"/>
      <w:r w:rsidR="00AC6B7E">
        <w:rPr>
          <w:rFonts w:eastAsia="SimSun"/>
          <w:color w:val="000000"/>
          <w:szCs w:val="24"/>
          <w:lang w:bidi="ar"/>
        </w:rPr>
        <w:t xml:space="preserve"> yang </w:t>
      </w:r>
      <w:proofErr w:type="spellStart"/>
      <w:r w:rsidR="00AC6B7E">
        <w:rPr>
          <w:rFonts w:eastAsia="SimSun"/>
          <w:color w:val="000000"/>
          <w:szCs w:val="24"/>
          <w:lang w:bidi="ar"/>
        </w:rPr>
        <w:t>ak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dibangun</w:t>
      </w:r>
      <w:proofErr w:type="spellEnd"/>
      <w:r w:rsidR="00AC6B7E">
        <w:rPr>
          <w:rFonts w:eastAsia="SimSun"/>
          <w:color w:val="000000"/>
          <w:szCs w:val="24"/>
          <w:lang w:bidi="ar"/>
        </w:rPr>
        <w:t xml:space="preserve"> </w:t>
      </w:r>
      <w:proofErr w:type="spellStart"/>
      <w:r w:rsidR="00AC6B7E">
        <w:rPr>
          <w:rFonts w:eastAsia="SimSun"/>
          <w:color w:val="000000"/>
          <w:szCs w:val="24"/>
          <w:lang w:bidi="ar"/>
        </w:rPr>
        <w:t>ini</w:t>
      </w:r>
      <w:proofErr w:type="spellEnd"/>
      <w:r w:rsidR="00AC6B7E">
        <w:rPr>
          <w:rFonts w:eastAsia="SimSun"/>
          <w:color w:val="000000"/>
          <w:szCs w:val="24"/>
          <w:lang w:bidi="ar"/>
        </w:rPr>
        <w:t xml:space="preserve"> </w:t>
      </w:r>
      <w:proofErr w:type="spellStart"/>
      <w:r w:rsidR="00AC6B7E">
        <w:rPr>
          <w:rFonts w:eastAsia="SimSun"/>
          <w:color w:val="000000"/>
          <w:szCs w:val="24"/>
          <w:lang w:bidi="ar"/>
        </w:rPr>
        <w:t>menggunakan</w:t>
      </w:r>
      <w:proofErr w:type="spellEnd"/>
      <w:r w:rsidR="00AC6B7E">
        <w:rPr>
          <w:rFonts w:eastAsia="SimSun"/>
          <w:color w:val="000000"/>
          <w:szCs w:val="24"/>
          <w:lang w:bidi="ar"/>
        </w:rPr>
        <w:t xml:space="preserve"> model </w:t>
      </w:r>
      <w:proofErr w:type="spellStart"/>
      <w:r w:rsidR="00AC6B7E">
        <w:rPr>
          <w:rFonts w:eastAsia="SimSun"/>
          <w:color w:val="000000"/>
          <w:szCs w:val="24"/>
          <w:lang w:bidi="ar"/>
        </w:rPr>
        <w:t>atau</w:t>
      </w:r>
      <w:proofErr w:type="spellEnd"/>
      <w:r w:rsidR="00AC6B7E">
        <w:rPr>
          <w:rFonts w:eastAsia="SimSun"/>
          <w:color w:val="000000"/>
          <w:szCs w:val="24"/>
          <w:lang w:bidi="ar"/>
        </w:rPr>
        <w:t xml:space="preserve"> </w:t>
      </w:r>
      <w:proofErr w:type="spellStart"/>
      <w:r w:rsidR="00AC6B7E">
        <w:rPr>
          <w:rFonts w:eastAsia="SimSun"/>
          <w:color w:val="000000"/>
          <w:szCs w:val="24"/>
          <w:lang w:bidi="ar"/>
        </w:rPr>
        <w:t>metode</w:t>
      </w:r>
      <w:proofErr w:type="spellEnd"/>
      <w:r w:rsidR="00AC6B7E">
        <w:rPr>
          <w:rFonts w:eastAsia="SimSun"/>
          <w:color w:val="000000"/>
          <w:szCs w:val="24"/>
          <w:lang w:bidi="ar"/>
        </w:rPr>
        <w:t xml:space="preserve"> </w:t>
      </w:r>
      <w:r w:rsidR="00AC6B7E" w:rsidRPr="00FA19C5">
        <w:rPr>
          <w:rFonts w:eastAsia="SimSun"/>
          <w:i/>
          <w:iCs/>
          <w:color w:val="000000"/>
          <w:szCs w:val="24"/>
          <w:lang w:bidi="ar"/>
        </w:rPr>
        <w:t>SDLC waterfall</w:t>
      </w:r>
      <w:r w:rsidR="00AC6B7E">
        <w:rPr>
          <w:rFonts w:eastAsia="SimSun"/>
          <w:color w:val="000000"/>
          <w:szCs w:val="24"/>
          <w:lang w:bidi="ar"/>
        </w:rPr>
        <w:t xml:space="preserve">. </w:t>
      </w:r>
      <w:proofErr w:type="spellStart"/>
      <w:r w:rsidR="00AC6B7E">
        <w:rPr>
          <w:rFonts w:eastAsia="SimSun"/>
          <w:color w:val="000000"/>
          <w:szCs w:val="24"/>
          <w:lang w:bidi="ar"/>
        </w:rPr>
        <w:t>Sebagaimana</w:t>
      </w:r>
      <w:proofErr w:type="spellEnd"/>
      <w:r w:rsidR="00AC6B7E">
        <w:rPr>
          <w:rFonts w:eastAsia="SimSun"/>
          <w:color w:val="000000"/>
          <w:szCs w:val="24"/>
          <w:lang w:bidi="ar"/>
        </w:rPr>
        <w:t xml:space="preserve"> </w:t>
      </w:r>
      <w:proofErr w:type="spellStart"/>
      <w:r w:rsidR="00AC6B7E">
        <w:rPr>
          <w:rFonts w:eastAsia="SimSun"/>
          <w:color w:val="000000"/>
          <w:szCs w:val="24"/>
          <w:lang w:bidi="ar"/>
        </w:rPr>
        <w:t>umumnya</w:t>
      </w:r>
      <w:proofErr w:type="spellEnd"/>
      <w:r w:rsidR="00AC6B7E">
        <w:rPr>
          <w:rFonts w:eastAsia="SimSun"/>
          <w:color w:val="000000"/>
          <w:szCs w:val="24"/>
          <w:lang w:bidi="ar"/>
        </w:rPr>
        <w:t xml:space="preserve"> </w:t>
      </w:r>
      <w:proofErr w:type="spellStart"/>
      <w:r w:rsidR="00AC6B7E">
        <w:rPr>
          <w:rFonts w:eastAsia="SimSun"/>
          <w:color w:val="000000"/>
          <w:szCs w:val="24"/>
          <w:lang w:bidi="ar"/>
        </w:rPr>
        <w:t>metode</w:t>
      </w:r>
      <w:proofErr w:type="spellEnd"/>
      <w:r w:rsidR="00AC6B7E">
        <w:rPr>
          <w:rFonts w:eastAsia="SimSun"/>
          <w:color w:val="000000"/>
          <w:szCs w:val="24"/>
          <w:lang w:bidi="ar"/>
        </w:rPr>
        <w:t xml:space="preserve"> </w:t>
      </w:r>
      <w:r w:rsidR="00AC6B7E" w:rsidRPr="00FA19C5">
        <w:rPr>
          <w:rFonts w:eastAsia="SimSun"/>
          <w:i/>
          <w:iCs/>
          <w:color w:val="000000"/>
          <w:szCs w:val="24"/>
          <w:lang w:bidi="ar"/>
        </w:rPr>
        <w:t>waterfall</w:t>
      </w:r>
      <w:r w:rsidR="00AC6B7E">
        <w:rPr>
          <w:rFonts w:eastAsia="SimSun"/>
          <w:color w:val="000000"/>
          <w:szCs w:val="24"/>
          <w:lang w:bidi="ar"/>
        </w:rPr>
        <w:t xml:space="preserve"> </w:t>
      </w:r>
      <w:proofErr w:type="spellStart"/>
      <w:r w:rsidR="00AC6B7E">
        <w:rPr>
          <w:rFonts w:eastAsia="SimSun"/>
          <w:color w:val="000000"/>
          <w:szCs w:val="24"/>
          <w:lang w:bidi="ar"/>
        </w:rPr>
        <w:t>sering</w:t>
      </w:r>
      <w:proofErr w:type="spellEnd"/>
      <w:r w:rsidR="00AC6B7E">
        <w:rPr>
          <w:rFonts w:eastAsia="SimSun"/>
          <w:color w:val="000000"/>
          <w:szCs w:val="24"/>
          <w:lang w:bidi="ar"/>
        </w:rPr>
        <w:t xml:space="preserve"> </w:t>
      </w:r>
      <w:proofErr w:type="spellStart"/>
      <w:r w:rsidR="00AC6B7E">
        <w:rPr>
          <w:rFonts w:eastAsia="SimSun"/>
          <w:color w:val="000000"/>
          <w:szCs w:val="24"/>
          <w:lang w:bidi="ar"/>
        </w:rPr>
        <w:t>digunak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dalam</w:t>
      </w:r>
      <w:proofErr w:type="spellEnd"/>
      <w:r w:rsidR="00AC6B7E">
        <w:rPr>
          <w:rFonts w:eastAsia="SimSun"/>
          <w:color w:val="000000"/>
          <w:szCs w:val="24"/>
          <w:lang w:bidi="ar"/>
        </w:rPr>
        <w:t xml:space="preserve"> </w:t>
      </w:r>
      <w:proofErr w:type="spellStart"/>
      <w:r w:rsidR="00AC6B7E">
        <w:rPr>
          <w:rFonts w:eastAsia="SimSun"/>
          <w:color w:val="000000"/>
          <w:szCs w:val="24"/>
          <w:lang w:bidi="ar"/>
        </w:rPr>
        <w:t>pengembang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sistem</w:t>
      </w:r>
      <w:proofErr w:type="spellEnd"/>
      <w:r w:rsidR="00AC6B7E">
        <w:rPr>
          <w:rFonts w:eastAsia="SimSun"/>
          <w:color w:val="000000"/>
          <w:szCs w:val="24"/>
          <w:lang w:bidi="ar"/>
        </w:rPr>
        <w:t xml:space="preserve"> </w:t>
      </w:r>
      <w:proofErr w:type="spellStart"/>
      <w:r w:rsidR="00AC6B7E">
        <w:rPr>
          <w:rFonts w:eastAsia="SimSun"/>
          <w:color w:val="000000"/>
          <w:szCs w:val="24"/>
          <w:lang w:bidi="ar"/>
        </w:rPr>
        <w:t>karena</w:t>
      </w:r>
      <w:proofErr w:type="spellEnd"/>
      <w:r w:rsidR="00AC6B7E">
        <w:rPr>
          <w:rFonts w:eastAsia="SimSun"/>
          <w:color w:val="000000"/>
          <w:szCs w:val="24"/>
          <w:lang w:bidi="ar"/>
        </w:rPr>
        <w:t xml:space="preserve"> </w:t>
      </w:r>
      <w:proofErr w:type="spellStart"/>
      <w:r w:rsidR="00AC6B7E">
        <w:rPr>
          <w:rFonts w:eastAsia="SimSun"/>
          <w:color w:val="000000"/>
          <w:szCs w:val="24"/>
          <w:lang w:bidi="ar"/>
        </w:rPr>
        <w:t>prosesnya</w:t>
      </w:r>
      <w:proofErr w:type="spellEnd"/>
      <w:r w:rsidR="00AC6B7E">
        <w:rPr>
          <w:rFonts w:eastAsia="SimSun"/>
          <w:color w:val="000000"/>
          <w:szCs w:val="24"/>
          <w:lang w:bidi="ar"/>
        </w:rPr>
        <w:t xml:space="preserve"> </w:t>
      </w:r>
      <w:proofErr w:type="spellStart"/>
      <w:r w:rsidR="00AC6B7E">
        <w:rPr>
          <w:rFonts w:eastAsia="SimSun"/>
          <w:color w:val="000000"/>
          <w:szCs w:val="24"/>
          <w:lang w:bidi="ar"/>
        </w:rPr>
        <w:t>mengalir</w:t>
      </w:r>
      <w:proofErr w:type="spellEnd"/>
      <w:r w:rsidR="00AC6B7E">
        <w:rPr>
          <w:rFonts w:eastAsia="SimSun"/>
          <w:color w:val="000000"/>
          <w:szCs w:val="24"/>
          <w:lang w:bidi="ar"/>
        </w:rPr>
        <w:t xml:space="preserve"> </w:t>
      </w:r>
      <w:proofErr w:type="spellStart"/>
      <w:r w:rsidR="00AC6B7E">
        <w:rPr>
          <w:rFonts w:eastAsia="SimSun"/>
          <w:color w:val="000000"/>
          <w:szCs w:val="24"/>
          <w:lang w:bidi="ar"/>
        </w:rPr>
        <w:t>secara</w:t>
      </w:r>
      <w:proofErr w:type="spellEnd"/>
      <w:r w:rsidR="00AC6B7E">
        <w:rPr>
          <w:rFonts w:eastAsia="SimSun"/>
          <w:color w:val="000000"/>
          <w:szCs w:val="24"/>
          <w:lang w:bidi="ar"/>
        </w:rPr>
        <w:t xml:space="preserve"> </w:t>
      </w:r>
      <w:proofErr w:type="spellStart"/>
      <w:r w:rsidR="00AC6B7E">
        <w:rPr>
          <w:rFonts w:eastAsia="SimSun"/>
          <w:color w:val="000000"/>
          <w:szCs w:val="24"/>
          <w:lang w:bidi="ar"/>
        </w:rPr>
        <w:t>sistematis</w:t>
      </w:r>
      <w:proofErr w:type="spellEnd"/>
      <w:r w:rsidR="00AC6B7E">
        <w:rPr>
          <w:rFonts w:eastAsia="SimSun"/>
          <w:color w:val="000000"/>
          <w:szCs w:val="24"/>
          <w:lang w:bidi="ar"/>
        </w:rPr>
        <w:t xml:space="preserve"> </w:t>
      </w:r>
      <w:proofErr w:type="spellStart"/>
      <w:r w:rsidR="00AC6B7E">
        <w:rPr>
          <w:rFonts w:eastAsia="SimSun"/>
          <w:color w:val="000000"/>
          <w:szCs w:val="24"/>
          <w:lang w:bidi="ar"/>
        </w:rPr>
        <w:t>dari</w:t>
      </w:r>
      <w:proofErr w:type="spellEnd"/>
      <w:r w:rsidR="00AC6B7E">
        <w:rPr>
          <w:rFonts w:eastAsia="SimSun"/>
          <w:color w:val="000000"/>
          <w:szCs w:val="24"/>
          <w:lang w:bidi="ar"/>
        </w:rPr>
        <w:t xml:space="preserve"> </w:t>
      </w:r>
      <w:proofErr w:type="spellStart"/>
      <w:r w:rsidR="00AC6B7E">
        <w:rPr>
          <w:rFonts w:eastAsia="SimSun"/>
          <w:color w:val="000000"/>
          <w:szCs w:val="24"/>
          <w:lang w:bidi="ar"/>
        </w:rPr>
        <w:t>satu</w:t>
      </w:r>
      <w:proofErr w:type="spellEnd"/>
      <w:r w:rsidR="00AC6B7E">
        <w:rPr>
          <w:rFonts w:eastAsia="SimSun"/>
          <w:color w:val="000000"/>
          <w:szCs w:val="24"/>
          <w:lang w:bidi="ar"/>
        </w:rPr>
        <w:t xml:space="preserve"> </w:t>
      </w:r>
      <w:proofErr w:type="spellStart"/>
      <w:r w:rsidR="00AC6B7E">
        <w:rPr>
          <w:rFonts w:eastAsia="SimSun"/>
          <w:color w:val="000000"/>
          <w:szCs w:val="24"/>
          <w:lang w:bidi="ar"/>
        </w:rPr>
        <w:t>tahap</w:t>
      </w:r>
      <w:proofErr w:type="spellEnd"/>
      <w:r w:rsidR="00AC6B7E">
        <w:rPr>
          <w:rFonts w:eastAsia="SimSun"/>
          <w:color w:val="000000"/>
          <w:szCs w:val="24"/>
          <w:lang w:bidi="ar"/>
        </w:rPr>
        <w:t xml:space="preserve"> </w:t>
      </w:r>
      <w:proofErr w:type="spellStart"/>
      <w:r w:rsidR="00AC6B7E">
        <w:rPr>
          <w:rFonts w:eastAsia="SimSun"/>
          <w:color w:val="000000"/>
          <w:szCs w:val="24"/>
          <w:lang w:bidi="ar"/>
        </w:rPr>
        <w:t>ke</w:t>
      </w:r>
      <w:proofErr w:type="spellEnd"/>
      <w:r w:rsidR="00AC6B7E">
        <w:rPr>
          <w:rFonts w:eastAsia="SimSun"/>
          <w:color w:val="000000"/>
          <w:szCs w:val="24"/>
          <w:lang w:bidi="ar"/>
        </w:rPr>
        <w:t xml:space="preserve"> </w:t>
      </w:r>
      <w:proofErr w:type="spellStart"/>
      <w:r w:rsidR="00AC6B7E">
        <w:rPr>
          <w:rFonts w:eastAsia="SimSun"/>
          <w:color w:val="000000"/>
          <w:szCs w:val="24"/>
          <w:lang w:bidi="ar"/>
        </w:rPr>
        <w:t>tahap</w:t>
      </w:r>
      <w:proofErr w:type="spellEnd"/>
      <w:r w:rsidR="00AC6B7E">
        <w:rPr>
          <w:rFonts w:eastAsia="SimSun"/>
          <w:color w:val="000000"/>
          <w:szCs w:val="24"/>
          <w:lang w:bidi="ar"/>
        </w:rPr>
        <w:t xml:space="preserve"> yang lain </w:t>
      </w:r>
      <w:proofErr w:type="spellStart"/>
      <w:r w:rsidR="00AC6B7E">
        <w:rPr>
          <w:rFonts w:eastAsia="SimSun"/>
          <w:color w:val="000000"/>
          <w:szCs w:val="24"/>
          <w:lang w:bidi="ar"/>
        </w:rPr>
        <w:t>sehingga</w:t>
      </w:r>
      <w:proofErr w:type="spellEnd"/>
      <w:r w:rsidR="00AC6B7E">
        <w:rPr>
          <w:rFonts w:eastAsia="SimSun"/>
          <w:color w:val="000000"/>
          <w:szCs w:val="24"/>
          <w:lang w:bidi="ar"/>
        </w:rPr>
        <w:t xml:space="preserve"> </w:t>
      </w:r>
      <w:proofErr w:type="spellStart"/>
      <w:r w:rsidR="00AC6B7E">
        <w:rPr>
          <w:rFonts w:eastAsia="SimSun"/>
          <w:color w:val="000000"/>
          <w:szCs w:val="24"/>
          <w:lang w:bidi="ar"/>
        </w:rPr>
        <w:t>mudah</w:t>
      </w:r>
      <w:proofErr w:type="spellEnd"/>
      <w:r w:rsidR="00AC6B7E">
        <w:rPr>
          <w:rFonts w:eastAsia="SimSun"/>
          <w:color w:val="000000"/>
          <w:szCs w:val="24"/>
          <w:lang w:bidi="ar"/>
        </w:rPr>
        <w:t xml:space="preserve"> </w:t>
      </w:r>
      <w:proofErr w:type="spellStart"/>
      <w:r w:rsidR="00AC6B7E">
        <w:rPr>
          <w:rFonts w:eastAsia="SimSun"/>
          <w:color w:val="000000"/>
          <w:szCs w:val="24"/>
          <w:lang w:bidi="ar"/>
        </w:rPr>
        <w:t>untuk</w:t>
      </w:r>
      <w:proofErr w:type="spellEnd"/>
      <w:r w:rsidR="00AC6B7E">
        <w:rPr>
          <w:rFonts w:eastAsia="SimSun"/>
          <w:color w:val="000000"/>
          <w:szCs w:val="24"/>
          <w:lang w:bidi="ar"/>
        </w:rPr>
        <w:t xml:space="preserve"> </w:t>
      </w:r>
      <w:proofErr w:type="spellStart"/>
      <w:r w:rsidR="00AC6B7E">
        <w:rPr>
          <w:rFonts w:eastAsia="SimSun"/>
          <w:color w:val="000000"/>
          <w:szCs w:val="24"/>
          <w:lang w:bidi="ar"/>
        </w:rPr>
        <w:t>digunak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dalam</w:t>
      </w:r>
      <w:proofErr w:type="spellEnd"/>
      <w:r w:rsidR="00AC6B7E">
        <w:rPr>
          <w:rFonts w:eastAsia="SimSun"/>
          <w:color w:val="000000"/>
          <w:szCs w:val="24"/>
          <w:lang w:bidi="ar"/>
        </w:rPr>
        <w:t xml:space="preserve"> </w:t>
      </w:r>
      <w:proofErr w:type="spellStart"/>
      <w:r w:rsidR="00AC6B7E">
        <w:rPr>
          <w:rFonts w:eastAsia="SimSun"/>
          <w:color w:val="000000"/>
          <w:szCs w:val="24"/>
          <w:lang w:bidi="ar"/>
        </w:rPr>
        <w:t>pengembang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suatu</w:t>
      </w:r>
      <w:proofErr w:type="spellEnd"/>
      <w:r w:rsidR="00AC6B7E">
        <w:rPr>
          <w:rFonts w:eastAsia="SimSun"/>
          <w:color w:val="000000"/>
          <w:szCs w:val="24"/>
          <w:lang w:bidi="ar"/>
        </w:rPr>
        <w:t xml:space="preserve"> </w:t>
      </w:r>
      <w:proofErr w:type="spellStart"/>
      <w:r w:rsidR="00AC6B7E">
        <w:rPr>
          <w:rFonts w:eastAsia="SimSun"/>
          <w:color w:val="000000"/>
          <w:szCs w:val="24"/>
          <w:lang w:bidi="ar"/>
        </w:rPr>
        <w:t>sistem</w:t>
      </w:r>
      <w:proofErr w:type="spellEnd"/>
      <w:r w:rsidR="00AC6B7E">
        <w:rPr>
          <w:rFonts w:eastAsia="SimSun"/>
          <w:color w:val="000000"/>
          <w:szCs w:val="24"/>
          <w:lang w:bidi="ar"/>
        </w:rPr>
        <w:t xml:space="preserve"> </w:t>
      </w:r>
      <w:proofErr w:type="spellStart"/>
      <w:r w:rsidR="00AC6B7E">
        <w:rPr>
          <w:rFonts w:eastAsia="SimSun"/>
          <w:color w:val="000000"/>
          <w:szCs w:val="24"/>
          <w:lang w:bidi="ar"/>
        </w:rPr>
        <w:t>atau</w:t>
      </w:r>
      <w:proofErr w:type="spellEnd"/>
      <w:r w:rsidR="00AC6B7E">
        <w:rPr>
          <w:rFonts w:eastAsia="SimSun"/>
          <w:color w:val="000000"/>
          <w:szCs w:val="24"/>
          <w:lang w:bidi="ar"/>
        </w:rPr>
        <w:t xml:space="preserve"> software. Gambar </w:t>
      </w:r>
      <w:r w:rsidR="007879DF">
        <w:rPr>
          <w:rFonts w:eastAsia="SimSun"/>
          <w:color w:val="000000"/>
          <w:szCs w:val="24"/>
          <w:lang w:bidi="ar"/>
        </w:rPr>
        <w:t>2</w:t>
      </w:r>
      <w:r w:rsidR="00AC6B7E">
        <w:rPr>
          <w:rFonts w:eastAsia="SimSun"/>
          <w:color w:val="000000"/>
          <w:szCs w:val="24"/>
          <w:lang w:bidi="ar"/>
        </w:rPr>
        <w:t xml:space="preserve"> </w:t>
      </w:r>
      <w:proofErr w:type="spellStart"/>
      <w:r w:rsidR="00AC6B7E">
        <w:rPr>
          <w:rFonts w:eastAsia="SimSun"/>
          <w:color w:val="000000"/>
          <w:szCs w:val="24"/>
          <w:lang w:bidi="ar"/>
        </w:rPr>
        <w:t>adalah</w:t>
      </w:r>
      <w:proofErr w:type="spellEnd"/>
      <w:r w:rsidR="00AC6B7E">
        <w:rPr>
          <w:rFonts w:eastAsia="SimSun"/>
          <w:color w:val="000000"/>
          <w:szCs w:val="24"/>
          <w:lang w:bidi="ar"/>
        </w:rPr>
        <w:t xml:space="preserve"> diagram </w:t>
      </w:r>
      <w:proofErr w:type="spellStart"/>
      <w:r w:rsidR="00AC6B7E">
        <w:rPr>
          <w:rFonts w:eastAsia="SimSun"/>
          <w:color w:val="000000"/>
          <w:szCs w:val="24"/>
          <w:lang w:bidi="ar"/>
        </w:rPr>
        <w:t>alur</w:t>
      </w:r>
      <w:proofErr w:type="spellEnd"/>
      <w:r w:rsidR="00AC6B7E">
        <w:rPr>
          <w:rFonts w:eastAsia="SimSun"/>
          <w:color w:val="000000"/>
          <w:szCs w:val="24"/>
          <w:lang w:bidi="ar"/>
        </w:rPr>
        <w:t xml:space="preserve"> </w:t>
      </w:r>
      <w:proofErr w:type="spellStart"/>
      <w:r w:rsidR="00AC6B7E">
        <w:rPr>
          <w:rFonts w:eastAsia="SimSun"/>
          <w:color w:val="000000"/>
          <w:szCs w:val="24"/>
          <w:lang w:bidi="ar"/>
        </w:rPr>
        <w:t>atau</w:t>
      </w:r>
      <w:proofErr w:type="spellEnd"/>
      <w:r w:rsidR="00AC6B7E">
        <w:rPr>
          <w:rFonts w:eastAsia="SimSun"/>
          <w:color w:val="000000"/>
          <w:szCs w:val="24"/>
          <w:lang w:bidi="ar"/>
        </w:rPr>
        <w:t xml:space="preserve"> proses </w:t>
      </w:r>
      <w:proofErr w:type="spellStart"/>
      <w:r w:rsidR="00AC6B7E">
        <w:rPr>
          <w:rFonts w:eastAsia="SimSun"/>
          <w:color w:val="000000"/>
          <w:szCs w:val="24"/>
          <w:lang w:bidi="ar"/>
        </w:rPr>
        <w:t>penggambar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pembuatan</w:t>
      </w:r>
      <w:proofErr w:type="spellEnd"/>
      <w:r w:rsidR="00AC6B7E">
        <w:rPr>
          <w:rFonts w:eastAsia="SimSun"/>
          <w:color w:val="000000"/>
          <w:szCs w:val="24"/>
          <w:lang w:bidi="ar"/>
        </w:rPr>
        <w:t xml:space="preserve"> </w:t>
      </w:r>
      <w:proofErr w:type="spellStart"/>
      <w:r w:rsidR="00AC6B7E">
        <w:rPr>
          <w:rFonts w:eastAsia="SimSun"/>
          <w:color w:val="000000"/>
          <w:szCs w:val="24"/>
          <w:lang w:bidi="ar"/>
        </w:rPr>
        <w:t>sistem</w:t>
      </w:r>
      <w:proofErr w:type="spellEnd"/>
      <w:r w:rsidR="00AC6B7E">
        <w:rPr>
          <w:rFonts w:eastAsia="SimSun"/>
          <w:color w:val="000000"/>
          <w:szCs w:val="24"/>
          <w:lang w:bidi="ar"/>
        </w:rPr>
        <w:t xml:space="preserve">. </w:t>
      </w:r>
    </w:p>
    <w:p w14:paraId="40A5B81A" w14:textId="77777777" w:rsidR="00E505F4" w:rsidRDefault="00AC6B7E" w:rsidP="00C57CD4">
      <w:pPr>
        <w:jc w:val="center"/>
      </w:pPr>
      <w:r>
        <w:rPr>
          <w:noProof/>
        </w:rPr>
        <w:drawing>
          <wp:inline distT="0" distB="0" distL="114300" distR="114300" wp14:anchorId="40CF8131" wp14:editId="2DDBBB98">
            <wp:extent cx="3185160" cy="2273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stretch>
                      <a:fillRect/>
                    </a:stretch>
                  </pic:blipFill>
                  <pic:spPr>
                    <a:xfrm>
                      <a:off x="0" y="0"/>
                      <a:ext cx="3258263" cy="2325735"/>
                    </a:xfrm>
                    <a:prstGeom prst="rect">
                      <a:avLst/>
                    </a:prstGeom>
                    <a:noFill/>
                    <a:ln>
                      <a:noFill/>
                    </a:ln>
                  </pic:spPr>
                </pic:pic>
              </a:graphicData>
            </a:graphic>
          </wp:inline>
        </w:drawing>
      </w:r>
    </w:p>
    <w:p w14:paraId="30949F01" w14:textId="7E9F7EE0" w:rsidR="00E505F4" w:rsidRPr="008003AB" w:rsidRDefault="00AC6B7E" w:rsidP="00C57CD4">
      <w:pPr>
        <w:pStyle w:val="Caption"/>
        <w:jc w:val="center"/>
        <w:rPr>
          <w:color w:val="auto"/>
        </w:rPr>
      </w:pPr>
      <w:r w:rsidRPr="008003AB">
        <w:rPr>
          <w:color w:val="auto"/>
        </w:rPr>
        <w:t xml:space="preserve">Gambar </w:t>
      </w:r>
      <w:r w:rsidR="007879DF" w:rsidRPr="008003AB">
        <w:rPr>
          <w:color w:val="auto"/>
        </w:rPr>
        <w:t>2</w:t>
      </w:r>
      <w:r w:rsidRPr="008003AB">
        <w:rPr>
          <w:color w:val="auto"/>
        </w:rPr>
        <w:t xml:space="preserve"> </w:t>
      </w:r>
      <w:proofErr w:type="spellStart"/>
      <w:r w:rsidRPr="008003AB">
        <w:rPr>
          <w:color w:val="auto"/>
        </w:rPr>
        <w:t>Pengembangan</w:t>
      </w:r>
      <w:proofErr w:type="spellEnd"/>
      <w:r w:rsidRPr="008003AB">
        <w:rPr>
          <w:color w:val="auto"/>
        </w:rPr>
        <w:t xml:space="preserve"> </w:t>
      </w:r>
      <w:proofErr w:type="spellStart"/>
      <w:r w:rsidRPr="008003AB">
        <w:rPr>
          <w:color w:val="auto"/>
        </w:rPr>
        <w:t>sistem</w:t>
      </w:r>
      <w:proofErr w:type="spellEnd"/>
      <w:r w:rsidRPr="008003AB">
        <w:rPr>
          <w:color w:val="auto"/>
        </w:rPr>
        <w:t xml:space="preserve"> model waterfall</w:t>
      </w:r>
    </w:p>
    <w:p w14:paraId="58FBD4ED" w14:textId="133A3F9F" w:rsidR="00E505F4" w:rsidRPr="00651639" w:rsidRDefault="00AC6B7E" w:rsidP="00651639">
      <w:pPr>
        <w:pStyle w:val="Heading3"/>
        <w:rPr>
          <w:sz w:val="24"/>
          <w:szCs w:val="24"/>
        </w:rPr>
      </w:pPr>
      <w:bookmarkStart w:id="5" w:name="_Toc65964912"/>
      <w:r>
        <w:rPr>
          <w:sz w:val="24"/>
          <w:szCs w:val="24"/>
        </w:rPr>
        <w:lastRenderedPageBreak/>
        <w:t>3.</w:t>
      </w:r>
      <w:r w:rsidR="00540873">
        <w:rPr>
          <w:sz w:val="24"/>
          <w:szCs w:val="24"/>
        </w:rPr>
        <w:t>2</w:t>
      </w:r>
      <w:r>
        <w:rPr>
          <w:sz w:val="24"/>
          <w:szCs w:val="24"/>
        </w:rPr>
        <w:t>.</w:t>
      </w:r>
      <w:r w:rsidR="00540873">
        <w:rPr>
          <w:sz w:val="24"/>
          <w:szCs w:val="24"/>
        </w:rPr>
        <w:t>1</w:t>
      </w:r>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Kebutuhan</w:t>
      </w:r>
      <w:proofErr w:type="spellEnd"/>
      <w:r>
        <w:rPr>
          <w:sz w:val="24"/>
          <w:szCs w:val="24"/>
        </w:rPr>
        <w:t xml:space="preserve"> </w:t>
      </w:r>
      <w:proofErr w:type="spellStart"/>
      <w:r>
        <w:rPr>
          <w:sz w:val="24"/>
          <w:szCs w:val="24"/>
        </w:rPr>
        <w:t>Sistem</w:t>
      </w:r>
      <w:bookmarkEnd w:id="5"/>
      <w:proofErr w:type="spellEnd"/>
      <w:r>
        <w:rPr>
          <w:sz w:val="24"/>
          <w:szCs w:val="24"/>
        </w:rPr>
        <w:t xml:space="preserve"> </w:t>
      </w:r>
    </w:p>
    <w:p w14:paraId="50247CE9" w14:textId="77777777" w:rsidR="00E505F4" w:rsidRDefault="00AC6B7E" w:rsidP="00C57CD4">
      <w:pPr>
        <w:jc w:val="both"/>
        <w:rPr>
          <w:rFonts w:eastAsia="SimSun"/>
          <w:color w:val="000000"/>
          <w:szCs w:val="24"/>
          <w:lang w:bidi="ar"/>
        </w:rPr>
      </w:pPr>
      <w:r>
        <w:rPr>
          <w:rFonts w:eastAsia="SimSun"/>
          <w:color w:val="000000"/>
          <w:szCs w:val="24"/>
          <w:lang w:bidi="ar"/>
        </w:rPr>
        <w:t xml:space="preserve">Pada </w:t>
      </w:r>
      <w:proofErr w:type="spellStart"/>
      <w:r>
        <w:rPr>
          <w:rFonts w:eastAsia="SimSun"/>
          <w:color w:val="000000"/>
          <w:szCs w:val="24"/>
          <w:lang w:bidi="ar"/>
        </w:rPr>
        <w:t>tahap</w:t>
      </w:r>
      <w:proofErr w:type="spellEnd"/>
      <w:r>
        <w:rPr>
          <w:rFonts w:eastAsia="SimSun"/>
          <w:color w:val="000000"/>
          <w:szCs w:val="24"/>
          <w:lang w:bidi="ar"/>
        </w:rPr>
        <w:t xml:space="preserve"> </w:t>
      </w:r>
      <w:proofErr w:type="spellStart"/>
      <w:r>
        <w:rPr>
          <w:rFonts w:eastAsia="SimSun"/>
          <w:color w:val="000000"/>
          <w:szCs w:val="24"/>
          <w:lang w:bidi="ar"/>
        </w:rPr>
        <w:t>ini</w:t>
      </w:r>
      <w:proofErr w:type="spellEnd"/>
      <w:r>
        <w:rPr>
          <w:rFonts w:eastAsia="SimSun"/>
          <w:color w:val="000000"/>
          <w:szCs w:val="24"/>
          <w:lang w:bidi="ar"/>
        </w:rPr>
        <w:t xml:space="preserve"> </w:t>
      </w:r>
      <w:proofErr w:type="spellStart"/>
      <w:r>
        <w:rPr>
          <w:rFonts w:eastAsia="SimSun"/>
          <w:color w:val="000000"/>
          <w:szCs w:val="24"/>
          <w:lang w:bidi="ar"/>
        </w:rPr>
        <w:t>dilakukan</w:t>
      </w:r>
      <w:proofErr w:type="spellEnd"/>
      <w:r>
        <w:rPr>
          <w:rFonts w:eastAsia="SimSun"/>
          <w:color w:val="000000"/>
          <w:szCs w:val="24"/>
          <w:lang w:bidi="ar"/>
        </w:rPr>
        <w:t xml:space="preserve"> </w:t>
      </w:r>
      <w:proofErr w:type="spellStart"/>
      <w:r>
        <w:rPr>
          <w:rFonts w:eastAsia="SimSun"/>
          <w:color w:val="000000"/>
          <w:szCs w:val="24"/>
          <w:lang w:bidi="ar"/>
        </w:rPr>
        <w:t>penjabaran</w:t>
      </w:r>
      <w:proofErr w:type="spellEnd"/>
      <w:r>
        <w:rPr>
          <w:rFonts w:eastAsia="SimSun"/>
          <w:color w:val="000000"/>
          <w:szCs w:val="24"/>
          <w:lang w:bidi="ar"/>
        </w:rPr>
        <w:t xml:space="preserve"> </w:t>
      </w:r>
      <w:proofErr w:type="spellStart"/>
      <w:r>
        <w:rPr>
          <w:rFonts w:eastAsia="SimSun"/>
          <w:color w:val="000000"/>
          <w:szCs w:val="24"/>
          <w:lang w:bidi="ar"/>
        </w:rPr>
        <w:t>kebutuhan</w:t>
      </w:r>
      <w:proofErr w:type="spellEnd"/>
      <w:r>
        <w:rPr>
          <w:rFonts w:eastAsia="SimSun"/>
          <w:color w:val="000000"/>
          <w:szCs w:val="24"/>
          <w:lang w:bidi="ar"/>
        </w:rPr>
        <w:t xml:space="preserve"> </w:t>
      </w:r>
      <w:proofErr w:type="spellStart"/>
      <w:r>
        <w:rPr>
          <w:rFonts w:eastAsia="SimSun"/>
          <w:color w:val="000000"/>
          <w:szCs w:val="24"/>
          <w:lang w:bidi="ar"/>
        </w:rPr>
        <w:t>fungsional</w:t>
      </w:r>
      <w:proofErr w:type="spellEnd"/>
      <w:r>
        <w:rPr>
          <w:rFonts w:eastAsia="SimSun"/>
          <w:color w:val="000000"/>
          <w:szCs w:val="24"/>
          <w:lang w:bidi="ar"/>
        </w:rPr>
        <w:t xml:space="preserve"> </w:t>
      </w:r>
      <w:proofErr w:type="spellStart"/>
      <w:r>
        <w:rPr>
          <w:rFonts w:eastAsia="SimSun"/>
          <w:color w:val="000000"/>
          <w:szCs w:val="24"/>
          <w:lang w:bidi="ar"/>
        </w:rPr>
        <w:t>pengguna</w:t>
      </w:r>
      <w:proofErr w:type="spellEnd"/>
      <w:r>
        <w:rPr>
          <w:rFonts w:eastAsia="SimSun"/>
          <w:color w:val="000000"/>
          <w:szCs w:val="24"/>
          <w:lang w:bidi="ar"/>
        </w:rPr>
        <w:t xml:space="preserve"> </w:t>
      </w:r>
      <w:proofErr w:type="spellStart"/>
      <w:r>
        <w:rPr>
          <w:rFonts w:eastAsia="SimSun"/>
          <w:color w:val="000000"/>
          <w:szCs w:val="24"/>
          <w:lang w:bidi="ar"/>
        </w:rPr>
        <w:t>sistem</w:t>
      </w:r>
      <w:proofErr w:type="spellEnd"/>
      <w:r>
        <w:rPr>
          <w:rFonts w:eastAsia="SimSun"/>
          <w:color w:val="000000"/>
          <w:szCs w:val="24"/>
          <w:lang w:bidi="ar"/>
        </w:rPr>
        <w:t xml:space="preserve"> </w:t>
      </w:r>
      <w:proofErr w:type="spellStart"/>
      <w:r>
        <w:rPr>
          <w:rFonts w:eastAsia="SimSun"/>
          <w:color w:val="000000"/>
          <w:szCs w:val="24"/>
          <w:lang w:bidi="ar"/>
        </w:rPr>
        <w:t>sehingga</w:t>
      </w:r>
      <w:proofErr w:type="spellEnd"/>
      <w:r>
        <w:rPr>
          <w:rFonts w:eastAsia="SimSun"/>
          <w:color w:val="000000"/>
          <w:szCs w:val="24"/>
          <w:lang w:bidi="ar"/>
        </w:rPr>
        <w:t xml:space="preserve"> </w:t>
      </w:r>
      <w:proofErr w:type="spellStart"/>
      <w:r>
        <w:rPr>
          <w:rFonts w:eastAsia="SimSun"/>
          <w:color w:val="000000"/>
          <w:szCs w:val="24"/>
          <w:lang w:bidi="ar"/>
        </w:rPr>
        <w:t>aplikasi</w:t>
      </w:r>
      <w:proofErr w:type="spellEnd"/>
      <w:r>
        <w:rPr>
          <w:rFonts w:eastAsia="SimSun"/>
          <w:color w:val="000000"/>
          <w:szCs w:val="24"/>
          <w:lang w:bidi="ar"/>
        </w:rPr>
        <w:t xml:space="preserve">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dirancang</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baik</w:t>
      </w:r>
      <w:proofErr w:type="spellEnd"/>
      <w:r>
        <w:rPr>
          <w:rFonts w:eastAsia="SimSun"/>
          <w:color w:val="000000"/>
          <w:szCs w:val="24"/>
          <w:lang w:bidi="ar"/>
        </w:rPr>
        <w:t xml:space="preserve"> dan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berjalan</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optimal. </w:t>
      </w:r>
      <w:proofErr w:type="spellStart"/>
      <w:r>
        <w:rPr>
          <w:rFonts w:eastAsia="SimSun"/>
          <w:color w:val="000000"/>
          <w:szCs w:val="24"/>
          <w:lang w:bidi="ar"/>
        </w:rPr>
        <w:t>Secara</w:t>
      </w:r>
      <w:proofErr w:type="spellEnd"/>
      <w:r>
        <w:rPr>
          <w:rFonts w:eastAsia="SimSun"/>
          <w:color w:val="000000"/>
          <w:szCs w:val="24"/>
          <w:lang w:bidi="ar"/>
        </w:rPr>
        <w:t xml:space="preserve"> </w:t>
      </w:r>
      <w:proofErr w:type="spellStart"/>
      <w:r>
        <w:rPr>
          <w:rFonts w:eastAsia="SimSun"/>
          <w:color w:val="000000"/>
          <w:szCs w:val="24"/>
          <w:lang w:bidi="ar"/>
        </w:rPr>
        <w:t>umum</w:t>
      </w:r>
      <w:proofErr w:type="spellEnd"/>
      <w:r>
        <w:rPr>
          <w:rFonts w:eastAsia="SimSun"/>
          <w:color w:val="000000"/>
          <w:szCs w:val="24"/>
          <w:lang w:bidi="ar"/>
        </w:rPr>
        <w:t xml:space="preserve"> </w:t>
      </w:r>
      <w:proofErr w:type="spellStart"/>
      <w:r>
        <w:rPr>
          <w:rFonts w:eastAsia="SimSun"/>
          <w:color w:val="000000"/>
          <w:szCs w:val="24"/>
          <w:lang w:bidi="ar"/>
        </w:rPr>
        <w:t>kebutuhan</w:t>
      </w:r>
      <w:proofErr w:type="spellEnd"/>
      <w:r>
        <w:rPr>
          <w:rFonts w:eastAsia="SimSun"/>
          <w:color w:val="000000"/>
          <w:szCs w:val="24"/>
          <w:lang w:bidi="ar"/>
        </w:rPr>
        <w:t xml:space="preserve"> </w:t>
      </w:r>
      <w:proofErr w:type="spellStart"/>
      <w:r>
        <w:rPr>
          <w:rFonts w:eastAsia="SimSun"/>
          <w:color w:val="000000"/>
          <w:szCs w:val="24"/>
          <w:lang w:bidi="ar"/>
        </w:rPr>
        <w:t>fungsional</w:t>
      </w:r>
      <w:proofErr w:type="spellEnd"/>
      <w:r>
        <w:rPr>
          <w:rFonts w:eastAsia="SimSun"/>
          <w:color w:val="000000"/>
          <w:szCs w:val="24"/>
          <w:lang w:bidi="ar"/>
        </w:rPr>
        <w:t xml:space="preserve"> yang </w:t>
      </w:r>
      <w:proofErr w:type="spellStart"/>
      <w:r>
        <w:rPr>
          <w:rFonts w:eastAsia="SimSun"/>
          <w:color w:val="000000"/>
          <w:szCs w:val="24"/>
          <w:lang w:bidi="ar"/>
        </w:rPr>
        <w:t>harus</w:t>
      </w:r>
      <w:proofErr w:type="spellEnd"/>
      <w:r>
        <w:rPr>
          <w:rFonts w:eastAsia="SimSun"/>
          <w:color w:val="000000"/>
          <w:szCs w:val="24"/>
          <w:lang w:bidi="ar"/>
        </w:rPr>
        <w:t xml:space="preserve"> </w:t>
      </w:r>
      <w:proofErr w:type="spellStart"/>
      <w:r>
        <w:rPr>
          <w:rFonts w:eastAsia="SimSun"/>
          <w:color w:val="000000"/>
          <w:szCs w:val="24"/>
          <w:lang w:bidi="ar"/>
        </w:rPr>
        <w:t>ada</w:t>
      </w:r>
      <w:proofErr w:type="spellEnd"/>
      <w:r>
        <w:rPr>
          <w:rFonts w:eastAsia="SimSun"/>
          <w:color w:val="000000"/>
          <w:szCs w:val="24"/>
          <w:lang w:bidi="ar"/>
        </w:rPr>
        <w:t xml:space="preserve"> di </w:t>
      </w:r>
      <w:proofErr w:type="spellStart"/>
      <w:r>
        <w:rPr>
          <w:rFonts w:eastAsia="SimSun"/>
          <w:color w:val="000000"/>
          <w:szCs w:val="24"/>
          <w:lang w:bidi="ar"/>
        </w:rPr>
        <w:t>dalam</w:t>
      </w:r>
      <w:proofErr w:type="spellEnd"/>
      <w:r>
        <w:rPr>
          <w:rFonts w:eastAsia="SimSun"/>
          <w:color w:val="000000"/>
          <w:szCs w:val="24"/>
          <w:lang w:bidi="ar"/>
        </w:rPr>
        <w:t xml:space="preserve"> </w:t>
      </w:r>
      <w:proofErr w:type="spellStart"/>
      <w:r>
        <w:rPr>
          <w:rFonts w:eastAsia="SimSun"/>
          <w:color w:val="000000"/>
          <w:szCs w:val="24"/>
          <w:lang w:bidi="ar"/>
        </w:rPr>
        <w:t>aplikasi</w:t>
      </w:r>
      <w:proofErr w:type="spellEnd"/>
      <w:r>
        <w:rPr>
          <w:rFonts w:eastAsia="SimSun"/>
          <w:color w:val="000000"/>
          <w:szCs w:val="24"/>
          <w:lang w:bidi="ar"/>
        </w:rPr>
        <w:t xml:space="preserve"> </w:t>
      </w:r>
      <w:r w:rsidR="00FA19C5" w:rsidRPr="00FA19C5">
        <w:rPr>
          <w:rFonts w:eastAsia="SimSun"/>
          <w:color w:val="000000"/>
          <w:szCs w:val="24"/>
          <w:lang w:bidi="ar"/>
        </w:rPr>
        <w:t>Al</w:t>
      </w:r>
      <w:r>
        <w:rPr>
          <w:rFonts w:eastAsia="SimSun"/>
          <w:i/>
          <w:iCs/>
          <w:color w:val="000000"/>
          <w:szCs w:val="24"/>
          <w:lang w:bidi="ar"/>
        </w:rPr>
        <w:t xml:space="preserve"> </w:t>
      </w:r>
      <w:r>
        <w:rPr>
          <w:rFonts w:eastAsia="SimSun"/>
          <w:color w:val="000000"/>
          <w:szCs w:val="24"/>
          <w:lang w:bidi="ar"/>
        </w:rPr>
        <w:t xml:space="preserve">Qur’an </w:t>
      </w:r>
      <w:proofErr w:type="spellStart"/>
      <w:r w:rsidR="00FA19C5">
        <w:rPr>
          <w:rFonts w:eastAsia="SimSun"/>
          <w:color w:val="000000"/>
          <w:szCs w:val="24"/>
          <w:lang w:bidi="ar"/>
        </w:rPr>
        <w:t>ini</w:t>
      </w:r>
      <w:proofErr w:type="spellEnd"/>
      <w:r w:rsidR="00FA19C5">
        <w:rPr>
          <w:rFonts w:eastAsia="SimSun"/>
          <w:color w:val="000000"/>
          <w:szCs w:val="24"/>
          <w:lang w:bidi="ar"/>
        </w:rPr>
        <w:t xml:space="preserve">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dilihat</w:t>
      </w:r>
      <w:proofErr w:type="spellEnd"/>
      <w:r>
        <w:rPr>
          <w:rFonts w:eastAsia="SimSun"/>
          <w:color w:val="000000"/>
          <w:szCs w:val="24"/>
          <w:lang w:bidi="ar"/>
        </w:rPr>
        <w:t xml:space="preserve"> pada </w:t>
      </w:r>
      <w:proofErr w:type="spellStart"/>
      <w:r>
        <w:rPr>
          <w:rFonts w:eastAsia="SimSun"/>
          <w:color w:val="000000"/>
          <w:szCs w:val="24"/>
          <w:lang w:bidi="ar"/>
        </w:rPr>
        <w:t>Tabel</w:t>
      </w:r>
      <w:proofErr w:type="spellEnd"/>
      <w:r>
        <w:rPr>
          <w:rFonts w:eastAsia="SimSun"/>
          <w:color w:val="000000"/>
          <w:szCs w:val="24"/>
          <w:lang w:bidi="ar"/>
        </w:rPr>
        <w:t xml:space="preserve"> I. </w:t>
      </w:r>
    </w:p>
    <w:p w14:paraId="6F876E48" w14:textId="77777777" w:rsidR="00EA64A6" w:rsidRDefault="00EA64A6" w:rsidP="00C57CD4">
      <w:pPr>
        <w:jc w:val="both"/>
        <w:rPr>
          <w:rFonts w:eastAsia="SimSun"/>
          <w:color w:val="000000"/>
          <w:szCs w:val="24"/>
          <w:lang w:bidi="ar"/>
        </w:rPr>
      </w:pPr>
    </w:p>
    <w:p w14:paraId="399EB079" w14:textId="77777777" w:rsidR="00E505F4" w:rsidRPr="00FA19C5" w:rsidRDefault="00AC6B7E" w:rsidP="00C57CD4">
      <w:pPr>
        <w:pStyle w:val="Caption"/>
        <w:jc w:val="center"/>
        <w:rPr>
          <w:color w:val="auto"/>
          <w:sz w:val="24"/>
          <w:szCs w:val="24"/>
        </w:rPr>
      </w:pPr>
      <w:proofErr w:type="spellStart"/>
      <w:r w:rsidRPr="00FA19C5">
        <w:rPr>
          <w:color w:val="auto"/>
          <w:sz w:val="24"/>
          <w:szCs w:val="24"/>
        </w:rPr>
        <w:t>Tabel</w:t>
      </w:r>
      <w:proofErr w:type="spellEnd"/>
      <w:r w:rsidRPr="00FA19C5">
        <w:rPr>
          <w:color w:val="auto"/>
          <w:sz w:val="24"/>
          <w:szCs w:val="24"/>
        </w:rPr>
        <w:t xml:space="preserve"> </w:t>
      </w:r>
      <w:r w:rsidRPr="00FA19C5">
        <w:rPr>
          <w:color w:val="auto"/>
          <w:sz w:val="24"/>
          <w:szCs w:val="24"/>
        </w:rPr>
        <w:fldChar w:fldCharType="begin"/>
      </w:r>
      <w:r w:rsidRPr="00FA19C5">
        <w:rPr>
          <w:color w:val="auto"/>
          <w:sz w:val="24"/>
          <w:szCs w:val="24"/>
        </w:rPr>
        <w:instrText xml:space="preserve"> SEQ Tabel \* ARABIC </w:instrText>
      </w:r>
      <w:r w:rsidRPr="00FA19C5">
        <w:rPr>
          <w:color w:val="auto"/>
          <w:sz w:val="24"/>
          <w:szCs w:val="24"/>
        </w:rPr>
        <w:fldChar w:fldCharType="separate"/>
      </w:r>
      <w:r w:rsidRPr="00FA19C5">
        <w:rPr>
          <w:color w:val="auto"/>
          <w:sz w:val="24"/>
          <w:szCs w:val="24"/>
        </w:rPr>
        <w:t>1</w:t>
      </w:r>
      <w:r w:rsidRPr="00FA19C5">
        <w:rPr>
          <w:color w:val="auto"/>
          <w:sz w:val="24"/>
          <w:szCs w:val="24"/>
        </w:rPr>
        <w:fldChar w:fldCharType="end"/>
      </w:r>
      <w:r w:rsidRPr="00FA19C5">
        <w:rPr>
          <w:color w:val="auto"/>
          <w:sz w:val="24"/>
          <w:szCs w:val="24"/>
        </w:rPr>
        <w:t xml:space="preserve"> </w:t>
      </w:r>
      <w:proofErr w:type="spellStart"/>
      <w:r w:rsidRPr="00FA19C5">
        <w:rPr>
          <w:color w:val="auto"/>
          <w:sz w:val="24"/>
          <w:szCs w:val="24"/>
        </w:rPr>
        <w:t>Deskripsi</w:t>
      </w:r>
      <w:proofErr w:type="spellEnd"/>
      <w:r w:rsidRPr="00FA19C5">
        <w:rPr>
          <w:color w:val="auto"/>
          <w:sz w:val="24"/>
          <w:szCs w:val="24"/>
        </w:rPr>
        <w:t xml:space="preserve"> </w:t>
      </w:r>
      <w:proofErr w:type="spellStart"/>
      <w:r w:rsidRPr="00FA19C5">
        <w:rPr>
          <w:color w:val="auto"/>
          <w:sz w:val="24"/>
          <w:szCs w:val="24"/>
        </w:rPr>
        <w:t>Kebutuhan</w:t>
      </w:r>
      <w:proofErr w:type="spellEnd"/>
      <w:r w:rsidRPr="00FA19C5">
        <w:rPr>
          <w:color w:val="auto"/>
          <w:sz w:val="24"/>
          <w:szCs w:val="24"/>
        </w:rPr>
        <w:t xml:space="preserve"> </w:t>
      </w:r>
      <w:proofErr w:type="spellStart"/>
      <w:r w:rsidRPr="00FA19C5">
        <w:rPr>
          <w:color w:val="auto"/>
          <w:sz w:val="24"/>
          <w:szCs w:val="24"/>
        </w:rPr>
        <w:t>Aplikasi</w:t>
      </w:r>
      <w:proofErr w:type="spellEnd"/>
    </w:p>
    <w:tbl>
      <w:tblPr>
        <w:tblStyle w:val="TableGrid"/>
        <w:tblW w:w="8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8"/>
        <w:gridCol w:w="1904"/>
        <w:gridCol w:w="5739"/>
      </w:tblGrid>
      <w:tr w:rsidR="00E505F4" w14:paraId="69EE53C8" w14:textId="77777777" w:rsidTr="008003AB">
        <w:trPr>
          <w:jc w:val="center"/>
        </w:trPr>
        <w:tc>
          <w:tcPr>
            <w:tcW w:w="718" w:type="dxa"/>
          </w:tcPr>
          <w:p w14:paraId="17E4F697" w14:textId="77777777" w:rsidR="00E505F4" w:rsidRDefault="00AC6B7E" w:rsidP="00C57CD4">
            <w:pPr>
              <w:jc w:val="center"/>
              <w:rPr>
                <w:szCs w:val="24"/>
              </w:rPr>
            </w:pPr>
            <w:r>
              <w:rPr>
                <w:szCs w:val="24"/>
              </w:rPr>
              <w:t>No</w:t>
            </w:r>
          </w:p>
        </w:tc>
        <w:tc>
          <w:tcPr>
            <w:tcW w:w="1904" w:type="dxa"/>
          </w:tcPr>
          <w:p w14:paraId="45D4B029" w14:textId="77777777" w:rsidR="00E505F4" w:rsidRDefault="00AC6B7E" w:rsidP="00C57CD4">
            <w:pPr>
              <w:jc w:val="center"/>
              <w:rPr>
                <w:szCs w:val="24"/>
              </w:rPr>
            </w:pPr>
            <w:r>
              <w:rPr>
                <w:szCs w:val="24"/>
              </w:rPr>
              <w:t>Nama Fitur</w:t>
            </w:r>
          </w:p>
        </w:tc>
        <w:tc>
          <w:tcPr>
            <w:tcW w:w="5739" w:type="dxa"/>
          </w:tcPr>
          <w:p w14:paraId="0B76DC4E" w14:textId="77777777" w:rsidR="00E505F4" w:rsidRDefault="00AC6B7E" w:rsidP="00C57CD4">
            <w:pPr>
              <w:jc w:val="center"/>
              <w:rPr>
                <w:szCs w:val="24"/>
              </w:rPr>
            </w:pPr>
            <w:proofErr w:type="spellStart"/>
            <w:r>
              <w:rPr>
                <w:szCs w:val="24"/>
              </w:rPr>
              <w:t>Deskripsi</w:t>
            </w:r>
            <w:proofErr w:type="spellEnd"/>
          </w:p>
        </w:tc>
      </w:tr>
      <w:tr w:rsidR="00E505F4" w14:paraId="3F527DCF" w14:textId="77777777" w:rsidTr="008003AB">
        <w:trPr>
          <w:jc w:val="center"/>
        </w:trPr>
        <w:tc>
          <w:tcPr>
            <w:tcW w:w="718" w:type="dxa"/>
          </w:tcPr>
          <w:p w14:paraId="77110961" w14:textId="77777777" w:rsidR="00E505F4" w:rsidRDefault="00AC6B7E" w:rsidP="00C57CD4">
            <w:pPr>
              <w:jc w:val="center"/>
              <w:rPr>
                <w:szCs w:val="24"/>
              </w:rPr>
            </w:pPr>
            <w:r>
              <w:rPr>
                <w:szCs w:val="24"/>
              </w:rPr>
              <w:t>1</w:t>
            </w:r>
          </w:p>
        </w:tc>
        <w:tc>
          <w:tcPr>
            <w:tcW w:w="1904" w:type="dxa"/>
          </w:tcPr>
          <w:p w14:paraId="63A1B364" w14:textId="77777777" w:rsidR="00E505F4" w:rsidRDefault="00AC6B7E" w:rsidP="00C57CD4">
            <w:pPr>
              <w:jc w:val="center"/>
              <w:rPr>
                <w:szCs w:val="24"/>
              </w:rPr>
            </w:pPr>
            <w:proofErr w:type="spellStart"/>
            <w:r>
              <w:rPr>
                <w:szCs w:val="24"/>
              </w:rPr>
              <w:t>Michrophone</w:t>
            </w:r>
            <w:proofErr w:type="spellEnd"/>
          </w:p>
        </w:tc>
        <w:tc>
          <w:tcPr>
            <w:tcW w:w="5739" w:type="dxa"/>
          </w:tcPr>
          <w:p w14:paraId="4D6BE58F" w14:textId="77777777" w:rsidR="00E505F4" w:rsidRDefault="00AC6B7E" w:rsidP="00C57CD4">
            <w:pPr>
              <w:rPr>
                <w:szCs w:val="24"/>
              </w:rPr>
            </w:pPr>
            <w:proofErr w:type="spellStart"/>
            <w:r>
              <w:rPr>
                <w:szCs w:val="24"/>
              </w:rPr>
              <w:t>Merupakan</w:t>
            </w:r>
            <w:proofErr w:type="spellEnd"/>
            <w:r>
              <w:rPr>
                <w:szCs w:val="24"/>
              </w:rPr>
              <w:t xml:space="preserve"> </w:t>
            </w:r>
            <w:proofErr w:type="spellStart"/>
            <w:r>
              <w:rPr>
                <w:szCs w:val="24"/>
              </w:rPr>
              <w:t>fitur</w:t>
            </w:r>
            <w:proofErr w:type="spellEnd"/>
            <w:r>
              <w:rPr>
                <w:szCs w:val="24"/>
              </w:rPr>
              <w:t xml:space="preserve"> </w:t>
            </w:r>
            <w:proofErr w:type="spellStart"/>
            <w:r>
              <w:rPr>
                <w:szCs w:val="24"/>
              </w:rPr>
              <w:t>utama</w:t>
            </w:r>
            <w:proofErr w:type="spellEnd"/>
            <w:r>
              <w:rPr>
                <w:szCs w:val="24"/>
              </w:rPr>
              <w:t xml:space="preserve"> </w:t>
            </w:r>
            <w:proofErr w:type="spellStart"/>
            <w:r>
              <w:rPr>
                <w:szCs w:val="24"/>
              </w:rPr>
              <w:t>dalam</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untuk</w:t>
            </w:r>
            <w:proofErr w:type="spellEnd"/>
            <w:r>
              <w:rPr>
                <w:szCs w:val="24"/>
              </w:rPr>
              <w:t xml:space="preserve"> </w:t>
            </w:r>
            <w:proofErr w:type="spellStart"/>
            <w:r>
              <w:rPr>
                <w:szCs w:val="24"/>
              </w:rPr>
              <w:t>pemanggilan</w:t>
            </w:r>
            <w:proofErr w:type="spellEnd"/>
            <w:r>
              <w:rPr>
                <w:szCs w:val="24"/>
              </w:rPr>
              <w:t xml:space="preserve"> surah </w:t>
            </w:r>
            <w:proofErr w:type="spellStart"/>
            <w:r>
              <w:rPr>
                <w:szCs w:val="24"/>
              </w:rPr>
              <w:t>atau</w:t>
            </w:r>
            <w:proofErr w:type="spellEnd"/>
            <w:r>
              <w:rPr>
                <w:szCs w:val="24"/>
              </w:rPr>
              <w:t xml:space="preserve"> </w:t>
            </w:r>
            <w:proofErr w:type="spellStart"/>
            <w:r>
              <w:rPr>
                <w:szCs w:val="24"/>
              </w:rPr>
              <w:t>ayat</w:t>
            </w:r>
            <w:proofErr w:type="spellEnd"/>
            <w:r>
              <w:rPr>
                <w:szCs w:val="24"/>
              </w:rPr>
              <w:t xml:space="preserve">. Fitur </w:t>
            </w:r>
            <w:proofErr w:type="spellStart"/>
            <w:r>
              <w:rPr>
                <w:szCs w:val="24"/>
              </w:rPr>
              <w:t>ini</w:t>
            </w:r>
            <w:proofErr w:type="spellEnd"/>
            <w:r>
              <w:rPr>
                <w:szCs w:val="24"/>
              </w:rPr>
              <w:t xml:space="preserve"> juga </w:t>
            </w:r>
            <w:proofErr w:type="spellStart"/>
            <w:r>
              <w:rPr>
                <w:szCs w:val="24"/>
              </w:rPr>
              <w:t>dapat</w:t>
            </w:r>
            <w:proofErr w:type="spellEnd"/>
            <w:r>
              <w:rPr>
                <w:szCs w:val="24"/>
              </w:rPr>
              <w:t xml:space="preserve"> </w:t>
            </w:r>
            <w:proofErr w:type="spellStart"/>
            <w:r>
              <w:rPr>
                <w:szCs w:val="24"/>
              </w:rPr>
              <w:t>dipanggil</w:t>
            </w:r>
            <w:proofErr w:type="spellEnd"/>
            <w:r>
              <w:rPr>
                <w:szCs w:val="24"/>
              </w:rPr>
              <w:t xml:space="preserve"> </w:t>
            </w:r>
            <w:proofErr w:type="spellStart"/>
            <w:r>
              <w:rPr>
                <w:szCs w:val="24"/>
              </w:rPr>
              <w:t>lewat</w:t>
            </w:r>
            <w:proofErr w:type="spellEnd"/>
            <w:r>
              <w:rPr>
                <w:szCs w:val="24"/>
              </w:rPr>
              <w:t xml:space="preserve"> </w:t>
            </w:r>
            <w:proofErr w:type="spellStart"/>
            <w:r>
              <w:rPr>
                <w:szCs w:val="24"/>
              </w:rPr>
              <w:t>tombol</w:t>
            </w:r>
            <w:proofErr w:type="spellEnd"/>
            <w:r>
              <w:rPr>
                <w:szCs w:val="24"/>
              </w:rPr>
              <w:t xml:space="preserve"> headset </w:t>
            </w:r>
            <w:proofErr w:type="spellStart"/>
            <w:r>
              <w:rPr>
                <w:szCs w:val="24"/>
              </w:rPr>
              <w:t>ketika</w:t>
            </w:r>
            <w:proofErr w:type="spellEnd"/>
            <w:r>
              <w:rPr>
                <w:szCs w:val="24"/>
              </w:rPr>
              <w:t xml:space="preserve"> handphone </w:t>
            </w:r>
            <w:proofErr w:type="spellStart"/>
            <w:r>
              <w:rPr>
                <w:szCs w:val="24"/>
              </w:rPr>
              <w:t>sedang</w:t>
            </w:r>
            <w:proofErr w:type="spellEnd"/>
            <w:r>
              <w:rPr>
                <w:szCs w:val="24"/>
              </w:rPr>
              <w:t xml:space="preserve"> </w:t>
            </w:r>
            <w:proofErr w:type="spellStart"/>
            <w:r>
              <w:rPr>
                <w:szCs w:val="24"/>
              </w:rPr>
              <w:t>dalam</w:t>
            </w:r>
            <w:proofErr w:type="spellEnd"/>
            <w:r>
              <w:rPr>
                <w:szCs w:val="24"/>
              </w:rPr>
              <w:t xml:space="preserve"> </w:t>
            </w:r>
            <w:proofErr w:type="spellStart"/>
            <w:r>
              <w:rPr>
                <w:szCs w:val="24"/>
              </w:rPr>
              <w:t>keadaan</w:t>
            </w:r>
            <w:proofErr w:type="spellEnd"/>
            <w:r>
              <w:rPr>
                <w:szCs w:val="24"/>
              </w:rPr>
              <w:t xml:space="preserve"> </w:t>
            </w:r>
            <w:proofErr w:type="spellStart"/>
            <w:r>
              <w:rPr>
                <w:szCs w:val="24"/>
              </w:rPr>
              <w:t>terkunci</w:t>
            </w:r>
            <w:proofErr w:type="spellEnd"/>
            <w:r>
              <w:rPr>
                <w:szCs w:val="24"/>
              </w:rPr>
              <w:t xml:space="preserve"> </w:t>
            </w:r>
            <w:proofErr w:type="spellStart"/>
            <w:r>
              <w:rPr>
                <w:szCs w:val="24"/>
              </w:rPr>
              <w:t>selama</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masih</w:t>
            </w:r>
            <w:proofErr w:type="spellEnd"/>
            <w:r>
              <w:rPr>
                <w:szCs w:val="24"/>
              </w:rPr>
              <w:t xml:space="preserve"> </w:t>
            </w:r>
            <w:proofErr w:type="spellStart"/>
            <w:r>
              <w:rPr>
                <w:szCs w:val="24"/>
              </w:rPr>
              <w:t>digunakan</w:t>
            </w:r>
            <w:proofErr w:type="spellEnd"/>
            <w:r>
              <w:rPr>
                <w:szCs w:val="24"/>
              </w:rPr>
              <w:t>.</w:t>
            </w:r>
          </w:p>
        </w:tc>
      </w:tr>
      <w:tr w:rsidR="00E505F4" w14:paraId="2B9A8F56" w14:textId="77777777" w:rsidTr="008003AB">
        <w:trPr>
          <w:trHeight w:val="90"/>
          <w:jc w:val="center"/>
        </w:trPr>
        <w:tc>
          <w:tcPr>
            <w:tcW w:w="718" w:type="dxa"/>
          </w:tcPr>
          <w:p w14:paraId="5AB14663" w14:textId="77777777" w:rsidR="00E505F4" w:rsidRDefault="00AC6B7E" w:rsidP="00C57CD4">
            <w:pPr>
              <w:jc w:val="center"/>
              <w:rPr>
                <w:szCs w:val="24"/>
              </w:rPr>
            </w:pPr>
            <w:r>
              <w:rPr>
                <w:szCs w:val="24"/>
              </w:rPr>
              <w:t>2</w:t>
            </w:r>
          </w:p>
        </w:tc>
        <w:tc>
          <w:tcPr>
            <w:tcW w:w="1904" w:type="dxa"/>
          </w:tcPr>
          <w:p w14:paraId="5DE63C26" w14:textId="77777777" w:rsidR="00E505F4" w:rsidRDefault="00AC6B7E" w:rsidP="00C57CD4">
            <w:pPr>
              <w:jc w:val="center"/>
              <w:rPr>
                <w:szCs w:val="24"/>
              </w:rPr>
            </w:pPr>
            <w:r>
              <w:rPr>
                <w:szCs w:val="24"/>
              </w:rPr>
              <w:t>Surah</w:t>
            </w:r>
          </w:p>
        </w:tc>
        <w:tc>
          <w:tcPr>
            <w:tcW w:w="5739" w:type="dxa"/>
          </w:tcPr>
          <w:p w14:paraId="649E6521" w14:textId="15C057A0" w:rsidR="00E505F4" w:rsidRDefault="00AC6B7E" w:rsidP="00C57CD4">
            <w:pPr>
              <w:rPr>
                <w:szCs w:val="24"/>
              </w:rPr>
            </w:pPr>
            <w:r>
              <w:rPr>
                <w:szCs w:val="24"/>
              </w:rPr>
              <w:t xml:space="preserve">Fitur yang </w:t>
            </w:r>
            <w:proofErr w:type="spellStart"/>
            <w:r>
              <w:rPr>
                <w:szCs w:val="24"/>
              </w:rPr>
              <w:t>memberikan</w:t>
            </w:r>
            <w:proofErr w:type="spellEnd"/>
            <w:r>
              <w:rPr>
                <w:szCs w:val="24"/>
              </w:rPr>
              <w:t xml:space="preserve"> daftar surah pada Al Qur’an. Dan </w:t>
            </w:r>
            <w:proofErr w:type="spellStart"/>
            <w:r>
              <w:rPr>
                <w:szCs w:val="24"/>
              </w:rPr>
              <w:t>terdapat</w:t>
            </w:r>
            <w:proofErr w:type="spellEnd"/>
            <w:r>
              <w:rPr>
                <w:szCs w:val="24"/>
              </w:rPr>
              <w:t xml:space="preserve"> </w:t>
            </w:r>
            <w:proofErr w:type="spellStart"/>
            <w:r>
              <w:rPr>
                <w:szCs w:val="24"/>
              </w:rPr>
              <w:t>terjemahan</w:t>
            </w:r>
            <w:proofErr w:type="spellEnd"/>
            <w:r>
              <w:rPr>
                <w:szCs w:val="24"/>
              </w:rPr>
              <w:t xml:space="preserve"> pada </w:t>
            </w:r>
            <w:proofErr w:type="spellStart"/>
            <w:r>
              <w:rPr>
                <w:szCs w:val="24"/>
              </w:rPr>
              <w:t>aplikasi</w:t>
            </w:r>
            <w:proofErr w:type="spellEnd"/>
            <w:r w:rsidR="006B6DEB">
              <w:rPr>
                <w:szCs w:val="24"/>
              </w:rPr>
              <w:t>.</w:t>
            </w:r>
          </w:p>
        </w:tc>
      </w:tr>
      <w:tr w:rsidR="00E505F4" w14:paraId="2B5D4FEB" w14:textId="77777777" w:rsidTr="008003AB">
        <w:trPr>
          <w:jc w:val="center"/>
        </w:trPr>
        <w:tc>
          <w:tcPr>
            <w:tcW w:w="718" w:type="dxa"/>
          </w:tcPr>
          <w:p w14:paraId="6379A2BE" w14:textId="77777777" w:rsidR="00E505F4" w:rsidRDefault="00AC6B7E" w:rsidP="00C57CD4">
            <w:pPr>
              <w:jc w:val="center"/>
              <w:rPr>
                <w:szCs w:val="24"/>
              </w:rPr>
            </w:pPr>
            <w:r>
              <w:rPr>
                <w:szCs w:val="24"/>
              </w:rPr>
              <w:t>3</w:t>
            </w:r>
          </w:p>
        </w:tc>
        <w:tc>
          <w:tcPr>
            <w:tcW w:w="1904" w:type="dxa"/>
          </w:tcPr>
          <w:p w14:paraId="4C653E52" w14:textId="77777777" w:rsidR="00E505F4" w:rsidRDefault="00AC6B7E" w:rsidP="00C57CD4">
            <w:pPr>
              <w:jc w:val="center"/>
              <w:rPr>
                <w:szCs w:val="24"/>
              </w:rPr>
            </w:pPr>
            <w:proofErr w:type="spellStart"/>
            <w:r>
              <w:rPr>
                <w:szCs w:val="24"/>
              </w:rPr>
              <w:t>Juz</w:t>
            </w:r>
            <w:proofErr w:type="spellEnd"/>
          </w:p>
        </w:tc>
        <w:tc>
          <w:tcPr>
            <w:tcW w:w="5739" w:type="dxa"/>
          </w:tcPr>
          <w:p w14:paraId="6314ADD2" w14:textId="77777777" w:rsidR="00E505F4" w:rsidRDefault="00AC6B7E" w:rsidP="00C57CD4">
            <w:pPr>
              <w:rPr>
                <w:szCs w:val="24"/>
              </w:rPr>
            </w:pPr>
            <w:r>
              <w:rPr>
                <w:szCs w:val="24"/>
              </w:rPr>
              <w:t xml:space="preserve">Fitur yang </w:t>
            </w:r>
            <w:proofErr w:type="spellStart"/>
            <w:r>
              <w:rPr>
                <w:szCs w:val="24"/>
              </w:rPr>
              <w:t>memberikan</w:t>
            </w:r>
            <w:proofErr w:type="spellEnd"/>
            <w:r>
              <w:rPr>
                <w:szCs w:val="24"/>
              </w:rPr>
              <w:t xml:space="preserve"> daftar </w:t>
            </w:r>
            <w:proofErr w:type="spellStart"/>
            <w:r>
              <w:rPr>
                <w:szCs w:val="24"/>
              </w:rPr>
              <w:t>juz</w:t>
            </w:r>
            <w:proofErr w:type="spellEnd"/>
            <w:r>
              <w:rPr>
                <w:szCs w:val="24"/>
              </w:rPr>
              <w:t xml:space="preserve"> pada </w:t>
            </w:r>
            <w:proofErr w:type="spellStart"/>
            <w:r>
              <w:rPr>
                <w:szCs w:val="24"/>
              </w:rPr>
              <w:t>Aplikasi</w:t>
            </w:r>
            <w:proofErr w:type="spellEnd"/>
          </w:p>
        </w:tc>
      </w:tr>
      <w:tr w:rsidR="00E505F4" w14:paraId="46DBDDE4" w14:textId="77777777" w:rsidTr="008003AB">
        <w:trPr>
          <w:jc w:val="center"/>
        </w:trPr>
        <w:tc>
          <w:tcPr>
            <w:tcW w:w="718" w:type="dxa"/>
          </w:tcPr>
          <w:p w14:paraId="35CFC329" w14:textId="77777777" w:rsidR="00E505F4" w:rsidRDefault="00AC6B7E" w:rsidP="00C57CD4">
            <w:pPr>
              <w:jc w:val="center"/>
              <w:rPr>
                <w:szCs w:val="24"/>
              </w:rPr>
            </w:pPr>
            <w:r>
              <w:rPr>
                <w:szCs w:val="24"/>
              </w:rPr>
              <w:t>4</w:t>
            </w:r>
          </w:p>
        </w:tc>
        <w:tc>
          <w:tcPr>
            <w:tcW w:w="1904" w:type="dxa"/>
          </w:tcPr>
          <w:p w14:paraId="7E7EDF19" w14:textId="77777777" w:rsidR="00E505F4" w:rsidRDefault="00AC6B7E" w:rsidP="00C57CD4">
            <w:pPr>
              <w:jc w:val="center"/>
              <w:rPr>
                <w:szCs w:val="24"/>
              </w:rPr>
            </w:pPr>
            <w:r>
              <w:rPr>
                <w:szCs w:val="24"/>
              </w:rPr>
              <w:t>Tafsir</w:t>
            </w:r>
          </w:p>
        </w:tc>
        <w:tc>
          <w:tcPr>
            <w:tcW w:w="5739" w:type="dxa"/>
          </w:tcPr>
          <w:p w14:paraId="6441AECD" w14:textId="1FB8F5F4" w:rsidR="00E505F4" w:rsidRDefault="00AC6B7E" w:rsidP="00C57CD4">
            <w:pPr>
              <w:rPr>
                <w:szCs w:val="24"/>
              </w:rPr>
            </w:pPr>
            <w:r>
              <w:rPr>
                <w:szCs w:val="24"/>
              </w:rPr>
              <w:t xml:space="preserve">Fitur yang </w:t>
            </w:r>
            <w:proofErr w:type="spellStart"/>
            <w:r>
              <w:rPr>
                <w:szCs w:val="24"/>
              </w:rPr>
              <w:t>akan</w:t>
            </w:r>
            <w:proofErr w:type="spellEnd"/>
            <w:r>
              <w:rPr>
                <w:szCs w:val="24"/>
              </w:rPr>
              <w:t xml:space="preserve"> </w:t>
            </w:r>
            <w:proofErr w:type="spellStart"/>
            <w:r>
              <w:rPr>
                <w:szCs w:val="24"/>
              </w:rPr>
              <w:t>tampil</w:t>
            </w:r>
            <w:proofErr w:type="spellEnd"/>
            <w:r>
              <w:rPr>
                <w:szCs w:val="24"/>
              </w:rPr>
              <w:t xml:space="preserve"> </w:t>
            </w:r>
            <w:proofErr w:type="spellStart"/>
            <w:r>
              <w:rPr>
                <w:szCs w:val="24"/>
              </w:rPr>
              <w:t>ketika</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intah</w:t>
            </w:r>
            <w:proofErr w:type="spellEnd"/>
            <w:r>
              <w:rPr>
                <w:szCs w:val="24"/>
              </w:rPr>
              <w:t xml:space="preserve"> </w:t>
            </w:r>
            <w:proofErr w:type="spellStart"/>
            <w:r>
              <w:rPr>
                <w:szCs w:val="24"/>
              </w:rPr>
              <w:t>pemanggilan</w:t>
            </w:r>
            <w:proofErr w:type="spellEnd"/>
            <w:r>
              <w:rPr>
                <w:szCs w:val="24"/>
              </w:rPr>
              <w:t xml:space="preserve"> surah dan </w:t>
            </w:r>
            <w:proofErr w:type="spellStart"/>
            <w:r>
              <w:rPr>
                <w:szCs w:val="24"/>
              </w:rPr>
              <w:t>ayat</w:t>
            </w:r>
            <w:proofErr w:type="spellEnd"/>
            <w:r>
              <w:rPr>
                <w:szCs w:val="24"/>
              </w:rPr>
              <w:t xml:space="preserve"> </w:t>
            </w:r>
            <w:proofErr w:type="spellStart"/>
            <w:r>
              <w:rPr>
                <w:szCs w:val="24"/>
              </w:rPr>
              <w:t>melalui</w:t>
            </w:r>
            <w:proofErr w:type="spellEnd"/>
            <w:r>
              <w:rPr>
                <w:szCs w:val="24"/>
              </w:rPr>
              <w:t xml:space="preserve"> voice command</w:t>
            </w:r>
            <w:r w:rsidR="006B6DEB">
              <w:rPr>
                <w:szCs w:val="24"/>
              </w:rPr>
              <w:t>.</w:t>
            </w:r>
          </w:p>
        </w:tc>
      </w:tr>
      <w:tr w:rsidR="00E505F4" w14:paraId="0E503228" w14:textId="77777777" w:rsidTr="008003AB">
        <w:trPr>
          <w:jc w:val="center"/>
        </w:trPr>
        <w:tc>
          <w:tcPr>
            <w:tcW w:w="718" w:type="dxa"/>
          </w:tcPr>
          <w:p w14:paraId="7BDC517C" w14:textId="77777777" w:rsidR="00E505F4" w:rsidRDefault="00AC6B7E" w:rsidP="00C57CD4">
            <w:pPr>
              <w:jc w:val="center"/>
              <w:rPr>
                <w:szCs w:val="24"/>
              </w:rPr>
            </w:pPr>
            <w:r>
              <w:rPr>
                <w:szCs w:val="24"/>
              </w:rPr>
              <w:t>5</w:t>
            </w:r>
          </w:p>
        </w:tc>
        <w:tc>
          <w:tcPr>
            <w:tcW w:w="1904" w:type="dxa"/>
          </w:tcPr>
          <w:p w14:paraId="4E2F0432" w14:textId="77777777" w:rsidR="00E505F4" w:rsidRDefault="00AC6B7E" w:rsidP="00C57CD4">
            <w:pPr>
              <w:jc w:val="center"/>
              <w:rPr>
                <w:szCs w:val="24"/>
              </w:rPr>
            </w:pPr>
            <w:r>
              <w:rPr>
                <w:szCs w:val="24"/>
              </w:rPr>
              <w:t>Audio</w:t>
            </w:r>
          </w:p>
        </w:tc>
        <w:tc>
          <w:tcPr>
            <w:tcW w:w="5739" w:type="dxa"/>
          </w:tcPr>
          <w:p w14:paraId="7CC0DFA2" w14:textId="77777777" w:rsidR="00E505F4" w:rsidRDefault="00AC6B7E" w:rsidP="00C57CD4">
            <w:pPr>
              <w:rPr>
                <w:szCs w:val="24"/>
              </w:rPr>
            </w:pPr>
            <w:r>
              <w:rPr>
                <w:szCs w:val="24"/>
              </w:rPr>
              <w:t xml:space="preserve">Akan </w:t>
            </w:r>
            <w:proofErr w:type="spellStart"/>
            <w:r>
              <w:rPr>
                <w:szCs w:val="24"/>
              </w:rPr>
              <w:t>otomatis</w:t>
            </w:r>
            <w:proofErr w:type="spellEnd"/>
            <w:r>
              <w:rPr>
                <w:szCs w:val="24"/>
              </w:rPr>
              <w:t xml:space="preserve"> </w:t>
            </w:r>
            <w:proofErr w:type="spellStart"/>
            <w:r>
              <w:rPr>
                <w:szCs w:val="24"/>
              </w:rPr>
              <w:t>ikut</w:t>
            </w:r>
            <w:proofErr w:type="spellEnd"/>
            <w:r>
              <w:rPr>
                <w:szCs w:val="24"/>
              </w:rPr>
              <w:t xml:space="preserve"> </w:t>
            </w:r>
            <w:proofErr w:type="spellStart"/>
            <w:r>
              <w:rPr>
                <w:szCs w:val="24"/>
              </w:rPr>
              <w:t>terputar</w:t>
            </w:r>
            <w:proofErr w:type="spellEnd"/>
            <w:r>
              <w:rPr>
                <w:szCs w:val="24"/>
              </w:rPr>
              <w:t xml:space="preserve"> </w:t>
            </w:r>
            <w:proofErr w:type="spellStart"/>
            <w:r>
              <w:rPr>
                <w:szCs w:val="24"/>
              </w:rPr>
              <w:t>ketika</w:t>
            </w:r>
            <w:proofErr w:type="spellEnd"/>
            <w:r>
              <w:rPr>
                <w:szCs w:val="24"/>
              </w:rPr>
              <w:t xml:space="preserve"> </w:t>
            </w:r>
            <w:proofErr w:type="spellStart"/>
            <w:r>
              <w:rPr>
                <w:szCs w:val="24"/>
              </w:rPr>
              <w:t>pemanggilan</w:t>
            </w:r>
            <w:proofErr w:type="spellEnd"/>
            <w:r>
              <w:rPr>
                <w:szCs w:val="24"/>
              </w:rPr>
              <w:t xml:space="preserve"> </w:t>
            </w:r>
            <w:proofErr w:type="spellStart"/>
            <w:r>
              <w:rPr>
                <w:szCs w:val="24"/>
              </w:rPr>
              <w:t>ayat</w:t>
            </w:r>
            <w:proofErr w:type="spellEnd"/>
            <w:r>
              <w:rPr>
                <w:szCs w:val="24"/>
              </w:rPr>
              <w:t xml:space="preserve"> dan surah </w:t>
            </w:r>
            <w:proofErr w:type="spellStart"/>
            <w:r>
              <w:rPr>
                <w:szCs w:val="24"/>
              </w:rPr>
              <w:t>lewat</w:t>
            </w:r>
            <w:proofErr w:type="spellEnd"/>
            <w:r>
              <w:rPr>
                <w:szCs w:val="24"/>
              </w:rPr>
              <w:t xml:space="preserve"> voice command</w:t>
            </w:r>
          </w:p>
        </w:tc>
      </w:tr>
      <w:tr w:rsidR="00E505F4" w14:paraId="7400077D" w14:textId="77777777" w:rsidTr="008003AB">
        <w:trPr>
          <w:jc w:val="center"/>
        </w:trPr>
        <w:tc>
          <w:tcPr>
            <w:tcW w:w="718" w:type="dxa"/>
          </w:tcPr>
          <w:p w14:paraId="35A0D604" w14:textId="77777777" w:rsidR="00E505F4" w:rsidRDefault="00AC6B7E" w:rsidP="00C57CD4">
            <w:pPr>
              <w:jc w:val="center"/>
              <w:rPr>
                <w:szCs w:val="24"/>
              </w:rPr>
            </w:pPr>
            <w:r>
              <w:rPr>
                <w:szCs w:val="24"/>
              </w:rPr>
              <w:t>6</w:t>
            </w:r>
          </w:p>
        </w:tc>
        <w:tc>
          <w:tcPr>
            <w:tcW w:w="1904" w:type="dxa"/>
          </w:tcPr>
          <w:p w14:paraId="763F14BE" w14:textId="77777777" w:rsidR="00E505F4" w:rsidRDefault="00AC6B7E" w:rsidP="00C57CD4">
            <w:pPr>
              <w:jc w:val="center"/>
              <w:rPr>
                <w:szCs w:val="24"/>
              </w:rPr>
            </w:pPr>
            <w:proofErr w:type="spellStart"/>
            <w:r>
              <w:rPr>
                <w:szCs w:val="24"/>
              </w:rPr>
              <w:t>Qori</w:t>
            </w:r>
            <w:proofErr w:type="spellEnd"/>
            <w:r>
              <w:rPr>
                <w:szCs w:val="24"/>
              </w:rPr>
              <w:t>’</w:t>
            </w:r>
          </w:p>
        </w:tc>
        <w:tc>
          <w:tcPr>
            <w:tcW w:w="5739" w:type="dxa"/>
          </w:tcPr>
          <w:p w14:paraId="6D0BAD30" w14:textId="77777777" w:rsidR="00E505F4" w:rsidRDefault="00AC6B7E" w:rsidP="00C57CD4">
            <w:pPr>
              <w:rPr>
                <w:szCs w:val="24"/>
              </w:rPr>
            </w:pPr>
            <w:proofErr w:type="spellStart"/>
            <w:r>
              <w:rPr>
                <w:szCs w:val="24"/>
              </w:rPr>
              <w:t>Merubah</w:t>
            </w:r>
            <w:proofErr w:type="spellEnd"/>
            <w:r>
              <w:rPr>
                <w:szCs w:val="24"/>
              </w:rPr>
              <w:t xml:space="preserve"> </w:t>
            </w:r>
            <w:proofErr w:type="spellStart"/>
            <w:r>
              <w:rPr>
                <w:szCs w:val="24"/>
              </w:rPr>
              <w:t>atau</w:t>
            </w:r>
            <w:proofErr w:type="spellEnd"/>
            <w:r>
              <w:rPr>
                <w:szCs w:val="24"/>
              </w:rPr>
              <w:t xml:space="preserve"> </w:t>
            </w:r>
            <w:proofErr w:type="spellStart"/>
            <w:r>
              <w:rPr>
                <w:szCs w:val="24"/>
              </w:rPr>
              <w:t>memilih</w:t>
            </w:r>
            <w:proofErr w:type="spellEnd"/>
            <w:r>
              <w:rPr>
                <w:szCs w:val="24"/>
              </w:rPr>
              <w:t xml:space="preserve"> </w:t>
            </w:r>
            <w:proofErr w:type="spellStart"/>
            <w:r>
              <w:rPr>
                <w:szCs w:val="24"/>
              </w:rPr>
              <w:t>qor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ntunkan</w:t>
            </w:r>
            <w:proofErr w:type="spellEnd"/>
            <w:r>
              <w:rPr>
                <w:szCs w:val="24"/>
              </w:rPr>
              <w:t xml:space="preserve"> </w:t>
            </w:r>
            <w:proofErr w:type="spellStart"/>
            <w:r>
              <w:rPr>
                <w:szCs w:val="24"/>
              </w:rPr>
              <w:t>ayat</w:t>
            </w:r>
            <w:proofErr w:type="spellEnd"/>
            <w:r>
              <w:rPr>
                <w:szCs w:val="24"/>
              </w:rPr>
              <w:t xml:space="preserve"> yang </w:t>
            </w:r>
            <w:proofErr w:type="spellStart"/>
            <w:r>
              <w:rPr>
                <w:szCs w:val="24"/>
              </w:rPr>
              <w:t>dipanggil</w:t>
            </w:r>
            <w:proofErr w:type="spellEnd"/>
            <w:r>
              <w:rPr>
                <w:szCs w:val="24"/>
              </w:rPr>
              <w:t xml:space="preserve"> </w:t>
            </w:r>
            <w:proofErr w:type="spellStart"/>
            <w:r>
              <w:rPr>
                <w:szCs w:val="24"/>
              </w:rPr>
              <w:t>lewat</w:t>
            </w:r>
            <w:proofErr w:type="spellEnd"/>
            <w:r>
              <w:rPr>
                <w:szCs w:val="24"/>
              </w:rPr>
              <w:t xml:space="preserve"> voice command. </w:t>
            </w:r>
          </w:p>
        </w:tc>
      </w:tr>
      <w:tr w:rsidR="00E505F4" w14:paraId="3A545F2F" w14:textId="77777777" w:rsidTr="008003AB">
        <w:trPr>
          <w:jc w:val="center"/>
        </w:trPr>
        <w:tc>
          <w:tcPr>
            <w:tcW w:w="718" w:type="dxa"/>
          </w:tcPr>
          <w:p w14:paraId="402C4CC2" w14:textId="77777777" w:rsidR="00E505F4" w:rsidRDefault="00AC6B7E" w:rsidP="00C57CD4">
            <w:pPr>
              <w:jc w:val="center"/>
              <w:rPr>
                <w:szCs w:val="24"/>
              </w:rPr>
            </w:pPr>
            <w:r>
              <w:rPr>
                <w:szCs w:val="24"/>
              </w:rPr>
              <w:t>7</w:t>
            </w:r>
          </w:p>
        </w:tc>
        <w:tc>
          <w:tcPr>
            <w:tcW w:w="1904" w:type="dxa"/>
          </w:tcPr>
          <w:p w14:paraId="7E897C2C" w14:textId="77777777" w:rsidR="00E505F4" w:rsidRDefault="00AC6B7E" w:rsidP="00C57CD4">
            <w:pPr>
              <w:jc w:val="center"/>
              <w:rPr>
                <w:szCs w:val="24"/>
              </w:rPr>
            </w:pPr>
            <w:proofErr w:type="spellStart"/>
            <w:r>
              <w:rPr>
                <w:szCs w:val="24"/>
              </w:rPr>
              <w:t>Murrotal</w:t>
            </w:r>
            <w:proofErr w:type="spellEnd"/>
          </w:p>
        </w:tc>
        <w:tc>
          <w:tcPr>
            <w:tcW w:w="5739" w:type="dxa"/>
          </w:tcPr>
          <w:p w14:paraId="7B6DB20C" w14:textId="77777777" w:rsidR="00E505F4" w:rsidRDefault="00AC6B7E" w:rsidP="00C57CD4">
            <w:pPr>
              <w:rPr>
                <w:szCs w:val="24"/>
              </w:rPr>
            </w:pPr>
            <w:r>
              <w:rPr>
                <w:szCs w:val="24"/>
              </w:rPr>
              <w:t xml:space="preserve">Fitur </w:t>
            </w:r>
            <w:proofErr w:type="spellStart"/>
            <w:r>
              <w:rPr>
                <w:szCs w:val="24"/>
              </w:rPr>
              <w:t>untuk</w:t>
            </w:r>
            <w:proofErr w:type="spellEnd"/>
            <w:r>
              <w:rPr>
                <w:szCs w:val="24"/>
              </w:rPr>
              <w:t xml:space="preserve"> </w:t>
            </w:r>
            <w:proofErr w:type="spellStart"/>
            <w:r>
              <w:rPr>
                <w:szCs w:val="24"/>
              </w:rPr>
              <w:t>memutar</w:t>
            </w:r>
            <w:proofErr w:type="spellEnd"/>
            <w:r>
              <w:rPr>
                <w:szCs w:val="24"/>
              </w:rPr>
              <w:t xml:space="preserve"> </w:t>
            </w:r>
            <w:proofErr w:type="spellStart"/>
            <w:r>
              <w:rPr>
                <w:szCs w:val="24"/>
              </w:rPr>
              <w:t>biasa</w:t>
            </w:r>
            <w:proofErr w:type="spellEnd"/>
            <w:r>
              <w:rPr>
                <w:szCs w:val="24"/>
              </w:rPr>
              <w:t xml:space="preserve"> audio pada </w:t>
            </w:r>
            <w:proofErr w:type="spellStart"/>
            <w:r>
              <w:rPr>
                <w:szCs w:val="24"/>
              </w:rPr>
              <w:t>aplikasi</w:t>
            </w:r>
            <w:proofErr w:type="spellEnd"/>
            <w:r>
              <w:rPr>
                <w:szCs w:val="24"/>
              </w:rPr>
              <w:t>.</w:t>
            </w:r>
          </w:p>
        </w:tc>
      </w:tr>
      <w:tr w:rsidR="00E505F4" w14:paraId="4442DF56" w14:textId="77777777" w:rsidTr="008003AB">
        <w:trPr>
          <w:jc w:val="center"/>
        </w:trPr>
        <w:tc>
          <w:tcPr>
            <w:tcW w:w="718" w:type="dxa"/>
          </w:tcPr>
          <w:p w14:paraId="51D46C68" w14:textId="77777777" w:rsidR="00E505F4" w:rsidRDefault="00AC6B7E" w:rsidP="00C57CD4">
            <w:pPr>
              <w:jc w:val="center"/>
              <w:rPr>
                <w:szCs w:val="24"/>
              </w:rPr>
            </w:pPr>
            <w:r>
              <w:rPr>
                <w:szCs w:val="24"/>
              </w:rPr>
              <w:t>8</w:t>
            </w:r>
          </w:p>
        </w:tc>
        <w:tc>
          <w:tcPr>
            <w:tcW w:w="1904" w:type="dxa"/>
          </w:tcPr>
          <w:p w14:paraId="5D4FC5EB" w14:textId="77777777" w:rsidR="00E505F4" w:rsidRDefault="00AC6B7E" w:rsidP="00C57CD4">
            <w:pPr>
              <w:jc w:val="center"/>
              <w:rPr>
                <w:szCs w:val="24"/>
              </w:rPr>
            </w:pPr>
            <w:proofErr w:type="spellStart"/>
            <w:r>
              <w:rPr>
                <w:szCs w:val="24"/>
              </w:rPr>
              <w:t>Ghorib</w:t>
            </w:r>
            <w:proofErr w:type="spellEnd"/>
          </w:p>
        </w:tc>
        <w:tc>
          <w:tcPr>
            <w:tcW w:w="5739" w:type="dxa"/>
          </w:tcPr>
          <w:p w14:paraId="5868B70A" w14:textId="3B1551A6" w:rsidR="00E505F4" w:rsidRDefault="00AC6B7E" w:rsidP="00C57CD4">
            <w:pPr>
              <w:rPr>
                <w:szCs w:val="24"/>
              </w:rPr>
            </w:pPr>
            <w:r>
              <w:rPr>
                <w:szCs w:val="24"/>
              </w:rPr>
              <w:t xml:space="preserve">Fitur </w:t>
            </w:r>
            <w:proofErr w:type="spellStart"/>
            <w:r>
              <w:rPr>
                <w:szCs w:val="24"/>
              </w:rPr>
              <w:t>untuk</w:t>
            </w:r>
            <w:proofErr w:type="spellEnd"/>
            <w:r>
              <w:rPr>
                <w:szCs w:val="24"/>
              </w:rPr>
              <w:t xml:space="preserve"> </w:t>
            </w:r>
            <w:proofErr w:type="spellStart"/>
            <w:r>
              <w:rPr>
                <w:szCs w:val="24"/>
              </w:rPr>
              <w:t>memperkenalkan</w:t>
            </w:r>
            <w:proofErr w:type="spellEnd"/>
            <w:r>
              <w:rPr>
                <w:szCs w:val="24"/>
              </w:rPr>
              <w:t xml:space="preserve"> </w:t>
            </w:r>
            <w:proofErr w:type="spellStart"/>
            <w:r>
              <w:rPr>
                <w:szCs w:val="24"/>
              </w:rPr>
              <w:t>bacaan</w:t>
            </w:r>
            <w:proofErr w:type="spellEnd"/>
            <w:r>
              <w:rPr>
                <w:szCs w:val="24"/>
              </w:rPr>
              <w:t xml:space="preserve"> </w:t>
            </w:r>
            <w:proofErr w:type="spellStart"/>
            <w:r>
              <w:rPr>
                <w:szCs w:val="24"/>
              </w:rPr>
              <w:t>ghorib</w:t>
            </w:r>
            <w:proofErr w:type="spellEnd"/>
            <w:r>
              <w:rPr>
                <w:szCs w:val="24"/>
              </w:rPr>
              <w:t xml:space="preserve"> (</w:t>
            </w:r>
            <w:proofErr w:type="spellStart"/>
            <w:r>
              <w:rPr>
                <w:szCs w:val="24"/>
              </w:rPr>
              <w:t>asing</w:t>
            </w:r>
            <w:proofErr w:type="spellEnd"/>
            <w:r>
              <w:rPr>
                <w:szCs w:val="24"/>
              </w:rPr>
              <w:t xml:space="preserve">) yang </w:t>
            </w:r>
            <w:proofErr w:type="spellStart"/>
            <w:r>
              <w:rPr>
                <w:szCs w:val="24"/>
              </w:rPr>
              <w:t>terdapat</w:t>
            </w:r>
            <w:proofErr w:type="spellEnd"/>
            <w:r>
              <w:rPr>
                <w:szCs w:val="24"/>
              </w:rPr>
              <w:t xml:space="preserve"> di </w:t>
            </w:r>
            <w:proofErr w:type="spellStart"/>
            <w:r>
              <w:rPr>
                <w:szCs w:val="24"/>
              </w:rPr>
              <w:t>dalam</w:t>
            </w:r>
            <w:proofErr w:type="spellEnd"/>
            <w:r>
              <w:rPr>
                <w:szCs w:val="24"/>
              </w:rPr>
              <w:t xml:space="preserve"> Al </w:t>
            </w:r>
            <w:proofErr w:type="gramStart"/>
            <w:r>
              <w:rPr>
                <w:szCs w:val="24"/>
              </w:rPr>
              <w:t xml:space="preserve">Qur’an </w:t>
            </w:r>
            <w:r w:rsidR="006B6DEB">
              <w:rPr>
                <w:szCs w:val="24"/>
              </w:rPr>
              <w:t>.</w:t>
            </w:r>
            <w:proofErr w:type="gramEnd"/>
          </w:p>
        </w:tc>
      </w:tr>
      <w:tr w:rsidR="00210435" w14:paraId="4B3691C8" w14:textId="77777777" w:rsidTr="008003AB">
        <w:trPr>
          <w:jc w:val="center"/>
        </w:trPr>
        <w:tc>
          <w:tcPr>
            <w:tcW w:w="718" w:type="dxa"/>
          </w:tcPr>
          <w:p w14:paraId="2B42AF52" w14:textId="07838E56" w:rsidR="00210435" w:rsidRDefault="00210435" w:rsidP="00C57CD4">
            <w:pPr>
              <w:jc w:val="center"/>
              <w:rPr>
                <w:szCs w:val="24"/>
              </w:rPr>
            </w:pPr>
            <w:r>
              <w:rPr>
                <w:szCs w:val="24"/>
              </w:rPr>
              <w:t>9</w:t>
            </w:r>
          </w:p>
        </w:tc>
        <w:tc>
          <w:tcPr>
            <w:tcW w:w="1904" w:type="dxa"/>
          </w:tcPr>
          <w:p w14:paraId="384CB43B" w14:textId="62494A3B" w:rsidR="00210435" w:rsidRDefault="00210435" w:rsidP="00C57CD4">
            <w:pPr>
              <w:jc w:val="center"/>
              <w:rPr>
                <w:szCs w:val="24"/>
              </w:rPr>
            </w:pPr>
            <w:r>
              <w:rPr>
                <w:szCs w:val="24"/>
              </w:rPr>
              <w:t>Tahsin</w:t>
            </w:r>
          </w:p>
        </w:tc>
        <w:tc>
          <w:tcPr>
            <w:tcW w:w="5739" w:type="dxa"/>
          </w:tcPr>
          <w:p w14:paraId="71AB144C" w14:textId="18FCCE3F" w:rsidR="00210435" w:rsidRDefault="00210435" w:rsidP="00C57CD4">
            <w:pPr>
              <w:rPr>
                <w:szCs w:val="24"/>
              </w:rPr>
            </w:pPr>
            <w:r>
              <w:rPr>
                <w:szCs w:val="24"/>
              </w:rPr>
              <w:t xml:space="preserve">Fitur </w:t>
            </w:r>
            <w:proofErr w:type="spellStart"/>
            <w:r w:rsidR="006B6DEB">
              <w:rPr>
                <w:szCs w:val="24"/>
              </w:rPr>
              <w:t>untuk</w:t>
            </w:r>
            <w:proofErr w:type="spellEnd"/>
            <w:r w:rsidR="006B6DEB">
              <w:rPr>
                <w:szCs w:val="24"/>
              </w:rPr>
              <w:t xml:space="preserve"> </w:t>
            </w:r>
            <w:proofErr w:type="spellStart"/>
            <w:r w:rsidR="006B6DEB">
              <w:rPr>
                <w:szCs w:val="24"/>
              </w:rPr>
              <w:t>mempelajari</w:t>
            </w:r>
            <w:proofErr w:type="spellEnd"/>
            <w:r w:rsidR="006B6DEB">
              <w:rPr>
                <w:szCs w:val="24"/>
              </w:rPr>
              <w:t xml:space="preserve"> </w:t>
            </w:r>
            <w:proofErr w:type="spellStart"/>
            <w:r w:rsidR="006B6DEB">
              <w:rPr>
                <w:szCs w:val="24"/>
              </w:rPr>
              <w:t>tahsin</w:t>
            </w:r>
            <w:proofErr w:type="spellEnd"/>
            <w:r w:rsidR="006B6DEB">
              <w:rPr>
                <w:szCs w:val="24"/>
              </w:rPr>
              <w:t xml:space="preserve"> dan </w:t>
            </w:r>
            <w:proofErr w:type="spellStart"/>
            <w:r w:rsidR="006B6DEB">
              <w:rPr>
                <w:szCs w:val="24"/>
              </w:rPr>
              <w:t>mengkoreksi</w:t>
            </w:r>
            <w:proofErr w:type="spellEnd"/>
            <w:r w:rsidR="006B6DEB">
              <w:rPr>
                <w:szCs w:val="24"/>
              </w:rPr>
              <w:t xml:space="preserve"> </w:t>
            </w:r>
            <w:proofErr w:type="spellStart"/>
            <w:r w:rsidR="006B6DEB">
              <w:rPr>
                <w:szCs w:val="24"/>
              </w:rPr>
              <w:t>ucapan</w:t>
            </w:r>
            <w:proofErr w:type="spellEnd"/>
            <w:r w:rsidR="006B6DEB">
              <w:rPr>
                <w:szCs w:val="24"/>
              </w:rPr>
              <w:t xml:space="preserve"> </w:t>
            </w:r>
            <w:proofErr w:type="spellStart"/>
            <w:r w:rsidR="006B6DEB">
              <w:rPr>
                <w:szCs w:val="24"/>
              </w:rPr>
              <w:t>tahsin</w:t>
            </w:r>
            <w:proofErr w:type="spellEnd"/>
            <w:r w:rsidR="006B6DEB">
              <w:rPr>
                <w:szCs w:val="24"/>
              </w:rPr>
              <w:t xml:space="preserve"> </w:t>
            </w:r>
            <w:proofErr w:type="spellStart"/>
            <w:r w:rsidR="006B6DEB">
              <w:rPr>
                <w:szCs w:val="24"/>
              </w:rPr>
              <w:t>sesuai</w:t>
            </w:r>
            <w:proofErr w:type="spellEnd"/>
            <w:r w:rsidR="006B6DEB">
              <w:rPr>
                <w:szCs w:val="24"/>
              </w:rPr>
              <w:t xml:space="preserve"> </w:t>
            </w:r>
            <w:proofErr w:type="spellStart"/>
            <w:r w:rsidR="006B6DEB">
              <w:rPr>
                <w:szCs w:val="24"/>
              </w:rPr>
              <w:t>dengan</w:t>
            </w:r>
            <w:proofErr w:type="spellEnd"/>
            <w:r w:rsidR="006B6DEB">
              <w:rPr>
                <w:szCs w:val="24"/>
              </w:rPr>
              <w:t xml:space="preserve"> </w:t>
            </w:r>
            <w:proofErr w:type="spellStart"/>
            <w:r w:rsidR="006B6DEB">
              <w:rPr>
                <w:szCs w:val="24"/>
              </w:rPr>
              <w:t>contoh</w:t>
            </w:r>
            <w:proofErr w:type="spellEnd"/>
            <w:r w:rsidR="006B6DEB">
              <w:rPr>
                <w:szCs w:val="24"/>
              </w:rPr>
              <w:t xml:space="preserve"> audio yang </w:t>
            </w:r>
            <w:proofErr w:type="spellStart"/>
            <w:r w:rsidR="006B6DEB">
              <w:rPr>
                <w:szCs w:val="24"/>
              </w:rPr>
              <w:t>didengarkan</w:t>
            </w:r>
            <w:proofErr w:type="spellEnd"/>
            <w:r w:rsidR="006B6DEB">
              <w:rPr>
                <w:szCs w:val="24"/>
              </w:rPr>
              <w:t>.</w:t>
            </w:r>
          </w:p>
        </w:tc>
      </w:tr>
    </w:tbl>
    <w:p w14:paraId="547EC4E0" w14:textId="77777777" w:rsidR="00E505F4" w:rsidRDefault="00E505F4" w:rsidP="00C57CD4"/>
    <w:p w14:paraId="0B6E575E" w14:textId="6C51022F" w:rsidR="00E505F4" w:rsidRPr="00651639" w:rsidRDefault="00AC6B7E" w:rsidP="00651639">
      <w:pPr>
        <w:pStyle w:val="Heading3"/>
        <w:rPr>
          <w:sz w:val="24"/>
          <w:szCs w:val="24"/>
        </w:rPr>
      </w:pPr>
      <w:bookmarkStart w:id="6" w:name="_Toc65964913"/>
      <w:r>
        <w:rPr>
          <w:sz w:val="24"/>
          <w:szCs w:val="24"/>
        </w:rPr>
        <w:t>3.</w:t>
      </w:r>
      <w:r w:rsidR="00540873">
        <w:rPr>
          <w:sz w:val="24"/>
          <w:szCs w:val="24"/>
        </w:rPr>
        <w:t>2</w:t>
      </w:r>
      <w:r>
        <w:rPr>
          <w:sz w:val="24"/>
          <w:szCs w:val="24"/>
        </w:rPr>
        <w:t>.</w:t>
      </w:r>
      <w:r w:rsidR="00540873">
        <w:rPr>
          <w:sz w:val="24"/>
          <w:szCs w:val="24"/>
        </w:rPr>
        <w:t>2</w:t>
      </w:r>
      <w:r>
        <w:rPr>
          <w:sz w:val="24"/>
          <w:szCs w:val="24"/>
        </w:rPr>
        <w:t xml:space="preserve"> </w:t>
      </w:r>
      <w:proofErr w:type="spellStart"/>
      <w:r>
        <w:rPr>
          <w:sz w:val="24"/>
          <w:szCs w:val="24"/>
        </w:rPr>
        <w:t>Perancangan</w:t>
      </w:r>
      <w:proofErr w:type="spellEnd"/>
      <w:r>
        <w:rPr>
          <w:sz w:val="24"/>
          <w:szCs w:val="24"/>
        </w:rPr>
        <w:t xml:space="preserve"> </w:t>
      </w:r>
      <w:proofErr w:type="spellStart"/>
      <w:r>
        <w:rPr>
          <w:sz w:val="24"/>
          <w:szCs w:val="24"/>
        </w:rPr>
        <w:t>Sistem</w:t>
      </w:r>
      <w:bookmarkEnd w:id="6"/>
      <w:proofErr w:type="spellEnd"/>
      <w:r>
        <w:rPr>
          <w:sz w:val="24"/>
          <w:szCs w:val="24"/>
        </w:rPr>
        <w:t xml:space="preserve"> </w:t>
      </w:r>
    </w:p>
    <w:p w14:paraId="231A70FD" w14:textId="77777777" w:rsidR="00FA19C5" w:rsidRDefault="00FA19C5" w:rsidP="00C57CD4">
      <w:pPr>
        <w:jc w:val="both"/>
        <w:rPr>
          <w:rFonts w:eastAsia="SimSun"/>
          <w:color w:val="000000"/>
          <w:szCs w:val="24"/>
          <w:lang w:bidi="ar"/>
        </w:rPr>
      </w:pPr>
      <w:proofErr w:type="spellStart"/>
      <w:r>
        <w:rPr>
          <w:rFonts w:eastAsia="SimSun"/>
          <w:color w:val="000000"/>
          <w:szCs w:val="24"/>
          <w:lang w:bidi="ar"/>
        </w:rPr>
        <w:t>Dalam</w:t>
      </w:r>
      <w:proofErr w:type="spellEnd"/>
      <w:r>
        <w:rPr>
          <w:rFonts w:eastAsia="SimSun"/>
          <w:color w:val="000000"/>
          <w:szCs w:val="24"/>
          <w:lang w:bidi="ar"/>
        </w:rPr>
        <w:t xml:space="preserve"> </w:t>
      </w:r>
      <w:proofErr w:type="spellStart"/>
      <w:r>
        <w:rPr>
          <w:rFonts w:eastAsia="SimSun"/>
          <w:color w:val="000000"/>
          <w:szCs w:val="24"/>
          <w:lang w:bidi="ar"/>
        </w:rPr>
        <w:t>tahap</w:t>
      </w:r>
      <w:proofErr w:type="spellEnd"/>
      <w:r>
        <w:rPr>
          <w:rFonts w:eastAsia="SimSun"/>
          <w:color w:val="000000"/>
          <w:szCs w:val="24"/>
          <w:lang w:bidi="ar"/>
        </w:rPr>
        <w:t xml:space="preserve"> </w:t>
      </w:r>
      <w:proofErr w:type="spellStart"/>
      <w:r>
        <w:rPr>
          <w:rFonts w:eastAsia="SimSun"/>
          <w:color w:val="000000"/>
          <w:szCs w:val="24"/>
          <w:lang w:bidi="ar"/>
        </w:rPr>
        <w:t>ini</w:t>
      </w:r>
      <w:proofErr w:type="spellEnd"/>
      <w:r>
        <w:rPr>
          <w:rFonts w:eastAsia="SimSun"/>
          <w:color w:val="000000"/>
          <w:szCs w:val="24"/>
          <w:lang w:bidi="ar"/>
        </w:rPr>
        <w:t xml:space="preserve">, </w:t>
      </w:r>
      <w:proofErr w:type="spellStart"/>
      <w:r>
        <w:rPr>
          <w:rFonts w:eastAsia="SimSun"/>
          <w:color w:val="000000"/>
          <w:szCs w:val="24"/>
          <w:lang w:bidi="ar"/>
        </w:rPr>
        <w:t>terdapat</w:t>
      </w:r>
      <w:proofErr w:type="spellEnd"/>
      <w:r>
        <w:rPr>
          <w:rFonts w:eastAsia="SimSun"/>
          <w:color w:val="000000"/>
          <w:szCs w:val="24"/>
          <w:lang w:bidi="ar"/>
        </w:rPr>
        <w:t xml:space="preserve"> </w:t>
      </w:r>
      <w:proofErr w:type="spellStart"/>
      <w:r>
        <w:rPr>
          <w:rFonts w:eastAsia="SimSun"/>
          <w:color w:val="000000"/>
          <w:szCs w:val="24"/>
          <w:lang w:bidi="ar"/>
        </w:rPr>
        <w:t>dua</w:t>
      </w:r>
      <w:proofErr w:type="spellEnd"/>
      <w:r>
        <w:rPr>
          <w:rFonts w:eastAsia="SimSun"/>
          <w:color w:val="000000"/>
          <w:szCs w:val="24"/>
          <w:lang w:bidi="ar"/>
        </w:rPr>
        <w:t xml:space="preserve"> </w:t>
      </w:r>
      <w:proofErr w:type="spellStart"/>
      <w:r>
        <w:rPr>
          <w:rFonts w:eastAsia="SimSun"/>
          <w:color w:val="000000"/>
          <w:szCs w:val="24"/>
          <w:lang w:bidi="ar"/>
        </w:rPr>
        <w:t>tahap</w:t>
      </w:r>
      <w:proofErr w:type="spellEnd"/>
      <w:r>
        <w:rPr>
          <w:rFonts w:eastAsia="SimSun"/>
          <w:color w:val="000000"/>
          <w:szCs w:val="24"/>
          <w:lang w:bidi="ar"/>
        </w:rPr>
        <w:t xml:space="preserve"> </w:t>
      </w:r>
      <w:proofErr w:type="spellStart"/>
      <w:r>
        <w:rPr>
          <w:rFonts w:eastAsia="SimSun"/>
          <w:color w:val="000000"/>
          <w:szCs w:val="24"/>
          <w:lang w:bidi="ar"/>
        </w:rPr>
        <w:t>perancangan</w:t>
      </w:r>
      <w:proofErr w:type="spellEnd"/>
      <w:r>
        <w:rPr>
          <w:rFonts w:eastAsia="SimSun"/>
          <w:color w:val="000000"/>
          <w:szCs w:val="24"/>
          <w:lang w:bidi="ar"/>
        </w:rPr>
        <w:t xml:space="preserve"> yang </w:t>
      </w:r>
      <w:proofErr w:type="spellStart"/>
      <w:r>
        <w:rPr>
          <w:rFonts w:eastAsia="SimSun"/>
          <w:color w:val="000000"/>
          <w:szCs w:val="24"/>
          <w:lang w:bidi="ar"/>
        </w:rPr>
        <w:t>dilakukan</w:t>
      </w:r>
      <w:proofErr w:type="spellEnd"/>
      <w:r>
        <w:rPr>
          <w:rFonts w:eastAsia="SimSun"/>
          <w:color w:val="000000"/>
          <w:szCs w:val="24"/>
          <w:lang w:bidi="ar"/>
        </w:rPr>
        <w:t xml:space="preserve">, </w:t>
      </w:r>
      <w:proofErr w:type="spellStart"/>
      <w:r>
        <w:rPr>
          <w:rFonts w:eastAsia="SimSun"/>
          <w:color w:val="000000"/>
          <w:szCs w:val="24"/>
          <w:lang w:bidi="ar"/>
        </w:rPr>
        <w:t>yaitu</w:t>
      </w:r>
      <w:proofErr w:type="spellEnd"/>
      <w:r>
        <w:rPr>
          <w:rFonts w:eastAsia="SimSun"/>
          <w:color w:val="000000"/>
          <w:szCs w:val="24"/>
          <w:lang w:bidi="ar"/>
        </w:rPr>
        <w:t xml:space="preserve"> </w:t>
      </w:r>
      <w:proofErr w:type="spellStart"/>
      <w:r>
        <w:rPr>
          <w:rFonts w:eastAsia="SimSun"/>
          <w:color w:val="000000"/>
          <w:szCs w:val="24"/>
          <w:lang w:bidi="ar"/>
        </w:rPr>
        <w:t>arsitektur</w:t>
      </w:r>
      <w:proofErr w:type="spellEnd"/>
      <w:r>
        <w:rPr>
          <w:rFonts w:eastAsia="SimSun"/>
          <w:color w:val="000000"/>
          <w:szCs w:val="24"/>
          <w:lang w:bidi="ar"/>
        </w:rPr>
        <w:t xml:space="preserve"> </w:t>
      </w:r>
      <w:proofErr w:type="spellStart"/>
      <w:r>
        <w:rPr>
          <w:rFonts w:eastAsia="SimSun"/>
          <w:color w:val="000000"/>
          <w:szCs w:val="24"/>
          <w:lang w:bidi="ar"/>
        </w:rPr>
        <w:t>atau</w:t>
      </w:r>
      <w:proofErr w:type="spellEnd"/>
      <w:r>
        <w:rPr>
          <w:rFonts w:eastAsia="SimSun"/>
          <w:color w:val="000000"/>
          <w:szCs w:val="24"/>
          <w:lang w:bidi="ar"/>
        </w:rPr>
        <w:t xml:space="preserve"> </w:t>
      </w:r>
      <w:proofErr w:type="gramStart"/>
      <w:r>
        <w:rPr>
          <w:rFonts w:eastAsia="SimSun"/>
          <w:i/>
          <w:iCs/>
          <w:color w:val="000000"/>
          <w:szCs w:val="24"/>
          <w:lang w:bidi="ar"/>
        </w:rPr>
        <w:t>flowchart</w:t>
      </w:r>
      <w:r>
        <w:rPr>
          <w:rFonts w:eastAsia="SimSun"/>
          <w:color w:val="000000"/>
          <w:szCs w:val="24"/>
          <w:lang w:bidi="ar"/>
        </w:rPr>
        <w:t xml:space="preserve">  </w:t>
      </w:r>
      <w:proofErr w:type="spellStart"/>
      <w:r>
        <w:rPr>
          <w:rFonts w:eastAsia="SimSun"/>
          <w:color w:val="000000"/>
          <w:szCs w:val="24"/>
          <w:lang w:bidi="ar"/>
        </w:rPr>
        <w:t>sistem</w:t>
      </w:r>
      <w:proofErr w:type="spellEnd"/>
      <w:proofErr w:type="gramEnd"/>
      <w:r>
        <w:rPr>
          <w:rFonts w:eastAsia="SimSun"/>
          <w:color w:val="000000"/>
          <w:szCs w:val="24"/>
          <w:lang w:bidi="ar"/>
        </w:rPr>
        <w:t xml:space="preserve"> dan </w:t>
      </w:r>
      <w:proofErr w:type="spellStart"/>
      <w:r>
        <w:rPr>
          <w:rFonts w:eastAsia="SimSun"/>
          <w:color w:val="000000"/>
          <w:szCs w:val="24"/>
          <w:lang w:bidi="ar"/>
        </w:rPr>
        <w:t>desain</w:t>
      </w:r>
      <w:proofErr w:type="spellEnd"/>
      <w:r>
        <w:rPr>
          <w:rFonts w:eastAsia="SimSun"/>
          <w:color w:val="000000"/>
          <w:szCs w:val="24"/>
          <w:lang w:bidi="ar"/>
        </w:rPr>
        <w:t xml:space="preserve"> </w:t>
      </w:r>
      <w:r>
        <w:rPr>
          <w:rFonts w:eastAsia="SimSun"/>
          <w:i/>
          <w:iCs/>
          <w:color w:val="000000"/>
          <w:szCs w:val="24"/>
          <w:lang w:bidi="ar"/>
        </w:rPr>
        <w:t>prototype</w:t>
      </w:r>
      <w:r>
        <w:rPr>
          <w:rFonts w:eastAsia="SimSun"/>
          <w:color w:val="000000"/>
          <w:szCs w:val="24"/>
          <w:lang w:bidi="ar"/>
        </w:rPr>
        <w:t xml:space="preserve">. </w:t>
      </w:r>
    </w:p>
    <w:p w14:paraId="486D6A75" w14:textId="285CFA06" w:rsidR="00FA19C5" w:rsidRDefault="00FA19C5" w:rsidP="00C57CD4">
      <w:pPr>
        <w:pStyle w:val="Heading4"/>
        <w:rPr>
          <w:b w:val="0"/>
          <w:bCs/>
        </w:rPr>
      </w:pPr>
      <w:bookmarkStart w:id="7" w:name="_Toc65964914"/>
      <w:r>
        <w:rPr>
          <w:b w:val="0"/>
          <w:bCs/>
        </w:rPr>
        <w:t>3.</w:t>
      </w:r>
      <w:r w:rsidR="00415E66">
        <w:rPr>
          <w:b w:val="0"/>
          <w:bCs/>
        </w:rPr>
        <w:t>2</w:t>
      </w:r>
      <w:r>
        <w:rPr>
          <w:b w:val="0"/>
          <w:bCs/>
        </w:rPr>
        <w:t>.</w:t>
      </w:r>
      <w:r w:rsidR="00415E66">
        <w:rPr>
          <w:b w:val="0"/>
          <w:bCs/>
        </w:rPr>
        <w:t>2</w:t>
      </w:r>
      <w:r>
        <w:rPr>
          <w:b w:val="0"/>
          <w:bCs/>
        </w:rPr>
        <w:t xml:space="preserve">.1 </w:t>
      </w:r>
      <w:proofErr w:type="spellStart"/>
      <w:r>
        <w:rPr>
          <w:b w:val="0"/>
          <w:bCs/>
        </w:rPr>
        <w:t>Arsitektur</w:t>
      </w:r>
      <w:proofErr w:type="spellEnd"/>
      <w:r>
        <w:rPr>
          <w:b w:val="0"/>
          <w:bCs/>
        </w:rPr>
        <w:t xml:space="preserve"> </w:t>
      </w:r>
      <w:proofErr w:type="spellStart"/>
      <w:r>
        <w:rPr>
          <w:b w:val="0"/>
          <w:bCs/>
        </w:rPr>
        <w:t>sistem</w:t>
      </w:r>
      <w:proofErr w:type="spellEnd"/>
      <w:r>
        <w:rPr>
          <w:b w:val="0"/>
          <w:bCs/>
        </w:rPr>
        <w:t xml:space="preserve"> dan </w:t>
      </w:r>
      <w:r>
        <w:rPr>
          <w:b w:val="0"/>
          <w:bCs/>
          <w:i/>
          <w:iCs/>
        </w:rPr>
        <w:t>flowchart</w:t>
      </w:r>
      <w:r>
        <w:rPr>
          <w:b w:val="0"/>
          <w:bCs/>
        </w:rPr>
        <w:t xml:space="preserve"> </w:t>
      </w:r>
      <w:proofErr w:type="spellStart"/>
      <w:r>
        <w:rPr>
          <w:b w:val="0"/>
          <w:bCs/>
        </w:rPr>
        <w:t>sistem</w:t>
      </w:r>
      <w:bookmarkEnd w:id="7"/>
      <w:proofErr w:type="spellEnd"/>
      <w:r>
        <w:rPr>
          <w:b w:val="0"/>
          <w:bCs/>
        </w:rPr>
        <w:t xml:space="preserve"> </w:t>
      </w:r>
    </w:p>
    <w:p w14:paraId="2899EE76" w14:textId="4206B4D0" w:rsidR="00FA19C5" w:rsidRDefault="00FA19C5" w:rsidP="00C57CD4">
      <w:pPr>
        <w:jc w:val="both"/>
        <w:rPr>
          <w:rFonts w:eastAsia="SimSun"/>
          <w:color w:val="000000"/>
          <w:szCs w:val="24"/>
          <w:lang w:bidi="ar"/>
        </w:rPr>
      </w:pPr>
      <w:r>
        <w:rPr>
          <w:rFonts w:eastAsia="SimSun"/>
          <w:color w:val="000000"/>
          <w:szCs w:val="24"/>
          <w:lang w:bidi="ar"/>
        </w:rPr>
        <w:t xml:space="preserve">Gambaran </w:t>
      </w:r>
      <w:proofErr w:type="spellStart"/>
      <w:r>
        <w:rPr>
          <w:rFonts w:eastAsia="SimSun"/>
          <w:color w:val="000000"/>
          <w:szCs w:val="24"/>
          <w:lang w:bidi="ar"/>
        </w:rPr>
        <w:t>arsitektur</w:t>
      </w:r>
      <w:proofErr w:type="spellEnd"/>
      <w:r>
        <w:rPr>
          <w:rFonts w:eastAsia="SimSun"/>
          <w:color w:val="000000"/>
          <w:szCs w:val="24"/>
          <w:lang w:bidi="ar"/>
        </w:rPr>
        <w:t xml:space="preserve"> dan </w:t>
      </w:r>
      <w:r>
        <w:rPr>
          <w:rFonts w:eastAsia="SimSun"/>
          <w:i/>
          <w:iCs/>
          <w:color w:val="000000"/>
          <w:szCs w:val="24"/>
          <w:lang w:bidi="ar"/>
        </w:rPr>
        <w:t>flowchart</w:t>
      </w:r>
      <w:r>
        <w:rPr>
          <w:rFonts w:eastAsia="SimSun"/>
          <w:color w:val="000000"/>
          <w:szCs w:val="24"/>
          <w:lang w:bidi="ar"/>
        </w:rPr>
        <w:t xml:space="preserve"> </w:t>
      </w:r>
      <w:proofErr w:type="spellStart"/>
      <w:r>
        <w:rPr>
          <w:rFonts w:eastAsia="SimSun"/>
          <w:color w:val="000000"/>
          <w:szCs w:val="24"/>
          <w:lang w:bidi="ar"/>
        </w:rPr>
        <w:t>sistem</w:t>
      </w:r>
      <w:proofErr w:type="spellEnd"/>
      <w:r>
        <w:rPr>
          <w:rFonts w:eastAsia="SimSun"/>
          <w:color w:val="000000"/>
          <w:szCs w:val="24"/>
          <w:lang w:bidi="ar"/>
        </w:rPr>
        <w:t xml:space="preserve"> </w:t>
      </w:r>
      <w:proofErr w:type="spellStart"/>
      <w:r>
        <w:rPr>
          <w:rFonts w:eastAsia="SimSun"/>
          <w:color w:val="000000"/>
          <w:szCs w:val="24"/>
          <w:lang w:bidi="ar"/>
        </w:rPr>
        <w:t>dari</w:t>
      </w:r>
      <w:proofErr w:type="spellEnd"/>
      <w:r>
        <w:rPr>
          <w:rFonts w:eastAsia="SimSun"/>
          <w:color w:val="000000"/>
          <w:szCs w:val="24"/>
          <w:lang w:bidi="ar"/>
        </w:rPr>
        <w:t xml:space="preserve"> </w:t>
      </w:r>
      <w:proofErr w:type="spellStart"/>
      <w:r>
        <w:rPr>
          <w:rFonts w:eastAsia="SimSun"/>
          <w:color w:val="000000"/>
          <w:szCs w:val="24"/>
          <w:lang w:bidi="ar"/>
        </w:rPr>
        <w:t>aplikasi</w:t>
      </w:r>
      <w:proofErr w:type="spellEnd"/>
      <w:r>
        <w:rPr>
          <w:rFonts w:eastAsia="SimSun"/>
          <w:color w:val="000000"/>
          <w:szCs w:val="24"/>
          <w:lang w:bidi="ar"/>
        </w:rPr>
        <w:t xml:space="preserve"> </w:t>
      </w:r>
      <w:r w:rsidR="00C57CD4">
        <w:rPr>
          <w:rFonts w:eastAsia="SimSun"/>
          <w:color w:val="000000"/>
          <w:szCs w:val="24"/>
          <w:lang w:bidi="ar"/>
        </w:rPr>
        <w:t>Al</w:t>
      </w:r>
      <w:r>
        <w:rPr>
          <w:rFonts w:eastAsia="SimSun"/>
          <w:color w:val="000000"/>
          <w:szCs w:val="24"/>
          <w:lang w:bidi="ar"/>
        </w:rPr>
        <w:t xml:space="preserve"> Qur’an</w:t>
      </w:r>
      <w:r w:rsidR="00C57CD4">
        <w:rPr>
          <w:rFonts w:eastAsia="SimSun"/>
          <w:color w:val="000000"/>
          <w:szCs w:val="24"/>
          <w:lang w:bidi="ar"/>
        </w:rPr>
        <w:t xml:space="preserve"> </w:t>
      </w:r>
      <w:r>
        <w:rPr>
          <w:rFonts w:eastAsia="SimSun"/>
          <w:color w:val="000000"/>
          <w:szCs w:val="24"/>
          <w:lang w:bidi="ar"/>
        </w:rPr>
        <w:t xml:space="preserve">yang </w:t>
      </w:r>
      <w:proofErr w:type="spellStart"/>
      <w:r>
        <w:rPr>
          <w:rFonts w:eastAsia="SimSun"/>
          <w:color w:val="000000"/>
          <w:szCs w:val="24"/>
          <w:lang w:bidi="ar"/>
        </w:rPr>
        <w:t>akan</w:t>
      </w:r>
      <w:proofErr w:type="spellEnd"/>
      <w:r>
        <w:rPr>
          <w:rFonts w:eastAsia="SimSun"/>
          <w:color w:val="000000"/>
          <w:szCs w:val="24"/>
          <w:lang w:bidi="ar"/>
        </w:rPr>
        <w:t xml:space="preserve"> </w:t>
      </w:r>
      <w:proofErr w:type="spellStart"/>
      <w:r>
        <w:rPr>
          <w:rFonts w:eastAsia="SimSun"/>
          <w:color w:val="000000"/>
          <w:szCs w:val="24"/>
          <w:lang w:bidi="ar"/>
        </w:rPr>
        <w:t>dibangun</w:t>
      </w:r>
      <w:proofErr w:type="spellEnd"/>
      <w:r>
        <w:rPr>
          <w:rFonts w:eastAsia="SimSun"/>
          <w:color w:val="000000"/>
          <w:szCs w:val="24"/>
          <w:lang w:bidi="ar"/>
        </w:rPr>
        <w:t xml:space="preserve"> </w:t>
      </w:r>
      <w:proofErr w:type="spellStart"/>
      <w:r w:rsidR="00C57CD4">
        <w:rPr>
          <w:rFonts w:eastAsia="SimSun"/>
          <w:color w:val="000000"/>
          <w:szCs w:val="24"/>
          <w:lang w:bidi="ar"/>
        </w:rPr>
        <w:t>ini</w:t>
      </w:r>
      <w:proofErr w:type="spellEnd"/>
      <w:r w:rsidR="00C57CD4">
        <w:rPr>
          <w:rFonts w:eastAsia="SimSun"/>
          <w:color w:val="000000"/>
          <w:szCs w:val="24"/>
          <w:lang w:bidi="ar"/>
        </w:rPr>
        <w:t xml:space="preserve"> </w:t>
      </w:r>
      <w:proofErr w:type="spellStart"/>
      <w:r>
        <w:rPr>
          <w:rFonts w:eastAsia="SimSun"/>
          <w:color w:val="000000"/>
          <w:szCs w:val="24"/>
          <w:lang w:bidi="ar"/>
        </w:rPr>
        <w:t>memiliki</w:t>
      </w:r>
      <w:proofErr w:type="spellEnd"/>
      <w:r>
        <w:rPr>
          <w:rFonts w:eastAsia="SimSun"/>
          <w:color w:val="000000"/>
          <w:szCs w:val="24"/>
          <w:lang w:bidi="ar"/>
        </w:rPr>
        <w:t xml:space="preserve"> 5 </w:t>
      </w:r>
      <w:proofErr w:type="spellStart"/>
      <w:r>
        <w:rPr>
          <w:rFonts w:eastAsia="SimSun"/>
          <w:color w:val="000000"/>
          <w:szCs w:val="24"/>
          <w:lang w:bidi="ar"/>
        </w:rPr>
        <w:t>alur</w:t>
      </w:r>
      <w:proofErr w:type="spellEnd"/>
      <w:r>
        <w:rPr>
          <w:rFonts w:eastAsia="SimSun"/>
          <w:color w:val="000000"/>
          <w:szCs w:val="24"/>
          <w:lang w:bidi="ar"/>
        </w:rPr>
        <w:t xml:space="preserve"> </w:t>
      </w:r>
      <w:proofErr w:type="spellStart"/>
      <w:r>
        <w:rPr>
          <w:rFonts w:eastAsia="SimSun"/>
          <w:color w:val="000000"/>
          <w:szCs w:val="24"/>
          <w:lang w:bidi="ar"/>
        </w:rPr>
        <w:t>kerja</w:t>
      </w:r>
      <w:proofErr w:type="spellEnd"/>
      <w:r>
        <w:rPr>
          <w:rFonts w:eastAsia="SimSun"/>
          <w:color w:val="000000"/>
          <w:szCs w:val="24"/>
          <w:lang w:bidi="ar"/>
        </w:rPr>
        <w:t xml:space="preserve"> </w:t>
      </w:r>
      <w:proofErr w:type="spellStart"/>
      <w:r>
        <w:rPr>
          <w:rFonts w:eastAsia="SimSun"/>
          <w:color w:val="000000"/>
          <w:szCs w:val="24"/>
          <w:lang w:bidi="ar"/>
        </w:rPr>
        <w:t>sistem</w:t>
      </w:r>
      <w:proofErr w:type="spellEnd"/>
      <w:r>
        <w:rPr>
          <w:rFonts w:eastAsia="SimSun"/>
          <w:color w:val="000000"/>
          <w:szCs w:val="24"/>
          <w:lang w:bidi="ar"/>
        </w:rPr>
        <w:t xml:space="preserve">. </w:t>
      </w:r>
      <w:proofErr w:type="spellStart"/>
      <w:r>
        <w:rPr>
          <w:rFonts w:eastAsia="SimSun"/>
          <w:color w:val="000000"/>
          <w:szCs w:val="24"/>
          <w:lang w:bidi="ar"/>
        </w:rPr>
        <w:t>Pertama</w:t>
      </w:r>
      <w:proofErr w:type="spellEnd"/>
      <w:r>
        <w:rPr>
          <w:rFonts w:eastAsia="SimSun"/>
          <w:color w:val="000000"/>
          <w:szCs w:val="24"/>
          <w:lang w:bidi="ar"/>
        </w:rPr>
        <w:t xml:space="preserve">, </w:t>
      </w:r>
      <w:proofErr w:type="spellStart"/>
      <w:r>
        <w:rPr>
          <w:rFonts w:eastAsia="SimSun"/>
          <w:color w:val="000000"/>
          <w:szCs w:val="24"/>
          <w:lang w:bidi="ar"/>
        </w:rPr>
        <w:t>pengguna</w:t>
      </w:r>
      <w:proofErr w:type="spellEnd"/>
      <w:r>
        <w:rPr>
          <w:rFonts w:eastAsia="SimSun"/>
          <w:color w:val="000000"/>
          <w:szCs w:val="24"/>
          <w:lang w:bidi="ar"/>
        </w:rPr>
        <w:t xml:space="preserve"> </w:t>
      </w:r>
      <w:proofErr w:type="spellStart"/>
      <w:r>
        <w:rPr>
          <w:rFonts w:eastAsia="SimSun"/>
          <w:color w:val="000000"/>
          <w:szCs w:val="24"/>
          <w:lang w:bidi="ar"/>
        </w:rPr>
        <w:t>mengucapkan</w:t>
      </w:r>
      <w:proofErr w:type="spellEnd"/>
      <w:r>
        <w:rPr>
          <w:rFonts w:eastAsia="SimSun"/>
          <w:color w:val="000000"/>
          <w:szCs w:val="24"/>
          <w:lang w:bidi="ar"/>
        </w:rPr>
        <w:t xml:space="preserve"> </w:t>
      </w:r>
      <w:proofErr w:type="spellStart"/>
      <w:r>
        <w:rPr>
          <w:rFonts w:eastAsia="SimSun"/>
          <w:color w:val="000000"/>
          <w:szCs w:val="24"/>
          <w:lang w:bidi="ar"/>
        </w:rPr>
        <w:t>perintah</w:t>
      </w:r>
      <w:proofErr w:type="spellEnd"/>
      <w:r>
        <w:rPr>
          <w:rFonts w:eastAsia="SimSun"/>
          <w:color w:val="000000"/>
          <w:szCs w:val="24"/>
          <w:lang w:bidi="ar"/>
        </w:rPr>
        <w:t xml:space="preserve"> </w:t>
      </w:r>
      <w:proofErr w:type="spellStart"/>
      <w:r>
        <w:rPr>
          <w:rFonts w:eastAsia="SimSun"/>
          <w:color w:val="000000"/>
          <w:szCs w:val="24"/>
          <w:lang w:bidi="ar"/>
        </w:rPr>
        <w:t>pemanggilan</w:t>
      </w:r>
      <w:proofErr w:type="spellEnd"/>
      <w:r>
        <w:rPr>
          <w:rFonts w:eastAsia="SimSun"/>
          <w:color w:val="000000"/>
          <w:szCs w:val="24"/>
          <w:lang w:bidi="ar"/>
        </w:rPr>
        <w:t xml:space="preserve"> surah </w:t>
      </w:r>
      <w:proofErr w:type="spellStart"/>
      <w:r>
        <w:rPr>
          <w:rFonts w:eastAsia="SimSun"/>
          <w:color w:val="000000"/>
          <w:szCs w:val="24"/>
          <w:lang w:bidi="ar"/>
        </w:rPr>
        <w:t>atau</w:t>
      </w:r>
      <w:proofErr w:type="spellEnd"/>
      <w:r>
        <w:rPr>
          <w:rFonts w:eastAsia="SimSun"/>
          <w:color w:val="000000"/>
          <w:szCs w:val="24"/>
          <w:lang w:bidi="ar"/>
        </w:rPr>
        <w:t xml:space="preserve"> </w:t>
      </w:r>
      <w:proofErr w:type="spellStart"/>
      <w:r>
        <w:rPr>
          <w:rFonts w:eastAsia="SimSun"/>
          <w:color w:val="000000"/>
          <w:szCs w:val="24"/>
          <w:lang w:bidi="ar"/>
        </w:rPr>
        <w:t>ayat</w:t>
      </w:r>
      <w:proofErr w:type="spellEnd"/>
      <w:r>
        <w:rPr>
          <w:rFonts w:eastAsia="SimSun"/>
          <w:color w:val="000000"/>
          <w:szCs w:val="24"/>
          <w:lang w:bidi="ar"/>
        </w:rPr>
        <w:t xml:space="preserve">. </w:t>
      </w:r>
      <w:proofErr w:type="spellStart"/>
      <w:r>
        <w:rPr>
          <w:rFonts w:eastAsia="SimSun"/>
          <w:color w:val="000000"/>
          <w:szCs w:val="24"/>
          <w:lang w:bidi="ar"/>
        </w:rPr>
        <w:t>Kedua</w:t>
      </w:r>
      <w:proofErr w:type="spellEnd"/>
      <w:r>
        <w:rPr>
          <w:rFonts w:eastAsia="SimSun"/>
          <w:color w:val="000000"/>
          <w:szCs w:val="24"/>
          <w:lang w:bidi="ar"/>
        </w:rPr>
        <w:t xml:space="preserve">, </w:t>
      </w:r>
      <w:proofErr w:type="spellStart"/>
      <w:r>
        <w:rPr>
          <w:rFonts w:eastAsia="SimSun"/>
          <w:color w:val="000000"/>
          <w:szCs w:val="24"/>
          <w:lang w:bidi="ar"/>
        </w:rPr>
        <w:t>sistem</w:t>
      </w:r>
      <w:proofErr w:type="spellEnd"/>
      <w:r>
        <w:rPr>
          <w:rFonts w:eastAsia="SimSun"/>
          <w:color w:val="000000"/>
          <w:szCs w:val="24"/>
          <w:lang w:bidi="ar"/>
        </w:rPr>
        <w:t xml:space="preserve"> </w:t>
      </w:r>
      <w:proofErr w:type="spellStart"/>
      <w:r>
        <w:rPr>
          <w:rFonts w:eastAsia="SimSun"/>
          <w:color w:val="000000"/>
          <w:szCs w:val="24"/>
          <w:lang w:bidi="ar"/>
        </w:rPr>
        <w:t>akan</w:t>
      </w:r>
      <w:proofErr w:type="spellEnd"/>
      <w:r>
        <w:rPr>
          <w:rFonts w:eastAsia="SimSun"/>
          <w:color w:val="000000"/>
          <w:szCs w:val="24"/>
          <w:lang w:bidi="ar"/>
        </w:rPr>
        <w:t xml:space="preserve"> </w:t>
      </w:r>
      <w:proofErr w:type="spellStart"/>
      <w:r>
        <w:rPr>
          <w:rFonts w:eastAsia="SimSun"/>
          <w:color w:val="000000"/>
          <w:szCs w:val="24"/>
          <w:lang w:bidi="ar"/>
        </w:rPr>
        <w:t>memperoses</w:t>
      </w:r>
      <w:proofErr w:type="spellEnd"/>
      <w:r>
        <w:rPr>
          <w:rFonts w:eastAsia="SimSun"/>
          <w:color w:val="000000"/>
          <w:szCs w:val="24"/>
          <w:lang w:bidi="ar"/>
        </w:rPr>
        <w:t xml:space="preserve"> </w:t>
      </w:r>
      <w:proofErr w:type="spellStart"/>
      <w:r>
        <w:rPr>
          <w:rFonts w:eastAsia="SimSun"/>
          <w:color w:val="000000"/>
          <w:szCs w:val="24"/>
          <w:lang w:bidi="ar"/>
        </w:rPr>
        <w:t>perintah</w:t>
      </w:r>
      <w:proofErr w:type="spellEnd"/>
      <w:r>
        <w:rPr>
          <w:rFonts w:eastAsia="SimSun"/>
          <w:color w:val="000000"/>
          <w:szCs w:val="24"/>
          <w:lang w:bidi="ar"/>
        </w:rPr>
        <w:t xml:space="preserve"> </w:t>
      </w:r>
      <w:proofErr w:type="spellStart"/>
      <w:r>
        <w:rPr>
          <w:rFonts w:eastAsia="SimSun"/>
          <w:color w:val="000000"/>
          <w:szCs w:val="24"/>
          <w:lang w:bidi="ar"/>
        </w:rPr>
        <w:t>tersebut</w:t>
      </w:r>
      <w:proofErr w:type="spellEnd"/>
      <w:r>
        <w:rPr>
          <w:rFonts w:eastAsia="SimSun"/>
          <w:color w:val="000000"/>
          <w:szCs w:val="24"/>
          <w:lang w:bidi="ar"/>
        </w:rPr>
        <w:t xml:space="preserve"> </w:t>
      </w:r>
      <w:proofErr w:type="spellStart"/>
      <w:r>
        <w:rPr>
          <w:rFonts w:eastAsia="SimSun"/>
          <w:color w:val="000000"/>
          <w:szCs w:val="24"/>
          <w:lang w:bidi="ar"/>
        </w:rPr>
        <w:t>melalui</w:t>
      </w:r>
      <w:proofErr w:type="spellEnd"/>
      <w:r>
        <w:rPr>
          <w:rFonts w:eastAsia="SimSun"/>
          <w:color w:val="000000"/>
          <w:szCs w:val="24"/>
          <w:lang w:bidi="ar"/>
        </w:rPr>
        <w:t xml:space="preserve"> </w:t>
      </w:r>
      <w:r>
        <w:rPr>
          <w:rFonts w:eastAsia="SimSun"/>
          <w:i/>
          <w:iCs/>
          <w:color w:val="000000"/>
          <w:szCs w:val="24"/>
          <w:lang w:bidi="ar"/>
        </w:rPr>
        <w:t>Google Speech API</w:t>
      </w:r>
      <w:r>
        <w:rPr>
          <w:rFonts w:eastAsia="SimSun"/>
          <w:color w:val="000000"/>
          <w:szCs w:val="24"/>
          <w:lang w:bidi="ar"/>
        </w:rPr>
        <w:t xml:space="preserve">. </w:t>
      </w:r>
      <w:proofErr w:type="spellStart"/>
      <w:r>
        <w:rPr>
          <w:rFonts w:eastAsia="SimSun"/>
          <w:color w:val="000000"/>
          <w:szCs w:val="24"/>
          <w:lang w:bidi="ar"/>
        </w:rPr>
        <w:t>Ketiga</w:t>
      </w:r>
      <w:proofErr w:type="spellEnd"/>
      <w:r>
        <w:rPr>
          <w:rFonts w:eastAsia="SimSun"/>
          <w:color w:val="000000"/>
          <w:szCs w:val="24"/>
          <w:lang w:bidi="ar"/>
        </w:rPr>
        <w:t xml:space="preserve">, </w:t>
      </w:r>
      <w:r>
        <w:rPr>
          <w:rFonts w:eastAsia="SimSun"/>
          <w:i/>
          <w:iCs/>
          <w:color w:val="000000"/>
          <w:szCs w:val="24"/>
          <w:lang w:bidi="ar"/>
        </w:rPr>
        <w:t>Google Speech API</w:t>
      </w:r>
      <w:r>
        <w:rPr>
          <w:rFonts w:eastAsia="SimSun"/>
          <w:color w:val="000000"/>
          <w:szCs w:val="24"/>
          <w:lang w:bidi="ar"/>
        </w:rPr>
        <w:t xml:space="preserve"> </w:t>
      </w:r>
      <w:proofErr w:type="spellStart"/>
      <w:r>
        <w:rPr>
          <w:rFonts w:eastAsia="SimSun"/>
          <w:color w:val="000000"/>
          <w:szCs w:val="24"/>
          <w:lang w:bidi="ar"/>
        </w:rPr>
        <w:t>mengubah</w:t>
      </w:r>
      <w:proofErr w:type="spellEnd"/>
      <w:r>
        <w:rPr>
          <w:rFonts w:eastAsia="SimSun"/>
          <w:color w:val="000000"/>
          <w:szCs w:val="24"/>
          <w:lang w:bidi="ar"/>
        </w:rPr>
        <w:t xml:space="preserve"> </w:t>
      </w:r>
      <w:proofErr w:type="spellStart"/>
      <w:r>
        <w:rPr>
          <w:rFonts w:eastAsia="SimSun"/>
          <w:color w:val="000000"/>
          <w:szCs w:val="24"/>
          <w:lang w:bidi="ar"/>
        </w:rPr>
        <w:t>perintah</w:t>
      </w:r>
      <w:proofErr w:type="spellEnd"/>
      <w:r>
        <w:rPr>
          <w:rFonts w:eastAsia="SimSun"/>
          <w:color w:val="000000"/>
          <w:szCs w:val="24"/>
          <w:lang w:bidi="ar"/>
        </w:rPr>
        <w:t xml:space="preserve"> </w:t>
      </w:r>
      <w:proofErr w:type="spellStart"/>
      <w:r>
        <w:rPr>
          <w:rFonts w:eastAsia="SimSun"/>
          <w:color w:val="000000"/>
          <w:szCs w:val="24"/>
          <w:lang w:bidi="ar"/>
        </w:rPr>
        <w:t>suara</w:t>
      </w:r>
      <w:proofErr w:type="spellEnd"/>
      <w:r>
        <w:rPr>
          <w:rFonts w:eastAsia="SimSun"/>
          <w:color w:val="000000"/>
          <w:szCs w:val="24"/>
          <w:lang w:bidi="ar"/>
        </w:rPr>
        <w:t xml:space="preserve"> </w:t>
      </w:r>
      <w:proofErr w:type="spellStart"/>
      <w:r>
        <w:rPr>
          <w:rFonts w:eastAsia="SimSun"/>
          <w:color w:val="000000"/>
          <w:szCs w:val="24"/>
          <w:lang w:bidi="ar"/>
        </w:rPr>
        <w:t>tersebut</w:t>
      </w:r>
      <w:proofErr w:type="spellEnd"/>
      <w:r>
        <w:rPr>
          <w:rFonts w:eastAsia="SimSun"/>
          <w:color w:val="000000"/>
          <w:szCs w:val="24"/>
          <w:lang w:bidi="ar"/>
        </w:rPr>
        <w:t xml:space="preserve"> </w:t>
      </w:r>
      <w:proofErr w:type="spellStart"/>
      <w:r>
        <w:rPr>
          <w:rFonts w:eastAsia="SimSun"/>
          <w:color w:val="000000"/>
          <w:szCs w:val="24"/>
          <w:lang w:bidi="ar"/>
        </w:rPr>
        <w:t>menjadi</w:t>
      </w:r>
      <w:proofErr w:type="spellEnd"/>
      <w:r>
        <w:rPr>
          <w:rFonts w:eastAsia="SimSun"/>
          <w:color w:val="000000"/>
          <w:szCs w:val="24"/>
          <w:lang w:bidi="ar"/>
        </w:rPr>
        <w:t xml:space="preserve"> </w:t>
      </w:r>
      <w:proofErr w:type="spellStart"/>
      <w:r>
        <w:rPr>
          <w:rFonts w:eastAsia="SimSun"/>
          <w:color w:val="000000"/>
          <w:szCs w:val="24"/>
          <w:lang w:bidi="ar"/>
        </w:rPr>
        <w:t>teks</w:t>
      </w:r>
      <w:proofErr w:type="spellEnd"/>
      <w:r>
        <w:rPr>
          <w:rFonts w:eastAsia="SimSun"/>
          <w:color w:val="000000"/>
          <w:szCs w:val="24"/>
          <w:lang w:bidi="ar"/>
        </w:rPr>
        <w:t xml:space="preserve">. </w:t>
      </w:r>
      <w:proofErr w:type="spellStart"/>
      <w:r>
        <w:rPr>
          <w:rFonts w:eastAsia="SimSun"/>
          <w:color w:val="000000"/>
          <w:szCs w:val="24"/>
          <w:lang w:bidi="ar"/>
        </w:rPr>
        <w:t>Keempat</w:t>
      </w:r>
      <w:proofErr w:type="spellEnd"/>
      <w:r>
        <w:rPr>
          <w:rFonts w:eastAsia="SimSun"/>
          <w:color w:val="000000"/>
          <w:szCs w:val="24"/>
          <w:lang w:bidi="ar"/>
        </w:rPr>
        <w:t xml:space="preserve">, </w:t>
      </w:r>
      <w:proofErr w:type="spellStart"/>
      <w:r>
        <w:rPr>
          <w:rFonts w:eastAsia="SimSun"/>
          <w:color w:val="000000"/>
          <w:szCs w:val="24"/>
          <w:lang w:bidi="ar"/>
        </w:rPr>
        <w:t>Sistem</w:t>
      </w:r>
      <w:proofErr w:type="spellEnd"/>
      <w:r>
        <w:rPr>
          <w:rFonts w:eastAsia="SimSun"/>
          <w:color w:val="000000"/>
          <w:szCs w:val="24"/>
          <w:lang w:bidi="ar"/>
        </w:rPr>
        <w:t xml:space="preserve"> </w:t>
      </w:r>
      <w:proofErr w:type="spellStart"/>
      <w:r>
        <w:rPr>
          <w:rFonts w:eastAsia="SimSun"/>
          <w:color w:val="000000"/>
          <w:szCs w:val="24"/>
          <w:lang w:bidi="ar"/>
        </w:rPr>
        <w:t>akan</w:t>
      </w:r>
      <w:proofErr w:type="spellEnd"/>
      <w:r>
        <w:rPr>
          <w:rFonts w:eastAsia="SimSun"/>
          <w:color w:val="000000"/>
          <w:szCs w:val="24"/>
          <w:lang w:bidi="ar"/>
        </w:rPr>
        <w:t xml:space="preserve"> </w:t>
      </w:r>
      <w:proofErr w:type="spellStart"/>
      <w:r>
        <w:rPr>
          <w:rFonts w:eastAsia="SimSun"/>
          <w:color w:val="000000"/>
          <w:szCs w:val="24"/>
          <w:lang w:bidi="ar"/>
        </w:rPr>
        <w:t>merequest</w:t>
      </w:r>
      <w:proofErr w:type="spellEnd"/>
      <w:r>
        <w:rPr>
          <w:rFonts w:eastAsia="SimSun"/>
          <w:color w:val="000000"/>
          <w:szCs w:val="24"/>
          <w:lang w:bidi="ar"/>
        </w:rPr>
        <w:t xml:space="preserve"> string </w:t>
      </w:r>
      <w:proofErr w:type="spellStart"/>
      <w:r>
        <w:rPr>
          <w:rFonts w:eastAsia="SimSun"/>
          <w:color w:val="000000"/>
          <w:szCs w:val="24"/>
          <w:lang w:bidi="ar"/>
        </w:rPr>
        <w:t>dari</w:t>
      </w:r>
      <w:proofErr w:type="spellEnd"/>
      <w:r>
        <w:rPr>
          <w:rFonts w:eastAsia="SimSun"/>
          <w:color w:val="000000"/>
          <w:szCs w:val="24"/>
          <w:lang w:bidi="ar"/>
        </w:rPr>
        <w:t xml:space="preserve"> database dan </w:t>
      </w:r>
      <w:proofErr w:type="spellStart"/>
      <w:r>
        <w:rPr>
          <w:rFonts w:eastAsia="SimSun"/>
          <w:color w:val="000000"/>
          <w:szCs w:val="24"/>
          <w:lang w:bidi="ar"/>
        </w:rPr>
        <w:t>pencocokan</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database yang </w:t>
      </w:r>
      <w:proofErr w:type="spellStart"/>
      <w:r>
        <w:rPr>
          <w:rFonts w:eastAsia="SimSun"/>
          <w:color w:val="000000"/>
          <w:szCs w:val="24"/>
          <w:lang w:bidi="ar"/>
        </w:rPr>
        <w:t>berelasi</w:t>
      </w:r>
      <w:proofErr w:type="spellEnd"/>
      <w:r>
        <w:rPr>
          <w:rFonts w:eastAsia="SimSun"/>
          <w:color w:val="000000"/>
          <w:szCs w:val="24"/>
          <w:lang w:bidi="ar"/>
        </w:rPr>
        <w:t xml:space="preserve"> di </w:t>
      </w:r>
      <w:proofErr w:type="spellStart"/>
      <w:r>
        <w:rPr>
          <w:rFonts w:eastAsia="SimSun"/>
          <w:color w:val="000000"/>
          <w:szCs w:val="24"/>
          <w:lang w:bidi="ar"/>
        </w:rPr>
        <w:t>dalam</w:t>
      </w:r>
      <w:proofErr w:type="spellEnd"/>
      <w:r>
        <w:rPr>
          <w:rFonts w:eastAsia="SimSun"/>
          <w:color w:val="000000"/>
          <w:szCs w:val="24"/>
          <w:lang w:bidi="ar"/>
        </w:rPr>
        <w:t xml:space="preserve"> </w:t>
      </w:r>
      <w:proofErr w:type="spellStart"/>
      <w:r>
        <w:rPr>
          <w:rFonts w:eastAsia="SimSun"/>
          <w:color w:val="000000"/>
          <w:szCs w:val="24"/>
          <w:lang w:bidi="ar"/>
        </w:rPr>
        <w:t>prosesnya</w:t>
      </w:r>
      <w:proofErr w:type="spellEnd"/>
      <w:r>
        <w:rPr>
          <w:rFonts w:eastAsia="SimSun"/>
          <w:color w:val="000000"/>
          <w:szCs w:val="24"/>
          <w:lang w:bidi="ar"/>
        </w:rPr>
        <w:t xml:space="preserve">. </w:t>
      </w:r>
      <w:proofErr w:type="spellStart"/>
      <w:r>
        <w:rPr>
          <w:rFonts w:eastAsia="SimSun"/>
          <w:color w:val="000000"/>
          <w:szCs w:val="24"/>
          <w:lang w:bidi="ar"/>
        </w:rPr>
        <w:lastRenderedPageBreak/>
        <w:t>Kelima</w:t>
      </w:r>
      <w:proofErr w:type="spellEnd"/>
      <w:r>
        <w:rPr>
          <w:rFonts w:eastAsia="SimSun"/>
          <w:color w:val="000000"/>
          <w:szCs w:val="24"/>
          <w:lang w:bidi="ar"/>
        </w:rPr>
        <w:t xml:space="preserve">, </w:t>
      </w:r>
      <w:proofErr w:type="spellStart"/>
      <w:r>
        <w:rPr>
          <w:rFonts w:eastAsia="SimSun"/>
          <w:color w:val="000000"/>
          <w:szCs w:val="24"/>
          <w:lang w:bidi="ar"/>
        </w:rPr>
        <w:t>akan</w:t>
      </w:r>
      <w:proofErr w:type="spellEnd"/>
      <w:r>
        <w:rPr>
          <w:rFonts w:eastAsia="SimSun"/>
          <w:color w:val="000000"/>
          <w:szCs w:val="24"/>
          <w:lang w:bidi="ar"/>
        </w:rPr>
        <w:t xml:space="preserve"> </w:t>
      </w:r>
      <w:proofErr w:type="spellStart"/>
      <w:r>
        <w:rPr>
          <w:rFonts w:eastAsia="SimSun"/>
          <w:color w:val="000000"/>
          <w:szCs w:val="24"/>
          <w:lang w:bidi="ar"/>
        </w:rPr>
        <w:t>tampil</w:t>
      </w:r>
      <w:proofErr w:type="spellEnd"/>
      <w:r>
        <w:rPr>
          <w:rFonts w:eastAsia="SimSun"/>
          <w:color w:val="000000"/>
          <w:szCs w:val="24"/>
          <w:lang w:bidi="ar"/>
        </w:rPr>
        <w:t xml:space="preserve"> </w:t>
      </w:r>
      <w:proofErr w:type="spellStart"/>
      <w:r>
        <w:rPr>
          <w:rFonts w:eastAsia="SimSun"/>
          <w:color w:val="000000"/>
          <w:szCs w:val="24"/>
          <w:lang w:bidi="ar"/>
        </w:rPr>
        <w:t>ayat</w:t>
      </w:r>
      <w:proofErr w:type="spellEnd"/>
      <w:r>
        <w:rPr>
          <w:rFonts w:eastAsia="SimSun"/>
          <w:color w:val="000000"/>
          <w:szCs w:val="24"/>
          <w:lang w:bidi="ar"/>
        </w:rPr>
        <w:t xml:space="preserve"> </w:t>
      </w:r>
      <w:proofErr w:type="spellStart"/>
      <w:r>
        <w:rPr>
          <w:rFonts w:eastAsia="SimSun"/>
          <w:color w:val="000000"/>
          <w:szCs w:val="24"/>
          <w:lang w:bidi="ar"/>
        </w:rPr>
        <w:t>beserta</w:t>
      </w:r>
      <w:proofErr w:type="spellEnd"/>
      <w:r>
        <w:rPr>
          <w:rFonts w:eastAsia="SimSun"/>
          <w:color w:val="000000"/>
          <w:szCs w:val="24"/>
          <w:lang w:bidi="ar"/>
        </w:rPr>
        <w:t xml:space="preserve"> arti, audio dan tafsir pada </w:t>
      </w:r>
      <w:proofErr w:type="spellStart"/>
      <w:r>
        <w:rPr>
          <w:rFonts w:eastAsia="SimSun"/>
          <w:color w:val="000000"/>
          <w:szCs w:val="24"/>
          <w:lang w:bidi="ar"/>
        </w:rPr>
        <w:t>satu</w:t>
      </w:r>
      <w:proofErr w:type="spellEnd"/>
      <w:r>
        <w:rPr>
          <w:rFonts w:eastAsia="SimSun"/>
          <w:color w:val="000000"/>
          <w:szCs w:val="24"/>
          <w:lang w:bidi="ar"/>
        </w:rPr>
        <w:t xml:space="preserve"> interface yang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dipilih</w:t>
      </w:r>
      <w:proofErr w:type="spellEnd"/>
      <w:r>
        <w:rPr>
          <w:rFonts w:eastAsia="SimSun"/>
          <w:color w:val="000000"/>
          <w:szCs w:val="24"/>
          <w:lang w:bidi="ar"/>
        </w:rPr>
        <w:t xml:space="preserve">. </w:t>
      </w:r>
      <w:proofErr w:type="spellStart"/>
      <w:r>
        <w:rPr>
          <w:rFonts w:eastAsia="SimSun"/>
          <w:color w:val="000000"/>
          <w:szCs w:val="24"/>
          <w:lang w:bidi="ar"/>
        </w:rPr>
        <w:t>Sebagaimana</w:t>
      </w:r>
      <w:proofErr w:type="spellEnd"/>
      <w:r>
        <w:rPr>
          <w:rFonts w:eastAsia="SimSun"/>
          <w:color w:val="000000"/>
          <w:szCs w:val="24"/>
          <w:lang w:bidi="ar"/>
        </w:rPr>
        <w:t xml:space="preserve"> yang </w:t>
      </w:r>
      <w:proofErr w:type="spellStart"/>
      <w:r>
        <w:rPr>
          <w:rFonts w:eastAsia="SimSun"/>
          <w:color w:val="000000"/>
          <w:szCs w:val="24"/>
          <w:lang w:bidi="ar"/>
        </w:rPr>
        <w:t>dapat</w:t>
      </w:r>
      <w:proofErr w:type="spellEnd"/>
      <w:r>
        <w:rPr>
          <w:rFonts w:eastAsia="SimSun"/>
          <w:color w:val="000000"/>
          <w:szCs w:val="24"/>
          <w:lang w:bidi="ar"/>
        </w:rPr>
        <w:t xml:space="preserve"> </w:t>
      </w:r>
      <w:proofErr w:type="spellStart"/>
      <w:r>
        <w:rPr>
          <w:rFonts w:eastAsia="SimSun"/>
          <w:color w:val="000000"/>
          <w:szCs w:val="24"/>
          <w:lang w:bidi="ar"/>
        </w:rPr>
        <w:t>dilihat</w:t>
      </w:r>
      <w:proofErr w:type="spellEnd"/>
      <w:r>
        <w:rPr>
          <w:rFonts w:eastAsia="SimSun"/>
          <w:color w:val="000000"/>
          <w:szCs w:val="24"/>
          <w:lang w:bidi="ar"/>
        </w:rPr>
        <w:t xml:space="preserve"> </w:t>
      </w:r>
      <w:proofErr w:type="spellStart"/>
      <w:r>
        <w:rPr>
          <w:rFonts w:eastAsia="SimSun"/>
          <w:color w:val="000000"/>
          <w:szCs w:val="24"/>
          <w:lang w:bidi="ar"/>
        </w:rPr>
        <w:t>dari</w:t>
      </w:r>
      <w:proofErr w:type="spellEnd"/>
      <w:r>
        <w:rPr>
          <w:rFonts w:eastAsia="SimSun"/>
          <w:color w:val="000000"/>
          <w:szCs w:val="24"/>
          <w:lang w:bidi="ar"/>
        </w:rPr>
        <w:t xml:space="preserve"> </w:t>
      </w:r>
      <w:proofErr w:type="spellStart"/>
      <w:r>
        <w:rPr>
          <w:rFonts w:eastAsia="SimSun"/>
          <w:color w:val="000000"/>
          <w:szCs w:val="24"/>
          <w:lang w:bidi="ar"/>
        </w:rPr>
        <w:t>cara</w:t>
      </w:r>
      <w:proofErr w:type="spellEnd"/>
      <w:r>
        <w:rPr>
          <w:rFonts w:eastAsia="SimSun"/>
          <w:color w:val="000000"/>
          <w:szCs w:val="24"/>
          <w:lang w:bidi="ar"/>
        </w:rPr>
        <w:t xml:space="preserve"> </w:t>
      </w:r>
      <w:proofErr w:type="spellStart"/>
      <w:r>
        <w:rPr>
          <w:rFonts w:eastAsia="SimSun"/>
          <w:color w:val="000000"/>
          <w:szCs w:val="24"/>
          <w:lang w:bidi="ar"/>
        </w:rPr>
        <w:t>kerja</w:t>
      </w:r>
      <w:proofErr w:type="spellEnd"/>
      <w:r>
        <w:rPr>
          <w:rFonts w:eastAsia="SimSun"/>
          <w:color w:val="000000"/>
          <w:szCs w:val="24"/>
          <w:lang w:bidi="ar"/>
        </w:rPr>
        <w:t xml:space="preserve"> </w:t>
      </w:r>
      <w:proofErr w:type="spellStart"/>
      <w:r>
        <w:rPr>
          <w:rFonts w:eastAsia="SimSun"/>
          <w:color w:val="000000"/>
          <w:szCs w:val="24"/>
          <w:lang w:bidi="ar"/>
        </w:rPr>
        <w:t>sistem</w:t>
      </w:r>
      <w:proofErr w:type="spellEnd"/>
      <w:r>
        <w:rPr>
          <w:rFonts w:eastAsia="SimSun"/>
          <w:color w:val="000000"/>
          <w:szCs w:val="24"/>
          <w:lang w:bidi="ar"/>
        </w:rPr>
        <w:t xml:space="preserve"> di Gambar </w:t>
      </w:r>
      <w:r w:rsidR="007879DF">
        <w:rPr>
          <w:rFonts w:eastAsia="SimSun"/>
          <w:color w:val="000000"/>
          <w:szCs w:val="24"/>
          <w:lang w:bidi="ar"/>
        </w:rPr>
        <w:t>3</w:t>
      </w:r>
      <w:r>
        <w:rPr>
          <w:rFonts w:eastAsia="SimSun"/>
          <w:color w:val="000000"/>
          <w:szCs w:val="24"/>
          <w:lang w:bidi="ar"/>
        </w:rPr>
        <w:t>.</w:t>
      </w:r>
    </w:p>
    <w:p w14:paraId="345DE42F" w14:textId="77777777" w:rsidR="00E505F4" w:rsidRDefault="00AC6B7E" w:rsidP="008003AB">
      <w:pPr>
        <w:jc w:val="center"/>
      </w:pPr>
      <w:r>
        <w:rPr>
          <w:noProof/>
        </w:rPr>
        <w:drawing>
          <wp:inline distT="0" distB="0" distL="114300" distR="114300" wp14:anchorId="475A3F30" wp14:editId="0ED1F138">
            <wp:extent cx="4761776" cy="191262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stretch>
                      <a:fillRect/>
                    </a:stretch>
                  </pic:blipFill>
                  <pic:spPr>
                    <a:xfrm>
                      <a:off x="0" y="0"/>
                      <a:ext cx="4774949" cy="1917911"/>
                    </a:xfrm>
                    <a:prstGeom prst="rect">
                      <a:avLst/>
                    </a:prstGeom>
                    <a:noFill/>
                    <a:ln>
                      <a:noFill/>
                    </a:ln>
                  </pic:spPr>
                </pic:pic>
              </a:graphicData>
            </a:graphic>
          </wp:inline>
        </w:drawing>
      </w:r>
    </w:p>
    <w:p w14:paraId="1107A536" w14:textId="24B71419" w:rsidR="00E505F4" w:rsidRPr="00C54EB7" w:rsidRDefault="00AC6B7E" w:rsidP="00C57CD4">
      <w:pPr>
        <w:pStyle w:val="Caption"/>
        <w:jc w:val="center"/>
        <w:rPr>
          <w:color w:val="000000"/>
        </w:rPr>
      </w:pPr>
      <w:r w:rsidRPr="00C54EB7">
        <w:rPr>
          <w:color w:val="000000"/>
        </w:rPr>
        <w:t xml:space="preserve">Gambar </w:t>
      </w:r>
      <w:r w:rsidR="007879DF" w:rsidRPr="00C54EB7">
        <w:rPr>
          <w:color w:val="000000"/>
        </w:rPr>
        <w:t>3</w:t>
      </w:r>
      <w:r w:rsidRPr="00C54EB7">
        <w:rPr>
          <w:color w:val="000000"/>
        </w:rPr>
        <w:t xml:space="preserve"> </w:t>
      </w:r>
      <w:proofErr w:type="spellStart"/>
      <w:r w:rsidRPr="00C54EB7">
        <w:rPr>
          <w:color w:val="000000"/>
        </w:rPr>
        <w:t>Arsitetktur</w:t>
      </w:r>
      <w:proofErr w:type="spellEnd"/>
      <w:r w:rsidRPr="00C54EB7">
        <w:rPr>
          <w:color w:val="000000"/>
        </w:rPr>
        <w:t xml:space="preserve"> Alur </w:t>
      </w:r>
      <w:proofErr w:type="spellStart"/>
      <w:r w:rsidRPr="00C54EB7">
        <w:rPr>
          <w:color w:val="000000"/>
        </w:rPr>
        <w:t>Kerja</w:t>
      </w:r>
      <w:proofErr w:type="spellEnd"/>
      <w:r w:rsidRPr="00C54EB7">
        <w:rPr>
          <w:color w:val="000000"/>
        </w:rPr>
        <w:t xml:space="preserve"> </w:t>
      </w:r>
      <w:proofErr w:type="spellStart"/>
      <w:r w:rsidRPr="00C54EB7">
        <w:rPr>
          <w:color w:val="000000"/>
        </w:rPr>
        <w:t>Sistem</w:t>
      </w:r>
      <w:proofErr w:type="spellEnd"/>
    </w:p>
    <w:p w14:paraId="6D59BCB1" w14:textId="00581B95" w:rsidR="00E505F4" w:rsidRDefault="00AC6B7E" w:rsidP="00C57CD4">
      <w:pPr>
        <w:pStyle w:val="Heading4"/>
      </w:pPr>
      <w:bookmarkStart w:id="8" w:name="_Toc65964915"/>
      <w:r>
        <w:rPr>
          <w:b w:val="0"/>
          <w:bCs/>
        </w:rPr>
        <w:t>3.</w:t>
      </w:r>
      <w:r w:rsidR="00415E66">
        <w:rPr>
          <w:b w:val="0"/>
          <w:bCs/>
        </w:rPr>
        <w:t>2</w:t>
      </w:r>
      <w:r>
        <w:rPr>
          <w:b w:val="0"/>
          <w:bCs/>
        </w:rPr>
        <w:t>.</w:t>
      </w:r>
      <w:r w:rsidR="00415E66">
        <w:rPr>
          <w:b w:val="0"/>
          <w:bCs/>
        </w:rPr>
        <w:t>2</w:t>
      </w:r>
      <w:r>
        <w:rPr>
          <w:b w:val="0"/>
          <w:bCs/>
        </w:rPr>
        <w:t xml:space="preserve">.2 Desain </w:t>
      </w:r>
      <w:r w:rsidRPr="00FA19C5">
        <w:rPr>
          <w:b w:val="0"/>
          <w:bCs/>
          <w:i/>
          <w:iCs/>
        </w:rPr>
        <w:t>Prototype</w:t>
      </w:r>
      <w:bookmarkEnd w:id="8"/>
      <w:r w:rsidRPr="00FA19C5">
        <w:rPr>
          <w:b w:val="0"/>
          <w:bCs/>
          <w:i/>
          <w:iCs/>
        </w:rPr>
        <w:t xml:space="preserve"> </w:t>
      </w:r>
    </w:p>
    <w:p w14:paraId="26A8B55C" w14:textId="1836D48E" w:rsidR="00FA19C5" w:rsidRDefault="00FA19C5" w:rsidP="00C57CD4">
      <w:pPr>
        <w:jc w:val="both"/>
        <w:rPr>
          <w:bCs/>
          <w:szCs w:val="24"/>
        </w:rPr>
      </w:pPr>
      <w:r>
        <w:rPr>
          <w:bCs/>
          <w:szCs w:val="24"/>
        </w:rPr>
        <w:t xml:space="preserve">Pada </w:t>
      </w:r>
      <w:proofErr w:type="spellStart"/>
      <w:r>
        <w:rPr>
          <w:bCs/>
          <w:szCs w:val="24"/>
        </w:rPr>
        <w:t>bagian</w:t>
      </w:r>
      <w:proofErr w:type="spellEnd"/>
      <w:r>
        <w:rPr>
          <w:bCs/>
          <w:szCs w:val="24"/>
        </w:rPr>
        <w:t xml:space="preserve"> </w:t>
      </w:r>
      <w:proofErr w:type="spellStart"/>
      <w:r>
        <w:rPr>
          <w:bCs/>
          <w:szCs w:val="24"/>
        </w:rPr>
        <w:t>desain</w:t>
      </w:r>
      <w:proofErr w:type="spellEnd"/>
      <w:r>
        <w:rPr>
          <w:bCs/>
          <w:szCs w:val="24"/>
        </w:rPr>
        <w:t xml:space="preserve"> </w:t>
      </w:r>
      <w:r>
        <w:rPr>
          <w:bCs/>
          <w:i/>
          <w:iCs/>
          <w:szCs w:val="24"/>
        </w:rPr>
        <w:t>prototype</w:t>
      </w:r>
      <w:r>
        <w:rPr>
          <w:bCs/>
          <w:szCs w:val="24"/>
        </w:rPr>
        <w:t xml:space="preserve"> </w:t>
      </w:r>
      <w:proofErr w:type="spellStart"/>
      <w:r>
        <w:rPr>
          <w:bCs/>
          <w:szCs w:val="24"/>
        </w:rPr>
        <w:t>memperlihatkan</w:t>
      </w:r>
      <w:proofErr w:type="spellEnd"/>
      <w:r>
        <w:rPr>
          <w:bCs/>
          <w:szCs w:val="24"/>
        </w:rPr>
        <w:t xml:space="preserve"> </w:t>
      </w:r>
      <w:proofErr w:type="spellStart"/>
      <w:r>
        <w:rPr>
          <w:bCs/>
          <w:szCs w:val="24"/>
        </w:rPr>
        <w:t>beberapa</w:t>
      </w:r>
      <w:proofErr w:type="spellEnd"/>
      <w:r>
        <w:rPr>
          <w:bCs/>
          <w:szCs w:val="24"/>
        </w:rPr>
        <w:t xml:space="preserve"> </w:t>
      </w:r>
      <w:proofErr w:type="spellStart"/>
      <w:r>
        <w:rPr>
          <w:bCs/>
          <w:szCs w:val="24"/>
        </w:rPr>
        <w:t>fitur</w:t>
      </w:r>
      <w:proofErr w:type="spellEnd"/>
      <w:r>
        <w:rPr>
          <w:bCs/>
          <w:szCs w:val="24"/>
        </w:rPr>
        <w:t xml:space="preserve"> </w:t>
      </w:r>
      <w:proofErr w:type="spellStart"/>
      <w:r>
        <w:rPr>
          <w:bCs/>
          <w:szCs w:val="24"/>
        </w:rPr>
        <w:t>terbaru</w:t>
      </w:r>
      <w:proofErr w:type="spellEnd"/>
      <w:r>
        <w:rPr>
          <w:bCs/>
          <w:szCs w:val="24"/>
        </w:rPr>
        <w:t xml:space="preserve"> </w:t>
      </w:r>
      <w:proofErr w:type="spellStart"/>
      <w:r>
        <w:rPr>
          <w:bCs/>
          <w:szCs w:val="24"/>
        </w:rPr>
        <w:t>dari</w:t>
      </w:r>
      <w:proofErr w:type="spellEnd"/>
      <w:r>
        <w:rPr>
          <w:bCs/>
          <w:szCs w:val="24"/>
        </w:rPr>
        <w:t xml:space="preserve"> </w:t>
      </w:r>
      <w:proofErr w:type="spellStart"/>
      <w:r>
        <w:rPr>
          <w:bCs/>
          <w:szCs w:val="24"/>
        </w:rPr>
        <w:t>aplikasi</w:t>
      </w:r>
      <w:proofErr w:type="spellEnd"/>
      <w:r>
        <w:rPr>
          <w:bCs/>
          <w:szCs w:val="24"/>
        </w:rPr>
        <w:t xml:space="preserve"> Al Qur’an pada </w:t>
      </w:r>
      <w:proofErr w:type="spellStart"/>
      <w:r>
        <w:rPr>
          <w:bCs/>
          <w:szCs w:val="24"/>
        </w:rPr>
        <w:t>umumnya</w:t>
      </w:r>
      <w:proofErr w:type="spellEnd"/>
      <w:r>
        <w:rPr>
          <w:bCs/>
          <w:szCs w:val="24"/>
        </w:rPr>
        <w:t xml:space="preserve">. </w:t>
      </w:r>
      <w:proofErr w:type="spellStart"/>
      <w:r>
        <w:rPr>
          <w:bCs/>
          <w:szCs w:val="24"/>
        </w:rPr>
        <w:t>Terdapat</w:t>
      </w:r>
      <w:proofErr w:type="spellEnd"/>
      <w:r>
        <w:rPr>
          <w:bCs/>
          <w:szCs w:val="24"/>
        </w:rPr>
        <w:t xml:space="preserve"> </w:t>
      </w:r>
      <w:proofErr w:type="spellStart"/>
      <w:r>
        <w:rPr>
          <w:bCs/>
          <w:szCs w:val="24"/>
        </w:rPr>
        <w:t>fitur</w:t>
      </w:r>
      <w:proofErr w:type="spellEnd"/>
      <w:r>
        <w:rPr>
          <w:bCs/>
          <w:szCs w:val="24"/>
        </w:rPr>
        <w:t xml:space="preserve"> </w:t>
      </w:r>
      <w:proofErr w:type="spellStart"/>
      <w:r>
        <w:rPr>
          <w:bCs/>
          <w:szCs w:val="24"/>
        </w:rPr>
        <w:t>michrophone</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ucapkan</w:t>
      </w:r>
      <w:proofErr w:type="spellEnd"/>
      <w:r>
        <w:rPr>
          <w:bCs/>
          <w:szCs w:val="24"/>
        </w:rPr>
        <w:t xml:space="preserve"> </w:t>
      </w:r>
      <w:proofErr w:type="spellStart"/>
      <w:r>
        <w:rPr>
          <w:bCs/>
          <w:szCs w:val="24"/>
        </w:rPr>
        <w:t>perintah</w:t>
      </w:r>
      <w:proofErr w:type="spellEnd"/>
      <w:r>
        <w:rPr>
          <w:bCs/>
          <w:szCs w:val="24"/>
        </w:rPr>
        <w:t xml:space="preserve"> dan </w:t>
      </w:r>
      <w:proofErr w:type="spellStart"/>
      <w:r>
        <w:rPr>
          <w:bCs/>
          <w:szCs w:val="24"/>
        </w:rPr>
        <w:t>murrotal</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dengar</w:t>
      </w:r>
      <w:proofErr w:type="spellEnd"/>
      <w:r>
        <w:rPr>
          <w:bCs/>
          <w:szCs w:val="24"/>
        </w:rPr>
        <w:t xml:space="preserve"> </w:t>
      </w:r>
      <w:proofErr w:type="spellStart"/>
      <w:r>
        <w:rPr>
          <w:bCs/>
          <w:szCs w:val="24"/>
        </w:rPr>
        <w:t>lantunan</w:t>
      </w:r>
      <w:proofErr w:type="spellEnd"/>
      <w:r>
        <w:rPr>
          <w:bCs/>
          <w:szCs w:val="24"/>
        </w:rPr>
        <w:t xml:space="preserve"> </w:t>
      </w:r>
      <w:proofErr w:type="spellStart"/>
      <w:r>
        <w:rPr>
          <w:bCs/>
          <w:szCs w:val="24"/>
        </w:rPr>
        <w:t>ayat</w:t>
      </w:r>
      <w:proofErr w:type="spellEnd"/>
      <w:r>
        <w:rPr>
          <w:bCs/>
          <w:szCs w:val="24"/>
        </w:rPr>
        <w:t xml:space="preserve"> </w:t>
      </w:r>
      <w:proofErr w:type="spellStart"/>
      <w:r>
        <w:rPr>
          <w:bCs/>
          <w:szCs w:val="24"/>
        </w:rPr>
        <w:t>suci</w:t>
      </w:r>
      <w:proofErr w:type="spellEnd"/>
      <w:r>
        <w:rPr>
          <w:bCs/>
          <w:szCs w:val="24"/>
        </w:rPr>
        <w:t xml:space="preserve"> </w:t>
      </w:r>
      <w:proofErr w:type="spellStart"/>
      <w:r>
        <w:rPr>
          <w:bCs/>
          <w:szCs w:val="24"/>
        </w:rPr>
        <w:t>secara</w:t>
      </w:r>
      <w:proofErr w:type="spellEnd"/>
      <w:r>
        <w:rPr>
          <w:bCs/>
          <w:szCs w:val="24"/>
        </w:rPr>
        <w:t xml:space="preserve"> </w:t>
      </w:r>
      <w:proofErr w:type="spellStart"/>
      <w:r>
        <w:rPr>
          <w:bCs/>
          <w:szCs w:val="24"/>
        </w:rPr>
        <w:t>berupa</w:t>
      </w:r>
      <w:proofErr w:type="spellEnd"/>
      <w:r>
        <w:rPr>
          <w:bCs/>
          <w:szCs w:val="24"/>
        </w:rPr>
        <w:t xml:space="preserve"> audio </w:t>
      </w:r>
      <w:proofErr w:type="spellStart"/>
      <w:r>
        <w:rPr>
          <w:bCs/>
          <w:szCs w:val="24"/>
        </w:rPr>
        <w:t>dengan</w:t>
      </w:r>
      <w:proofErr w:type="spellEnd"/>
      <w:r>
        <w:rPr>
          <w:bCs/>
          <w:szCs w:val="24"/>
        </w:rPr>
        <w:t xml:space="preserve"> </w:t>
      </w:r>
      <w:proofErr w:type="spellStart"/>
      <w:r>
        <w:rPr>
          <w:bCs/>
          <w:szCs w:val="24"/>
        </w:rPr>
        <w:t>pilihan</w:t>
      </w:r>
      <w:proofErr w:type="spellEnd"/>
      <w:r>
        <w:rPr>
          <w:bCs/>
          <w:szCs w:val="24"/>
        </w:rPr>
        <w:t xml:space="preserve"> </w:t>
      </w:r>
      <w:proofErr w:type="spellStart"/>
      <w:r>
        <w:rPr>
          <w:bCs/>
          <w:szCs w:val="24"/>
        </w:rPr>
        <w:t>beberapa</w:t>
      </w:r>
      <w:proofErr w:type="spellEnd"/>
      <w:r>
        <w:rPr>
          <w:bCs/>
          <w:szCs w:val="24"/>
        </w:rPr>
        <w:t xml:space="preserve"> </w:t>
      </w:r>
      <w:proofErr w:type="spellStart"/>
      <w:r>
        <w:rPr>
          <w:bCs/>
          <w:szCs w:val="24"/>
        </w:rPr>
        <w:t>qori</w:t>
      </w:r>
      <w:proofErr w:type="spellEnd"/>
      <w:r>
        <w:rPr>
          <w:bCs/>
          <w:szCs w:val="24"/>
        </w:rPr>
        <w:t xml:space="preserve">’. </w:t>
      </w:r>
      <w:proofErr w:type="spellStart"/>
      <w:r>
        <w:rPr>
          <w:bCs/>
          <w:szCs w:val="24"/>
        </w:rPr>
        <w:t>Sedangkan</w:t>
      </w:r>
      <w:proofErr w:type="spellEnd"/>
      <w:r>
        <w:rPr>
          <w:bCs/>
          <w:szCs w:val="24"/>
        </w:rPr>
        <w:t xml:space="preserve"> </w:t>
      </w:r>
      <w:proofErr w:type="spellStart"/>
      <w:r>
        <w:rPr>
          <w:bCs/>
          <w:szCs w:val="24"/>
        </w:rPr>
        <w:t>dibagian</w:t>
      </w:r>
      <w:proofErr w:type="spellEnd"/>
      <w:r>
        <w:rPr>
          <w:bCs/>
          <w:szCs w:val="24"/>
        </w:rPr>
        <w:t xml:space="preserve"> </w:t>
      </w:r>
      <w:proofErr w:type="spellStart"/>
      <w:r>
        <w:rPr>
          <w:bCs/>
          <w:szCs w:val="24"/>
        </w:rPr>
        <w:t>atas</w:t>
      </w:r>
      <w:proofErr w:type="spellEnd"/>
      <w:r>
        <w:rPr>
          <w:bCs/>
          <w:szCs w:val="24"/>
        </w:rPr>
        <w:t xml:space="preserve"> </w:t>
      </w:r>
      <w:proofErr w:type="spellStart"/>
      <w:r>
        <w:rPr>
          <w:bCs/>
          <w:szCs w:val="24"/>
        </w:rPr>
        <w:t>atas</w:t>
      </w:r>
      <w:proofErr w:type="spellEnd"/>
      <w:r>
        <w:rPr>
          <w:bCs/>
          <w:szCs w:val="24"/>
        </w:rPr>
        <w:t xml:space="preserve"> </w:t>
      </w:r>
      <w:proofErr w:type="spellStart"/>
      <w:r>
        <w:rPr>
          <w:bCs/>
          <w:szCs w:val="24"/>
        </w:rPr>
        <w:t>ada</w:t>
      </w:r>
      <w:proofErr w:type="spellEnd"/>
      <w:r>
        <w:rPr>
          <w:bCs/>
          <w:szCs w:val="24"/>
        </w:rPr>
        <w:t xml:space="preserve"> </w:t>
      </w:r>
      <w:proofErr w:type="spellStart"/>
      <w:r>
        <w:rPr>
          <w:bCs/>
          <w:szCs w:val="24"/>
        </w:rPr>
        <w:t>pengaturan</w:t>
      </w:r>
      <w:proofErr w:type="spellEnd"/>
      <w:r>
        <w:rPr>
          <w:bCs/>
          <w:szCs w:val="24"/>
        </w:rPr>
        <w:t xml:space="preserve"> dan </w:t>
      </w:r>
      <w:proofErr w:type="spellStart"/>
      <w:r>
        <w:rPr>
          <w:bCs/>
          <w:szCs w:val="24"/>
        </w:rPr>
        <w:t>fitur</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gambar</w:t>
      </w:r>
      <w:proofErr w:type="spellEnd"/>
      <w:r>
        <w:rPr>
          <w:bCs/>
          <w:szCs w:val="24"/>
        </w:rPr>
        <w:t xml:space="preserve"> persona </w:t>
      </w:r>
      <w:proofErr w:type="spellStart"/>
      <w:r>
        <w:rPr>
          <w:bCs/>
          <w:szCs w:val="24"/>
        </w:rPr>
        <w:t>digu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ngganti</w:t>
      </w:r>
      <w:proofErr w:type="spellEnd"/>
      <w:r>
        <w:rPr>
          <w:bCs/>
          <w:szCs w:val="24"/>
        </w:rPr>
        <w:t xml:space="preserve"> </w:t>
      </w:r>
      <w:proofErr w:type="spellStart"/>
      <w:r>
        <w:rPr>
          <w:bCs/>
          <w:szCs w:val="24"/>
        </w:rPr>
        <w:t>qori</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pemanggilan</w:t>
      </w:r>
      <w:proofErr w:type="spellEnd"/>
      <w:r>
        <w:rPr>
          <w:bCs/>
          <w:szCs w:val="24"/>
        </w:rPr>
        <w:t xml:space="preserve"> </w:t>
      </w:r>
      <w:proofErr w:type="spellStart"/>
      <w:r>
        <w:rPr>
          <w:bCs/>
          <w:szCs w:val="24"/>
        </w:rPr>
        <w:t>surat</w:t>
      </w:r>
      <w:proofErr w:type="spellEnd"/>
      <w:r>
        <w:rPr>
          <w:bCs/>
          <w:szCs w:val="24"/>
        </w:rPr>
        <w:t xml:space="preserve"> dan </w:t>
      </w:r>
      <w:proofErr w:type="spellStart"/>
      <w:r>
        <w:rPr>
          <w:bCs/>
          <w:szCs w:val="24"/>
        </w:rPr>
        <w:t>ayat</w:t>
      </w:r>
      <w:proofErr w:type="spellEnd"/>
      <w:r>
        <w:rPr>
          <w:bCs/>
          <w:szCs w:val="24"/>
        </w:rPr>
        <w:t xml:space="preserve">. </w:t>
      </w:r>
      <w:proofErr w:type="spellStart"/>
      <w:r>
        <w:rPr>
          <w:bCs/>
          <w:szCs w:val="24"/>
        </w:rPr>
        <w:t>Sebagaimana</w:t>
      </w:r>
      <w:proofErr w:type="spellEnd"/>
      <w:r>
        <w:rPr>
          <w:bCs/>
          <w:szCs w:val="24"/>
        </w:rPr>
        <w:t xml:space="preserve"> yang </w:t>
      </w:r>
      <w:proofErr w:type="spellStart"/>
      <w:r>
        <w:rPr>
          <w:bCs/>
          <w:szCs w:val="24"/>
        </w:rPr>
        <w:t>terlihat</w:t>
      </w:r>
      <w:proofErr w:type="spellEnd"/>
      <w:r>
        <w:rPr>
          <w:bCs/>
          <w:szCs w:val="24"/>
        </w:rPr>
        <w:t xml:space="preserve"> pada </w:t>
      </w:r>
      <w:proofErr w:type="spellStart"/>
      <w:r>
        <w:rPr>
          <w:bCs/>
          <w:szCs w:val="24"/>
        </w:rPr>
        <w:t>gambar</w:t>
      </w:r>
      <w:proofErr w:type="spellEnd"/>
      <w:r>
        <w:rPr>
          <w:bCs/>
          <w:szCs w:val="24"/>
        </w:rPr>
        <w:t xml:space="preserve"> </w:t>
      </w:r>
      <w:r w:rsidR="007879DF">
        <w:rPr>
          <w:bCs/>
          <w:szCs w:val="24"/>
        </w:rPr>
        <w:t>4</w:t>
      </w:r>
      <w:r>
        <w:rPr>
          <w:bCs/>
          <w:szCs w:val="24"/>
        </w:rPr>
        <w:t>.</w:t>
      </w:r>
    </w:p>
    <w:p w14:paraId="314242FE" w14:textId="77777777" w:rsidR="00E505F4" w:rsidRDefault="00E505F4" w:rsidP="00C57CD4"/>
    <w:p w14:paraId="5610E96E" w14:textId="77777777" w:rsidR="00E505F4" w:rsidRDefault="00AC6B7E" w:rsidP="00C57CD4">
      <w:pPr>
        <w:jc w:val="center"/>
      </w:pPr>
      <w:r>
        <w:rPr>
          <w:noProof/>
        </w:rPr>
        <w:drawing>
          <wp:inline distT="0" distB="0" distL="114300" distR="114300" wp14:anchorId="108880AD" wp14:editId="114F5F46">
            <wp:extent cx="2025306" cy="2926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a:off x="0" y="0"/>
                      <a:ext cx="2072339" cy="2994031"/>
                    </a:xfrm>
                    <a:prstGeom prst="rect">
                      <a:avLst/>
                    </a:prstGeom>
                    <a:noFill/>
                    <a:ln>
                      <a:noFill/>
                    </a:ln>
                  </pic:spPr>
                </pic:pic>
              </a:graphicData>
            </a:graphic>
          </wp:inline>
        </w:drawing>
      </w:r>
    </w:p>
    <w:p w14:paraId="61D81506" w14:textId="4EAD9DF7" w:rsidR="00E505F4" w:rsidRPr="00C54EB7" w:rsidRDefault="00AC6B7E" w:rsidP="00C57CD4">
      <w:pPr>
        <w:pStyle w:val="Caption"/>
        <w:jc w:val="center"/>
      </w:pPr>
      <w:r w:rsidRPr="00C54EB7">
        <w:rPr>
          <w:color w:val="000000"/>
        </w:rPr>
        <w:t xml:space="preserve">Gambar </w:t>
      </w:r>
      <w:r w:rsidR="007879DF" w:rsidRPr="00C54EB7">
        <w:rPr>
          <w:color w:val="000000"/>
        </w:rPr>
        <w:t>4</w:t>
      </w:r>
      <w:r w:rsidRPr="00C54EB7">
        <w:rPr>
          <w:color w:val="000000"/>
        </w:rPr>
        <w:t xml:space="preserve"> Halaman Fitur Al Qur'an </w:t>
      </w:r>
    </w:p>
    <w:p w14:paraId="2D8253FA" w14:textId="730D4FC1" w:rsidR="007879DF" w:rsidRDefault="00FA19C5" w:rsidP="00C54EB7">
      <w:pPr>
        <w:jc w:val="both"/>
        <w:rPr>
          <w:color w:val="000000"/>
          <w:szCs w:val="24"/>
        </w:rPr>
      </w:pPr>
      <w:proofErr w:type="spellStart"/>
      <w:r>
        <w:rPr>
          <w:color w:val="000000"/>
          <w:szCs w:val="24"/>
        </w:rPr>
        <w:t>Selanjutnya</w:t>
      </w:r>
      <w:proofErr w:type="spellEnd"/>
      <w:r>
        <w:rPr>
          <w:color w:val="000000"/>
          <w:szCs w:val="24"/>
        </w:rPr>
        <w:t xml:space="preserve"> pada </w:t>
      </w:r>
      <w:proofErr w:type="spellStart"/>
      <w:r>
        <w:rPr>
          <w:color w:val="000000"/>
          <w:szCs w:val="24"/>
        </w:rPr>
        <w:t>halaman</w:t>
      </w:r>
      <w:proofErr w:type="spellEnd"/>
      <w:r>
        <w:rPr>
          <w:color w:val="000000"/>
          <w:szCs w:val="24"/>
        </w:rPr>
        <w:t xml:space="preserve"> surah </w:t>
      </w:r>
      <w:proofErr w:type="spellStart"/>
      <w:r>
        <w:rPr>
          <w:color w:val="000000"/>
          <w:szCs w:val="24"/>
        </w:rPr>
        <w:t>terdapat</w:t>
      </w:r>
      <w:proofErr w:type="spellEnd"/>
      <w:r>
        <w:rPr>
          <w:color w:val="000000"/>
          <w:szCs w:val="24"/>
        </w:rPr>
        <w:t xml:space="preserve"> </w:t>
      </w:r>
      <w:proofErr w:type="spellStart"/>
      <w:r>
        <w:rPr>
          <w:color w:val="000000"/>
          <w:szCs w:val="24"/>
        </w:rPr>
        <w:t>dipojok</w:t>
      </w:r>
      <w:proofErr w:type="spellEnd"/>
      <w:r>
        <w:rPr>
          <w:color w:val="000000"/>
          <w:szCs w:val="24"/>
        </w:rPr>
        <w:t xml:space="preserve"> </w:t>
      </w:r>
      <w:proofErr w:type="spellStart"/>
      <w:r>
        <w:rPr>
          <w:color w:val="000000"/>
          <w:szCs w:val="24"/>
        </w:rPr>
        <w:t>kanan</w:t>
      </w:r>
      <w:proofErr w:type="spellEnd"/>
      <w:r>
        <w:rPr>
          <w:color w:val="000000"/>
          <w:szCs w:val="24"/>
        </w:rPr>
        <w:t xml:space="preserve"> </w:t>
      </w:r>
      <w:proofErr w:type="spellStart"/>
      <w:r>
        <w:rPr>
          <w:color w:val="000000"/>
          <w:szCs w:val="24"/>
        </w:rPr>
        <w:t>atas</w:t>
      </w:r>
      <w:proofErr w:type="spellEnd"/>
      <w:r>
        <w:rPr>
          <w:color w:val="000000"/>
          <w:szCs w:val="24"/>
        </w:rPr>
        <w:t xml:space="preserve"> yang </w:t>
      </w:r>
      <w:proofErr w:type="spellStart"/>
      <w:r>
        <w:rPr>
          <w:color w:val="000000"/>
          <w:szCs w:val="24"/>
        </w:rPr>
        <w:t>pertama</w:t>
      </w:r>
      <w:proofErr w:type="spellEnd"/>
      <w:r>
        <w:rPr>
          <w:color w:val="000000"/>
          <w:szCs w:val="24"/>
        </w:rPr>
        <w:t xml:space="preserve"> </w:t>
      </w:r>
      <w:proofErr w:type="spellStart"/>
      <w:r>
        <w:rPr>
          <w:color w:val="000000"/>
          <w:szCs w:val="24"/>
        </w:rPr>
        <w:t>adalah</w:t>
      </w:r>
      <w:proofErr w:type="spellEnd"/>
      <w:r>
        <w:rPr>
          <w:color w:val="000000"/>
          <w:szCs w:val="24"/>
        </w:rPr>
        <w:t xml:space="preserve"> </w:t>
      </w:r>
      <w:proofErr w:type="spellStart"/>
      <w:r>
        <w:rPr>
          <w:color w:val="000000"/>
          <w:szCs w:val="24"/>
        </w:rPr>
        <w:t>fitur</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deskripsi</w:t>
      </w:r>
      <w:proofErr w:type="spellEnd"/>
      <w:r>
        <w:rPr>
          <w:color w:val="000000"/>
          <w:szCs w:val="24"/>
        </w:rPr>
        <w:t xml:space="preserve"> pada surah yang </w:t>
      </w:r>
      <w:proofErr w:type="spellStart"/>
      <w:r>
        <w:rPr>
          <w:color w:val="000000"/>
          <w:szCs w:val="24"/>
        </w:rPr>
        <w:t>berisi</w:t>
      </w:r>
      <w:proofErr w:type="spellEnd"/>
      <w:r>
        <w:rPr>
          <w:color w:val="000000"/>
          <w:szCs w:val="24"/>
        </w:rPr>
        <w:t xml:space="preserve"> </w:t>
      </w:r>
      <w:proofErr w:type="spellStart"/>
      <w:r>
        <w:rPr>
          <w:color w:val="000000"/>
          <w:szCs w:val="24"/>
        </w:rPr>
        <w:t>penjelasan</w:t>
      </w:r>
      <w:proofErr w:type="spellEnd"/>
      <w:r>
        <w:rPr>
          <w:color w:val="000000"/>
          <w:szCs w:val="24"/>
        </w:rPr>
        <w:t xml:space="preserve"> </w:t>
      </w:r>
      <w:proofErr w:type="spellStart"/>
      <w:r>
        <w:rPr>
          <w:color w:val="000000"/>
          <w:szCs w:val="24"/>
        </w:rPr>
        <w:t>ghorib</w:t>
      </w:r>
      <w:proofErr w:type="spellEnd"/>
      <w:r>
        <w:rPr>
          <w:color w:val="000000"/>
          <w:szCs w:val="24"/>
        </w:rPr>
        <w:t xml:space="preserve"> dan tafsir. </w:t>
      </w:r>
      <w:proofErr w:type="spellStart"/>
      <w:r>
        <w:rPr>
          <w:color w:val="000000"/>
          <w:szCs w:val="24"/>
        </w:rPr>
        <w:t>Sedangkan</w:t>
      </w:r>
      <w:proofErr w:type="spellEnd"/>
      <w:r>
        <w:rPr>
          <w:color w:val="000000"/>
          <w:szCs w:val="24"/>
        </w:rPr>
        <w:t xml:space="preserve"> pada </w:t>
      </w:r>
      <w:proofErr w:type="spellStart"/>
      <w:r>
        <w:rPr>
          <w:color w:val="000000"/>
          <w:szCs w:val="24"/>
        </w:rPr>
        <w:t>fitur</w:t>
      </w:r>
      <w:proofErr w:type="spellEnd"/>
      <w:r>
        <w:rPr>
          <w:color w:val="000000"/>
          <w:szCs w:val="24"/>
        </w:rPr>
        <w:t xml:space="preserve"> yang </w:t>
      </w:r>
      <w:proofErr w:type="spellStart"/>
      <w:r>
        <w:rPr>
          <w:color w:val="000000"/>
          <w:szCs w:val="24"/>
        </w:rPr>
        <w:t>selanjutnya</w:t>
      </w:r>
      <w:proofErr w:type="spellEnd"/>
      <w:r>
        <w:rPr>
          <w:color w:val="000000"/>
          <w:szCs w:val="24"/>
        </w:rPr>
        <w:t xml:space="preserve"> </w:t>
      </w:r>
      <w:proofErr w:type="spellStart"/>
      <w:r>
        <w:rPr>
          <w:color w:val="000000"/>
          <w:szCs w:val="24"/>
        </w:rPr>
        <w:t>menampilkan</w:t>
      </w:r>
      <w:proofErr w:type="spellEnd"/>
      <w:r>
        <w:rPr>
          <w:color w:val="000000"/>
          <w:szCs w:val="24"/>
        </w:rPr>
        <w:t xml:space="preserve"> </w:t>
      </w:r>
      <w:proofErr w:type="spellStart"/>
      <w:r>
        <w:rPr>
          <w:color w:val="000000"/>
          <w:szCs w:val="24"/>
        </w:rPr>
        <w:t>bentuk</w:t>
      </w:r>
      <w:proofErr w:type="spellEnd"/>
      <w:r>
        <w:rPr>
          <w:color w:val="000000"/>
          <w:szCs w:val="24"/>
        </w:rPr>
        <w:t xml:space="preserve"> </w:t>
      </w:r>
      <w:proofErr w:type="spellStart"/>
      <w:r>
        <w:rPr>
          <w:color w:val="000000"/>
          <w:szCs w:val="24"/>
        </w:rPr>
        <w:t>tampilan</w:t>
      </w:r>
      <w:proofErr w:type="spellEnd"/>
      <w:r>
        <w:rPr>
          <w:color w:val="000000"/>
          <w:szCs w:val="24"/>
        </w:rPr>
        <w:t xml:space="preserve"> Al Qur’an </w:t>
      </w:r>
      <w:proofErr w:type="spellStart"/>
      <w:r>
        <w:rPr>
          <w:color w:val="000000"/>
          <w:szCs w:val="24"/>
        </w:rPr>
        <w:t>berupa</w:t>
      </w:r>
      <w:proofErr w:type="spellEnd"/>
      <w:r>
        <w:rPr>
          <w:color w:val="000000"/>
          <w:szCs w:val="24"/>
        </w:rPr>
        <w:t xml:space="preserve"> </w:t>
      </w:r>
      <w:proofErr w:type="spellStart"/>
      <w:r>
        <w:rPr>
          <w:color w:val="000000"/>
          <w:szCs w:val="24"/>
        </w:rPr>
        <w:t>ayat</w:t>
      </w:r>
      <w:proofErr w:type="spellEnd"/>
      <w:r>
        <w:rPr>
          <w:color w:val="000000"/>
          <w:szCs w:val="24"/>
        </w:rPr>
        <w:t xml:space="preserve"> yang </w:t>
      </w:r>
      <w:proofErr w:type="spellStart"/>
      <w:r>
        <w:rPr>
          <w:color w:val="000000"/>
          <w:szCs w:val="24"/>
        </w:rPr>
        <w:t>disusun</w:t>
      </w:r>
      <w:proofErr w:type="spellEnd"/>
      <w:r>
        <w:rPr>
          <w:color w:val="000000"/>
          <w:szCs w:val="24"/>
        </w:rPr>
        <w:t xml:space="preserve"> </w:t>
      </w:r>
      <w:proofErr w:type="spellStart"/>
      <w:r>
        <w:rPr>
          <w:color w:val="000000"/>
          <w:szCs w:val="24"/>
        </w:rPr>
        <w:t>utuh</w:t>
      </w:r>
      <w:proofErr w:type="spellEnd"/>
      <w:r>
        <w:rPr>
          <w:color w:val="000000"/>
          <w:szCs w:val="24"/>
        </w:rPr>
        <w:t xml:space="preserve"> </w:t>
      </w:r>
      <w:proofErr w:type="spellStart"/>
      <w:r>
        <w:rPr>
          <w:color w:val="000000"/>
          <w:szCs w:val="24"/>
        </w:rPr>
        <w:t>dengan</w:t>
      </w:r>
      <w:proofErr w:type="spellEnd"/>
      <w:r>
        <w:rPr>
          <w:color w:val="000000"/>
          <w:szCs w:val="24"/>
        </w:rPr>
        <w:t xml:space="preserve"> </w:t>
      </w:r>
      <w:proofErr w:type="spellStart"/>
      <w:r>
        <w:rPr>
          <w:color w:val="000000"/>
          <w:szCs w:val="24"/>
        </w:rPr>
        <w:t>hukum</w:t>
      </w:r>
      <w:proofErr w:type="spellEnd"/>
      <w:r>
        <w:rPr>
          <w:color w:val="000000"/>
          <w:szCs w:val="24"/>
        </w:rPr>
        <w:t xml:space="preserve"> tajwid </w:t>
      </w:r>
      <w:proofErr w:type="spellStart"/>
      <w:r>
        <w:rPr>
          <w:color w:val="000000"/>
          <w:szCs w:val="24"/>
        </w:rPr>
        <w:t>berwarna</w:t>
      </w:r>
      <w:proofErr w:type="spellEnd"/>
      <w:r w:rsidR="007879DF">
        <w:rPr>
          <w:color w:val="000000"/>
          <w:szCs w:val="24"/>
        </w:rPr>
        <w:t xml:space="preserve"> </w:t>
      </w:r>
      <w:proofErr w:type="spellStart"/>
      <w:r w:rsidR="007879DF">
        <w:rPr>
          <w:color w:val="000000"/>
          <w:szCs w:val="24"/>
        </w:rPr>
        <w:t>seperti</w:t>
      </w:r>
      <w:proofErr w:type="spellEnd"/>
      <w:r w:rsidR="007879DF">
        <w:rPr>
          <w:color w:val="000000"/>
          <w:szCs w:val="24"/>
        </w:rPr>
        <w:t xml:space="preserve"> pada </w:t>
      </w:r>
      <w:proofErr w:type="spellStart"/>
      <w:r w:rsidR="007879DF">
        <w:rPr>
          <w:color w:val="000000"/>
          <w:szCs w:val="24"/>
        </w:rPr>
        <w:t>gambar</w:t>
      </w:r>
      <w:proofErr w:type="spellEnd"/>
      <w:r w:rsidR="007879DF">
        <w:rPr>
          <w:color w:val="000000"/>
          <w:szCs w:val="24"/>
        </w:rPr>
        <w:t xml:space="preserve"> 5</w:t>
      </w:r>
      <w:r>
        <w:rPr>
          <w:color w:val="000000"/>
          <w:szCs w:val="24"/>
        </w:rPr>
        <w:t>.</w:t>
      </w:r>
      <w:r w:rsidR="007879DF">
        <w:rPr>
          <w:color w:val="000000"/>
          <w:szCs w:val="24"/>
        </w:rPr>
        <w:t xml:space="preserve"> Dan </w:t>
      </w:r>
      <w:proofErr w:type="spellStart"/>
      <w:r w:rsidR="007879DF">
        <w:rPr>
          <w:color w:val="000000"/>
          <w:szCs w:val="24"/>
        </w:rPr>
        <w:t>ada</w:t>
      </w:r>
      <w:proofErr w:type="spellEnd"/>
      <w:r w:rsidR="007879DF">
        <w:rPr>
          <w:color w:val="000000"/>
          <w:szCs w:val="24"/>
        </w:rPr>
        <w:t xml:space="preserve"> </w:t>
      </w:r>
      <w:proofErr w:type="spellStart"/>
      <w:r w:rsidR="007879DF">
        <w:rPr>
          <w:color w:val="000000"/>
          <w:szCs w:val="24"/>
        </w:rPr>
        <w:t>lagi</w:t>
      </w:r>
      <w:proofErr w:type="spellEnd"/>
      <w:r w:rsidR="007879DF">
        <w:rPr>
          <w:color w:val="000000"/>
          <w:szCs w:val="24"/>
        </w:rPr>
        <w:t xml:space="preserve"> </w:t>
      </w:r>
      <w:proofErr w:type="spellStart"/>
      <w:r w:rsidR="007879DF">
        <w:rPr>
          <w:color w:val="000000"/>
          <w:szCs w:val="24"/>
        </w:rPr>
        <w:t>fitur</w:t>
      </w:r>
      <w:proofErr w:type="spellEnd"/>
      <w:r w:rsidR="007879DF">
        <w:rPr>
          <w:color w:val="000000"/>
          <w:szCs w:val="24"/>
        </w:rPr>
        <w:t xml:space="preserve"> lain di </w:t>
      </w:r>
      <w:proofErr w:type="spellStart"/>
      <w:r w:rsidR="007879DF">
        <w:rPr>
          <w:color w:val="000000"/>
          <w:szCs w:val="24"/>
        </w:rPr>
        <w:t>halaman</w:t>
      </w:r>
      <w:proofErr w:type="spellEnd"/>
      <w:r w:rsidR="007879DF">
        <w:rPr>
          <w:color w:val="000000"/>
          <w:szCs w:val="24"/>
        </w:rPr>
        <w:t xml:space="preserve"> home </w:t>
      </w:r>
      <w:proofErr w:type="spellStart"/>
      <w:r w:rsidR="007879DF">
        <w:rPr>
          <w:color w:val="000000"/>
          <w:szCs w:val="24"/>
        </w:rPr>
        <w:t>terkait</w:t>
      </w:r>
      <w:proofErr w:type="spellEnd"/>
      <w:r w:rsidR="007879DF">
        <w:rPr>
          <w:color w:val="000000"/>
          <w:szCs w:val="24"/>
        </w:rPr>
        <w:t xml:space="preserve"> </w:t>
      </w:r>
      <w:proofErr w:type="spellStart"/>
      <w:r w:rsidR="007879DF">
        <w:rPr>
          <w:color w:val="000000"/>
          <w:szCs w:val="24"/>
        </w:rPr>
        <w:t>pembelajaran</w:t>
      </w:r>
      <w:proofErr w:type="spellEnd"/>
      <w:r w:rsidR="007879DF">
        <w:rPr>
          <w:color w:val="000000"/>
          <w:szCs w:val="24"/>
        </w:rPr>
        <w:t xml:space="preserve"> </w:t>
      </w:r>
      <w:proofErr w:type="spellStart"/>
      <w:r w:rsidR="007879DF">
        <w:rPr>
          <w:color w:val="000000"/>
          <w:szCs w:val="24"/>
        </w:rPr>
        <w:t>tahsin</w:t>
      </w:r>
      <w:proofErr w:type="spellEnd"/>
      <w:r w:rsidR="007879DF">
        <w:rPr>
          <w:color w:val="000000"/>
          <w:szCs w:val="24"/>
        </w:rPr>
        <w:t>.</w:t>
      </w:r>
    </w:p>
    <w:p w14:paraId="00C99691" w14:textId="77777777" w:rsidR="00E505F4" w:rsidRDefault="00AC6B7E" w:rsidP="00C57CD4">
      <w:pPr>
        <w:jc w:val="center"/>
        <w:rPr>
          <w:color w:val="000000"/>
        </w:rPr>
      </w:pPr>
      <w:r>
        <w:rPr>
          <w:noProof/>
          <w:color w:val="000000"/>
        </w:rPr>
        <w:lastRenderedPageBreak/>
        <w:drawing>
          <wp:inline distT="0" distB="0" distL="114300" distR="114300" wp14:anchorId="790EB979" wp14:editId="3719698B">
            <wp:extent cx="1748269" cy="28194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4"/>
                    <a:srcRect l="4019" r="6403"/>
                    <a:stretch>
                      <a:fillRect/>
                    </a:stretch>
                  </pic:blipFill>
                  <pic:spPr>
                    <a:xfrm>
                      <a:off x="0" y="0"/>
                      <a:ext cx="1776545" cy="2865000"/>
                    </a:xfrm>
                    <a:prstGeom prst="rect">
                      <a:avLst/>
                    </a:prstGeom>
                    <a:noFill/>
                    <a:ln>
                      <a:noFill/>
                    </a:ln>
                  </pic:spPr>
                </pic:pic>
              </a:graphicData>
            </a:graphic>
          </wp:inline>
        </w:drawing>
      </w:r>
      <w:r>
        <w:rPr>
          <w:noProof/>
        </w:rPr>
        <w:drawing>
          <wp:inline distT="0" distB="0" distL="114300" distR="114300" wp14:anchorId="038A7490" wp14:editId="383FB0E0">
            <wp:extent cx="1732115" cy="28270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5"/>
                    <a:srcRect l="4404" r="7237"/>
                    <a:stretch>
                      <a:fillRect/>
                    </a:stretch>
                  </pic:blipFill>
                  <pic:spPr>
                    <a:xfrm>
                      <a:off x="0" y="0"/>
                      <a:ext cx="1750157" cy="2856467"/>
                    </a:xfrm>
                    <a:prstGeom prst="rect">
                      <a:avLst/>
                    </a:prstGeom>
                    <a:noFill/>
                    <a:ln>
                      <a:noFill/>
                    </a:ln>
                  </pic:spPr>
                </pic:pic>
              </a:graphicData>
            </a:graphic>
          </wp:inline>
        </w:drawing>
      </w:r>
    </w:p>
    <w:p w14:paraId="50A1F092" w14:textId="661FD549" w:rsidR="00E505F4" w:rsidRPr="00C54EB7" w:rsidRDefault="00AC6B7E" w:rsidP="00C57CD4">
      <w:pPr>
        <w:pStyle w:val="Caption"/>
        <w:jc w:val="center"/>
        <w:rPr>
          <w:color w:val="000000"/>
        </w:rPr>
      </w:pPr>
      <w:r w:rsidRPr="00C54EB7">
        <w:rPr>
          <w:color w:val="000000"/>
        </w:rPr>
        <w:t xml:space="preserve">Gambar </w:t>
      </w:r>
      <w:r w:rsidR="007879DF" w:rsidRPr="00C54EB7">
        <w:rPr>
          <w:color w:val="000000"/>
        </w:rPr>
        <w:t>5</w:t>
      </w:r>
      <w:r w:rsidRPr="00C54EB7">
        <w:rPr>
          <w:color w:val="000000"/>
        </w:rPr>
        <w:t xml:space="preserve"> Halaman Surah </w:t>
      </w:r>
    </w:p>
    <w:p w14:paraId="0EA33583" w14:textId="1EECF687" w:rsidR="00FA19C5" w:rsidRPr="00651639" w:rsidRDefault="00FA19C5" w:rsidP="00651639">
      <w:pPr>
        <w:pStyle w:val="Heading3"/>
        <w:rPr>
          <w:sz w:val="24"/>
          <w:szCs w:val="24"/>
        </w:rPr>
      </w:pPr>
      <w:bookmarkStart w:id="9" w:name="_Toc65964916"/>
      <w:r>
        <w:rPr>
          <w:sz w:val="24"/>
          <w:szCs w:val="24"/>
        </w:rPr>
        <w:t>3.</w:t>
      </w:r>
      <w:r w:rsidR="00415E66">
        <w:rPr>
          <w:sz w:val="24"/>
          <w:szCs w:val="24"/>
        </w:rPr>
        <w:t>2</w:t>
      </w:r>
      <w:r>
        <w:rPr>
          <w:sz w:val="24"/>
          <w:szCs w:val="24"/>
        </w:rPr>
        <w:t xml:space="preserve">.4 </w:t>
      </w:r>
      <w:proofErr w:type="spellStart"/>
      <w:r>
        <w:rPr>
          <w:sz w:val="24"/>
          <w:szCs w:val="24"/>
        </w:rPr>
        <w:t>Implementasi</w:t>
      </w:r>
      <w:bookmarkEnd w:id="9"/>
      <w:proofErr w:type="spellEnd"/>
      <w:r>
        <w:rPr>
          <w:sz w:val="24"/>
          <w:szCs w:val="24"/>
        </w:rPr>
        <w:t xml:space="preserve"> </w:t>
      </w:r>
    </w:p>
    <w:p w14:paraId="4A139773" w14:textId="505BC4ED" w:rsidR="00FA19C5" w:rsidRPr="00415E66" w:rsidRDefault="00FA19C5" w:rsidP="00415E66">
      <w:pPr>
        <w:jc w:val="both"/>
        <w:rPr>
          <w:rFonts w:eastAsia="SimSun"/>
          <w:szCs w:val="24"/>
          <w:lang w:bidi="ar"/>
        </w:rPr>
      </w:pPr>
      <w:r>
        <w:rPr>
          <w:rFonts w:eastAsia="SimSun"/>
          <w:szCs w:val="24"/>
          <w:lang w:bidi="ar"/>
        </w:rPr>
        <w:t xml:space="preserve">Setelah </w:t>
      </w:r>
      <w:proofErr w:type="spellStart"/>
      <w:r>
        <w:rPr>
          <w:rFonts w:eastAsia="SimSun"/>
          <w:szCs w:val="24"/>
          <w:lang w:bidi="ar"/>
        </w:rPr>
        <w:t>melakukan</w:t>
      </w:r>
      <w:proofErr w:type="spellEnd"/>
      <w:r>
        <w:rPr>
          <w:rFonts w:eastAsia="SimSun"/>
          <w:szCs w:val="24"/>
          <w:lang w:bidi="ar"/>
        </w:rPr>
        <w:t xml:space="preserve"> </w:t>
      </w:r>
      <w:proofErr w:type="spellStart"/>
      <w:r>
        <w:rPr>
          <w:rFonts w:eastAsia="SimSun"/>
          <w:szCs w:val="24"/>
          <w:lang w:bidi="ar"/>
        </w:rPr>
        <w:t>tahap</w:t>
      </w:r>
      <w:proofErr w:type="spellEnd"/>
      <w:r>
        <w:rPr>
          <w:rFonts w:eastAsia="SimSun"/>
          <w:szCs w:val="24"/>
          <w:lang w:bidi="ar"/>
        </w:rPr>
        <w:t xml:space="preserve"> </w:t>
      </w:r>
      <w:proofErr w:type="spellStart"/>
      <w:r>
        <w:rPr>
          <w:rFonts w:eastAsia="SimSun"/>
          <w:szCs w:val="24"/>
          <w:lang w:bidi="ar"/>
        </w:rPr>
        <w:t>perancangan</w:t>
      </w:r>
      <w:proofErr w:type="spellEnd"/>
      <w:r>
        <w:rPr>
          <w:rFonts w:eastAsia="SimSun"/>
          <w:szCs w:val="24"/>
          <w:lang w:bidi="ar"/>
        </w:rPr>
        <w:t xml:space="preserve"> </w:t>
      </w:r>
      <w:proofErr w:type="spellStart"/>
      <w:r>
        <w:rPr>
          <w:rFonts w:eastAsia="SimSun"/>
          <w:szCs w:val="24"/>
          <w:lang w:bidi="ar"/>
        </w:rPr>
        <w:t>maka</w:t>
      </w:r>
      <w:proofErr w:type="spellEnd"/>
      <w:r>
        <w:rPr>
          <w:rFonts w:eastAsia="SimSun"/>
          <w:szCs w:val="24"/>
          <w:lang w:bidi="ar"/>
        </w:rPr>
        <w:t xml:space="preserve"> </w:t>
      </w:r>
      <w:proofErr w:type="spellStart"/>
      <w:r>
        <w:rPr>
          <w:rFonts w:eastAsia="SimSun"/>
          <w:szCs w:val="24"/>
          <w:lang w:bidi="ar"/>
        </w:rPr>
        <w:t>akan</w:t>
      </w:r>
      <w:proofErr w:type="spellEnd"/>
      <w:r>
        <w:rPr>
          <w:rFonts w:eastAsia="SimSun"/>
          <w:szCs w:val="24"/>
          <w:lang w:bidi="ar"/>
        </w:rPr>
        <w:t xml:space="preserve"> </w:t>
      </w:r>
      <w:proofErr w:type="spellStart"/>
      <w:r>
        <w:rPr>
          <w:rFonts w:eastAsia="SimSun"/>
          <w:szCs w:val="24"/>
          <w:lang w:bidi="ar"/>
        </w:rPr>
        <w:t>dilakukan</w:t>
      </w:r>
      <w:proofErr w:type="spellEnd"/>
      <w:r>
        <w:rPr>
          <w:rFonts w:eastAsia="SimSun"/>
          <w:szCs w:val="24"/>
          <w:lang w:bidi="ar"/>
        </w:rPr>
        <w:t xml:space="preserve"> proses </w:t>
      </w:r>
      <w:proofErr w:type="spellStart"/>
      <w:r>
        <w:rPr>
          <w:rFonts w:eastAsia="SimSun"/>
          <w:szCs w:val="24"/>
          <w:lang w:bidi="ar"/>
        </w:rPr>
        <w:t>implementasi</w:t>
      </w:r>
      <w:proofErr w:type="spellEnd"/>
      <w:r>
        <w:rPr>
          <w:rFonts w:eastAsia="SimSun"/>
          <w:szCs w:val="24"/>
          <w:lang w:bidi="ar"/>
        </w:rPr>
        <w:t xml:space="preserve"> </w:t>
      </w:r>
      <w:proofErr w:type="spellStart"/>
      <w:r>
        <w:rPr>
          <w:rFonts w:eastAsia="SimSun"/>
          <w:szCs w:val="24"/>
          <w:lang w:bidi="ar"/>
        </w:rPr>
        <w:t>yaitu</w:t>
      </w:r>
      <w:proofErr w:type="spellEnd"/>
      <w:r>
        <w:rPr>
          <w:rFonts w:eastAsia="SimSun"/>
          <w:szCs w:val="24"/>
          <w:lang w:bidi="ar"/>
        </w:rPr>
        <w:t xml:space="preserve"> </w:t>
      </w:r>
      <w:proofErr w:type="spellStart"/>
      <w:r>
        <w:rPr>
          <w:rFonts w:eastAsia="SimSun"/>
          <w:szCs w:val="24"/>
          <w:lang w:bidi="ar"/>
        </w:rPr>
        <w:t>pembangunan</w:t>
      </w:r>
      <w:proofErr w:type="spellEnd"/>
      <w:r>
        <w:rPr>
          <w:rFonts w:eastAsia="SimSun"/>
          <w:szCs w:val="24"/>
          <w:lang w:bidi="ar"/>
        </w:rPr>
        <w:t xml:space="preserve"> </w:t>
      </w:r>
      <w:r w:rsidRPr="000979AF">
        <w:rPr>
          <w:rFonts w:eastAsia="SimSun"/>
          <w:i/>
          <w:iCs/>
          <w:szCs w:val="24"/>
          <w:lang w:bidi="ar"/>
        </w:rPr>
        <w:t>Mobile Application</w:t>
      </w:r>
      <w:r>
        <w:rPr>
          <w:rFonts w:eastAsia="SimSun"/>
          <w:szCs w:val="24"/>
          <w:lang w:bidi="ar"/>
        </w:rPr>
        <w:t xml:space="preserve">. Pada </w:t>
      </w:r>
      <w:proofErr w:type="spellStart"/>
      <w:r>
        <w:rPr>
          <w:rFonts w:eastAsia="SimSun"/>
          <w:szCs w:val="24"/>
          <w:lang w:bidi="ar"/>
        </w:rPr>
        <w:t>tahap</w:t>
      </w:r>
      <w:proofErr w:type="spellEnd"/>
      <w:r>
        <w:rPr>
          <w:rFonts w:eastAsia="SimSun"/>
          <w:szCs w:val="24"/>
          <w:lang w:bidi="ar"/>
        </w:rPr>
        <w:t xml:space="preserve"> </w:t>
      </w:r>
      <w:proofErr w:type="spellStart"/>
      <w:r>
        <w:rPr>
          <w:rFonts w:eastAsia="SimSun"/>
          <w:szCs w:val="24"/>
          <w:lang w:bidi="ar"/>
        </w:rPr>
        <w:t>pembangunan</w:t>
      </w:r>
      <w:proofErr w:type="spellEnd"/>
      <w:r>
        <w:rPr>
          <w:rFonts w:eastAsia="SimSun"/>
          <w:szCs w:val="24"/>
          <w:lang w:bidi="ar"/>
        </w:rPr>
        <w:t xml:space="preserve"> mobile application, </w:t>
      </w:r>
      <w:proofErr w:type="spellStart"/>
      <w:r>
        <w:rPr>
          <w:rFonts w:eastAsia="SimSun"/>
          <w:szCs w:val="24"/>
          <w:lang w:bidi="ar"/>
        </w:rPr>
        <w:t>rancangan</w:t>
      </w:r>
      <w:proofErr w:type="spellEnd"/>
      <w:r>
        <w:rPr>
          <w:rFonts w:eastAsia="SimSun"/>
          <w:szCs w:val="24"/>
          <w:lang w:bidi="ar"/>
        </w:rPr>
        <w:t xml:space="preserve"> mobile </w:t>
      </w:r>
      <w:proofErr w:type="spellStart"/>
      <w:r>
        <w:rPr>
          <w:rFonts w:eastAsia="SimSun"/>
          <w:szCs w:val="24"/>
          <w:lang w:bidi="ar"/>
        </w:rPr>
        <w:t>applicationakan</w:t>
      </w:r>
      <w:proofErr w:type="spellEnd"/>
      <w:r>
        <w:rPr>
          <w:rFonts w:eastAsia="SimSun"/>
          <w:szCs w:val="24"/>
          <w:lang w:bidi="ar"/>
        </w:rPr>
        <w:t xml:space="preserve"> </w:t>
      </w:r>
      <w:proofErr w:type="spellStart"/>
      <w:r>
        <w:rPr>
          <w:rFonts w:eastAsia="SimSun"/>
          <w:szCs w:val="24"/>
          <w:lang w:bidi="ar"/>
        </w:rPr>
        <w:t>diimplementasikan</w:t>
      </w:r>
      <w:proofErr w:type="spellEnd"/>
      <w:r>
        <w:rPr>
          <w:rFonts w:eastAsia="SimSun"/>
          <w:szCs w:val="24"/>
          <w:lang w:bidi="ar"/>
        </w:rPr>
        <w:t xml:space="preserve"> </w:t>
      </w:r>
      <w:proofErr w:type="spellStart"/>
      <w:r>
        <w:rPr>
          <w:rFonts w:eastAsia="SimSun"/>
          <w:szCs w:val="24"/>
          <w:lang w:bidi="ar"/>
        </w:rPr>
        <w:t>ke</w:t>
      </w:r>
      <w:proofErr w:type="spellEnd"/>
      <w:r>
        <w:rPr>
          <w:rFonts w:eastAsia="SimSun"/>
          <w:szCs w:val="24"/>
          <w:lang w:bidi="ar"/>
        </w:rPr>
        <w:t xml:space="preserve"> </w:t>
      </w:r>
      <w:proofErr w:type="spellStart"/>
      <w:r>
        <w:rPr>
          <w:rFonts w:eastAsia="SimSun"/>
          <w:szCs w:val="24"/>
          <w:lang w:bidi="ar"/>
        </w:rPr>
        <w:t>dalam</w:t>
      </w:r>
      <w:proofErr w:type="spellEnd"/>
      <w:r>
        <w:rPr>
          <w:rFonts w:eastAsia="SimSun"/>
          <w:szCs w:val="24"/>
          <w:lang w:bidi="ar"/>
        </w:rPr>
        <w:t xml:space="preserve"> smartphone </w:t>
      </w:r>
      <w:proofErr w:type="spellStart"/>
      <w:r>
        <w:rPr>
          <w:rFonts w:eastAsia="SimSun"/>
          <w:szCs w:val="24"/>
          <w:lang w:bidi="ar"/>
        </w:rPr>
        <w:t>menggunakan</w:t>
      </w:r>
      <w:proofErr w:type="spellEnd"/>
      <w:r>
        <w:rPr>
          <w:rFonts w:eastAsia="SimSun"/>
          <w:szCs w:val="24"/>
          <w:lang w:bidi="ar"/>
        </w:rPr>
        <w:t xml:space="preserve"> </w:t>
      </w:r>
      <w:proofErr w:type="spellStart"/>
      <w:r>
        <w:rPr>
          <w:rFonts w:eastAsia="SimSun"/>
          <w:szCs w:val="24"/>
          <w:lang w:bidi="ar"/>
        </w:rPr>
        <w:t>bahasa</w:t>
      </w:r>
      <w:proofErr w:type="spellEnd"/>
      <w:r>
        <w:rPr>
          <w:rFonts w:eastAsia="SimSun"/>
          <w:szCs w:val="24"/>
          <w:lang w:bidi="ar"/>
        </w:rPr>
        <w:t xml:space="preserve"> </w:t>
      </w:r>
      <w:proofErr w:type="spellStart"/>
      <w:r>
        <w:rPr>
          <w:rFonts w:eastAsia="SimSun"/>
          <w:szCs w:val="24"/>
          <w:lang w:bidi="ar"/>
        </w:rPr>
        <w:t>pemrograman</w:t>
      </w:r>
      <w:proofErr w:type="spellEnd"/>
      <w:r>
        <w:rPr>
          <w:rFonts w:eastAsia="SimSun"/>
          <w:szCs w:val="24"/>
          <w:lang w:bidi="ar"/>
        </w:rPr>
        <w:t xml:space="preserve"> </w:t>
      </w:r>
      <w:r>
        <w:rPr>
          <w:rFonts w:eastAsia="SimSun"/>
          <w:i/>
          <w:iCs/>
          <w:szCs w:val="24"/>
          <w:lang w:bidi="ar"/>
        </w:rPr>
        <w:t xml:space="preserve">Python, </w:t>
      </w:r>
      <w:proofErr w:type="spellStart"/>
      <w:r>
        <w:rPr>
          <w:rFonts w:eastAsia="SimSun"/>
          <w:i/>
          <w:iCs/>
          <w:szCs w:val="24"/>
          <w:lang w:bidi="ar"/>
        </w:rPr>
        <w:t>Tenserflow</w:t>
      </w:r>
      <w:proofErr w:type="spellEnd"/>
      <w:r>
        <w:rPr>
          <w:rFonts w:eastAsia="SimSun"/>
          <w:szCs w:val="24"/>
          <w:lang w:bidi="ar"/>
        </w:rPr>
        <w:t xml:space="preserve"> dan Android Studio </w:t>
      </w:r>
      <w:proofErr w:type="spellStart"/>
      <w:r>
        <w:rPr>
          <w:rFonts w:eastAsia="SimSun"/>
          <w:szCs w:val="24"/>
          <w:lang w:bidi="ar"/>
        </w:rPr>
        <w:t>sebagai</w:t>
      </w:r>
      <w:proofErr w:type="spellEnd"/>
      <w:r>
        <w:rPr>
          <w:rFonts w:eastAsia="SimSun"/>
          <w:szCs w:val="24"/>
          <w:lang w:bidi="ar"/>
        </w:rPr>
        <w:t xml:space="preserve"> </w:t>
      </w:r>
      <w:proofErr w:type="spellStart"/>
      <w:r>
        <w:rPr>
          <w:rFonts w:eastAsia="SimSun"/>
          <w:szCs w:val="24"/>
          <w:lang w:bidi="ar"/>
        </w:rPr>
        <w:t>alat</w:t>
      </w:r>
      <w:proofErr w:type="spellEnd"/>
      <w:r>
        <w:rPr>
          <w:rFonts w:eastAsia="SimSun"/>
          <w:szCs w:val="24"/>
          <w:lang w:bidi="ar"/>
        </w:rPr>
        <w:t xml:space="preserve"> bantu </w:t>
      </w:r>
      <w:proofErr w:type="spellStart"/>
      <w:r>
        <w:rPr>
          <w:rFonts w:eastAsia="SimSun"/>
          <w:szCs w:val="24"/>
          <w:lang w:bidi="ar"/>
        </w:rPr>
        <w:t>dalam</w:t>
      </w:r>
      <w:proofErr w:type="spellEnd"/>
      <w:r>
        <w:rPr>
          <w:rFonts w:eastAsia="SimSun"/>
          <w:szCs w:val="24"/>
          <w:lang w:bidi="ar"/>
        </w:rPr>
        <w:t xml:space="preserve"> proses </w:t>
      </w:r>
      <w:proofErr w:type="spellStart"/>
      <w:r>
        <w:rPr>
          <w:rFonts w:eastAsia="SimSun"/>
          <w:szCs w:val="24"/>
          <w:lang w:bidi="ar"/>
        </w:rPr>
        <w:t>implementasi</w:t>
      </w:r>
      <w:proofErr w:type="spellEnd"/>
      <w:r>
        <w:rPr>
          <w:rFonts w:eastAsia="SimSun"/>
          <w:szCs w:val="24"/>
          <w:lang w:bidi="ar"/>
        </w:rPr>
        <w:t xml:space="preserve">. </w:t>
      </w:r>
    </w:p>
    <w:p w14:paraId="36FB18D4" w14:textId="4CD9DADC" w:rsidR="00FA19C5" w:rsidRPr="00651639" w:rsidRDefault="00FA19C5" w:rsidP="00651639">
      <w:pPr>
        <w:pStyle w:val="Heading3"/>
        <w:rPr>
          <w:sz w:val="24"/>
          <w:szCs w:val="24"/>
        </w:rPr>
      </w:pPr>
      <w:bookmarkStart w:id="10" w:name="_Toc65964917"/>
      <w:r>
        <w:rPr>
          <w:sz w:val="24"/>
          <w:szCs w:val="24"/>
        </w:rPr>
        <w:t>3.</w:t>
      </w:r>
      <w:r w:rsidR="00415E66">
        <w:rPr>
          <w:sz w:val="24"/>
          <w:szCs w:val="24"/>
        </w:rPr>
        <w:t>2</w:t>
      </w:r>
      <w:r>
        <w:rPr>
          <w:sz w:val="24"/>
          <w:szCs w:val="24"/>
        </w:rPr>
        <w:t xml:space="preserve">.5 </w:t>
      </w:r>
      <w:proofErr w:type="spellStart"/>
      <w:r>
        <w:rPr>
          <w:sz w:val="24"/>
          <w:szCs w:val="24"/>
        </w:rPr>
        <w:t>Pengujian</w:t>
      </w:r>
      <w:proofErr w:type="spellEnd"/>
      <w:r>
        <w:rPr>
          <w:sz w:val="24"/>
          <w:szCs w:val="24"/>
        </w:rPr>
        <w:t xml:space="preserve"> </w:t>
      </w:r>
      <w:proofErr w:type="spellStart"/>
      <w:r>
        <w:rPr>
          <w:sz w:val="24"/>
          <w:szCs w:val="24"/>
        </w:rPr>
        <w:t>Sistem</w:t>
      </w:r>
      <w:bookmarkEnd w:id="10"/>
      <w:proofErr w:type="spellEnd"/>
      <w:r>
        <w:rPr>
          <w:sz w:val="24"/>
          <w:szCs w:val="24"/>
        </w:rPr>
        <w:t xml:space="preserve"> </w:t>
      </w:r>
      <w:r w:rsidR="00C54EB7">
        <w:rPr>
          <w:sz w:val="24"/>
          <w:szCs w:val="24"/>
        </w:rPr>
        <w:t xml:space="preserve">dan </w:t>
      </w:r>
      <w:proofErr w:type="spellStart"/>
      <w:r w:rsidR="00C54EB7">
        <w:rPr>
          <w:sz w:val="24"/>
          <w:szCs w:val="24"/>
        </w:rPr>
        <w:t>Evaluasi</w:t>
      </w:r>
      <w:proofErr w:type="spellEnd"/>
    </w:p>
    <w:p w14:paraId="0AD2278A" w14:textId="3A364CAC" w:rsidR="00651639" w:rsidRDefault="00FA19C5" w:rsidP="00415E66">
      <w:pPr>
        <w:jc w:val="both"/>
        <w:rPr>
          <w:lang w:bidi="ar"/>
        </w:rPr>
      </w:pPr>
      <w:r>
        <w:rPr>
          <w:rFonts w:eastAsia="SimSun"/>
          <w:color w:val="000000"/>
          <w:szCs w:val="24"/>
          <w:lang w:bidi="ar"/>
        </w:rPr>
        <w:t xml:space="preserve">Teknik </w:t>
      </w:r>
      <w:proofErr w:type="spellStart"/>
      <w:r>
        <w:rPr>
          <w:rFonts w:eastAsia="SimSun"/>
          <w:color w:val="000000"/>
          <w:szCs w:val="24"/>
          <w:lang w:bidi="ar"/>
        </w:rPr>
        <w:t>pengujian</w:t>
      </w:r>
      <w:proofErr w:type="spellEnd"/>
      <w:r>
        <w:rPr>
          <w:rFonts w:eastAsia="SimSun"/>
          <w:color w:val="000000"/>
          <w:szCs w:val="24"/>
          <w:lang w:bidi="ar"/>
        </w:rPr>
        <w:t xml:space="preserve"> yang </w:t>
      </w:r>
      <w:proofErr w:type="spellStart"/>
      <w:r>
        <w:rPr>
          <w:rFonts w:eastAsia="SimSun"/>
          <w:color w:val="000000"/>
          <w:szCs w:val="24"/>
          <w:lang w:bidi="ar"/>
        </w:rPr>
        <w:t>digunakan</w:t>
      </w:r>
      <w:proofErr w:type="spellEnd"/>
      <w:r>
        <w:rPr>
          <w:rFonts w:eastAsia="SimSun"/>
          <w:color w:val="000000"/>
          <w:szCs w:val="24"/>
          <w:lang w:bidi="ar"/>
        </w:rPr>
        <w:t xml:space="preserve"> </w:t>
      </w:r>
      <w:proofErr w:type="spellStart"/>
      <w:r>
        <w:rPr>
          <w:rFonts w:eastAsia="SimSun"/>
          <w:color w:val="000000"/>
          <w:szCs w:val="24"/>
          <w:lang w:bidi="ar"/>
        </w:rPr>
        <w:t>untuk</w:t>
      </w:r>
      <w:proofErr w:type="spellEnd"/>
      <w:r>
        <w:rPr>
          <w:rFonts w:eastAsia="SimSun"/>
          <w:color w:val="000000"/>
          <w:szCs w:val="24"/>
          <w:lang w:bidi="ar"/>
        </w:rPr>
        <w:t xml:space="preserve"> </w:t>
      </w:r>
      <w:proofErr w:type="spellStart"/>
      <w:r>
        <w:rPr>
          <w:rFonts w:eastAsia="SimSun"/>
          <w:color w:val="000000"/>
          <w:szCs w:val="24"/>
          <w:lang w:bidi="ar"/>
        </w:rPr>
        <w:t>melakukan</w:t>
      </w:r>
      <w:proofErr w:type="spellEnd"/>
      <w:r>
        <w:rPr>
          <w:rFonts w:eastAsia="SimSun"/>
          <w:color w:val="000000"/>
          <w:szCs w:val="24"/>
          <w:lang w:bidi="ar"/>
        </w:rPr>
        <w:t xml:space="preserve"> </w:t>
      </w:r>
      <w:proofErr w:type="spellStart"/>
      <w:r>
        <w:rPr>
          <w:rFonts w:eastAsia="SimSun"/>
          <w:color w:val="000000"/>
          <w:szCs w:val="24"/>
          <w:lang w:bidi="ar"/>
        </w:rPr>
        <w:t>pengujian</w:t>
      </w:r>
      <w:proofErr w:type="spellEnd"/>
      <w:r>
        <w:rPr>
          <w:rFonts w:eastAsia="SimSun"/>
          <w:color w:val="000000"/>
          <w:szCs w:val="24"/>
          <w:lang w:bidi="ar"/>
        </w:rPr>
        <w:t xml:space="preserve"> pada </w:t>
      </w:r>
      <w:proofErr w:type="spellStart"/>
      <w:r>
        <w:rPr>
          <w:rFonts w:eastAsia="SimSun"/>
          <w:color w:val="000000"/>
          <w:szCs w:val="24"/>
          <w:lang w:bidi="ar"/>
        </w:rPr>
        <w:t>aplikasi</w:t>
      </w:r>
      <w:proofErr w:type="spellEnd"/>
      <w:r>
        <w:rPr>
          <w:rFonts w:eastAsia="SimSun"/>
          <w:color w:val="000000"/>
          <w:szCs w:val="24"/>
          <w:lang w:bidi="ar"/>
        </w:rPr>
        <w:t xml:space="preserve"> </w:t>
      </w:r>
      <w:r w:rsidR="00C57CD4">
        <w:rPr>
          <w:rFonts w:eastAsia="SimSun"/>
          <w:color w:val="000000"/>
          <w:szCs w:val="24"/>
          <w:lang w:bidi="ar"/>
        </w:rPr>
        <w:t xml:space="preserve">Al </w:t>
      </w:r>
      <w:r>
        <w:rPr>
          <w:rFonts w:eastAsia="SimSun"/>
          <w:color w:val="000000"/>
          <w:szCs w:val="24"/>
          <w:lang w:bidi="ar"/>
        </w:rPr>
        <w:t>Qur’an</w:t>
      </w:r>
      <w:r w:rsidR="00C57CD4">
        <w:rPr>
          <w:rFonts w:eastAsia="SimSun"/>
          <w:color w:val="000000"/>
          <w:szCs w:val="24"/>
          <w:lang w:bidi="ar"/>
        </w:rPr>
        <w:t xml:space="preserve"> </w:t>
      </w:r>
      <w:proofErr w:type="spellStart"/>
      <w:r w:rsidR="00C57CD4">
        <w:rPr>
          <w:rFonts w:eastAsia="SimSun"/>
          <w:color w:val="000000"/>
          <w:szCs w:val="24"/>
          <w:lang w:bidi="ar"/>
        </w:rPr>
        <w:t>ini</w:t>
      </w:r>
      <w:proofErr w:type="spellEnd"/>
      <w:r>
        <w:rPr>
          <w:rFonts w:eastAsia="SimSun"/>
          <w:color w:val="000000"/>
          <w:szCs w:val="24"/>
          <w:lang w:bidi="ar"/>
        </w:rPr>
        <w:t xml:space="preserve"> </w:t>
      </w:r>
      <w:proofErr w:type="spellStart"/>
      <w:r>
        <w:rPr>
          <w:rFonts w:eastAsia="SimSun"/>
          <w:color w:val="000000"/>
          <w:szCs w:val="24"/>
          <w:lang w:bidi="ar"/>
        </w:rPr>
        <w:t>yaitu</w:t>
      </w:r>
      <w:proofErr w:type="spellEnd"/>
      <w:r>
        <w:rPr>
          <w:rFonts w:eastAsia="SimSun"/>
          <w:color w:val="000000"/>
          <w:szCs w:val="24"/>
          <w:lang w:bidi="ar"/>
        </w:rPr>
        <w:t xml:space="preserve"> black </w:t>
      </w:r>
      <w:proofErr w:type="gramStart"/>
      <w:r>
        <w:rPr>
          <w:rFonts w:eastAsia="SimSun"/>
          <w:color w:val="000000"/>
          <w:szCs w:val="24"/>
          <w:lang w:bidi="ar"/>
        </w:rPr>
        <w:t>box  yang</w:t>
      </w:r>
      <w:proofErr w:type="gramEnd"/>
      <w:r>
        <w:rPr>
          <w:rFonts w:eastAsia="SimSun"/>
          <w:color w:val="000000"/>
          <w:szCs w:val="24"/>
          <w:lang w:bidi="ar"/>
        </w:rPr>
        <w:t xml:space="preserve"> </w:t>
      </w:r>
      <w:proofErr w:type="spellStart"/>
      <w:r>
        <w:rPr>
          <w:rFonts w:eastAsia="SimSun"/>
          <w:color w:val="000000"/>
          <w:szCs w:val="24"/>
          <w:lang w:bidi="ar"/>
        </w:rPr>
        <w:t>berfungsi</w:t>
      </w:r>
      <w:proofErr w:type="spellEnd"/>
      <w:r>
        <w:rPr>
          <w:rFonts w:eastAsia="SimSun"/>
          <w:color w:val="000000"/>
          <w:szCs w:val="24"/>
          <w:lang w:bidi="ar"/>
        </w:rPr>
        <w:t xml:space="preserve"> </w:t>
      </w:r>
      <w:proofErr w:type="spellStart"/>
      <w:r>
        <w:rPr>
          <w:rFonts w:eastAsia="SimSun"/>
          <w:color w:val="000000"/>
          <w:szCs w:val="24"/>
          <w:lang w:bidi="ar"/>
        </w:rPr>
        <w:t>untuk</w:t>
      </w:r>
      <w:proofErr w:type="spellEnd"/>
      <w:r>
        <w:rPr>
          <w:rFonts w:eastAsia="SimSun"/>
          <w:color w:val="000000"/>
          <w:szCs w:val="24"/>
          <w:lang w:bidi="ar"/>
        </w:rPr>
        <w:t xml:space="preserve"> </w:t>
      </w:r>
      <w:proofErr w:type="spellStart"/>
      <w:r>
        <w:rPr>
          <w:rFonts w:eastAsia="SimSun"/>
          <w:color w:val="000000"/>
          <w:szCs w:val="24"/>
          <w:lang w:bidi="ar"/>
        </w:rPr>
        <w:t>mengetahui</w:t>
      </w:r>
      <w:proofErr w:type="spellEnd"/>
      <w:r>
        <w:rPr>
          <w:rFonts w:eastAsia="SimSun"/>
          <w:color w:val="000000"/>
          <w:szCs w:val="24"/>
          <w:lang w:bidi="ar"/>
        </w:rPr>
        <w:t xml:space="preserve"> </w:t>
      </w:r>
      <w:proofErr w:type="spellStart"/>
      <w:r>
        <w:rPr>
          <w:rFonts w:eastAsia="SimSun"/>
          <w:color w:val="000000"/>
          <w:szCs w:val="24"/>
          <w:lang w:bidi="ar"/>
        </w:rPr>
        <w:t>kinerja</w:t>
      </w:r>
      <w:proofErr w:type="spellEnd"/>
      <w:r>
        <w:rPr>
          <w:rFonts w:eastAsia="SimSun"/>
          <w:color w:val="000000"/>
          <w:szCs w:val="24"/>
          <w:lang w:bidi="ar"/>
        </w:rPr>
        <w:t xml:space="preserve"> </w:t>
      </w:r>
      <w:proofErr w:type="spellStart"/>
      <w:r>
        <w:rPr>
          <w:rFonts w:eastAsia="SimSun"/>
          <w:color w:val="000000"/>
          <w:szCs w:val="24"/>
          <w:lang w:bidi="ar"/>
        </w:rPr>
        <w:t>dari</w:t>
      </w:r>
      <w:proofErr w:type="spellEnd"/>
      <w:r>
        <w:rPr>
          <w:rFonts w:eastAsia="SimSun"/>
          <w:color w:val="000000"/>
          <w:szCs w:val="24"/>
          <w:lang w:bidi="ar"/>
        </w:rPr>
        <w:t xml:space="preserve"> </w:t>
      </w:r>
      <w:proofErr w:type="spellStart"/>
      <w:r>
        <w:rPr>
          <w:rFonts w:eastAsia="SimSun"/>
          <w:color w:val="000000"/>
          <w:szCs w:val="24"/>
          <w:lang w:bidi="ar"/>
        </w:rPr>
        <w:t>fitur-fitur</w:t>
      </w:r>
      <w:proofErr w:type="spellEnd"/>
      <w:r>
        <w:rPr>
          <w:rFonts w:eastAsia="SimSun"/>
          <w:color w:val="000000"/>
          <w:szCs w:val="24"/>
          <w:lang w:bidi="ar"/>
        </w:rPr>
        <w:t xml:space="preserve"> yang </w:t>
      </w:r>
      <w:proofErr w:type="spellStart"/>
      <w:r>
        <w:rPr>
          <w:rFonts w:eastAsia="SimSun"/>
          <w:color w:val="000000"/>
          <w:szCs w:val="24"/>
          <w:lang w:bidi="ar"/>
        </w:rPr>
        <w:t>ada</w:t>
      </w:r>
      <w:proofErr w:type="spellEnd"/>
      <w:r>
        <w:rPr>
          <w:rFonts w:eastAsia="SimSun"/>
          <w:color w:val="000000"/>
          <w:szCs w:val="24"/>
          <w:lang w:bidi="ar"/>
        </w:rPr>
        <w:t xml:space="preserve"> pada </w:t>
      </w:r>
      <w:proofErr w:type="spellStart"/>
      <w:r>
        <w:rPr>
          <w:rFonts w:eastAsia="SimSun"/>
          <w:color w:val="000000"/>
          <w:szCs w:val="24"/>
          <w:lang w:bidi="ar"/>
        </w:rPr>
        <w:t>sistem</w:t>
      </w:r>
      <w:proofErr w:type="spellEnd"/>
      <w:r>
        <w:rPr>
          <w:rFonts w:eastAsia="SimSun"/>
          <w:color w:val="000000"/>
          <w:szCs w:val="24"/>
          <w:lang w:bidi="ar"/>
        </w:rPr>
        <w:t xml:space="preserve">. </w:t>
      </w:r>
      <w:proofErr w:type="spellStart"/>
      <w:r>
        <w:rPr>
          <w:rFonts w:eastAsia="SimSun"/>
          <w:color w:val="000000"/>
          <w:szCs w:val="24"/>
          <w:lang w:bidi="ar"/>
        </w:rPr>
        <w:t>Selanjutnya</w:t>
      </w:r>
      <w:proofErr w:type="spellEnd"/>
      <w:r>
        <w:rPr>
          <w:rFonts w:eastAsia="SimSun"/>
          <w:color w:val="000000"/>
          <w:szCs w:val="24"/>
          <w:lang w:bidi="ar"/>
        </w:rPr>
        <w:t xml:space="preserve"> </w:t>
      </w:r>
      <w:proofErr w:type="spellStart"/>
      <w:r>
        <w:rPr>
          <w:rFonts w:eastAsia="SimSun"/>
          <w:color w:val="000000"/>
          <w:szCs w:val="24"/>
          <w:lang w:bidi="ar"/>
        </w:rPr>
        <w:t>pengujian</w:t>
      </w:r>
      <w:proofErr w:type="spellEnd"/>
      <w:r>
        <w:rPr>
          <w:rFonts w:eastAsia="SimSun"/>
          <w:color w:val="000000"/>
          <w:szCs w:val="24"/>
          <w:lang w:bidi="ar"/>
        </w:rPr>
        <w:t xml:space="preserve"> </w:t>
      </w:r>
      <w:proofErr w:type="spellStart"/>
      <w:r>
        <w:rPr>
          <w:rFonts w:eastAsia="SimSun"/>
          <w:color w:val="000000"/>
          <w:szCs w:val="24"/>
          <w:lang w:bidi="ar"/>
        </w:rPr>
        <w:t>dilakukan</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menggunakan</w:t>
      </w:r>
      <w:proofErr w:type="spellEnd"/>
      <w:r>
        <w:rPr>
          <w:rFonts w:eastAsia="SimSun"/>
          <w:color w:val="000000"/>
          <w:szCs w:val="24"/>
          <w:lang w:bidi="ar"/>
        </w:rPr>
        <w:t xml:space="preserve"> </w:t>
      </w:r>
      <w:proofErr w:type="spellStart"/>
      <w:r>
        <w:rPr>
          <w:rFonts w:eastAsia="SimSun"/>
          <w:color w:val="000000"/>
          <w:szCs w:val="24"/>
          <w:lang w:bidi="ar"/>
        </w:rPr>
        <w:t>tabel</w:t>
      </w:r>
      <w:proofErr w:type="spellEnd"/>
      <w:r>
        <w:rPr>
          <w:rFonts w:eastAsia="SimSun"/>
          <w:color w:val="000000"/>
          <w:szCs w:val="24"/>
          <w:lang w:bidi="ar"/>
        </w:rPr>
        <w:t xml:space="preserve"> </w:t>
      </w:r>
      <w:proofErr w:type="spellStart"/>
      <w:r>
        <w:rPr>
          <w:rFonts w:eastAsia="SimSun"/>
          <w:color w:val="000000"/>
          <w:szCs w:val="24"/>
          <w:lang w:bidi="ar"/>
        </w:rPr>
        <w:t>pengujian</w:t>
      </w:r>
      <w:proofErr w:type="spellEnd"/>
      <w:r>
        <w:rPr>
          <w:rFonts w:eastAsia="SimSun"/>
          <w:color w:val="000000"/>
          <w:szCs w:val="24"/>
          <w:lang w:bidi="ar"/>
        </w:rPr>
        <w:t xml:space="preserve"> </w:t>
      </w:r>
      <w:proofErr w:type="spellStart"/>
      <w:r>
        <w:rPr>
          <w:rFonts w:eastAsia="SimSun"/>
          <w:color w:val="000000"/>
          <w:szCs w:val="24"/>
          <w:lang w:bidi="ar"/>
        </w:rPr>
        <w:t>akurasi</w:t>
      </w:r>
      <w:proofErr w:type="spellEnd"/>
      <w:r>
        <w:rPr>
          <w:rFonts w:eastAsia="SimSun"/>
          <w:color w:val="000000"/>
          <w:szCs w:val="24"/>
          <w:lang w:bidi="ar"/>
        </w:rPr>
        <w:t xml:space="preserve"> Google speech </w:t>
      </w:r>
      <w:proofErr w:type="spellStart"/>
      <w:r>
        <w:rPr>
          <w:rFonts w:eastAsia="SimSun"/>
          <w:color w:val="000000"/>
          <w:szCs w:val="24"/>
          <w:lang w:bidi="ar"/>
        </w:rPr>
        <w:t>untuk</w:t>
      </w:r>
      <w:proofErr w:type="spellEnd"/>
      <w:r>
        <w:rPr>
          <w:rFonts w:eastAsia="SimSun"/>
          <w:color w:val="000000"/>
          <w:szCs w:val="24"/>
          <w:lang w:bidi="ar"/>
        </w:rPr>
        <w:t xml:space="preserve"> </w:t>
      </w:r>
      <w:proofErr w:type="spellStart"/>
      <w:r>
        <w:rPr>
          <w:rFonts w:eastAsia="SimSun"/>
          <w:color w:val="000000"/>
          <w:szCs w:val="24"/>
          <w:lang w:bidi="ar"/>
        </w:rPr>
        <w:t>beberapa</w:t>
      </w:r>
      <w:proofErr w:type="spellEnd"/>
      <w:r>
        <w:rPr>
          <w:rFonts w:eastAsia="SimSun"/>
          <w:color w:val="000000"/>
          <w:szCs w:val="24"/>
          <w:lang w:bidi="ar"/>
        </w:rPr>
        <w:t xml:space="preserve"> </w:t>
      </w:r>
      <w:proofErr w:type="spellStart"/>
      <w:r>
        <w:rPr>
          <w:rFonts w:eastAsia="SimSun"/>
          <w:color w:val="000000"/>
          <w:szCs w:val="24"/>
          <w:lang w:bidi="ar"/>
        </w:rPr>
        <w:t>perintah</w:t>
      </w:r>
      <w:proofErr w:type="spellEnd"/>
      <w:r>
        <w:rPr>
          <w:rFonts w:eastAsia="SimSun"/>
          <w:color w:val="000000"/>
          <w:szCs w:val="24"/>
          <w:lang w:bidi="ar"/>
        </w:rPr>
        <w:t xml:space="preserve"> </w:t>
      </w:r>
      <w:proofErr w:type="spellStart"/>
      <w:r>
        <w:rPr>
          <w:rFonts w:eastAsia="SimSun"/>
          <w:color w:val="000000"/>
          <w:szCs w:val="24"/>
          <w:lang w:bidi="ar"/>
        </w:rPr>
        <w:t>berkaitan</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panggilan</w:t>
      </w:r>
      <w:proofErr w:type="spellEnd"/>
      <w:r>
        <w:rPr>
          <w:rFonts w:eastAsia="SimSun"/>
          <w:color w:val="000000"/>
          <w:szCs w:val="24"/>
          <w:lang w:bidi="ar"/>
        </w:rPr>
        <w:t xml:space="preserve"> </w:t>
      </w:r>
      <w:proofErr w:type="spellStart"/>
      <w:r>
        <w:rPr>
          <w:rFonts w:eastAsia="SimSun"/>
          <w:color w:val="000000"/>
          <w:szCs w:val="24"/>
          <w:lang w:bidi="ar"/>
        </w:rPr>
        <w:t>dimasing</w:t>
      </w:r>
      <w:proofErr w:type="spellEnd"/>
      <w:r>
        <w:rPr>
          <w:rFonts w:eastAsia="SimSun"/>
          <w:color w:val="000000"/>
          <w:szCs w:val="24"/>
          <w:lang w:bidi="ar"/>
        </w:rPr>
        <w:t xml:space="preserve">-masing </w:t>
      </w:r>
      <w:proofErr w:type="spellStart"/>
      <w:r>
        <w:rPr>
          <w:rFonts w:eastAsia="SimSun"/>
          <w:color w:val="000000"/>
          <w:szCs w:val="24"/>
          <w:lang w:bidi="ar"/>
        </w:rPr>
        <w:t>fitur</w:t>
      </w:r>
      <w:proofErr w:type="spellEnd"/>
      <w:r>
        <w:rPr>
          <w:rFonts w:eastAsia="SimSun"/>
          <w:color w:val="000000"/>
          <w:szCs w:val="24"/>
          <w:lang w:bidi="ar"/>
        </w:rPr>
        <w:t xml:space="preserve">. </w:t>
      </w:r>
      <w:proofErr w:type="spellStart"/>
      <w:r>
        <w:rPr>
          <w:rFonts w:eastAsia="SimSun"/>
          <w:color w:val="000000"/>
          <w:szCs w:val="24"/>
          <w:lang w:bidi="ar"/>
        </w:rPr>
        <w:t>Kemudian</w:t>
      </w:r>
      <w:proofErr w:type="spellEnd"/>
      <w:r>
        <w:rPr>
          <w:rFonts w:eastAsia="SimSun"/>
          <w:color w:val="000000"/>
          <w:szCs w:val="24"/>
          <w:lang w:bidi="ar"/>
        </w:rPr>
        <w:t xml:space="preserve"> </w:t>
      </w:r>
      <w:proofErr w:type="spellStart"/>
      <w:r>
        <w:rPr>
          <w:rFonts w:eastAsia="SimSun"/>
          <w:color w:val="000000"/>
          <w:szCs w:val="24"/>
          <w:lang w:bidi="ar"/>
        </w:rPr>
        <w:t>akan</w:t>
      </w:r>
      <w:proofErr w:type="spellEnd"/>
      <w:r>
        <w:rPr>
          <w:rFonts w:eastAsia="SimSun"/>
          <w:color w:val="000000"/>
          <w:szCs w:val="24"/>
          <w:lang w:bidi="ar"/>
        </w:rPr>
        <w:t xml:space="preserve"> </w:t>
      </w:r>
      <w:proofErr w:type="spellStart"/>
      <w:r>
        <w:rPr>
          <w:rFonts w:eastAsia="SimSun"/>
          <w:color w:val="000000"/>
          <w:szCs w:val="24"/>
          <w:lang w:bidi="ar"/>
        </w:rPr>
        <w:t>dilakukan</w:t>
      </w:r>
      <w:proofErr w:type="spellEnd"/>
      <w:r>
        <w:rPr>
          <w:rFonts w:eastAsia="SimSun"/>
          <w:color w:val="000000"/>
          <w:szCs w:val="24"/>
          <w:lang w:bidi="ar"/>
        </w:rPr>
        <w:t xml:space="preserve"> </w:t>
      </w:r>
      <w:proofErr w:type="spellStart"/>
      <w:r>
        <w:rPr>
          <w:rFonts w:eastAsia="SimSun"/>
          <w:color w:val="000000"/>
          <w:szCs w:val="24"/>
          <w:lang w:bidi="ar"/>
        </w:rPr>
        <w:t>perhitungan</w:t>
      </w:r>
      <w:proofErr w:type="spellEnd"/>
      <w:r>
        <w:rPr>
          <w:rFonts w:eastAsia="SimSun"/>
          <w:color w:val="000000"/>
          <w:szCs w:val="24"/>
          <w:lang w:bidi="ar"/>
        </w:rPr>
        <w:t xml:space="preserve"> </w:t>
      </w:r>
      <w:proofErr w:type="spellStart"/>
      <w:r>
        <w:rPr>
          <w:rFonts w:eastAsia="SimSun"/>
          <w:color w:val="000000"/>
          <w:szCs w:val="24"/>
          <w:lang w:bidi="ar"/>
        </w:rPr>
        <w:t>akurasi</w:t>
      </w:r>
      <w:proofErr w:type="spellEnd"/>
      <w:r>
        <w:rPr>
          <w:rFonts w:eastAsia="SimSun"/>
          <w:color w:val="000000"/>
          <w:szCs w:val="24"/>
          <w:lang w:bidi="ar"/>
        </w:rPr>
        <w:t xml:space="preserve"> </w:t>
      </w:r>
      <w:proofErr w:type="spellStart"/>
      <w:r>
        <w:rPr>
          <w:rFonts w:eastAsia="SimSun"/>
          <w:color w:val="000000"/>
          <w:szCs w:val="24"/>
          <w:lang w:bidi="ar"/>
        </w:rPr>
        <w:t>dengan</w:t>
      </w:r>
      <w:proofErr w:type="spellEnd"/>
      <w:r>
        <w:rPr>
          <w:rFonts w:eastAsia="SimSun"/>
          <w:color w:val="000000"/>
          <w:szCs w:val="24"/>
          <w:lang w:bidi="ar"/>
        </w:rPr>
        <w:t xml:space="preserve"> </w:t>
      </w:r>
      <w:proofErr w:type="spellStart"/>
      <w:r>
        <w:rPr>
          <w:rFonts w:eastAsia="SimSun"/>
          <w:color w:val="000000"/>
          <w:szCs w:val="24"/>
          <w:lang w:bidi="ar"/>
        </w:rPr>
        <w:t>rumus</w:t>
      </w:r>
      <w:proofErr w:type="spellEnd"/>
      <w:r>
        <w:rPr>
          <w:rFonts w:eastAsia="SimSun"/>
          <w:color w:val="000000"/>
          <w:szCs w:val="24"/>
          <w:lang w:bidi="ar"/>
        </w:rPr>
        <w:t xml:space="preserve"> </w:t>
      </w:r>
      <w:proofErr w:type="spellStart"/>
      <w:r>
        <w:rPr>
          <w:rFonts w:eastAsia="SimSun"/>
          <w:color w:val="000000"/>
          <w:szCs w:val="24"/>
          <w:lang w:bidi="ar"/>
        </w:rPr>
        <w:t>dari</w:t>
      </w:r>
      <w:proofErr w:type="spellEnd"/>
      <w:r>
        <w:rPr>
          <w:rFonts w:eastAsia="SimSun"/>
          <w:color w:val="000000"/>
          <w:szCs w:val="24"/>
          <w:lang w:bidi="ar"/>
        </w:rPr>
        <w:t xml:space="preserve"> </w:t>
      </w:r>
      <w:proofErr w:type="spellStart"/>
      <w:r>
        <w:rPr>
          <w:rFonts w:eastAsia="SimSun"/>
          <w:color w:val="000000"/>
          <w:szCs w:val="24"/>
          <w:lang w:bidi="ar"/>
        </w:rPr>
        <w:t>jumlah</w:t>
      </w:r>
      <w:proofErr w:type="spellEnd"/>
      <w:r>
        <w:rPr>
          <w:rFonts w:eastAsia="SimSun"/>
          <w:color w:val="000000"/>
          <w:szCs w:val="24"/>
          <w:lang w:bidi="ar"/>
        </w:rPr>
        <w:t xml:space="preserve"> </w:t>
      </w:r>
      <w:proofErr w:type="spellStart"/>
      <w:r>
        <w:rPr>
          <w:rFonts w:eastAsia="SimSun"/>
          <w:color w:val="000000"/>
          <w:szCs w:val="24"/>
          <w:lang w:bidi="ar"/>
        </w:rPr>
        <w:t>sampel</w:t>
      </w:r>
      <w:proofErr w:type="spellEnd"/>
      <w:r>
        <w:rPr>
          <w:rFonts w:eastAsia="SimSun"/>
          <w:color w:val="000000"/>
          <w:szCs w:val="24"/>
          <w:lang w:bidi="ar"/>
        </w:rPr>
        <w:t xml:space="preserve"> </w:t>
      </w:r>
      <w:proofErr w:type="spellStart"/>
      <w:r>
        <w:rPr>
          <w:rFonts w:eastAsia="SimSun"/>
          <w:color w:val="000000"/>
          <w:szCs w:val="24"/>
          <w:lang w:bidi="ar"/>
        </w:rPr>
        <w:t>percobaan</w:t>
      </w:r>
      <w:proofErr w:type="spellEnd"/>
      <w:r>
        <w:rPr>
          <w:rFonts w:eastAsia="SimSun"/>
          <w:color w:val="000000"/>
          <w:szCs w:val="24"/>
          <w:lang w:bidi="ar"/>
        </w:rPr>
        <w:t xml:space="preserve"> </w:t>
      </w:r>
      <w:proofErr w:type="spellStart"/>
      <w:r>
        <w:rPr>
          <w:rFonts w:eastAsia="SimSun"/>
          <w:color w:val="000000"/>
          <w:szCs w:val="24"/>
          <w:lang w:bidi="ar"/>
        </w:rPr>
        <w:t>berhasil</w:t>
      </w:r>
      <w:proofErr w:type="spellEnd"/>
      <w:r>
        <w:rPr>
          <w:rFonts w:eastAsia="SimSun"/>
          <w:color w:val="000000"/>
          <w:szCs w:val="24"/>
          <w:lang w:bidi="ar"/>
        </w:rPr>
        <w:t xml:space="preserve"> yang </w:t>
      </w:r>
      <w:proofErr w:type="spellStart"/>
      <w:r>
        <w:rPr>
          <w:rFonts w:eastAsia="SimSun"/>
          <w:color w:val="000000"/>
          <w:szCs w:val="24"/>
          <w:lang w:bidi="ar"/>
        </w:rPr>
        <w:t>dilakukan</w:t>
      </w:r>
      <w:proofErr w:type="spellEnd"/>
      <w:r>
        <w:rPr>
          <w:rFonts w:eastAsia="SimSun"/>
          <w:color w:val="000000"/>
          <w:szCs w:val="24"/>
          <w:lang w:bidi="ar"/>
        </w:rPr>
        <w:t xml:space="preserve"> </w:t>
      </w:r>
      <w:proofErr w:type="spellStart"/>
      <w:r>
        <w:rPr>
          <w:rFonts w:eastAsia="SimSun"/>
          <w:color w:val="000000"/>
          <w:szCs w:val="24"/>
          <w:lang w:bidi="ar"/>
        </w:rPr>
        <w:t>dibagi</w:t>
      </w:r>
      <w:proofErr w:type="spellEnd"/>
      <w:r>
        <w:rPr>
          <w:rFonts w:eastAsia="SimSun"/>
          <w:color w:val="000000"/>
          <w:szCs w:val="24"/>
          <w:lang w:bidi="ar"/>
        </w:rPr>
        <w:t xml:space="preserve"> </w:t>
      </w:r>
      <w:proofErr w:type="spellStart"/>
      <w:r>
        <w:rPr>
          <w:rFonts w:eastAsia="SimSun"/>
          <w:color w:val="000000"/>
          <w:szCs w:val="24"/>
          <w:lang w:bidi="ar"/>
        </w:rPr>
        <w:t>jumlah</w:t>
      </w:r>
      <w:proofErr w:type="spellEnd"/>
      <w:r>
        <w:rPr>
          <w:rFonts w:eastAsia="SimSun"/>
          <w:color w:val="000000"/>
          <w:szCs w:val="24"/>
          <w:lang w:bidi="ar"/>
        </w:rPr>
        <w:t xml:space="preserve"> data </w:t>
      </w:r>
      <w:proofErr w:type="spellStart"/>
      <w:r>
        <w:rPr>
          <w:rFonts w:eastAsia="SimSun"/>
          <w:color w:val="000000"/>
          <w:szCs w:val="24"/>
          <w:lang w:bidi="ar"/>
        </w:rPr>
        <w:t>sampel</w:t>
      </w:r>
      <w:proofErr w:type="spellEnd"/>
      <w:r>
        <w:rPr>
          <w:rFonts w:eastAsia="SimSun"/>
          <w:color w:val="000000"/>
          <w:szCs w:val="24"/>
          <w:lang w:bidi="ar"/>
        </w:rPr>
        <w:t xml:space="preserve"> </w:t>
      </w:r>
      <w:proofErr w:type="spellStart"/>
      <w:r>
        <w:rPr>
          <w:rFonts w:eastAsia="SimSun"/>
          <w:color w:val="000000"/>
          <w:szCs w:val="24"/>
          <w:lang w:bidi="ar"/>
        </w:rPr>
        <w:t>dikali</w:t>
      </w:r>
      <w:proofErr w:type="spellEnd"/>
      <w:r>
        <w:rPr>
          <w:rFonts w:eastAsia="SimSun"/>
          <w:color w:val="000000"/>
          <w:szCs w:val="24"/>
          <w:lang w:bidi="ar"/>
        </w:rPr>
        <w:t xml:space="preserve"> 100% </w:t>
      </w:r>
      <w:proofErr w:type="spellStart"/>
      <w:r>
        <w:rPr>
          <w:rFonts w:eastAsia="SimSun"/>
          <w:color w:val="000000"/>
          <w:szCs w:val="24"/>
          <w:lang w:bidi="ar"/>
        </w:rPr>
        <w:t>maka</w:t>
      </w:r>
      <w:proofErr w:type="spellEnd"/>
      <w:r>
        <w:rPr>
          <w:rFonts w:eastAsia="SimSun"/>
          <w:color w:val="000000"/>
          <w:szCs w:val="24"/>
          <w:lang w:bidi="ar"/>
        </w:rPr>
        <w:t xml:space="preserve"> </w:t>
      </w:r>
      <w:proofErr w:type="spellStart"/>
      <w:r>
        <w:rPr>
          <w:rFonts w:eastAsia="SimSun"/>
          <w:color w:val="000000"/>
          <w:szCs w:val="24"/>
          <w:lang w:bidi="ar"/>
        </w:rPr>
        <w:t>akan</w:t>
      </w:r>
      <w:proofErr w:type="spellEnd"/>
      <w:r>
        <w:rPr>
          <w:rFonts w:eastAsia="SimSun"/>
          <w:color w:val="000000"/>
          <w:szCs w:val="24"/>
          <w:lang w:bidi="ar"/>
        </w:rPr>
        <w:t xml:space="preserve"> </w:t>
      </w:r>
      <w:proofErr w:type="spellStart"/>
      <w:r>
        <w:rPr>
          <w:rFonts w:eastAsia="SimSun"/>
          <w:color w:val="000000"/>
          <w:szCs w:val="24"/>
          <w:lang w:bidi="ar"/>
        </w:rPr>
        <w:t>ditarik</w:t>
      </w:r>
      <w:proofErr w:type="spellEnd"/>
      <w:r>
        <w:rPr>
          <w:rFonts w:eastAsia="SimSun"/>
          <w:color w:val="000000"/>
          <w:szCs w:val="24"/>
          <w:lang w:bidi="ar"/>
        </w:rPr>
        <w:t xml:space="preserve"> </w:t>
      </w:r>
      <w:proofErr w:type="spellStart"/>
      <w:r>
        <w:rPr>
          <w:rFonts w:eastAsia="SimSun"/>
          <w:color w:val="000000"/>
          <w:szCs w:val="24"/>
          <w:lang w:bidi="ar"/>
        </w:rPr>
        <w:t>kesimpulan</w:t>
      </w:r>
      <w:proofErr w:type="spellEnd"/>
      <w:r>
        <w:rPr>
          <w:rFonts w:eastAsia="SimSun"/>
          <w:color w:val="000000"/>
          <w:szCs w:val="24"/>
          <w:lang w:bidi="ar"/>
        </w:rPr>
        <w:t xml:space="preserve"> </w:t>
      </w:r>
      <w:proofErr w:type="spellStart"/>
      <w:r>
        <w:rPr>
          <w:rFonts w:eastAsia="SimSun"/>
          <w:color w:val="000000"/>
          <w:szCs w:val="24"/>
          <w:lang w:bidi="ar"/>
        </w:rPr>
        <w:t>keseluruhan</w:t>
      </w:r>
      <w:proofErr w:type="spellEnd"/>
      <w:r>
        <w:rPr>
          <w:rFonts w:eastAsia="SimSun"/>
          <w:color w:val="000000"/>
          <w:szCs w:val="24"/>
          <w:lang w:bidi="ar"/>
        </w:rPr>
        <w:t xml:space="preserve"> </w:t>
      </w:r>
      <w:proofErr w:type="spellStart"/>
      <w:r>
        <w:rPr>
          <w:rFonts w:eastAsia="SimSun"/>
          <w:color w:val="000000"/>
          <w:szCs w:val="24"/>
          <w:lang w:bidi="ar"/>
        </w:rPr>
        <w:t>hasil</w:t>
      </w:r>
      <w:proofErr w:type="spellEnd"/>
      <w:r>
        <w:rPr>
          <w:rFonts w:eastAsia="SimSun"/>
          <w:color w:val="000000"/>
          <w:szCs w:val="24"/>
          <w:lang w:bidi="ar"/>
        </w:rPr>
        <w:t>.</w:t>
      </w:r>
      <w:r w:rsidR="008268A3">
        <w:rPr>
          <w:rFonts w:eastAsia="SimSun"/>
          <w:color w:val="000000"/>
          <w:szCs w:val="24"/>
          <w:lang w:bidi="ar"/>
        </w:rPr>
        <w:t xml:space="preserve"> </w:t>
      </w:r>
      <w:r>
        <w:rPr>
          <w:lang w:bidi="ar"/>
        </w:rPr>
        <w:t xml:space="preserve">Dan </w:t>
      </w:r>
      <w:proofErr w:type="spellStart"/>
      <w:r>
        <w:rPr>
          <w:lang w:bidi="ar"/>
        </w:rPr>
        <w:t>terakhir</w:t>
      </w:r>
      <w:proofErr w:type="spellEnd"/>
      <w:r>
        <w:rPr>
          <w:lang w:bidi="ar"/>
        </w:rPr>
        <w:t xml:space="preserve"> </w:t>
      </w:r>
      <w:proofErr w:type="spellStart"/>
      <w:r>
        <w:rPr>
          <w:lang w:bidi="ar"/>
        </w:rPr>
        <w:t>tahap</w:t>
      </w:r>
      <w:proofErr w:type="spellEnd"/>
      <w:r>
        <w:rPr>
          <w:lang w:bidi="ar"/>
        </w:rPr>
        <w:t xml:space="preserve"> </w:t>
      </w:r>
      <w:r>
        <w:rPr>
          <w:i/>
          <w:iCs/>
          <w:lang w:bidi="ar"/>
        </w:rPr>
        <w:t xml:space="preserve">User Acceptance Test </w:t>
      </w:r>
      <w:r>
        <w:rPr>
          <w:rFonts w:eastAsia="Open Sans"/>
          <w:i/>
          <w:iCs/>
          <w:caps/>
          <w:spacing w:val="21"/>
          <w:shd w:val="clear" w:color="auto" w:fill="FFFFFF"/>
        </w:rPr>
        <w:t>(</w:t>
      </w:r>
      <w:r>
        <w:rPr>
          <w:i/>
          <w:iCs/>
          <w:lang w:bidi="ar"/>
        </w:rPr>
        <w:t>UAT)</w:t>
      </w:r>
      <w:r>
        <w:rPr>
          <w:lang w:bidi="ar"/>
        </w:rPr>
        <w:t xml:space="preserve"> </w:t>
      </w:r>
      <w:proofErr w:type="spellStart"/>
      <w:proofErr w:type="gramStart"/>
      <w:r>
        <w:rPr>
          <w:lang w:bidi="ar"/>
        </w:rPr>
        <w:t>pengujian</w:t>
      </w:r>
      <w:proofErr w:type="spellEnd"/>
      <w:r>
        <w:rPr>
          <w:lang w:bidi="ar"/>
        </w:rPr>
        <w:t xml:space="preserve">  yang</w:t>
      </w:r>
      <w:proofErr w:type="gramEnd"/>
      <w:r>
        <w:rPr>
          <w:lang w:bidi="ar"/>
        </w:rPr>
        <w:t xml:space="preserve"> </w:t>
      </w:r>
      <w:proofErr w:type="spellStart"/>
      <w:r>
        <w:rPr>
          <w:lang w:bidi="ar"/>
        </w:rPr>
        <w:t>dilakukan</w:t>
      </w:r>
      <w:proofErr w:type="spellEnd"/>
      <w:r>
        <w:rPr>
          <w:lang w:bidi="ar"/>
        </w:rPr>
        <w:t xml:space="preserve"> oleh </w:t>
      </w:r>
      <w:proofErr w:type="spellStart"/>
      <w:r>
        <w:rPr>
          <w:lang w:bidi="ar"/>
        </w:rPr>
        <w:t>beberapa</w:t>
      </w:r>
      <w:proofErr w:type="spellEnd"/>
      <w:r>
        <w:rPr>
          <w:lang w:bidi="ar"/>
        </w:rPr>
        <w:t xml:space="preserve"> orang </w:t>
      </w:r>
      <w:proofErr w:type="spellStart"/>
      <w:r>
        <w:rPr>
          <w:lang w:bidi="ar"/>
        </w:rPr>
        <w:t>pengguna</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mberikan</w:t>
      </w:r>
      <w:proofErr w:type="spellEnd"/>
      <w:r>
        <w:rPr>
          <w:lang w:bidi="ar"/>
        </w:rPr>
        <w:t xml:space="preserve"> </w:t>
      </w:r>
      <w:proofErr w:type="spellStart"/>
      <w:r>
        <w:rPr>
          <w:lang w:bidi="ar"/>
        </w:rPr>
        <w:t>penilaian</w:t>
      </w:r>
      <w:proofErr w:type="spellEnd"/>
      <w:r>
        <w:rPr>
          <w:lang w:bidi="ar"/>
        </w:rPr>
        <w:t xml:space="preserve"> </w:t>
      </w:r>
      <w:proofErr w:type="spellStart"/>
      <w:r>
        <w:rPr>
          <w:lang w:bidi="ar"/>
        </w:rPr>
        <w:t>hasil</w:t>
      </w:r>
      <w:proofErr w:type="spellEnd"/>
      <w:r>
        <w:rPr>
          <w:lang w:bidi="ar"/>
        </w:rPr>
        <w:t xml:space="preserve"> </w:t>
      </w:r>
      <w:proofErr w:type="spellStart"/>
      <w:r>
        <w:rPr>
          <w:lang w:bidi="ar"/>
        </w:rPr>
        <w:t>atas</w:t>
      </w:r>
      <w:proofErr w:type="spellEnd"/>
      <w:r>
        <w:rPr>
          <w:lang w:bidi="ar"/>
        </w:rPr>
        <w:t xml:space="preserve"> </w:t>
      </w:r>
      <w:proofErr w:type="spellStart"/>
      <w:r>
        <w:rPr>
          <w:lang w:bidi="ar"/>
        </w:rPr>
        <w:t>kebermanfaatan</w:t>
      </w:r>
      <w:proofErr w:type="spellEnd"/>
      <w:r>
        <w:rPr>
          <w:lang w:bidi="ar"/>
        </w:rPr>
        <w:t xml:space="preserve"> dan </w:t>
      </w:r>
      <w:proofErr w:type="spellStart"/>
      <w:r>
        <w:rPr>
          <w:lang w:bidi="ar"/>
        </w:rPr>
        <w:t>kemuktahiran</w:t>
      </w:r>
      <w:proofErr w:type="spellEnd"/>
      <w:r>
        <w:rPr>
          <w:lang w:bidi="ar"/>
        </w:rPr>
        <w:t xml:space="preserve"> </w:t>
      </w:r>
      <w:proofErr w:type="spellStart"/>
      <w:r>
        <w:rPr>
          <w:lang w:bidi="ar"/>
        </w:rPr>
        <w:t>Aplikasi</w:t>
      </w:r>
      <w:proofErr w:type="spellEnd"/>
      <w:r>
        <w:rPr>
          <w:lang w:bidi="ar"/>
        </w:rPr>
        <w:t xml:space="preserve"> </w:t>
      </w:r>
      <w:proofErr w:type="spellStart"/>
      <w:r>
        <w:rPr>
          <w:lang w:bidi="ar"/>
        </w:rPr>
        <w:t>berupa</w:t>
      </w:r>
      <w:proofErr w:type="spellEnd"/>
      <w:r>
        <w:rPr>
          <w:lang w:bidi="ar"/>
        </w:rPr>
        <w:t xml:space="preserve"> </w:t>
      </w:r>
      <w:proofErr w:type="spellStart"/>
      <w:r>
        <w:rPr>
          <w:lang w:bidi="ar"/>
        </w:rPr>
        <w:t>tabel-tabel</w:t>
      </w:r>
      <w:proofErr w:type="spellEnd"/>
      <w:r>
        <w:rPr>
          <w:lang w:bidi="ar"/>
        </w:rPr>
        <w:t xml:space="preserve"> </w:t>
      </w:r>
      <w:proofErr w:type="spellStart"/>
      <w:r>
        <w:rPr>
          <w:lang w:bidi="ar"/>
        </w:rPr>
        <w:t>jawaban</w:t>
      </w:r>
      <w:proofErr w:type="spellEnd"/>
      <w:r>
        <w:rPr>
          <w:lang w:bidi="ar"/>
        </w:rPr>
        <w:t xml:space="preserve"> </w:t>
      </w:r>
      <w:proofErr w:type="spellStart"/>
      <w:r>
        <w:rPr>
          <w:lang w:bidi="ar"/>
        </w:rPr>
        <w:t>nilai</w:t>
      </w:r>
      <w:proofErr w:type="spellEnd"/>
      <w:r>
        <w:rPr>
          <w:lang w:bidi="ar"/>
        </w:rPr>
        <w:t>.</w:t>
      </w:r>
    </w:p>
    <w:p w14:paraId="50283774" w14:textId="31E4363B" w:rsidR="00415E66" w:rsidRDefault="00415E66" w:rsidP="00415E66">
      <w:pPr>
        <w:jc w:val="both"/>
        <w:rPr>
          <w:lang w:bidi="ar"/>
        </w:rPr>
      </w:pPr>
    </w:p>
    <w:p w14:paraId="659FB43B" w14:textId="77777777" w:rsidR="00C54EB7" w:rsidRDefault="00C54EB7" w:rsidP="00C54EB7">
      <w:pPr>
        <w:pStyle w:val="Heading2"/>
        <w:jc w:val="both"/>
        <w:rPr>
          <w:rFonts w:ascii="Times New Roman" w:hAnsi="Times New Roman"/>
          <w:b/>
          <w:bCs/>
          <w:color w:val="auto"/>
          <w:sz w:val="24"/>
          <w:szCs w:val="24"/>
        </w:rPr>
      </w:pPr>
      <w:r>
        <w:rPr>
          <w:rFonts w:ascii="Times New Roman" w:hAnsi="Times New Roman"/>
          <w:b/>
          <w:bCs/>
          <w:color w:val="auto"/>
          <w:sz w:val="24"/>
          <w:szCs w:val="24"/>
        </w:rPr>
        <w:t>3.</w:t>
      </w:r>
      <w:r>
        <w:rPr>
          <w:rFonts w:ascii="Times New Roman" w:hAnsi="Times New Roman"/>
          <w:b/>
          <w:bCs/>
          <w:color w:val="auto"/>
          <w:sz w:val="24"/>
          <w:szCs w:val="24"/>
        </w:rPr>
        <w:t>3</w:t>
      </w:r>
      <w:r>
        <w:rPr>
          <w:rFonts w:ascii="Times New Roman" w:hAnsi="Times New Roman"/>
          <w:b/>
          <w:bCs/>
          <w:color w:val="auto"/>
          <w:sz w:val="24"/>
          <w:szCs w:val="24"/>
        </w:rPr>
        <w:t xml:space="preserve"> </w:t>
      </w:r>
      <w:proofErr w:type="spellStart"/>
      <w:r>
        <w:rPr>
          <w:rFonts w:ascii="Times New Roman" w:hAnsi="Times New Roman"/>
          <w:b/>
          <w:bCs/>
          <w:color w:val="auto"/>
          <w:sz w:val="24"/>
          <w:szCs w:val="24"/>
        </w:rPr>
        <w:t>Penulisan</w:t>
      </w:r>
      <w:proofErr w:type="spellEnd"/>
      <w:r>
        <w:rPr>
          <w:rFonts w:ascii="Times New Roman" w:hAnsi="Times New Roman"/>
          <w:b/>
          <w:bCs/>
          <w:color w:val="auto"/>
          <w:sz w:val="24"/>
          <w:szCs w:val="24"/>
        </w:rPr>
        <w:t xml:space="preserve"> </w:t>
      </w:r>
      <w:proofErr w:type="spellStart"/>
      <w:r>
        <w:rPr>
          <w:rFonts w:ascii="Times New Roman" w:hAnsi="Times New Roman"/>
          <w:b/>
          <w:bCs/>
          <w:color w:val="auto"/>
          <w:sz w:val="24"/>
          <w:szCs w:val="24"/>
        </w:rPr>
        <w:t>Artikel</w:t>
      </w:r>
      <w:proofErr w:type="spellEnd"/>
      <w:r>
        <w:rPr>
          <w:rFonts w:ascii="Times New Roman" w:hAnsi="Times New Roman"/>
          <w:b/>
          <w:bCs/>
          <w:color w:val="auto"/>
          <w:sz w:val="24"/>
          <w:szCs w:val="24"/>
        </w:rPr>
        <w:t xml:space="preserve"> </w:t>
      </w:r>
      <w:proofErr w:type="spellStart"/>
      <w:r>
        <w:rPr>
          <w:rFonts w:ascii="Times New Roman" w:hAnsi="Times New Roman"/>
          <w:b/>
          <w:bCs/>
          <w:color w:val="auto"/>
          <w:sz w:val="24"/>
          <w:szCs w:val="24"/>
        </w:rPr>
        <w:t>Ilmiah</w:t>
      </w:r>
      <w:proofErr w:type="spellEnd"/>
    </w:p>
    <w:p w14:paraId="3914556F" w14:textId="6EC59CF9" w:rsidR="00C54EB7" w:rsidRPr="00C54EB7" w:rsidRDefault="00C54EB7" w:rsidP="00C54EB7">
      <w:pPr>
        <w:pStyle w:val="Heading2"/>
        <w:jc w:val="both"/>
        <w:rPr>
          <w:rFonts w:ascii="Times New Roman" w:hAnsi="Times New Roman"/>
          <w:color w:val="auto"/>
          <w:sz w:val="24"/>
          <w:szCs w:val="24"/>
        </w:rPr>
      </w:pPr>
      <w:proofErr w:type="spellStart"/>
      <w:r>
        <w:rPr>
          <w:rFonts w:ascii="Times New Roman" w:hAnsi="Times New Roman"/>
          <w:color w:val="auto"/>
          <w:sz w:val="24"/>
          <w:szCs w:val="24"/>
        </w:rPr>
        <w:t>Tahap</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terakhir</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yaitu</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penulisan</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artikel</w:t>
      </w:r>
      <w:proofErr w:type="spellEnd"/>
      <w:r>
        <w:rPr>
          <w:rFonts w:ascii="Times New Roman" w:hAnsi="Times New Roman"/>
          <w:color w:val="auto"/>
          <w:sz w:val="24"/>
          <w:szCs w:val="24"/>
        </w:rPr>
        <w:t xml:space="preserve"> yang </w:t>
      </w:r>
      <w:proofErr w:type="spellStart"/>
      <w:r>
        <w:rPr>
          <w:rFonts w:ascii="Times New Roman" w:hAnsi="Times New Roman"/>
          <w:color w:val="auto"/>
          <w:sz w:val="24"/>
          <w:szCs w:val="24"/>
        </w:rPr>
        <w:t>dilakukan</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ketika</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semua</w:t>
      </w:r>
      <w:proofErr w:type="spellEnd"/>
      <w:r>
        <w:rPr>
          <w:rFonts w:ascii="Times New Roman" w:hAnsi="Times New Roman"/>
          <w:color w:val="auto"/>
          <w:sz w:val="24"/>
          <w:szCs w:val="24"/>
        </w:rPr>
        <w:t xml:space="preserve"> </w:t>
      </w:r>
      <w:proofErr w:type="gramStart"/>
      <w:r>
        <w:rPr>
          <w:rFonts w:ascii="Times New Roman" w:hAnsi="Times New Roman"/>
          <w:color w:val="auto"/>
          <w:sz w:val="24"/>
          <w:szCs w:val="24"/>
        </w:rPr>
        <w:t xml:space="preserve">proses </w:t>
      </w:r>
      <w:r>
        <w:rPr>
          <w:rFonts w:ascii="Times New Roman" w:hAnsi="Times New Roman"/>
          <w:b/>
          <w:bCs/>
          <w:color w:val="auto"/>
          <w:sz w:val="24"/>
          <w:szCs w:val="24"/>
        </w:rPr>
        <w:t xml:space="preserve"> </w:t>
      </w:r>
      <w:proofErr w:type="spellStart"/>
      <w:r w:rsidRPr="00C54EB7">
        <w:rPr>
          <w:rFonts w:ascii="Times New Roman" w:hAnsi="Times New Roman"/>
          <w:color w:val="auto"/>
          <w:sz w:val="24"/>
          <w:szCs w:val="24"/>
        </w:rPr>
        <w:t>sebelumnya</w:t>
      </w:r>
      <w:proofErr w:type="spellEnd"/>
      <w:proofErr w:type="gram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telah</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selesai</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terutama</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dalam</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perancangan</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sistem</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untuk</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diambil</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setiap</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poin</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serta</w:t>
      </w:r>
      <w:proofErr w:type="spellEnd"/>
      <w:r w:rsidRPr="00C54EB7">
        <w:rPr>
          <w:rFonts w:ascii="Times New Roman" w:hAnsi="Times New Roman"/>
          <w:color w:val="auto"/>
          <w:sz w:val="24"/>
          <w:szCs w:val="24"/>
        </w:rPr>
        <w:t xml:space="preserve"> </w:t>
      </w:r>
      <w:proofErr w:type="spellStart"/>
      <w:r w:rsidRPr="00C54EB7">
        <w:rPr>
          <w:rFonts w:ascii="Times New Roman" w:hAnsi="Times New Roman"/>
          <w:color w:val="auto"/>
          <w:sz w:val="24"/>
          <w:szCs w:val="24"/>
        </w:rPr>
        <w:t>kesimpulan</w:t>
      </w:r>
      <w:proofErr w:type="spellEnd"/>
      <w:r w:rsidRPr="00C54EB7">
        <w:rPr>
          <w:rFonts w:ascii="Times New Roman" w:hAnsi="Times New Roman"/>
          <w:color w:val="auto"/>
          <w:sz w:val="24"/>
          <w:szCs w:val="24"/>
        </w:rPr>
        <w:t xml:space="preserve"> yang </w:t>
      </w:r>
      <w:proofErr w:type="spellStart"/>
      <w:r w:rsidRPr="00C54EB7">
        <w:rPr>
          <w:rFonts w:ascii="Times New Roman" w:hAnsi="Times New Roman"/>
          <w:color w:val="auto"/>
          <w:sz w:val="24"/>
          <w:szCs w:val="24"/>
        </w:rPr>
        <w:t>ada</w:t>
      </w:r>
      <w:proofErr w:type="spellEnd"/>
      <w:r>
        <w:rPr>
          <w:rFonts w:ascii="Times New Roman" w:hAnsi="Times New Roman"/>
          <w:color w:val="auto"/>
          <w:sz w:val="24"/>
          <w:szCs w:val="24"/>
        </w:rPr>
        <w:t xml:space="preserve"> dan </w:t>
      </w:r>
      <w:proofErr w:type="spellStart"/>
      <w:r>
        <w:rPr>
          <w:rFonts w:ascii="Times New Roman" w:hAnsi="Times New Roman"/>
          <w:color w:val="auto"/>
          <w:sz w:val="24"/>
          <w:szCs w:val="24"/>
        </w:rPr>
        <w:t>diterbitkan</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ke</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jurnal-jurnal</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nasional</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seperti</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sinta</w:t>
      </w:r>
      <w:proofErr w:type="spellEnd"/>
      <w:r>
        <w:rPr>
          <w:rFonts w:ascii="Times New Roman" w:hAnsi="Times New Roman"/>
          <w:color w:val="auto"/>
          <w:sz w:val="24"/>
          <w:szCs w:val="24"/>
        </w:rPr>
        <w:t xml:space="preserve">. Pada </w:t>
      </w:r>
      <w:proofErr w:type="spellStart"/>
      <w:r>
        <w:rPr>
          <w:rFonts w:ascii="Times New Roman" w:hAnsi="Times New Roman"/>
          <w:color w:val="auto"/>
          <w:sz w:val="24"/>
          <w:szCs w:val="24"/>
        </w:rPr>
        <w:t>tahap</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ini</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akan</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dilakukan</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secara</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blanded</w:t>
      </w:r>
      <w:proofErr w:type="spellEnd"/>
      <w:r>
        <w:rPr>
          <w:rFonts w:ascii="Times New Roman" w:hAnsi="Times New Roman"/>
          <w:color w:val="auto"/>
          <w:sz w:val="24"/>
          <w:szCs w:val="24"/>
        </w:rPr>
        <w:t xml:space="preserve"> agar </w:t>
      </w:r>
      <w:proofErr w:type="spellStart"/>
      <w:r>
        <w:rPr>
          <w:rFonts w:ascii="Times New Roman" w:hAnsi="Times New Roman"/>
          <w:color w:val="auto"/>
          <w:sz w:val="24"/>
          <w:szCs w:val="24"/>
        </w:rPr>
        <w:t>lebih</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efektif</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dalam</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pembagian</w:t>
      </w:r>
      <w:proofErr w:type="spellEnd"/>
      <w:r>
        <w:rPr>
          <w:rFonts w:ascii="Times New Roman" w:hAnsi="Times New Roman"/>
          <w:color w:val="auto"/>
          <w:sz w:val="24"/>
          <w:szCs w:val="24"/>
        </w:rPr>
        <w:t xml:space="preserve"> </w:t>
      </w:r>
      <w:proofErr w:type="spellStart"/>
      <w:r>
        <w:rPr>
          <w:rFonts w:ascii="Times New Roman" w:hAnsi="Times New Roman"/>
          <w:color w:val="auto"/>
          <w:sz w:val="24"/>
          <w:szCs w:val="24"/>
        </w:rPr>
        <w:t>tugas</w:t>
      </w:r>
      <w:proofErr w:type="spellEnd"/>
      <w:r>
        <w:rPr>
          <w:rFonts w:ascii="Times New Roman" w:hAnsi="Times New Roman"/>
          <w:color w:val="auto"/>
          <w:sz w:val="24"/>
          <w:szCs w:val="24"/>
        </w:rPr>
        <w:t>.</w:t>
      </w:r>
    </w:p>
    <w:p w14:paraId="67DF719A" w14:textId="77777777" w:rsidR="008003AB" w:rsidRDefault="008003AB" w:rsidP="00415E66">
      <w:pPr>
        <w:jc w:val="both"/>
        <w:rPr>
          <w:rFonts w:eastAsia="SimSun"/>
          <w:color w:val="000000"/>
          <w:szCs w:val="24"/>
          <w:lang w:bidi="ar"/>
        </w:rPr>
      </w:pPr>
    </w:p>
    <w:p w14:paraId="47228E4B" w14:textId="77777777" w:rsidR="00C57CD4" w:rsidRDefault="00C57CD4" w:rsidP="00C57CD4">
      <w:pPr>
        <w:jc w:val="both"/>
        <w:rPr>
          <w:rFonts w:cs="Times New Roman"/>
          <w:b/>
          <w:szCs w:val="24"/>
        </w:rPr>
      </w:pPr>
      <w:r>
        <w:rPr>
          <w:rFonts w:cs="Times New Roman"/>
          <w:b/>
          <w:szCs w:val="24"/>
        </w:rPr>
        <w:lastRenderedPageBreak/>
        <w:t>BAB 4. BIAYA DAN JADWAL KEGIATAN</w:t>
      </w:r>
    </w:p>
    <w:p w14:paraId="13B9AFC9" w14:textId="77777777" w:rsidR="00C57CD4" w:rsidRDefault="00C57CD4" w:rsidP="00C57CD4">
      <w:pPr>
        <w:jc w:val="both"/>
        <w:rPr>
          <w:rFonts w:cs="Times New Roman"/>
          <w:b/>
          <w:szCs w:val="24"/>
          <w:lang w:val="id-ID"/>
        </w:rPr>
      </w:pPr>
    </w:p>
    <w:p w14:paraId="55997202" w14:textId="77777777" w:rsidR="00C57CD4" w:rsidRDefault="00C57CD4" w:rsidP="00C57CD4">
      <w:pPr>
        <w:jc w:val="both"/>
        <w:rPr>
          <w:rFonts w:cs="Times New Roman"/>
          <w:b/>
          <w:szCs w:val="24"/>
          <w:lang w:val="id-ID"/>
        </w:rPr>
      </w:pPr>
      <w:r>
        <w:rPr>
          <w:rFonts w:cs="Times New Roman"/>
          <w:b/>
          <w:szCs w:val="24"/>
          <w:lang w:val="id-ID"/>
        </w:rPr>
        <w:t xml:space="preserve">4.1. Anggaran Biaya </w:t>
      </w:r>
    </w:p>
    <w:p w14:paraId="7AB79535" w14:textId="77777777" w:rsidR="00C57CD4" w:rsidRDefault="00C57CD4" w:rsidP="00C57CD4">
      <w:pPr>
        <w:jc w:val="center"/>
        <w:rPr>
          <w:rFonts w:cs="Times New Roman"/>
          <w:szCs w:val="24"/>
        </w:rPr>
      </w:pPr>
      <w:proofErr w:type="spellStart"/>
      <w:r>
        <w:rPr>
          <w:rFonts w:cs="Times New Roman"/>
          <w:szCs w:val="24"/>
        </w:rPr>
        <w:t>Tabel</w:t>
      </w:r>
      <w:proofErr w:type="spellEnd"/>
      <w:r>
        <w:rPr>
          <w:rFonts w:cs="Times New Roman"/>
          <w:szCs w:val="24"/>
        </w:rPr>
        <w:t xml:space="preserve"> 4.</w:t>
      </w:r>
      <w:r>
        <w:rPr>
          <w:rFonts w:cs="Times New Roman"/>
          <w:szCs w:val="24"/>
          <w:lang w:val="id-ID"/>
        </w:rPr>
        <w:t>1</w:t>
      </w:r>
      <w:r>
        <w:rPr>
          <w:rFonts w:cs="Times New Roman"/>
          <w:szCs w:val="24"/>
        </w:rPr>
        <w:t xml:space="preserve"> </w:t>
      </w:r>
      <w:r>
        <w:rPr>
          <w:rFonts w:eastAsia="SimSun" w:cs="Times New Roman"/>
          <w:szCs w:val="24"/>
        </w:rPr>
        <w:t xml:space="preserve">Format </w:t>
      </w:r>
      <w:proofErr w:type="spellStart"/>
      <w:r>
        <w:rPr>
          <w:rFonts w:eastAsia="SimSun" w:cs="Times New Roman"/>
          <w:szCs w:val="24"/>
        </w:rPr>
        <w:t>Rekapitulasi</w:t>
      </w:r>
      <w:proofErr w:type="spellEnd"/>
      <w:r>
        <w:rPr>
          <w:rFonts w:eastAsia="SimSun" w:cs="Times New Roman"/>
          <w:szCs w:val="24"/>
        </w:rPr>
        <w:t xml:space="preserve"> </w:t>
      </w:r>
      <w:proofErr w:type="spellStart"/>
      <w:r>
        <w:rPr>
          <w:rFonts w:eastAsia="SimSun" w:cs="Times New Roman"/>
          <w:szCs w:val="24"/>
        </w:rPr>
        <w:t>Rencana</w:t>
      </w:r>
      <w:proofErr w:type="spellEnd"/>
      <w:r>
        <w:rPr>
          <w:rFonts w:eastAsia="SimSun" w:cs="Times New Roman"/>
          <w:szCs w:val="24"/>
        </w:rPr>
        <w:t xml:space="preserve"> </w:t>
      </w:r>
      <w:proofErr w:type="spellStart"/>
      <w:r>
        <w:rPr>
          <w:rFonts w:eastAsia="SimSun" w:cs="Times New Roman"/>
          <w:szCs w:val="24"/>
        </w:rPr>
        <w:t>Anggaran</w:t>
      </w:r>
      <w:proofErr w:type="spellEnd"/>
      <w:r>
        <w:rPr>
          <w:rFonts w:eastAsia="SimSun" w:cs="Times New Roman"/>
          <w:szCs w:val="24"/>
        </w:rPr>
        <w:t xml:space="preserve"> </w:t>
      </w:r>
      <w:proofErr w:type="spellStart"/>
      <w:r>
        <w:rPr>
          <w:rFonts w:eastAsia="SimSun" w:cs="Times New Roman"/>
          <w:szCs w:val="24"/>
        </w:rPr>
        <w:t>Biaya</w:t>
      </w:r>
      <w:proofErr w:type="spellEnd"/>
    </w:p>
    <w:tbl>
      <w:tblPr>
        <w:tblStyle w:val="TableGrid"/>
        <w:tblW w:w="0" w:type="auto"/>
        <w:jc w:val="center"/>
        <w:tblLayout w:type="fixed"/>
        <w:tblLook w:val="04A0" w:firstRow="1" w:lastRow="0" w:firstColumn="1" w:lastColumn="0" w:noHBand="0" w:noVBand="1"/>
      </w:tblPr>
      <w:tblGrid>
        <w:gridCol w:w="709"/>
        <w:gridCol w:w="4678"/>
        <w:gridCol w:w="2127"/>
      </w:tblGrid>
      <w:tr w:rsidR="00C57CD4" w14:paraId="520FE555" w14:textId="77777777" w:rsidTr="00E770A7">
        <w:trPr>
          <w:jc w:val="center"/>
        </w:trPr>
        <w:tc>
          <w:tcPr>
            <w:tcW w:w="709" w:type="dxa"/>
            <w:tcBorders>
              <w:right w:val="single" w:sz="4" w:space="0" w:color="auto"/>
            </w:tcBorders>
            <w:vAlign w:val="center"/>
          </w:tcPr>
          <w:p w14:paraId="6FE41454" w14:textId="77777777" w:rsidR="00C57CD4" w:rsidRDefault="00C57CD4" w:rsidP="00C57CD4">
            <w:pPr>
              <w:autoSpaceDE w:val="0"/>
              <w:autoSpaceDN w:val="0"/>
              <w:adjustRightInd w:val="0"/>
              <w:ind w:left="-108"/>
              <w:jc w:val="center"/>
              <w:rPr>
                <w:rFonts w:cs="Times New Roman"/>
                <w:b/>
                <w:szCs w:val="24"/>
              </w:rPr>
            </w:pPr>
            <w:r>
              <w:rPr>
                <w:rFonts w:cs="Times New Roman"/>
                <w:b/>
                <w:szCs w:val="24"/>
              </w:rPr>
              <w:t>NO</w:t>
            </w:r>
          </w:p>
        </w:tc>
        <w:tc>
          <w:tcPr>
            <w:tcW w:w="4678" w:type="dxa"/>
            <w:tcBorders>
              <w:top w:val="single" w:sz="4" w:space="0" w:color="auto"/>
              <w:left w:val="single" w:sz="4" w:space="0" w:color="auto"/>
              <w:right w:val="single" w:sz="4" w:space="0" w:color="auto"/>
            </w:tcBorders>
            <w:vAlign w:val="center"/>
          </w:tcPr>
          <w:p w14:paraId="1BECC0F2" w14:textId="77777777" w:rsidR="00C57CD4" w:rsidRDefault="00C57CD4" w:rsidP="00C57CD4">
            <w:pPr>
              <w:autoSpaceDE w:val="0"/>
              <w:autoSpaceDN w:val="0"/>
              <w:adjustRightInd w:val="0"/>
              <w:jc w:val="center"/>
              <w:rPr>
                <w:rFonts w:cs="Times New Roman"/>
                <w:b/>
                <w:szCs w:val="24"/>
              </w:rPr>
            </w:pPr>
            <w:r>
              <w:rPr>
                <w:rFonts w:cs="Times New Roman"/>
                <w:b/>
                <w:szCs w:val="24"/>
              </w:rPr>
              <w:t>JENIS PENGELUARAN</w:t>
            </w:r>
          </w:p>
        </w:tc>
        <w:tc>
          <w:tcPr>
            <w:tcW w:w="2127" w:type="dxa"/>
            <w:tcBorders>
              <w:top w:val="single" w:sz="4" w:space="0" w:color="auto"/>
              <w:left w:val="single" w:sz="4" w:space="0" w:color="auto"/>
            </w:tcBorders>
            <w:vAlign w:val="center"/>
          </w:tcPr>
          <w:p w14:paraId="64B2C314" w14:textId="77777777" w:rsidR="00C57CD4" w:rsidRDefault="00C57CD4" w:rsidP="00C57CD4">
            <w:pPr>
              <w:autoSpaceDE w:val="0"/>
              <w:autoSpaceDN w:val="0"/>
              <w:adjustRightInd w:val="0"/>
              <w:ind w:left="-38"/>
              <w:jc w:val="center"/>
              <w:rPr>
                <w:rFonts w:cs="Times New Roman"/>
                <w:b/>
                <w:szCs w:val="24"/>
              </w:rPr>
            </w:pPr>
            <w:r>
              <w:rPr>
                <w:rFonts w:cs="Times New Roman"/>
                <w:b/>
                <w:szCs w:val="24"/>
              </w:rPr>
              <w:t>BIAYA (Rp)</w:t>
            </w:r>
          </w:p>
          <w:p w14:paraId="38F2B4D3" w14:textId="77777777" w:rsidR="00C57CD4" w:rsidRDefault="00C57CD4" w:rsidP="00C57CD4">
            <w:pPr>
              <w:autoSpaceDE w:val="0"/>
              <w:autoSpaceDN w:val="0"/>
              <w:adjustRightInd w:val="0"/>
              <w:jc w:val="center"/>
              <w:rPr>
                <w:rFonts w:cs="Times New Roman"/>
                <w:b/>
                <w:szCs w:val="24"/>
              </w:rPr>
            </w:pPr>
          </w:p>
        </w:tc>
      </w:tr>
      <w:tr w:rsidR="00C57CD4" w14:paraId="2DE1491C" w14:textId="77777777" w:rsidTr="00E770A7">
        <w:trPr>
          <w:jc w:val="center"/>
        </w:trPr>
        <w:tc>
          <w:tcPr>
            <w:tcW w:w="709" w:type="dxa"/>
            <w:tcBorders>
              <w:right w:val="single" w:sz="4" w:space="0" w:color="auto"/>
            </w:tcBorders>
            <w:vAlign w:val="center"/>
          </w:tcPr>
          <w:p w14:paraId="46DDD02F" w14:textId="77777777" w:rsidR="00C57CD4" w:rsidRDefault="00C57CD4" w:rsidP="00C57CD4">
            <w:pPr>
              <w:autoSpaceDE w:val="0"/>
              <w:autoSpaceDN w:val="0"/>
              <w:adjustRightInd w:val="0"/>
              <w:ind w:left="-108"/>
              <w:jc w:val="center"/>
              <w:rPr>
                <w:rFonts w:cs="Times New Roman"/>
                <w:szCs w:val="24"/>
              </w:rPr>
            </w:pPr>
            <w:r>
              <w:rPr>
                <w:rFonts w:cs="Times New Roman"/>
                <w:szCs w:val="24"/>
              </w:rPr>
              <w:t>1</w:t>
            </w:r>
          </w:p>
        </w:tc>
        <w:tc>
          <w:tcPr>
            <w:tcW w:w="4678" w:type="dxa"/>
            <w:tcBorders>
              <w:left w:val="single" w:sz="4" w:space="0" w:color="auto"/>
              <w:right w:val="single" w:sz="4" w:space="0" w:color="auto"/>
            </w:tcBorders>
            <w:vAlign w:val="center"/>
          </w:tcPr>
          <w:p w14:paraId="468880E7" w14:textId="77777777" w:rsidR="00C57CD4" w:rsidRDefault="00C57CD4" w:rsidP="00C57CD4">
            <w:pPr>
              <w:autoSpaceDE w:val="0"/>
              <w:autoSpaceDN w:val="0"/>
              <w:adjustRightInd w:val="0"/>
              <w:rPr>
                <w:rFonts w:cs="Times New Roman"/>
                <w:szCs w:val="24"/>
              </w:rPr>
            </w:pPr>
            <w:proofErr w:type="spellStart"/>
            <w:r>
              <w:rPr>
                <w:rFonts w:cs="Times New Roman"/>
                <w:szCs w:val="24"/>
              </w:rPr>
              <w:t>Sewa</w:t>
            </w:r>
            <w:proofErr w:type="spellEnd"/>
            <w:r>
              <w:rPr>
                <w:rFonts w:cs="Times New Roman"/>
                <w:szCs w:val="24"/>
                <w:lang w:val="id-ID"/>
              </w:rPr>
              <w:t xml:space="preserve"> </w:t>
            </w:r>
            <w:r>
              <w:rPr>
                <w:rFonts w:cs="Times New Roman"/>
                <w:szCs w:val="24"/>
              </w:rPr>
              <w:t>dan</w:t>
            </w:r>
            <w:r>
              <w:rPr>
                <w:rFonts w:cs="Times New Roman"/>
                <w:szCs w:val="24"/>
                <w:lang w:val="id-ID"/>
              </w:rPr>
              <w:t xml:space="preserve"> </w:t>
            </w:r>
            <w:proofErr w:type="spellStart"/>
            <w:r>
              <w:rPr>
                <w:rFonts w:cs="Times New Roman"/>
                <w:szCs w:val="24"/>
              </w:rPr>
              <w:t>jasa</w:t>
            </w:r>
            <w:proofErr w:type="spellEnd"/>
            <w:r>
              <w:rPr>
                <w:rFonts w:cs="Times New Roman"/>
                <w:szCs w:val="24"/>
              </w:rPr>
              <w:t xml:space="preserve"> (</w:t>
            </w:r>
            <w:proofErr w:type="spellStart"/>
            <w:r>
              <w:rPr>
                <w:rFonts w:cs="Times New Roman"/>
                <w:szCs w:val="24"/>
              </w:rPr>
              <w:t>sewa</w:t>
            </w:r>
            <w:proofErr w:type="spellEnd"/>
            <w:r>
              <w:rPr>
                <w:rFonts w:cs="Times New Roman"/>
                <w:szCs w:val="24"/>
              </w:rPr>
              <w:t>/</w:t>
            </w:r>
            <w:proofErr w:type="spellStart"/>
            <w:r>
              <w:rPr>
                <w:rFonts w:cs="Times New Roman"/>
                <w:szCs w:val="24"/>
              </w:rPr>
              <w:t>jasa</w:t>
            </w:r>
            <w:proofErr w:type="spellEnd"/>
            <w:r>
              <w:rPr>
                <w:rFonts w:cs="Times New Roman"/>
                <w:szCs w:val="24"/>
              </w:rPr>
              <w:t xml:space="preserve"> software; </w:t>
            </w:r>
            <w:proofErr w:type="spellStart"/>
            <w:r>
              <w:rPr>
                <w:rFonts w:cs="Times New Roman"/>
                <w:szCs w:val="24"/>
              </w:rPr>
              <w:t>jasa</w:t>
            </w:r>
            <w:proofErr w:type="spellEnd"/>
            <w:r>
              <w:rPr>
                <w:rFonts w:cs="Times New Roman"/>
                <w:szCs w:val="24"/>
                <w:lang w:val="id-ID"/>
              </w:rPr>
              <w:t xml:space="preserve"> </w:t>
            </w:r>
            <w:proofErr w:type="spellStart"/>
            <w:r>
              <w:rPr>
                <w:rFonts w:cs="Times New Roman"/>
                <w:szCs w:val="24"/>
              </w:rPr>
              <w:t>animasi</w:t>
            </w:r>
            <w:proofErr w:type="spellEnd"/>
            <w:r>
              <w:rPr>
                <w:rFonts w:cs="Times New Roman"/>
                <w:szCs w:val="24"/>
              </w:rPr>
              <w:t xml:space="preserve">, </w:t>
            </w:r>
            <w:proofErr w:type="spellStart"/>
            <w:r>
              <w:rPr>
                <w:rFonts w:cs="Times New Roman"/>
                <w:szCs w:val="24"/>
              </w:rPr>
              <w:t>jasa</w:t>
            </w:r>
            <w:proofErr w:type="spellEnd"/>
            <w:r>
              <w:rPr>
                <w:rFonts w:cs="Times New Roman"/>
                <w:szCs w:val="24"/>
                <w:lang w:val="id-ID"/>
              </w:rPr>
              <w:t xml:space="preserve"> </w:t>
            </w:r>
            <w:proofErr w:type="spellStart"/>
            <w:r>
              <w:rPr>
                <w:rFonts w:cs="Times New Roman"/>
                <w:szCs w:val="24"/>
              </w:rPr>
              <w:t>pembuatan</w:t>
            </w:r>
            <w:proofErr w:type="spellEnd"/>
            <w:r>
              <w:rPr>
                <w:rFonts w:cs="Times New Roman"/>
                <w:szCs w:val="24"/>
                <w:lang w:val="id-ID"/>
              </w:rPr>
              <w:t xml:space="preserve"> </w:t>
            </w:r>
            <w:proofErr w:type="spellStart"/>
            <w:r>
              <w:rPr>
                <w:rFonts w:cs="Times New Roman"/>
                <w:szCs w:val="24"/>
              </w:rPr>
              <w:t>produk</w:t>
            </w:r>
            <w:proofErr w:type="spellEnd"/>
            <w:r>
              <w:rPr>
                <w:rFonts w:cs="Times New Roman"/>
                <w:szCs w:val="24"/>
                <w:lang w:val="id-ID"/>
              </w:rPr>
              <w:t xml:space="preserve"> </w:t>
            </w:r>
            <w:proofErr w:type="spellStart"/>
            <w:r>
              <w:rPr>
                <w:rFonts w:cs="Times New Roman"/>
                <w:szCs w:val="24"/>
              </w:rPr>
              <w:t>pihak</w:t>
            </w:r>
            <w:proofErr w:type="spellEnd"/>
            <w:r>
              <w:rPr>
                <w:rFonts w:cs="Times New Roman"/>
                <w:szCs w:val="24"/>
                <w:lang w:val="id-ID"/>
              </w:rPr>
              <w:t xml:space="preserve"> </w:t>
            </w:r>
            <w:proofErr w:type="spellStart"/>
            <w:r>
              <w:rPr>
                <w:rFonts w:cs="Times New Roman"/>
                <w:szCs w:val="24"/>
              </w:rPr>
              <w:t>ketiga</w:t>
            </w:r>
            <w:proofErr w:type="spellEnd"/>
            <w:r>
              <w:rPr>
                <w:rFonts w:cs="Times New Roman"/>
                <w:szCs w:val="24"/>
                <w:lang w:val="id-ID"/>
              </w:rPr>
              <w:t xml:space="preserve"> </w:t>
            </w:r>
            <w:r>
              <w:rPr>
                <w:rFonts w:cs="Times New Roman"/>
                <w:szCs w:val="24"/>
              </w:rPr>
              <w:t>dan lain-lain)</w:t>
            </w:r>
          </w:p>
        </w:tc>
        <w:tc>
          <w:tcPr>
            <w:tcW w:w="2127" w:type="dxa"/>
            <w:tcBorders>
              <w:left w:val="single" w:sz="4" w:space="0" w:color="auto"/>
            </w:tcBorders>
            <w:vAlign w:val="center"/>
          </w:tcPr>
          <w:p w14:paraId="7DC5F1FC" w14:textId="77777777" w:rsidR="00C57CD4" w:rsidRDefault="00C57CD4" w:rsidP="00C57CD4">
            <w:pPr>
              <w:autoSpaceDE w:val="0"/>
              <w:autoSpaceDN w:val="0"/>
              <w:adjustRightInd w:val="0"/>
              <w:ind w:left="-38"/>
              <w:jc w:val="center"/>
              <w:rPr>
                <w:rFonts w:cs="Times New Roman"/>
                <w:szCs w:val="24"/>
              </w:rPr>
            </w:pPr>
            <w:r>
              <w:rPr>
                <w:szCs w:val="24"/>
              </w:rPr>
              <w:t>2.985.000</w:t>
            </w:r>
          </w:p>
        </w:tc>
      </w:tr>
      <w:tr w:rsidR="00C57CD4" w14:paraId="13FAFC04" w14:textId="77777777" w:rsidTr="00E770A7">
        <w:trPr>
          <w:jc w:val="center"/>
        </w:trPr>
        <w:tc>
          <w:tcPr>
            <w:tcW w:w="709" w:type="dxa"/>
            <w:tcBorders>
              <w:right w:val="single" w:sz="4" w:space="0" w:color="auto"/>
            </w:tcBorders>
            <w:vAlign w:val="center"/>
          </w:tcPr>
          <w:p w14:paraId="36BE74B0" w14:textId="77777777" w:rsidR="00C57CD4" w:rsidRDefault="00C57CD4" w:rsidP="00C57CD4">
            <w:pPr>
              <w:autoSpaceDE w:val="0"/>
              <w:autoSpaceDN w:val="0"/>
              <w:adjustRightInd w:val="0"/>
              <w:ind w:left="-108"/>
              <w:jc w:val="center"/>
              <w:rPr>
                <w:rFonts w:cs="Times New Roman"/>
                <w:szCs w:val="24"/>
              </w:rPr>
            </w:pPr>
            <w:r>
              <w:rPr>
                <w:rFonts w:cs="Times New Roman"/>
                <w:szCs w:val="24"/>
              </w:rPr>
              <w:t>2</w:t>
            </w:r>
          </w:p>
        </w:tc>
        <w:tc>
          <w:tcPr>
            <w:tcW w:w="4678" w:type="dxa"/>
            <w:tcBorders>
              <w:left w:val="single" w:sz="4" w:space="0" w:color="auto"/>
              <w:right w:val="single" w:sz="4" w:space="0" w:color="auto"/>
            </w:tcBorders>
            <w:vAlign w:val="center"/>
          </w:tcPr>
          <w:p w14:paraId="438F62A6" w14:textId="77777777" w:rsidR="00C57CD4" w:rsidRDefault="00C57CD4" w:rsidP="00C57CD4">
            <w:pPr>
              <w:autoSpaceDE w:val="0"/>
              <w:autoSpaceDN w:val="0"/>
              <w:adjustRightInd w:val="0"/>
              <w:rPr>
                <w:rFonts w:cs="Times New Roman"/>
                <w:szCs w:val="24"/>
              </w:rPr>
            </w:pPr>
            <w:proofErr w:type="spellStart"/>
            <w:r>
              <w:rPr>
                <w:rFonts w:cs="Times New Roman"/>
                <w:szCs w:val="24"/>
              </w:rPr>
              <w:t>Bahan</w:t>
            </w:r>
            <w:proofErr w:type="spellEnd"/>
            <w:r>
              <w:rPr>
                <w:rFonts w:cs="Times New Roman"/>
                <w:szCs w:val="24"/>
              </w:rPr>
              <w:t xml:space="preserve"> </w:t>
            </w:r>
            <w:proofErr w:type="spellStart"/>
            <w:r>
              <w:rPr>
                <w:rFonts w:cs="Times New Roman"/>
                <w:szCs w:val="24"/>
              </w:rPr>
              <w:t>Habis</w:t>
            </w:r>
            <w:proofErr w:type="spellEnd"/>
            <w:r>
              <w:rPr>
                <w:rFonts w:cs="Times New Roman"/>
                <w:szCs w:val="24"/>
              </w:rPr>
              <w:t xml:space="preserve"> </w:t>
            </w:r>
            <w:proofErr w:type="spellStart"/>
            <w:r>
              <w:rPr>
                <w:rFonts w:cs="Times New Roman"/>
                <w:szCs w:val="24"/>
              </w:rPr>
              <w:t>Pakai</w:t>
            </w:r>
            <w:proofErr w:type="spellEnd"/>
          </w:p>
        </w:tc>
        <w:tc>
          <w:tcPr>
            <w:tcW w:w="2127" w:type="dxa"/>
            <w:tcBorders>
              <w:left w:val="single" w:sz="4" w:space="0" w:color="auto"/>
            </w:tcBorders>
            <w:vAlign w:val="center"/>
          </w:tcPr>
          <w:p w14:paraId="6EC8448E" w14:textId="77777777" w:rsidR="00C57CD4" w:rsidRDefault="00C57CD4" w:rsidP="00C57CD4">
            <w:pPr>
              <w:autoSpaceDE w:val="0"/>
              <w:autoSpaceDN w:val="0"/>
              <w:adjustRightInd w:val="0"/>
              <w:ind w:left="-38"/>
              <w:jc w:val="center"/>
              <w:rPr>
                <w:rFonts w:cs="Times New Roman"/>
                <w:szCs w:val="24"/>
              </w:rPr>
            </w:pPr>
            <w:r>
              <w:rPr>
                <w:rFonts w:cs="Times New Roman"/>
                <w:szCs w:val="24"/>
              </w:rPr>
              <w:t>1.800.000</w:t>
            </w:r>
          </w:p>
        </w:tc>
      </w:tr>
      <w:tr w:rsidR="00C57CD4" w14:paraId="54454B20" w14:textId="77777777" w:rsidTr="00E770A7">
        <w:trPr>
          <w:jc w:val="center"/>
        </w:trPr>
        <w:tc>
          <w:tcPr>
            <w:tcW w:w="709" w:type="dxa"/>
            <w:tcBorders>
              <w:right w:val="single" w:sz="4" w:space="0" w:color="auto"/>
            </w:tcBorders>
            <w:vAlign w:val="center"/>
          </w:tcPr>
          <w:p w14:paraId="1EA2E5D2" w14:textId="77777777" w:rsidR="00C57CD4" w:rsidRDefault="00C57CD4" w:rsidP="00C57CD4">
            <w:pPr>
              <w:autoSpaceDE w:val="0"/>
              <w:autoSpaceDN w:val="0"/>
              <w:adjustRightInd w:val="0"/>
              <w:ind w:left="-108"/>
              <w:jc w:val="center"/>
              <w:rPr>
                <w:rFonts w:cs="Times New Roman"/>
                <w:szCs w:val="24"/>
              </w:rPr>
            </w:pPr>
            <w:r>
              <w:rPr>
                <w:rFonts w:cs="Times New Roman"/>
                <w:szCs w:val="24"/>
              </w:rPr>
              <w:t>3</w:t>
            </w:r>
          </w:p>
        </w:tc>
        <w:tc>
          <w:tcPr>
            <w:tcW w:w="4678" w:type="dxa"/>
            <w:tcBorders>
              <w:left w:val="single" w:sz="4" w:space="0" w:color="auto"/>
              <w:right w:val="single" w:sz="4" w:space="0" w:color="auto"/>
            </w:tcBorders>
            <w:vAlign w:val="center"/>
          </w:tcPr>
          <w:p w14:paraId="6A575DE3" w14:textId="77777777" w:rsidR="00C57CD4" w:rsidRDefault="00C57CD4" w:rsidP="00C57CD4">
            <w:pPr>
              <w:autoSpaceDE w:val="0"/>
              <w:autoSpaceDN w:val="0"/>
              <w:adjustRightInd w:val="0"/>
              <w:ind w:left="34"/>
              <w:rPr>
                <w:rFonts w:cs="Times New Roman"/>
                <w:szCs w:val="24"/>
              </w:rPr>
            </w:pPr>
            <w:r>
              <w:rPr>
                <w:rFonts w:cs="Times New Roman"/>
                <w:szCs w:val="24"/>
              </w:rPr>
              <w:t>Transport local</w:t>
            </w:r>
          </w:p>
        </w:tc>
        <w:tc>
          <w:tcPr>
            <w:tcW w:w="2127" w:type="dxa"/>
            <w:tcBorders>
              <w:left w:val="single" w:sz="4" w:space="0" w:color="auto"/>
            </w:tcBorders>
            <w:vAlign w:val="center"/>
          </w:tcPr>
          <w:p w14:paraId="34B9BAF0" w14:textId="77777777" w:rsidR="00C57CD4" w:rsidRDefault="00C57CD4" w:rsidP="00C57CD4">
            <w:pPr>
              <w:autoSpaceDE w:val="0"/>
              <w:autoSpaceDN w:val="0"/>
              <w:adjustRightInd w:val="0"/>
              <w:jc w:val="center"/>
              <w:rPr>
                <w:rFonts w:cs="Times New Roman"/>
                <w:szCs w:val="24"/>
              </w:rPr>
            </w:pPr>
            <w:r>
              <w:rPr>
                <w:szCs w:val="24"/>
              </w:rPr>
              <w:t>2.300.000</w:t>
            </w:r>
          </w:p>
        </w:tc>
      </w:tr>
      <w:tr w:rsidR="00C57CD4" w14:paraId="21C5A52B" w14:textId="77777777" w:rsidTr="00E770A7">
        <w:trPr>
          <w:jc w:val="center"/>
        </w:trPr>
        <w:tc>
          <w:tcPr>
            <w:tcW w:w="709" w:type="dxa"/>
            <w:tcBorders>
              <w:right w:val="single" w:sz="4" w:space="0" w:color="auto"/>
            </w:tcBorders>
            <w:vAlign w:val="center"/>
          </w:tcPr>
          <w:p w14:paraId="015FDE79" w14:textId="77777777" w:rsidR="00C57CD4" w:rsidRDefault="00C57CD4" w:rsidP="00C57CD4">
            <w:pPr>
              <w:autoSpaceDE w:val="0"/>
              <w:autoSpaceDN w:val="0"/>
              <w:adjustRightInd w:val="0"/>
              <w:ind w:left="-108"/>
              <w:jc w:val="center"/>
              <w:rPr>
                <w:rFonts w:cs="Times New Roman"/>
                <w:szCs w:val="24"/>
              </w:rPr>
            </w:pPr>
            <w:r>
              <w:rPr>
                <w:rFonts w:cs="Times New Roman"/>
                <w:szCs w:val="24"/>
              </w:rPr>
              <w:t>4</w:t>
            </w:r>
          </w:p>
        </w:tc>
        <w:tc>
          <w:tcPr>
            <w:tcW w:w="4678" w:type="dxa"/>
            <w:tcBorders>
              <w:left w:val="single" w:sz="4" w:space="0" w:color="auto"/>
              <w:right w:val="single" w:sz="4" w:space="0" w:color="auto"/>
            </w:tcBorders>
            <w:vAlign w:val="center"/>
          </w:tcPr>
          <w:p w14:paraId="55E6853F" w14:textId="77777777" w:rsidR="00C57CD4" w:rsidRDefault="00C57CD4" w:rsidP="00C57CD4">
            <w:pPr>
              <w:autoSpaceDE w:val="0"/>
              <w:autoSpaceDN w:val="0"/>
              <w:adjustRightInd w:val="0"/>
              <w:rPr>
                <w:rFonts w:cs="Times New Roman"/>
                <w:szCs w:val="24"/>
              </w:rPr>
            </w:pPr>
            <w:r>
              <w:rPr>
                <w:rFonts w:cs="Times New Roman"/>
                <w:szCs w:val="24"/>
              </w:rPr>
              <w:t>Lain-lain (</w:t>
            </w:r>
            <w:proofErr w:type="spellStart"/>
            <w:r>
              <w:rPr>
                <w:rFonts w:cs="Times New Roman"/>
                <w:szCs w:val="24"/>
              </w:rPr>
              <w:t>biaya</w:t>
            </w:r>
            <w:proofErr w:type="spellEnd"/>
            <w:r>
              <w:rPr>
                <w:rFonts w:cs="Times New Roman"/>
                <w:szCs w:val="24"/>
              </w:rPr>
              <w:t xml:space="preserve"> </w:t>
            </w:r>
            <w:proofErr w:type="spellStart"/>
            <w:r>
              <w:rPr>
                <w:rFonts w:cs="Times New Roman"/>
                <w:szCs w:val="24"/>
              </w:rPr>
              <w:t>publikasi</w:t>
            </w:r>
            <w:proofErr w:type="spellEnd"/>
            <w:r>
              <w:rPr>
                <w:rFonts w:cs="Times New Roman"/>
                <w:szCs w:val="24"/>
              </w:rPr>
              <w:t xml:space="preserve">, </w:t>
            </w:r>
            <w:proofErr w:type="spellStart"/>
            <w:r>
              <w:rPr>
                <w:rFonts w:cs="Times New Roman"/>
                <w:szCs w:val="24"/>
              </w:rPr>
              <w:t>dll</w:t>
            </w:r>
            <w:proofErr w:type="spellEnd"/>
            <w:r>
              <w:rPr>
                <w:rFonts w:cs="Times New Roman"/>
                <w:szCs w:val="24"/>
              </w:rPr>
              <w:t>)</w:t>
            </w:r>
          </w:p>
        </w:tc>
        <w:tc>
          <w:tcPr>
            <w:tcW w:w="2127" w:type="dxa"/>
            <w:tcBorders>
              <w:left w:val="single" w:sz="4" w:space="0" w:color="auto"/>
            </w:tcBorders>
            <w:vAlign w:val="center"/>
          </w:tcPr>
          <w:p w14:paraId="0792B20F" w14:textId="77777777" w:rsidR="00C57CD4" w:rsidRDefault="00C57CD4" w:rsidP="00C57CD4">
            <w:pPr>
              <w:autoSpaceDE w:val="0"/>
              <w:autoSpaceDN w:val="0"/>
              <w:adjustRightInd w:val="0"/>
              <w:ind w:left="-38"/>
              <w:jc w:val="center"/>
              <w:rPr>
                <w:rFonts w:cs="Times New Roman"/>
                <w:szCs w:val="24"/>
              </w:rPr>
            </w:pPr>
            <w:r>
              <w:rPr>
                <w:szCs w:val="24"/>
              </w:rPr>
              <w:t>2.910.000</w:t>
            </w:r>
          </w:p>
        </w:tc>
      </w:tr>
      <w:tr w:rsidR="00C57CD4" w14:paraId="3FC3EA89" w14:textId="77777777" w:rsidTr="00E770A7">
        <w:trPr>
          <w:jc w:val="center"/>
        </w:trPr>
        <w:tc>
          <w:tcPr>
            <w:tcW w:w="5387" w:type="dxa"/>
            <w:gridSpan w:val="2"/>
            <w:tcBorders>
              <w:right w:val="single" w:sz="4" w:space="0" w:color="auto"/>
            </w:tcBorders>
            <w:vAlign w:val="center"/>
          </w:tcPr>
          <w:p w14:paraId="365E338B" w14:textId="77777777" w:rsidR="00C57CD4" w:rsidRDefault="00C57CD4" w:rsidP="00C57CD4">
            <w:pPr>
              <w:ind w:left="743"/>
              <w:jc w:val="center"/>
              <w:rPr>
                <w:rFonts w:cs="Times New Roman"/>
                <w:szCs w:val="24"/>
              </w:rPr>
            </w:pPr>
            <w:proofErr w:type="spellStart"/>
            <w:r>
              <w:rPr>
                <w:rFonts w:cs="Times New Roman"/>
                <w:szCs w:val="24"/>
              </w:rPr>
              <w:t>Jumlah</w:t>
            </w:r>
            <w:proofErr w:type="spellEnd"/>
          </w:p>
        </w:tc>
        <w:tc>
          <w:tcPr>
            <w:tcW w:w="2127" w:type="dxa"/>
            <w:tcBorders>
              <w:left w:val="single" w:sz="4" w:space="0" w:color="auto"/>
              <w:bottom w:val="single" w:sz="4" w:space="0" w:color="auto"/>
            </w:tcBorders>
            <w:vAlign w:val="center"/>
          </w:tcPr>
          <w:p w14:paraId="56EC3BED" w14:textId="77777777" w:rsidR="00C57CD4" w:rsidRDefault="00C57CD4" w:rsidP="00C57CD4">
            <w:pPr>
              <w:ind w:left="-38"/>
              <w:jc w:val="center"/>
              <w:rPr>
                <w:rFonts w:cs="Times New Roman"/>
                <w:szCs w:val="24"/>
              </w:rPr>
            </w:pPr>
            <w:r>
              <w:rPr>
                <w:b/>
                <w:bCs/>
                <w:szCs w:val="24"/>
              </w:rPr>
              <w:t>9.995.000</w:t>
            </w:r>
          </w:p>
        </w:tc>
      </w:tr>
    </w:tbl>
    <w:p w14:paraId="5A0951C6" w14:textId="77777777" w:rsidR="00C57CD4" w:rsidRDefault="00C57CD4" w:rsidP="00C57CD4">
      <w:pPr>
        <w:jc w:val="both"/>
        <w:rPr>
          <w:rFonts w:cs="Times New Roman"/>
          <w:szCs w:val="24"/>
          <w:lang w:val="id-ID"/>
        </w:rPr>
      </w:pPr>
    </w:p>
    <w:p w14:paraId="75DDF89A" w14:textId="6618138A" w:rsidR="00540873" w:rsidRDefault="00C57CD4" w:rsidP="00540873">
      <w:pPr>
        <w:rPr>
          <w:rFonts w:cs="Times New Roman"/>
          <w:b/>
          <w:szCs w:val="24"/>
          <w:lang w:val="id-ID"/>
        </w:rPr>
      </w:pPr>
      <w:r>
        <w:rPr>
          <w:rFonts w:cs="Times New Roman"/>
          <w:b/>
          <w:szCs w:val="24"/>
          <w:lang w:val="id-ID"/>
        </w:rPr>
        <w:t>4.2. Jadwal Kegiatan</w:t>
      </w:r>
    </w:p>
    <w:p w14:paraId="44B286A6" w14:textId="4FD66F34" w:rsidR="00197F56" w:rsidRDefault="00197F56" w:rsidP="00540873">
      <w:pPr>
        <w:rPr>
          <w:rFonts w:cs="Times New Roman"/>
          <w:bCs/>
          <w:szCs w:val="24"/>
        </w:rPr>
      </w:pPr>
      <w:r>
        <w:rPr>
          <w:rFonts w:cs="Times New Roman"/>
          <w:b/>
          <w:szCs w:val="24"/>
          <w:lang w:val="id-ID"/>
        </w:rPr>
        <w:tab/>
      </w:r>
      <w:proofErr w:type="spellStart"/>
      <w:r w:rsidRPr="00197F56">
        <w:rPr>
          <w:rFonts w:cs="Times New Roman"/>
          <w:bCs/>
          <w:szCs w:val="24"/>
        </w:rPr>
        <w:t>Pe</w:t>
      </w:r>
      <w:r>
        <w:rPr>
          <w:rFonts w:cs="Times New Roman"/>
          <w:bCs/>
          <w:szCs w:val="24"/>
        </w:rPr>
        <w:t>laksanaan</w:t>
      </w:r>
      <w:proofErr w:type="spellEnd"/>
      <w:r>
        <w:rPr>
          <w:rFonts w:cs="Times New Roman"/>
          <w:bCs/>
          <w:szCs w:val="24"/>
        </w:rPr>
        <w:t xml:space="preserve"> </w:t>
      </w:r>
      <w:proofErr w:type="spellStart"/>
      <w:r>
        <w:rPr>
          <w:rFonts w:cs="Times New Roman"/>
          <w:bCs/>
          <w:szCs w:val="24"/>
        </w:rPr>
        <w:t>kegiatan</w:t>
      </w:r>
      <w:proofErr w:type="spellEnd"/>
      <w:r>
        <w:rPr>
          <w:rFonts w:cs="Times New Roman"/>
          <w:bCs/>
          <w:szCs w:val="24"/>
        </w:rPr>
        <w:t xml:space="preserve"> </w:t>
      </w:r>
      <w:proofErr w:type="spellStart"/>
      <w:r>
        <w:rPr>
          <w:rFonts w:cs="Times New Roman"/>
          <w:bCs/>
          <w:szCs w:val="24"/>
        </w:rPr>
        <w:t>ini</w:t>
      </w:r>
      <w:proofErr w:type="spellEnd"/>
      <w:r>
        <w:rPr>
          <w:rFonts w:cs="Times New Roman"/>
          <w:bCs/>
          <w:szCs w:val="24"/>
        </w:rPr>
        <w:t xml:space="preserve"> </w:t>
      </w:r>
      <w:proofErr w:type="spellStart"/>
      <w:r>
        <w:rPr>
          <w:rFonts w:cs="Times New Roman"/>
          <w:bCs/>
          <w:szCs w:val="24"/>
        </w:rPr>
        <w:t>akan</w:t>
      </w:r>
      <w:proofErr w:type="spellEnd"/>
      <w:r>
        <w:rPr>
          <w:rFonts w:cs="Times New Roman"/>
          <w:bCs/>
          <w:szCs w:val="24"/>
        </w:rPr>
        <w:t xml:space="preserve"> </w:t>
      </w:r>
      <w:proofErr w:type="spellStart"/>
      <w:r>
        <w:rPr>
          <w:rFonts w:cs="Times New Roman"/>
          <w:bCs/>
          <w:szCs w:val="24"/>
        </w:rPr>
        <w:t>berlangsung</w:t>
      </w:r>
      <w:proofErr w:type="spellEnd"/>
      <w:r>
        <w:rPr>
          <w:rFonts w:cs="Times New Roman"/>
          <w:bCs/>
          <w:szCs w:val="24"/>
        </w:rPr>
        <w:t xml:space="preserve"> </w:t>
      </w:r>
      <w:proofErr w:type="spellStart"/>
      <w:r>
        <w:rPr>
          <w:rFonts w:cs="Times New Roman"/>
          <w:bCs/>
          <w:szCs w:val="24"/>
        </w:rPr>
        <w:t>selama</w:t>
      </w:r>
      <w:proofErr w:type="spellEnd"/>
      <w:r>
        <w:rPr>
          <w:rFonts w:cs="Times New Roman"/>
          <w:bCs/>
          <w:szCs w:val="24"/>
        </w:rPr>
        <w:t xml:space="preserve"> 3 </w:t>
      </w:r>
      <w:proofErr w:type="spellStart"/>
      <w:r>
        <w:rPr>
          <w:rFonts w:cs="Times New Roman"/>
          <w:bCs/>
          <w:szCs w:val="24"/>
        </w:rPr>
        <w:t>bulan</w:t>
      </w:r>
      <w:proofErr w:type="spellEnd"/>
      <w:r>
        <w:rPr>
          <w:rFonts w:cs="Times New Roman"/>
          <w:bCs/>
          <w:szCs w:val="24"/>
        </w:rPr>
        <w:t xml:space="preserve"> </w:t>
      </w:r>
      <w:proofErr w:type="spellStart"/>
      <w:r>
        <w:rPr>
          <w:rFonts w:cs="Times New Roman"/>
          <w:bCs/>
          <w:szCs w:val="24"/>
        </w:rPr>
        <w:t>dengan</w:t>
      </w:r>
      <w:proofErr w:type="spellEnd"/>
      <w:r>
        <w:rPr>
          <w:rFonts w:cs="Times New Roman"/>
          <w:bCs/>
          <w:szCs w:val="24"/>
        </w:rPr>
        <w:t xml:space="preserve"> </w:t>
      </w:r>
      <w:proofErr w:type="spellStart"/>
      <w:r>
        <w:rPr>
          <w:rFonts w:cs="Times New Roman"/>
          <w:bCs/>
          <w:szCs w:val="24"/>
        </w:rPr>
        <w:t>langkah</w:t>
      </w:r>
      <w:proofErr w:type="spellEnd"/>
      <w:r>
        <w:rPr>
          <w:rFonts w:cs="Times New Roman"/>
          <w:bCs/>
          <w:szCs w:val="24"/>
        </w:rPr>
        <w:t xml:space="preserve"> </w:t>
      </w:r>
      <w:proofErr w:type="spellStart"/>
      <w:r>
        <w:rPr>
          <w:rFonts w:cs="Times New Roman"/>
          <w:bCs/>
          <w:szCs w:val="24"/>
        </w:rPr>
        <w:t>sebagaimana</w:t>
      </w:r>
      <w:proofErr w:type="spellEnd"/>
      <w:r>
        <w:rPr>
          <w:rFonts w:cs="Times New Roman"/>
          <w:bCs/>
          <w:szCs w:val="24"/>
        </w:rPr>
        <w:t xml:space="preserve"> </w:t>
      </w:r>
      <w:proofErr w:type="spellStart"/>
      <w:r>
        <w:rPr>
          <w:rFonts w:cs="Times New Roman"/>
          <w:bCs/>
          <w:szCs w:val="24"/>
        </w:rPr>
        <w:t>rangkuman</w:t>
      </w:r>
      <w:proofErr w:type="spellEnd"/>
      <w:r>
        <w:rPr>
          <w:rFonts w:cs="Times New Roman"/>
          <w:bCs/>
          <w:szCs w:val="24"/>
        </w:rPr>
        <w:t xml:space="preserve"> </w:t>
      </w:r>
      <w:proofErr w:type="spellStart"/>
      <w:r>
        <w:rPr>
          <w:rFonts w:cs="Times New Roman"/>
          <w:bCs/>
          <w:szCs w:val="24"/>
        </w:rPr>
        <w:t>dari</w:t>
      </w:r>
      <w:proofErr w:type="spellEnd"/>
      <w:r>
        <w:rPr>
          <w:rFonts w:cs="Times New Roman"/>
          <w:bCs/>
          <w:szCs w:val="24"/>
        </w:rPr>
        <w:t xml:space="preserve"> </w:t>
      </w:r>
      <w:proofErr w:type="spellStart"/>
      <w:r>
        <w:rPr>
          <w:rFonts w:cs="Times New Roman"/>
          <w:bCs/>
          <w:szCs w:val="24"/>
        </w:rPr>
        <w:t>tahapan</w:t>
      </w:r>
      <w:proofErr w:type="spellEnd"/>
      <w:r>
        <w:rPr>
          <w:rFonts w:cs="Times New Roman"/>
          <w:bCs/>
          <w:szCs w:val="24"/>
        </w:rPr>
        <w:t xml:space="preserve"> </w:t>
      </w:r>
      <w:proofErr w:type="spellStart"/>
      <w:r>
        <w:rPr>
          <w:rFonts w:cs="Times New Roman"/>
          <w:bCs/>
          <w:szCs w:val="24"/>
        </w:rPr>
        <w:t>penelitian</w:t>
      </w:r>
      <w:proofErr w:type="spellEnd"/>
      <w:r>
        <w:rPr>
          <w:rFonts w:cs="Times New Roman"/>
          <w:bCs/>
          <w:szCs w:val="24"/>
        </w:rPr>
        <w:t xml:space="preserve"> yang </w:t>
      </w:r>
      <w:proofErr w:type="spellStart"/>
      <w:r>
        <w:rPr>
          <w:rFonts w:cs="Times New Roman"/>
          <w:bCs/>
          <w:szCs w:val="24"/>
        </w:rPr>
        <w:t>dijelaskan</w:t>
      </w:r>
      <w:proofErr w:type="spellEnd"/>
      <w:r>
        <w:rPr>
          <w:rFonts w:cs="Times New Roman"/>
          <w:bCs/>
          <w:szCs w:val="24"/>
        </w:rPr>
        <w:t xml:space="preserve"> </w:t>
      </w:r>
      <w:proofErr w:type="spellStart"/>
      <w:r>
        <w:rPr>
          <w:rFonts w:cs="Times New Roman"/>
          <w:bCs/>
          <w:szCs w:val="24"/>
        </w:rPr>
        <w:t>sebelumnya</w:t>
      </w:r>
      <w:proofErr w:type="spellEnd"/>
      <w:r>
        <w:rPr>
          <w:rFonts w:cs="Times New Roman"/>
          <w:bCs/>
          <w:szCs w:val="24"/>
        </w:rPr>
        <w:t>.</w:t>
      </w:r>
    </w:p>
    <w:p w14:paraId="25CF17C2" w14:textId="77777777" w:rsidR="00197F56" w:rsidRDefault="00197F56" w:rsidP="00540873">
      <w:pPr>
        <w:rPr>
          <w:rFonts w:cs="Times New Roman"/>
          <w:bCs/>
          <w:szCs w:val="24"/>
        </w:rPr>
      </w:pPr>
      <w:proofErr w:type="spellStart"/>
      <w:r>
        <w:rPr>
          <w:rFonts w:cs="Times New Roman"/>
          <w:bCs/>
          <w:szCs w:val="24"/>
        </w:rPr>
        <w:t>Berikut</w:t>
      </w:r>
      <w:proofErr w:type="spellEnd"/>
      <w:r>
        <w:rPr>
          <w:rFonts w:cs="Times New Roman"/>
          <w:bCs/>
          <w:szCs w:val="24"/>
        </w:rPr>
        <w:t xml:space="preserve"> </w:t>
      </w:r>
      <w:proofErr w:type="spellStart"/>
      <w:r>
        <w:rPr>
          <w:rFonts w:cs="Times New Roman"/>
          <w:bCs/>
          <w:szCs w:val="24"/>
        </w:rPr>
        <w:t>dapat</w:t>
      </w:r>
      <w:proofErr w:type="spellEnd"/>
      <w:r>
        <w:rPr>
          <w:rFonts w:cs="Times New Roman"/>
          <w:bCs/>
          <w:szCs w:val="24"/>
        </w:rPr>
        <w:t xml:space="preserve"> </w:t>
      </w:r>
      <w:proofErr w:type="spellStart"/>
      <w:r>
        <w:rPr>
          <w:rFonts w:cs="Times New Roman"/>
          <w:bCs/>
          <w:szCs w:val="24"/>
        </w:rPr>
        <w:t>dilihat</w:t>
      </w:r>
      <w:proofErr w:type="spellEnd"/>
      <w:r>
        <w:rPr>
          <w:rFonts w:cs="Times New Roman"/>
          <w:bCs/>
          <w:szCs w:val="24"/>
        </w:rPr>
        <w:t xml:space="preserve"> </w:t>
      </w:r>
      <w:proofErr w:type="spellStart"/>
      <w:r>
        <w:rPr>
          <w:rFonts w:cs="Times New Roman"/>
          <w:bCs/>
          <w:szCs w:val="24"/>
        </w:rPr>
        <w:t>jadwal</w:t>
      </w:r>
      <w:proofErr w:type="spellEnd"/>
      <w:r>
        <w:rPr>
          <w:rFonts w:cs="Times New Roman"/>
          <w:bCs/>
          <w:szCs w:val="24"/>
        </w:rPr>
        <w:t xml:space="preserve"> </w:t>
      </w:r>
      <w:proofErr w:type="spellStart"/>
      <w:r>
        <w:rPr>
          <w:rFonts w:cs="Times New Roman"/>
          <w:bCs/>
          <w:szCs w:val="24"/>
        </w:rPr>
        <w:t>kegiatan</w:t>
      </w:r>
      <w:proofErr w:type="spellEnd"/>
      <w:r>
        <w:rPr>
          <w:rFonts w:cs="Times New Roman"/>
          <w:bCs/>
          <w:szCs w:val="24"/>
        </w:rPr>
        <w:t xml:space="preserve"> dan </w:t>
      </w:r>
      <w:proofErr w:type="spellStart"/>
      <w:r>
        <w:rPr>
          <w:rFonts w:cs="Times New Roman"/>
          <w:bCs/>
          <w:szCs w:val="24"/>
        </w:rPr>
        <w:t>penanggung</w:t>
      </w:r>
      <w:proofErr w:type="spellEnd"/>
      <w:r>
        <w:rPr>
          <w:rFonts w:cs="Times New Roman"/>
          <w:bCs/>
          <w:szCs w:val="24"/>
        </w:rPr>
        <w:t xml:space="preserve"> </w:t>
      </w:r>
      <w:proofErr w:type="spellStart"/>
      <w:r>
        <w:rPr>
          <w:rFonts w:cs="Times New Roman"/>
          <w:bCs/>
          <w:szCs w:val="24"/>
        </w:rPr>
        <w:t>jawab</w:t>
      </w:r>
      <w:proofErr w:type="spellEnd"/>
      <w:r>
        <w:rPr>
          <w:rFonts w:cs="Times New Roman"/>
          <w:bCs/>
          <w:szCs w:val="24"/>
        </w:rPr>
        <w:t xml:space="preserve"> masing-</w:t>
      </w:r>
      <w:proofErr w:type="gramStart"/>
      <w:r>
        <w:rPr>
          <w:rFonts w:cs="Times New Roman"/>
          <w:bCs/>
          <w:szCs w:val="24"/>
        </w:rPr>
        <w:t>masing :</w:t>
      </w:r>
      <w:proofErr w:type="gramEnd"/>
    </w:p>
    <w:p w14:paraId="70750CB5" w14:textId="048CBA2E" w:rsidR="00197F56" w:rsidRPr="00197F56" w:rsidRDefault="00197F56" w:rsidP="00540873">
      <w:pPr>
        <w:rPr>
          <w:rFonts w:cs="Times New Roman"/>
          <w:bCs/>
          <w:szCs w:val="24"/>
        </w:rPr>
      </w:pPr>
      <w:r>
        <w:rPr>
          <w:rFonts w:cs="Times New Roman"/>
          <w:bCs/>
          <w:szCs w:val="24"/>
        </w:rPr>
        <w:t xml:space="preserve"> </w:t>
      </w:r>
    </w:p>
    <w:p w14:paraId="4DAB7C61" w14:textId="77777777" w:rsidR="00C57CD4" w:rsidRDefault="00C57CD4" w:rsidP="00C57CD4">
      <w:pPr>
        <w:pStyle w:val="ListParagraph"/>
        <w:ind w:left="0"/>
        <w:jc w:val="center"/>
        <w:rPr>
          <w:rFonts w:cs="Times New Roman"/>
          <w:szCs w:val="24"/>
          <w:lang w:val="id-ID"/>
        </w:rPr>
      </w:pPr>
      <w:proofErr w:type="spellStart"/>
      <w:r>
        <w:rPr>
          <w:rFonts w:cs="Times New Roman"/>
          <w:szCs w:val="24"/>
        </w:rPr>
        <w:t>Tabel</w:t>
      </w:r>
      <w:proofErr w:type="spellEnd"/>
      <w:r>
        <w:rPr>
          <w:rFonts w:cs="Times New Roman"/>
          <w:szCs w:val="24"/>
        </w:rPr>
        <w:t xml:space="preserve"> </w:t>
      </w:r>
      <w:r>
        <w:rPr>
          <w:rFonts w:cs="Times New Roman"/>
          <w:szCs w:val="24"/>
          <w:lang w:val="id-ID"/>
        </w:rPr>
        <w:t>4</w:t>
      </w:r>
      <w:r>
        <w:rPr>
          <w:rFonts w:cs="Times New Roman"/>
          <w:szCs w:val="24"/>
        </w:rPr>
        <w:t>.</w:t>
      </w:r>
      <w:r>
        <w:rPr>
          <w:rFonts w:cs="Times New Roman"/>
          <w:szCs w:val="24"/>
          <w:lang w:val="id-ID"/>
        </w:rPr>
        <w:t xml:space="preserve">2 </w:t>
      </w:r>
      <w:proofErr w:type="spellStart"/>
      <w:r>
        <w:rPr>
          <w:rFonts w:cs="Times New Roman"/>
          <w:szCs w:val="24"/>
        </w:rPr>
        <w:t>Jadwal</w:t>
      </w:r>
      <w:proofErr w:type="spellEnd"/>
      <w:r>
        <w:rPr>
          <w:rFonts w:cs="Times New Roman"/>
          <w:szCs w:val="24"/>
          <w:lang w:val="id-ID"/>
        </w:rPr>
        <w:t xml:space="preserve"> </w:t>
      </w:r>
      <w:proofErr w:type="spellStart"/>
      <w:r>
        <w:rPr>
          <w:rFonts w:cs="Times New Roman"/>
          <w:szCs w:val="24"/>
        </w:rPr>
        <w:t>Kegiatan</w:t>
      </w:r>
      <w:proofErr w:type="spellEnd"/>
    </w:p>
    <w:tbl>
      <w:tblPr>
        <w:tblW w:w="7303" w:type="dxa"/>
        <w:jc w:val="center"/>
        <w:tblLook w:val="04A0" w:firstRow="1" w:lastRow="0" w:firstColumn="1" w:lastColumn="0" w:noHBand="0" w:noVBand="1"/>
      </w:tblPr>
      <w:tblGrid>
        <w:gridCol w:w="604"/>
        <w:gridCol w:w="2230"/>
        <w:gridCol w:w="676"/>
        <w:gridCol w:w="851"/>
        <w:gridCol w:w="850"/>
        <w:gridCol w:w="2092"/>
      </w:tblGrid>
      <w:tr w:rsidR="00C57CD4" w14:paraId="23DFB982" w14:textId="77777777" w:rsidTr="00E770A7">
        <w:trPr>
          <w:trHeight w:val="315"/>
          <w:jc w:val="center"/>
        </w:trPr>
        <w:tc>
          <w:tcPr>
            <w:tcW w:w="604" w:type="dxa"/>
            <w:vMerge w:val="restart"/>
            <w:tcBorders>
              <w:top w:val="single" w:sz="4" w:space="0" w:color="auto"/>
              <w:left w:val="single" w:sz="4" w:space="0" w:color="auto"/>
              <w:right w:val="single" w:sz="4" w:space="0" w:color="auto"/>
            </w:tcBorders>
            <w:shd w:val="clear" w:color="auto" w:fill="auto"/>
            <w:noWrap/>
            <w:vAlign w:val="center"/>
          </w:tcPr>
          <w:p w14:paraId="46CF7D63" w14:textId="77777777" w:rsidR="00C57CD4" w:rsidRDefault="00C57CD4" w:rsidP="00C57CD4">
            <w:pPr>
              <w:jc w:val="both"/>
              <w:rPr>
                <w:rFonts w:eastAsia="Times New Roman" w:cs="Times New Roman"/>
                <w:color w:val="000000"/>
                <w:szCs w:val="24"/>
                <w:lang w:val="id-ID"/>
              </w:rPr>
            </w:pPr>
            <w:r>
              <w:rPr>
                <w:rFonts w:eastAsia="Times New Roman" w:cs="Times New Roman"/>
                <w:color w:val="000000"/>
                <w:szCs w:val="24"/>
              </w:rPr>
              <w:t>No</w:t>
            </w:r>
          </w:p>
        </w:tc>
        <w:tc>
          <w:tcPr>
            <w:tcW w:w="2230" w:type="dxa"/>
            <w:vMerge w:val="restart"/>
            <w:tcBorders>
              <w:top w:val="single" w:sz="4" w:space="0" w:color="auto"/>
              <w:left w:val="nil"/>
              <w:right w:val="single" w:sz="4" w:space="0" w:color="auto"/>
            </w:tcBorders>
            <w:shd w:val="clear" w:color="auto" w:fill="auto"/>
            <w:noWrap/>
            <w:vAlign w:val="center"/>
          </w:tcPr>
          <w:p w14:paraId="210A2B3D" w14:textId="77777777" w:rsidR="00C57CD4" w:rsidRDefault="00C57CD4" w:rsidP="00C57CD4">
            <w:pPr>
              <w:jc w:val="both"/>
              <w:rPr>
                <w:rFonts w:eastAsia="Times New Roman" w:cs="Times New Roman"/>
                <w:color w:val="000000"/>
                <w:szCs w:val="24"/>
              </w:rPr>
            </w:pPr>
            <w:proofErr w:type="spellStart"/>
            <w:r>
              <w:rPr>
                <w:rFonts w:eastAsia="Times New Roman" w:cs="Times New Roman"/>
                <w:color w:val="000000"/>
                <w:szCs w:val="24"/>
              </w:rPr>
              <w:t>Kegiatan</w:t>
            </w:r>
            <w:proofErr w:type="spellEnd"/>
          </w:p>
        </w:tc>
        <w:tc>
          <w:tcPr>
            <w:tcW w:w="2377" w:type="dxa"/>
            <w:gridSpan w:val="3"/>
            <w:tcBorders>
              <w:top w:val="single" w:sz="4" w:space="0" w:color="auto"/>
              <w:left w:val="nil"/>
              <w:bottom w:val="single" w:sz="4" w:space="0" w:color="auto"/>
              <w:right w:val="single" w:sz="4" w:space="0" w:color="auto"/>
            </w:tcBorders>
          </w:tcPr>
          <w:p w14:paraId="1E2988B2" w14:textId="77777777" w:rsidR="00C57CD4" w:rsidRDefault="00C57CD4" w:rsidP="00C57CD4">
            <w:pPr>
              <w:jc w:val="center"/>
              <w:rPr>
                <w:rFonts w:eastAsia="Times New Roman" w:cs="Times New Roman"/>
                <w:color w:val="000000"/>
                <w:szCs w:val="24"/>
                <w:lang w:val="id-ID"/>
              </w:rPr>
            </w:pPr>
            <w:r>
              <w:rPr>
                <w:rFonts w:eastAsia="Times New Roman" w:cs="Times New Roman"/>
                <w:color w:val="000000"/>
                <w:szCs w:val="24"/>
                <w:lang w:val="id-ID"/>
              </w:rPr>
              <w:t>Bulan</w:t>
            </w:r>
          </w:p>
        </w:tc>
        <w:tc>
          <w:tcPr>
            <w:tcW w:w="2092" w:type="dxa"/>
            <w:vMerge w:val="restart"/>
            <w:tcBorders>
              <w:top w:val="single" w:sz="4" w:space="0" w:color="auto"/>
              <w:left w:val="nil"/>
              <w:right w:val="single" w:sz="4" w:space="0" w:color="auto"/>
            </w:tcBorders>
          </w:tcPr>
          <w:p w14:paraId="3A6DDDB8" w14:textId="77777777" w:rsidR="00C57CD4" w:rsidRDefault="00C57CD4" w:rsidP="00C57CD4">
            <w:pPr>
              <w:jc w:val="center"/>
              <w:rPr>
                <w:rFonts w:eastAsia="Times New Roman" w:cs="Times New Roman"/>
                <w:color w:val="000000"/>
                <w:szCs w:val="24"/>
                <w:lang w:val="id-ID"/>
              </w:rPr>
            </w:pPr>
            <w:r>
              <w:rPr>
                <w:rFonts w:eastAsia="Times New Roman" w:cs="Times New Roman"/>
                <w:color w:val="000000"/>
                <w:szCs w:val="24"/>
                <w:lang w:val="id-ID"/>
              </w:rPr>
              <w:t>Person Penanggung Jawab</w:t>
            </w:r>
          </w:p>
        </w:tc>
      </w:tr>
      <w:tr w:rsidR="00C57CD4" w14:paraId="03875CA0" w14:textId="77777777" w:rsidTr="00E770A7">
        <w:trPr>
          <w:trHeight w:val="315"/>
          <w:jc w:val="center"/>
        </w:trPr>
        <w:tc>
          <w:tcPr>
            <w:tcW w:w="604" w:type="dxa"/>
            <w:vMerge/>
            <w:tcBorders>
              <w:left w:val="single" w:sz="4" w:space="0" w:color="auto"/>
              <w:bottom w:val="single" w:sz="4" w:space="0" w:color="auto"/>
              <w:right w:val="single" w:sz="4" w:space="0" w:color="auto"/>
            </w:tcBorders>
            <w:shd w:val="clear" w:color="auto" w:fill="auto"/>
            <w:noWrap/>
            <w:vAlign w:val="center"/>
          </w:tcPr>
          <w:p w14:paraId="58DC65A6" w14:textId="77777777" w:rsidR="00C57CD4" w:rsidRDefault="00C57CD4" w:rsidP="00C57CD4">
            <w:pPr>
              <w:jc w:val="both"/>
              <w:rPr>
                <w:rFonts w:eastAsia="Times New Roman" w:cs="Times New Roman"/>
                <w:color w:val="000000"/>
                <w:szCs w:val="24"/>
              </w:rPr>
            </w:pPr>
          </w:p>
        </w:tc>
        <w:tc>
          <w:tcPr>
            <w:tcW w:w="2230" w:type="dxa"/>
            <w:vMerge/>
            <w:tcBorders>
              <w:left w:val="nil"/>
              <w:bottom w:val="single" w:sz="4" w:space="0" w:color="auto"/>
              <w:right w:val="single" w:sz="4" w:space="0" w:color="auto"/>
            </w:tcBorders>
            <w:shd w:val="clear" w:color="auto" w:fill="auto"/>
            <w:noWrap/>
            <w:vAlign w:val="center"/>
          </w:tcPr>
          <w:p w14:paraId="1A347EB4" w14:textId="77777777" w:rsidR="00C57CD4" w:rsidRDefault="00C57CD4" w:rsidP="00C57CD4">
            <w:pPr>
              <w:jc w:val="both"/>
              <w:rPr>
                <w:rFonts w:eastAsia="Times New Roman" w:cs="Times New Roman"/>
                <w:color w:val="000000"/>
                <w:szCs w:val="24"/>
              </w:rPr>
            </w:pPr>
          </w:p>
        </w:tc>
        <w:tc>
          <w:tcPr>
            <w:tcW w:w="676" w:type="dxa"/>
            <w:tcBorders>
              <w:top w:val="nil"/>
              <w:left w:val="nil"/>
              <w:bottom w:val="single" w:sz="4" w:space="0" w:color="auto"/>
              <w:right w:val="single" w:sz="4" w:space="0" w:color="auto"/>
            </w:tcBorders>
          </w:tcPr>
          <w:p w14:paraId="6AED7A5B" w14:textId="77777777" w:rsidR="00C57CD4" w:rsidRDefault="00C57CD4" w:rsidP="00C57CD4">
            <w:pPr>
              <w:jc w:val="center"/>
              <w:rPr>
                <w:rFonts w:eastAsia="Times New Roman" w:cs="Times New Roman"/>
                <w:color w:val="000000"/>
                <w:szCs w:val="24"/>
                <w:lang w:val="id-ID"/>
              </w:rPr>
            </w:pPr>
            <w:r>
              <w:rPr>
                <w:rFonts w:eastAsia="Times New Roman" w:cs="Times New Roman"/>
                <w:color w:val="000000"/>
                <w:szCs w:val="24"/>
                <w:lang w:val="id-ID"/>
              </w:rPr>
              <w:t>1</w:t>
            </w:r>
          </w:p>
        </w:tc>
        <w:tc>
          <w:tcPr>
            <w:tcW w:w="851" w:type="dxa"/>
            <w:tcBorders>
              <w:top w:val="nil"/>
              <w:left w:val="nil"/>
              <w:bottom w:val="single" w:sz="4" w:space="0" w:color="auto"/>
              <w:right w:val="single" w:sz="4" w:space="0" w:color="auto"/>
            </w:tcBorders>
          </w:tcPr>
          <w:p w14:paraId="337BF364" w14:textId="77777777" w:rsidR="00C57CD4" w:rsidRDefault="00C57CD4" w:rsidP="00C57CD4">
            <w:pPr>
              <w:jc w:val="center"/>
              <w:rPr>
                <w:rFonts w:eastAsia="Times New Roman" w:cs="Times New Roman"/>
                <w:color w:val="000000"/>
                <w:szCs w:val="24"/>
                <w:lang w:val="id-ID"/>
              </w:rPr>
            </w:pPr>
            <w:r>
              <w:rPr>
                <w:rFonts w:eastAsia="Times New Roman" w:cs="Times New Roman"/>
                <w:color w:val="000000"/>
                <w:szCs w:val="24"/>
                <w:lang w:val="id-ID"/>
              </w:rPr>
              <w:t>2</w:t>
            </w:r>
          </w:p>
        </w:tc>
        <w:tc>
          <w:tcPr>
            <w:tcW w:w="850" w:type="dxa"/>
            <w:tcBorders>
              <w:top w:val="nil"/>
              <w:left w:val="nil"/>
              <w:bottom w:val="single" w:sz="4" w:space="0" w:color="auto"/>
              <w:right w:val="single" w:sz="4" w:space="0" w:color="auto"/>
            </w:tcBorders>
          </w:tcPr>
          <w:p w14:paraId="35350065" w14:textId="77777777" w:rsidR="00C57CD4" w:rsidRDefault="00C57CD4" w:rsidP="00C57CD4">
            <w:pPr>
              <w:jc w:val="center"/>
              <w:rPr>
                <w:rFonts w:eastAsia="Times New Roman" w:cs="Times New Roman"/>
                <w:color w:val="000000"/>
                <w:szCs w:val="24"/>
                <w:lang w:val="id-ID"/>
              </w:rPr>
            </w:pPr>
            <w:r>
              <w:rPr>
                <w:rFonts w:eastAsia="Times New Roman" w:cs="Times New Roman"/>
                <w:color w:val="000000"/>
                <w:szCs w:val="24"/>
                <w:lang w:val="id-ID"/>
              </w:rPr>
              <w:t>3</w:t>
            </w:r>
          </w:p>
        </w:tc>
        <w:tc>
          <w:tcPr>
            <w:tcW w:w="2092" w:type="dxa"/>
            <w:vMerge/>
            <w:tcBorders>
              <w:left w:val="nil"/>
              <w:bottom w:val="single" w:sz="4" w:space="0" w:color="auto"/>
              <w:right w:val="single" w:sz="4" w:space="0" w:color="auto"/>
            </w:tcBorders>
          </w:tcPr>
          <w:p w14:paraId="4D5CFDF4" w14:textId="77777777" w:rsidR="00C57CD4" w:rsidRDefault="00C57CD4" w:rsidP="00C57CD4">
            <w:pPr>
              <w:rPr>
                <w:rFonts w:eastAsia="Times New Roman" w:cs="Times New Roman"/>
                <w:color w:val="000000"/>
                <w:szCs w:val="24"/>
              </w:rPr>
            </w:pPr>
          </w:p>
        </w:tc>
      </w:tr>
      <w:tr w:rsidR="00C57CD4" w14:paraId="23663B7C" w14:textId="77777777" w:rsidTr="00E770A7">
        <w:trPr>
          <w:trHeight w:val="356"/>
          <w:jc w:val="center"/>
        </w:trPr>
        <w:tc>
          <w:tcPr>
            <w:tcW w:w="604" w:type="dxa"/>
            <w:tcBorders>
              <w:top w:val="nil"/>
              <w:left w:val="single" w:sz="4" w:space="0" w:color="auto"/>
              <w:bottom w:val="single" w:sz="4" w:space="0" w:color="auto"/>
              <w:right w:val="single" w:sz="4" w:space="0" w:color="auto"/>
            </w:tcBorders>
            <w:shd w:val="clear" w:color="auto" w:fill="auto"/>
            <w:noWrap/>
            <w:vAlign w:val="center"/>
          </w:tcPr>
          <w:p w14:paraId="7AF91793" w14:textId="77777777" w:rsidR="00C57CD4" w:rsidRDefault="00C57CD4" w:rsidP="00C57CD4">
            <w:pPr>
              <w:jc w:val="both"/>
              <w:rPr>
                <w:rFonts w:eastAsia="Times New Roman" w:cs="Times New Roman"/>
                <w:color w:val="000000"/>
                <w:szCs w:val="24"/>
                <w:lang w:val="id-ID"/>
              </w:rPr>
            </w:pPr>
            <w:r>
              <w:rPr>
                <w:rFonts w:eastAsia="Times New Roman" w:cs="Times New Roman"/>
                <w:color w:val="000000"/>
                <w:szCs w:val="24"/>
                <w:lang w:val="id-ID"/>
              </w:rPr>
              <w:t>1</w:t>
            </w:r>
          </w:p>
        </w:tc>
        <w:tc>
          <w:tcPr>
            <w:tcW w:w="2230" w:type="dxa"/>
            <w:tcBorders>
              <w:top w:val="nil"/>
              <w:left w:val="single" w:sz="4" w:space="0" w:color="auto"/>
              <w:bottom w:val="single" w:sz="4" w:space="0" w:color="auto"/>
              <w:right w:val="single" w:sz="4" w:space="0" w:color="auto"/>
            </w:tcBorders>
            <w:shd w:val="clear" w:color="auto" w:fill="auto"/>
          </w:tcPr>
          <w:p w14:paraId="410A5E1C" w14:textId="77777777" w:rsidR="00C57CD4" w:rsidRDefault="00C57CD4" w:rsidP="00C57CD4">
            <w:pPr>
              <w:rPr>
                <w:rFonts w:eastAsia="Times New Roman" w:cs="Times New Roman"/>
                <w:color w:val="000000"/>
                <w:szCs w:val="24"/>
                <w:lang w:val="id-ID"/>
              </w:rPr>
            </w:pPr>
            <w:proofErr w:type="spellStart"/>
            <w:r>
              <w:rPr>
                <w:szCs w:val="24"/>
              </w:rPr>
              <w:t>Persiapan</w:t>
            </w:r>
            <w:proofErr w:type="spellEnd"/>
            <w:r>
              <w:rPr>
                <w:szCs w:val="24"/>
              </w:rPr>
              <w:t xml:space="preserve"> dan </w:t>
            </w:r>
            <w:proofErr w:type="spellStart"/>
            <w:r>
              <w:rPr>
                <w:szCs w:val="24"/>
              </w:rPr>
              <w:t>Koordinasi</w:t>
            </w:r>
            <w:proofErr w:type="spellEnd"/>
            <w:r>
              <w:rPr>
                <w:szCs w:val="24"/>
              </w:rPr>
              <w:t xml:space="preserve"> Team </w:t>
            </w:r>
          </w:p>
        </w:tc>
        <w:tc>
          <w:tcPr>
            <w:tcW w:w="676" w:type="dxa"/>
            <w:tcBorders>
              <w:top w:val="nil"/>
              <w:left w:val="single" w:sz="4" w:space="0" w:color="auto"/>
              <w:bottom w:val="single" w:sz="4" w:space="0" w:color="auto"/>
              <w:right w:val="single" w:sz="4" w:space="0" w:color="auto"/>
            </w:tcBorders>
            <w:shd w:val="clear" w:color="auto" w:fill="A5A5A5" w:themeFill="background1" w:themeFillShade="A5"/>
          </w:tcPr>
          <w:p w14:paraId="45C92DD1" w14:textId="77777777" w:rsidR="00C57CD4" w:rsidRDefault="00C57CD4" w:rsidP="00C57CD4">
            <w:pPr>
              <w:jc w:val="both"/>
              <w:rPr>
                <w:rFonts w:eastAsia="Times New Roman" w:cs="Times New Roman"/>
                <w:color w:val="000000" w:themeColor="text1"/>
                <w:szCs w:val="24"/>
                <w:lang w:val="id-ID"/>
              </w:rPr>
            </w:pPr>
          </w:p>
        </w:tc>
        <w:tc>
          <w:tcPr>
            <w:tcW w:w="851" w:type="dxa"/>
            <w:tcBorders>
              <w:top w:val="nil"/>
              <w:left w:val="single" w:sz="4" w:space="0" w:color="auto"/>
              <w:bottom w:val="single" w:sz="4" w:space="0" w:color="auto"/>
              <w:right w:val="single" w:sz="4" w:space="0" w:color="auto"/>
            </w:tcBorders>
          </w:tcPr>
          <w:p w14:paraId="51EF7601" w14:textId="77777777" w:rsidR="00C57CD4" w:rsidRDefault="00C57CD4" w:rsidP="00C57CD4">
            <w:pPr>
              <w:jc w:val="both"/>
              <w:rPr>
                <w:rFonts w:eastAsia="Times New Roman" w:cs="Times New Roman"/>
                <w:color w:val="000000"/>
                <w:szCs w:val="24"/>
                <w:lang w:val="id-ID"/>
              </w:rPr>
            </w:pPr>
          </w:p>
        </w:tc>
        <w:tc>
          <w:tcPr>
            <w:tcW w:w="850" w:type="dxa"/>
            <w:tcBorders>
              <w:top w:val="nil"/>
              <w:left w:val="single" w:sz="4" w:space="0" w:color="auto"/>
              <w:bottom w:val="single" w:sz="4" w:space="0" w:color="auto"/>
              <w:right w:val="single" w:sz="4" w:space="0" w:color="auto"/>
            </w:tcBorders>
          </w:tcPr>
          <w:p w14:paraId="6A8EDE5A" w14:textId="77777777" w:rsidR="00C57CD4" w:rsidRDefault="00C57CD4" w:rsidP="00C57CD4">
            <w:pPr>
              <w:jc w:val="both"/>
              <w:rPr>
                <w:rFonts w:eastAsia="Times New Roman" w:cs="Times New Roman"/>
                <w:color w:val="000000"/>
                <w:szCs w:val="24"/>
                <w:lang w:val="id-ID"/>
              </w:rPr>
            </w:pPr>
          </w:p>
        </w:tc>
        <w:tc>
          <w:tcPr>
            <w:tcW w:w="2092" w:type="dxa"/>
            <w:tcBorders>
              <w:top w:val="nil"/>
              <w:left w:val="single" w:sz="4" w:space="0" w:color="auto"/>
              <w:bottom w:val="single" w:sz="4" w:space="0" w:color="auto"/>
              <w:right w:val="single" w:sz="4" w:space="0" w:color="auto"/>
            </w:tcBorders>
          </w:tcPr>
          <w:p w14:paraId="05F5024F" w14:textId="77777777" w:rsidR="00C57CD4" w:rsidRDefault="00C57CD4" w:rsidP="00C57CD4">
            <w:pPr>
              <w:rPr>
                <w:rFonts w:eastAsia="Times New Roman" w:cs="Times New Roman"/>
                <w:color w:val="000000"/>
                <w:szCs w:val="24"/>
              </w:rPr>
            </w:pPr>
            <w:r>
              <w:rPr>
                <w:szCs w:val="24"/>
              </w:rPr>
              <w:t>Amarul Akbar</w:t>
            </w:r>
          </w:p>
        </w:tc>
      </w:tr>
      <w:tr w:rsidR="00C57CD4" w14:paraId="18C90CC3" w14:textId="77777777" w:rsidTr="00E770A7">
        <w:trPr>
          <w:trHeight w:val="356"/>
          <w:jc w:val="center"/>
        </w:trPr>
        <w:tc>
          <w:tcPr>
            <w:tcW w:w="604" w:type="dxa"/>
            <w:tcBorders>
              <w:top w:val="nil"/>
              <w:left w:val="single" w:sz="4" w:space="0" w:color="auto"/>
              <w:bottom w:val="single" w:sz="4" w:space="0" w:color="auto"/>
              <w:right w:val="single" w:sz="4" w:space="0" w:color="auto"/>
            </w:tcBorders>
            <w:shd w:val="clear" w:color="auto" w:fill="auto"/>
            <w:noWrap/>
            <w:vAlign w:val="center"/>
          </w:tcPr>
          <w:p w14:paraId="2404D306" w14:textId="77777777" w:rsidR="00C57CD4" w:rsidRDefault="00C57CD4" w:rsidP="00C57CD4">
            <w:pPr>
              <w:jc w:val="both"/>
              <w:rPr>
                <w:rFonts w:eastAsia="Times New Roman" w:cs="Times New Roman"/>
                <w:color w:val="000000"/>
                <w:szCs w:val="24"/>
              </w:rPr>
            </w:pPr>
            <w:r>
              <w:rPr>
                <w:rFonts w:eastAsia="Times New Roman" w:cs="Times New Roman"/>
                <w:color w:val="000000"/>
                <w:szCs w:val="24"/>
              </w:rPr>
              <w:t>2</w:t>
            </w:r>
          </w:p>
        </w:tc>
        <w:tc>
          <w:tcPr>
            <w:tcW w:w="2230" w:type="dxa"/>
            <w:tcBorders>
              <w:top w:val="nil"/>
              <w:left w:val="single" w:sz="4" w:space="0" w:color="auto"/>
              <w:bottom w:val="single" w:sz="4" w:space="0" w:color="auto"/>
              <w:right w:val="single" w:sz="4" w:space="0" w:color="auto"/>
            </w:tcBorders>
            <w:shd w:val="clear" w:color="auto" w:fill="auto"/>
          </w:tcPr>
          <w:p w14:paraId="682051E3" w14:textId="77777777" w:rsidR="00C57CD4" w:rsidRDefault="00C57CD4" w:rsidP="00C57CD4">
            <w:pPr>
              <w:rPr>
                <w:szCs w:val="24"/>
              </w:rPr>
            </w:pPr>
            <w:proofErr w:type="spellStart"/>
            <w:r>
              <w:rPr>
                <w:szCs w:val="24"/>
              </w:rPr>
              <w:t>Analisis</w:t>
            </w:r>
            <w:proofErr w:type="spellEnd"/>
            <w:r>
              <w:rPr>
                <w:szCs w:val="24"/>
              </w:rPr>
              <w:t xml:space="preserve"> </w:t>
            </w:r>
            <w:proofErr w:type="spellStart"/>
            <w:r>
              <w:rPr>
                <w:szCs w:val="24"/>
              </w:rPr>
              <w:t>Kebutuhan</w:t>
            </w:r>
            <w:proofErr w:type="spellEnd"/>
            <w:r>
              <w:rPr>
                <w:szCs w:val="24"/>
              </w:rPr>
              <w:t xml:space="preserve"> </w:t>
            </w:r>
            <w:proofErr w:type="spellStart"/>
            <w:r>
              <w:rPr>
                <w:szCs w:val="24"/>
              </w:rPr>
              <w:t>Sistem</w:t>
            </w:r>
            <w:proofErr w:type="spellEnd"/>
          </w:p>
        </w:tc>
        <w:tc>
          <w:tcPr>
            <w:tcW w:w="676" w:type="dxa"/>
            <w:tcBorders>
              <w:top w:val="nil"/>
              <w:left w:val="single" w:sz="4" w:space="0" w:color="auto"/>
              <w:bottom w:val="single" w:sz="4" w:space="0" w:color="auto"/>
              <w:right w:val="single" w:sz="4" w:space="0" w:color="auto"/>
            </w:tcBorders>
            <w:shd w:val="clear" w:color="auto" w:fill="A5A5A5" w:themeFill="background1" w:themeFillShade="A5"/>
          </w:tcPr>
          <w:p w14:paraId="3AF260F5" w14:textId="77777777" w:rsidR="00C57CD4" w:rsidRDefault="00C57CD4" w:rsidP="00C57CD4">
            <w:pPr>
              <w:jc w:val="both"/>
              <w:rPr>
                <w:rFonts w:eastAsia="Times New Roman" w:cs="Times New Roman"/>
                <w:color w:val="000000" w:themeColor="text1"/>
                <w:szCs w:val="24"/>
                <w:lang w:val="id-ID"/>
              </w:rPr>
            </w:pPr>
          </w:p>
        </w:tc>
        <w:tc>
          <w:tcPr>
            <w:tcW w:w="851" w:type="dxa"/>
            <w:tcBorders>
              <w:top w:val="nil"/>
              <w:left w:val="single" w:sz="4" w:space="0" w:color="auto"/>
              <w:bottom w:val="single" w:sz="4" w:space="0" w:color="auto"/>
              <w:right w:val="single" w:sz="4" w:space="0" w:color="auto"/>
            </w:tcBorders>
          </w:tcPr>
          <w:p w14:paraId="7F7E7BA1" w14:textId="77777777" w:rsidR="00C57CD4" w:rsidRDefault="00C57CD4" w:rsidP="00C57CD4">
            <w:pPr>
              <w:jc w:val="both"/>
              <w:rPr>
                <w:rFonts w:eastAsia="Times New Roman" w:cs="Times New Roman"/>
                <w:color w:val="000000"/>
                <w:szCs w:val="24"/>
                <w:lang w:val="id-ID"/>
              </w:rPr>
            </w:pPr>
          </w:p>
        </w:tc>
        <w:tc>
          <w:tcPr>
            <w:tcW w:w="850" w:type="dxa"/>
            <w:tcBorders>
              <w:top w:val="nil"/>
              <w:left w:val="single" w:sz="4" w:space="0" w:color="auto"/>
              <w:bottom w:val="single" w:sz="4" w:space="0" w:color="auto"/>
              <w:right w:val="single" w:sz="4" w:space="0" w:color="auto"/>
            </w:tcBorders>
          </w:tcPr>
          <w:p w14:paraId="3259CD85" w14:textId="77777777" w:rsidR="00C57CD4" w:rsidRDefault="00C57CD4" w:rsidP="00C57CD4">
            <w:pPr>
              <w:jc w:val="both"/>
              <w:rPr>
                <w:rFonts w:eastAsia="Times New Roman" w:cs="Times New Roman"/>
                <w:color w:val="000000"/>
                <w:szCs w:val="24"/>
                <w:lang w:val="id-ID"/>
              </w:rPr>
            </w:pPr>
          </w:p>
        </w:tc>
        <w:tc>
          <w:tcPr>
            <w:tcW w:w="2092" w:type="dxa"/>
            <w:tcBorders>
              <w:top w:val="nil"/>
              <w:left w:val="single" w:sz="4" w:space="0" w:color="auto"/>
              <w:bottom w:val="single" w:sz="4" w:space="0" w:color="auto"/>
              <w:right w:val="single" w:sz="4" w:space="0" w:color="auto"/>
            </w:tcBorders>
          </w:tcPr>
          <w:p w14:paraId="3A2E2EE0" w14:textId="77777777" w:rsidR="00C57CD4" w:rsidRDefault="00C57CD4" w:rsidP="00C57CD4">
            <w:pPr>
              <w:rPr>
                <w:szCs w:val="24"/>
              </w:rPr>
            </w:pPr>
            <w:r>
              <w:rPr>
                <w:szCs w:val="24"/>
              </w:rPr>
              <w:t>Amarul Akbar</w:t>
            </w:r>
          </w:p>
        </w:tc>
      </w:tr>
      <w:tr w:rsidR="00C57CD4" w14:paraId="527877E9" w14:textId="77777777" w:rsidTr="00E770A7">
        <w:trPr>
          <w:trHeight w:val="315"/>
          <w:jc w:val="center"/>
        </w:trPr>
        <w:tc>
          <w:tcPr>
            <w:tcW w:w="604" w:type="dxa"/>
            <w:tcBorders>
              <w:top w:val="nil"/>
              <w:left w:val="single" w:sz="4" w:space="0" w:color="auto"/>
              <w:bottom w:val="single" w:sz="4" w:space="0" w:color="auto"/>
              <w:right w:val="single" w:sz="4" w:space="0" w:color="auto"/>
            </w:tcBorders>
            <w:shd w:val="clear" w:color="auto" w:fill="auto"/>
            <w:noWrap/>
            <w:vAlign w:val="center"/>
          </w:tcPr>
          <w:p w14:paraId="73FB4FF5" w14:textId="77777777" w:rsidR="00C57CD4" w:rsidRDefault="00C57CD4" w:rsidP="00C57CD4">
            <w:pPr>
              <w:jc w:val="both"/>
              <w:rPr>
                <w:rFonts w:eastAsia="Times New Roman" w:cs="Times New Roman"/>
                <w:color w:val="000000"/>
                <w:szCs w:val="24"/>
              </w:rPr>
            </w:pPr>
            <w:r>
              <w:rPr>
                <w:rFonts w:eastAsia="Times New Roman" w:cs="Times New Roman"/>
                <w:color w:val="000000"/>
                <w:szCs w:val="24"/>
              </w:rPr>
              <w:t>3</w:t>
            </w:r>
          </w:p>
        </w:tc>
        <w:tc>
          <w:tcPr>
            <w:tcW w:w="2230" w:type="dxa"/>
            <w:tcBorders>
              <w:top w:val="nil"/>
              <w:left w:val="nil"/>
              <w:bottom w:val="single" w:sz="4" w:space="0" w:color="auto"/>
              <w:right w:val="single" w:sz="4" w:space="0" w:color="auto"/>
            </w:tcBorders>
            <w:shd w:val="clear" w:color="auto" w:fill="auto"/>
            <w:noWrap/>
          </w:tcPr>
          <w:p w14:paraId="0B374FE9" w14:textId="77777777" w:rsidR="00C57CD4" w:rsidRDefault="00C57CD4" w:rsidP="00C57CD4">
            <w:pPr>
              <w:rPr>
                <w:rFonts w:eastAsia="Times New Roman" w:cs="Times New Roman"/>
                <w:color w:val="000000"/>
                <w:szCs w:val="24"/>
              </w:rPr>
            </w:pPr>
            <w:proofErr w:type="spellStart"/>
            <w:r>
              <w:rPr>
                <w:szCs w:val="24"/>
              </w:rPr>
              <w:t>Perancangan</w:t>
            </w:r>
            <w:proofErr w:type="spellEnd"/>
            <w:r>
              <w:rPr>
                <w:szCs w:val="24"/>
              </w:rPr>
              <w:t xml:space="preserve"> </w:t>
            </w:r>
            <w:proofErr w:type="spellStart"/>
            <w:r>
              <w:rPr>
                <w:szCs w:val="24"/>
              </w:rPr>
              <w:t>Sistem</w:t>
            </w:r>
            <w:proofErr w:type="spellEnd"/>
          </w:p>
        </w:tc>
        <w:tc>
          <w:tcPr>
            <w:tcW w:w="676" w:type="dxa"/>
            <w:tcBorders>
              <w:top w:val="nil"/>
              <w:left w:val="nil"/>
              <w:bottom w:val="single" w:sz="4" w:space="0" w:color="auto"/>
              <w:right w:val="single" w:sz="4" w:space="0" w:color="auto"/>
            </w:tcBorders>
          </w:tcPr>
          <w:p w14:paraId="64015251" w14:textId="77777777" w:rsidR="00C57CD4" w:rsidRDefault="00C57CD4" w:rsidP="00C57CD4">
            <w:pPr>
              <w:jc w:val="both"/>
              <w:rPr>
                <w:rFonts w:eastAsia="Times New Roman" w:cs="Times New Roman"/>
                <w:color w:val="000000"/>
                <w:szCs w:val="24"/>
              </w:rPr>
            </w:pPr>
          </w:p>
        </w:tc>
        <w:tc>
          <w:tcPr>
            <w:tcW w:w="851" w:type="dxa"/>
            <w:tcBorders>
              <w:top w:val="nil"/>
              <w:left w:val="nil"/>
              <w:bottom w:val="single" w:sz="4" w:space="0" w:color="auto"/>
              <w:right w:val="single" w:sz="4" w:space="0" w:color="auto"/>
            </w:tcBorders>
            <w:shd w:val="clear" w:color="auto" w:fill="A5A5A5" w:themeFill="background1" w:themeFillShade="A5"/>
          </w:tcPr>
          <w:p w14:paraId="21BFE1DE" w14:textId="77777777" w:rsidR="00C57CD4" w:rsidRDefault="00C57CD4" w:rsidP="00C57CD4">
            <w:pPr>
              <w:jc w:val="both"/>
              <w:rPr>
                <w:rFonts w:eastAsia="Times New Roman" w:cs="Times New Roman"/>
                <w:color w:val="000000"/>
                <w:szCs w:val="24"/>
              </w:rPr>
            </w:pPr>
          </w:p>
        </w:tc>
        <w:tc>
          <w:tcPr>
            <w:tcW w:w="850" w:type="dxa"/>
            <w:tcBorders>
              <w:top w:val="nil"/>
              <w:left w:val="nil"/>
              <w:bottom w:val="single" w:sz="4" w:space="0" w:color="auto"/>
              <w:right w:val="single" w:sz="4" w:space="0" w:color="auto"/>
            </w:tcBorders>
          </w:tcPr>
          <w:p w14:paraId="5948BF77" w14:textId="77777777" w:rsidR="00C57CD4" w:rsidRDefault="00C57CD4" w:rsidP="00C57CD4">
            <w:pPr>
              <w:jc w:val="both"/>
              <w:rPr>
                <w:rFonts w:eastAsia="Times New Roman" w:cs="Times New Roman"/>
                <w:color w:val="000000"/>
                <w:szCs w:val="24"/>
              </w:rPr>
            </w:pPr>
          </w:p>
        </w:tc>
        <w:tc>
          <w:tcPr>
            <w:tcW w:w="2092" w:type="dxa"/>
            <w:tcBorders>
              <w:top w:val="nil"/>
              <w:left w:val="nil"/>
              <w:bottom w:val="single" w:sz="4" w:space="0" w:color="auto"/>
              <w:right w:val="single" w:sz="4" w:space="0" w:color="auto"/>
            </w:tcBorders>
          </w:tcPr>
          <w:p w14:paraId="56E60C73" w14:textId="77777777" w:rsidR="00C57CD4" w:rsidRDefault="00C57CD4" w:rsidP="00C57CD4">
            <w:pPr>
              <w:rPr>
                <w:rFonts w:eastAsia="Times New Roman" w:cs="Times New Roman"/>
                <w:color w:val="000000"/>
                <w:szCs w:val="24"/>
              </w:rPr>
            </w:pPr>
            <w:proofErr w:type="spellStart"/>
            <w:r>
              <w:rPr>
                <w:szCs w:val="24"/>
              </w:rPr>
              <w:t>Shofiyah</w:t>
            </w:r>
            <w:proofErr w:type="spellEnd"/>
          </w:p>
        </w:tc>
      </w:tr>
      <w:tr w:rsidR="00C57CD4" w14:paraId="0DA6D648" w14:textId="77777777" w:rsidTr="00E770A7">
        <w:trPr>
          <w:trHeight w:val="315"/>
          <w:jc w:val="center"/>
        </w:trPr>
        <w:tc>
          <w:tcPr>
            <w:tcW w:w="604" w:type="dxa"/>
            <w:tcBorders>
              <w:top w:val="nil"/>
              <w:left w:val="single" w:sz="4" w:space="0" w:color="auto"/>
              <w:bottom w:val="single" w:sz="4" w:space="0" w:color="auto"/>
              <w:right w:val="single" w:sz="4" w:space="0" w:color="auto"/>
            </w:tcBorders>
            <w:shd w:val="clear" w:color="auto" w:fill="auto"/>
            <w:noWrap/>
            <w:vAlign w:val="center"/>
          </w:tcPr>
          <w:p w14:paraId="729D0134" w14:textId="77777777" w:rsidR="00C57CD4" w:rsidRDefault="00C57CD4" w:rsidP="00C57CD4">
            <w:pPr>
              <w:jc w:val="both"/>
              <w:rPr>
                <w:rFonts w:eastAsia="Times New Roman" w:cs="Times New Roman"/>
                <w:color w:val="000000"/>
                <w:szCs w:val="24"/>
              </w:rPr>
            </w:pPr>
            <w:r>
              <w:rPr>
                <w:rFonts w:eastAsia="Times New Roman" w:cs="Times New Roman"/>
                <w:color w:val="000000"/>
                <w:szCs w:val="24"/>
              </w:rPr>
              <w:t>4</w:t>
            </w:r>
          </w:p>
        </w:tc>
        <w:tc>
          <w:tcPr>
            <w:tcW w:w="2230" w:type="dxa"/>
            <w:tcBorders>
              <w:top w:val="nil"/>
              <w:left w:val="nil"/>
              <w:bottom w:val="single" w:sz="4" w:space="0" w:color="auto"/>
              <w:right w:val="single" w:sz="4" w:space="0" w:color="auto"/>
            </w:tcBorders>
            <w:shd w:val="clear" w:color="auto" w:fill="auto"/>
            <w:noWrap/>
          </w:tcPr>
          <w:p w14:paraId="0C4426BF" w14:textId="77777777" w:rsidR="00C57CD4" w:rsidRDefault="00C57CD4" w:rsidP="00C57CD4">
            <w:pPr>
              <w:rPr>
                <w:rFonts w:eastAsia="Times New Roman" w:cs="Times New Roman"/>
                <w:color w:val="000000"/>
                <w:szCs w:val="24"/>
              </w:rPr>
            </w:pPr>
            <w:proofErr w:type="spellStart"/>
            <w:r>
              <w:rPr>
                <w:szCs w:val="24"/>
              </w:rPr>
              <w:t>Implementasi</w:t>
            </w:r>
            <w:proofErr w:type="spellEnd"/>
            <w:r>
              <w:rPr>
                <w:szCs w:val="24"/>
              </w:rPr>
              <w:t xml:space="preserve"> </w:t>
            </w:r>
          </w:p>
        </w:tc>
        <w:tc>
          <w:tcPr>
            <w:tcW w:w="676" w:type="dxa"/>
            <w:tcBorders>
              <w:top w:val="nil"/>
              <w:left w:val="nil"/>
              <w:bottom w:val="single" w:sz="4" w:space="0" w:color="auto"/>
              <w:right w:val="single" w:sz="4" w:space="0" w:color="auto"/>
            </w:tcBorders>
          </w:tcPr>
          <w:p w14:paraId="2D8F34CB" w14:textId="77777777" w:rsidR="00C57CD4" w:rsidRDefault="00C57CD4" w:rsidP="00C57CD4">
            <w:pPr>
              <w:jc w:val="both"/>
              <w:rPr>
                <w:rFonts w:eastAsia="Times New Roman" w:cs="Times New Roman"/>
                <w:color w:val="000000"/>
                <w:szCs w:val="24"/>
              </w:rPr>
            </w:pPr>
          </w:p>
        </w:tc>
        <w:tc>
          <w:tcPr>
            <w:tcW w:w="851" w:type="dxa"/>
            <w:tcBorders>
              <w:top w:val="nil"/>
              <w:left w:val="nil"/>
              <w:bottom w:val="single" w:sz="4" w:space="0" w:color="auto"/>
              <w:right w:val="single" w:sz="4" w:space="0" w:color="auto"/>
            </w:tcBorders>
            <w:shd w:val="clear" w:color="auto" w:fill="A5A5A5" w:themeFill="background1" w:themeFillShade="A5"/>
          </w:tcPr>
          <w:p w14:paraId="69E92D8E" w14:textId="77777777" w:rsidR="00C57CD4" w:rsidRDefault="00C57CD4" w:rsidP="00C57CD4">
            <w:pPr>
              <w:jc w:val="both"/>
              <w:rPr>
                <w:rFonts w:eastAsia="Times New Roman" w:cs="Times New Roman"/>
                <w:color w:val="000000"/>
                <w:szCs w:val="24"/>
              </w:rPr>
            </w:pPr>
          </w:p>
        </w:tc>
        <w:tc>
          <w:tcPr>
            <w:tcW w:w="850" w:type="dxa"/>
            <w:tcBorders>
              <w:top w:val="nil"/>
              <w:left w:val="nil"/>
              <w:bottom w:val="single" w:sz="4" w:space="0" w:color="auto"/>
              <w:right w:val="single" w:sz="4" w:space="0" w:color="auto"/>
            </w:tcBorders>
            <w:shd w:val="clear" w:color="auto" w:fill="auto"/>
          </w:tcPr>
          <w:p w14:paraId="31858A50" w14:textId="77777777" w:rsidR="00C57CD4" w:rsidRDefault="00C57CD4" w:rsidP="00C57CD4">
            <w:pPr>
              <w:jc w:val="both"/>
              <w:rPr>
                <w:rFonts w:eastAsia="Times New Roman" w:cs="Times New Roman"/>
                <w:color w:val="000000"/>
                <w:szCs w:val="24"/>
              </w:rPr>
            </w:pPr>
          </w:p>
        </w:tc>
        <w:tc>
          <w:tcPr>
            <w:tcW w:w="2092" w:type="dxa"/>
            <w:tcBorders>
              <w:top w:val="nil"/>
              <w:left w:val="nil"/>
              <w:bottom w:val="single" w:sz="4" w:space="0" w:color="auto"/>
              <w:right w:val="single" w:sz="4" w:space="0" w:color="auto"/>
            </w:tcBorders>
          </w:tcPr>
          <w:p w14:paraId="6B17DDDA" w14:textId="77777777" w:rsidR="00C57CD4" w:rsidRDefault="00C57CD4" w:rsidP="00C57CD4">
            <w:pPr>
              <w:rPr>
                <w:rFonts w:eastAsia="Times New Roman" w:cs="Times New Roman"/>
                <w:color w:val="000000"/>
                <w:szCs w:val="24"/>
              </w:rPr>
            </w:pPr>
            <w:proofErr w:type="spellStart"/>
            <w:r>
              <w:rPr>
                <w:szCs w:val="24"/>
              </w:rPr>
              <w:t>Shofiyah</w:t>
            </w:r>
            <w:proofErr w:type="spellEnd"/>
          </w:p>
        </w:tc>
      </w:tr>
      <w:tr w:rsidR="00C57CD4" w14:paraId="2A43B157" w14:textId="77777777" w:rsidTr="00E770A7">
        <w:trPr>
          <w:trHeight w:val="315"/>
          <w:jc w:val="center"/>
        </w:trPr>
        <w:tc>
          <w:tcPr>
            <w:tcW w:w="6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7732CA" w14:textId="77777777" w:rsidR="00C57CD4" w:rsidRDefault="00C57CD4" w:rsidP="00C57CD4">
            <w:pPr>
              <w:jc w:val="both"/>
              <w:rPr>
                <w:rFonts w:eastAsia="Times New Roman" w:cs="Times New Roman"/>
                <w:color w:val="000000"/>
                <w:szCs w:val="24"/>
              </w:rPr>
            </w:pPr>
            <w:r>
              <w:rPr>
                <w:rFonts w:eastAsia="Times New Roman" w:cs="Times New Roman"/>
                <w:color w:val="000000"/>
                <w:szCs w:val="24"/>
              </w:rPr>
              <w:t>5</w:t>
            </w:r>
          </w:p>
        </w:tc>
        <w:tc>
          <w:tcPr>
            <w:tcW w:w="2230" w:type="dxa"/>
            <w:tcBorders>
              <w:top w:val="single" w:sz="4" w:space="0" w:color="auto"/>
              <w:left w:val="nil"/>
              <w:bottom w:val="single" w:sz="4" w:space="0" w:color="auto"/>
              <w:right w:val="single" w:sz="4" w:space="0" w:color="auto"/>
            </w:tcBorders>
            <w:shd w:val="clear" w:color="auto" w:fill="auto"/>
            <w:noWrap/>
          </w:tcPr>
          <w:p w14:paraId="7BE456C8" w14:textId="77777777" w:rsidR="00C57CD4" w:rsidRDefault="00C57CD4" w:rsidP="00C57CD4">
            <w:pPr>
              <w:rPr>
                <w:rFonts w:eastAsia="Times New Roman" w:cs="Times New Roman"/>
                <w:color w:val="000000"/>
                <w:szCs w:val="24"/>
              </w:rPr>
            </w:pPr>
            <w:proofErr w:type="spellStart"/>
            <w:r>
              <w:rPr>
                <w:szCs w:val="24"/>
              </w:rPr>
              <w:t>Pengujian</w:t>
            </w:r>
            <w:proofErr w:type="spellEnd"/>
            <w:r>
              <w:rPr>
                <w:szCs w:val="24"/>
              </w:rPr>
              <w:t xml:space="preserve"> </w:t>
            </w:r>
            <w:proofErr w:type="spellStart"/>
            <w:r>
              <w:rPr>
                <w:szCs w:val="24"/>
              </w:rPr>
              <w:t>Sistem</w:t>
            </w:r>
            <w:proofErr w:type="spellEnd"/>
            <w:r>
              <w:rPr>
                <w:szCs w:val="24"/>
              </w:rPr>
              <w:t xml:space="preserve"> </w:t>
            </w:r>
            <w:r w:rsidR="00840AD5">
              <w:rPr>
                <w:szCs w:val="24"/>
              </w:rPr>
              <w:t xml:space="preserve">dan </w:t>
            </w:r>
            <w:proofErr w:type="spellStart"/>
            <w:r w:rsidR="00840AD5">
              <w:rPr>
                <w:szCs w:val="24"/>
              </w:rPr>
              <w:t>Evaluasi</w:t>
            </w:r>
            <w:proofErr w:type="spellEnd"/>
          </w:p>
        </w:tc>
        <w:tc>
          <w:tcPr>
            <w:tcW w:w="676" w:type="dxa"/>
            <w:tcBorders>
              <w:top w:val="single" w:sz="4" w:space="0" w:color="auto"/>
              <w:left w:val="nil"/>
              <w:bottom w:val="single" w:sz="4" w:space="0" w:color="auto"/>
              <w:right w:val="single" w:sz="4" w:space="0" w:color="auto"/>
            </w:tcBorders>
          </w:tcPr>
          <w:p w14:paraId="01E229FA" w14:textId="77777777" w:rsidR="00C57CD4" w:rsidRDefault="00C57CD4" w:rsidP="00C57CD4">
            <w:pPr>
              <w:jc w:val="both"/>
              <w:rPr>
                <w:rFonts w:eastAsia="Times New Roman" w:cs="Times New Roman"/>
                <w:color w:val="000000"/>
                <w:szCs w:val="24"/>
              </w:rPr>
            </w:pPr>
          </w:p>
        </w:tc>
        <w:tc>
          <w:tcPr>
            <w:tcW w:w="851" w:type="dxa"/>
            <w:tcBorders>
              <w:top w:val="single" w:sz="4" w:space="0" w:color="auto"/>
              <w:left w:val="nil"/>
              <w:bottom w:val="single" w:sz="4" w:space="0" w:color="auto"/>
              <w:right w:val="single" w:sz="4" w:space="0" w:color="auto"/>
            </w:tcBorders>
          </w:tcPr>
          <w:p w14:paraId="5C70FDE9" w14:textId="77777777" w:rsidR="00C57CD4" w:rsidRDefault="00C57CD4" w:rsidP="00C57CD4">
            <w:pPr>
              <w:jc w:val="both"/>
              <w:rPr>
                <w:rFonts w:eastAsia="Times New Roman" w:cs="Times New Roman"/>
                <w:color w:val="000000"/>
                <w:szCs w:val="24"/>
              </w:rPr>
            </w:pPr>
          </w:p>
        </w:tc>
        <w:tc>
          <w:tcPr>
            <w:tcW w:w="850" w:type="dxa"/>
            <w:tcBorders>
              <w:top w:val="single" w:sz="4" w:space="0" w:color="auto"/>
              <w:left w:val="nil"/>
              <w:bottom w:val="single" w:sz="4" w:space="0" w:color="auto"/>
              <w:right w:val="single" w:sz="4" w:space="0" w:color="auto"/>
            </w:tcBorders>
            <w:shd w:val="clear" w:color="auto" w:fill="A5A5A5" w:themeFill="background1" w:themeFillShade="A5"/>
          </w:tcPr>
          <w:p w14:paraId="75C9C649" w14:textId="77777777" w:rsidR="00C57CD4" w:rsidRDefault="00C57CD4" w:rsidP="00C57CD4">
            <w:pPr>
              <w:jc w:val="both"/>
              <w:rPr>
                <w:rFonts w:eastAsia="Times New Roman" w:cs="Times New Roman"/>
                <w:color w:val="000000"/>
                <w:szCs w:val="24"/>
              </w:rPr>
            </w:pPr>
          </w:p>
        </w:tc>
        <w:tc>
          <w:tcPr>
            <w:tcW w:w="2092" w:type="dxa"/>
            <w:tcBorders>
              <w:top w:val="single" w:sz="4" w:space="0" w:color="auto"/>
              <w:left w:val="nil"/>
              <w:bottom w:val="single" w:sz="4" w:space="0" w:color="auto"/>
              <w:right w:val="single" w:sz="4" w:space="0" w:color="auto"/>
            </w:tcBorders>
          </w:tcPr>
          <w:p w14:paraId="58C8CBEA" w14:textId="77777777" w:rsidR="00C57CD4" w:rsidRDefault="00C57CD4" w:rsidP="00C57CD4">
            <w:pPr>
              <w:rPr>
                <w:rFonts w:eastAsia="Times New Roman" w:cs="Times New Roman"/>
                <w:color w:val="000000"/>
                <w:szCs w:val="24"/>
              </w:rPr>
            </w:pPr>
            <w:proofErr w:type="spellStart"/>
            <w:r>
              <w:rPr>
                <w:szCs w:val="24"/>
              </w:rPr>
              <w:t>Syahara</w:t>
            </w:r>
            <w:proofErr w:type="spellEnd"/>
            <w:r>
              <w:rPr>
                <w:szCs w:val="24"/>
              </w:rPr>
              <w:t xml:space="preserve"> </w:t>
            </w:r>
            <w:proofErr w:type="spellStart"/>
            <w:r>
              <w:rPr>
                <w:szCs w:val="24"/>
              </w:rPr>
              <w:t>Biamalina</w:t>
            </w:r>
            <w:proofErr w:type="spellEnd"/>
          </w:p>
        </w:tc>
      </w:tr>
      <w:tr w:rsidR="00C57CD4" w14:paraId="06B8888E" w14:textId="77777777" w:rsidTr="00E770A7">
        <w:trPr>
          <w:trHeight w:val="315"/>
          <w:jc w:val="center"/>
        </w:trPr>
        <w:tc>
          <w:tcPr>
            <w:tcW w:w="6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F72E93" w14:textId="77777777" w:rsidR="00C57CD4" w:rsidRDefault="00840AD5" w:rsidP="00C57CD4">
            <w:pPr>
              <w:jc w:val="both"/>
              <w:rPr>
                <w:rFonts w:eastAsia="Times New Roman" w:cs="Times New Roman"/>
                <w:color w:val="000000"/>
                <w:szCs w:val="24"/>
              </w:rPr>
            </w:pPr>
            <w:r>
              <w:rPr>
                <w:rFonts w:eastAsia="Times New Roman" w:cs="Times New Roman"/>
                <w:color w:val="000000"/>
                <w:szCs w:val="24"/>
              </w:rPr>
              <w:t>6</w:t>
            </w:r>
          </w:p>
        </w:tc>
        <w:tc>
          <w:tcPr>
            <w:tcW w:w="2230" w:type="dxa"/>
            <w:tcBorders>
              <w:top w:val="single" w:sz="4" w:space="0" w:color="auto"/>
              <w:left w:val="nil"/>
              <w:bottom w:val="single" w:sz="4" w:space="0" w:color="auto"/>
              <w:right w:val="single" w:sz="4" w:space="0" w:color="auto"/>
            </w:tcBorders>
            <w:shd w:val="clear" w:color="auto" w:fill="auto"/>
            <w:noWrap/>
          </w:tcPr>
          <w:p w14:paraId="02C27A53" w14:textId="79F7EB36" w:rsidR="00C57CD4" w:rsidRDefault="00840AD5" w:rsidP="00C57CD4">
            <w:pPr>
              <w:rPr>
                <w:szCs w:val="24"/>
              </w:rPr>
            </w:pPr>
            <w:proofErr w:type="spellStart"/>
            <w:r>
              <w:rPr>
                <w:szCs w:val="24"/>
              </w:rPr>
              <w:t>P</w:t>
            </w:r>
            <w:r w:rsidR="00651639">
              <w:rPr>
                <w:szCs w:val="24"/>
              </w:rPr>
              <w:t>enulisan</w:t>
            </w:r>
            <w:proofErr w:type="spellEnd"/>
            <w:r>
              <w:rPr>
                <w:szCs w:val="24"/>
              </w:rPr>
              <w:t xml:space="preserve"> </w:t>
            </w:r>
            <w:proofErr w:type="spellStart"/>
            <w:r>
              <w:rPr>
                <w:szCs w:val="24"/>
              </w:rPr>
              <w:t>Artikel</w:t>
            </w:r>
            <w:proofErr w:type="spellEnd"/>
          </w:p>
        </w:tc>
        <w:tc>
          <w:tcPr>
            <w:tcW w:w="676" w:type="dxa"/>
            <w:tcBorders>
              <w:top w:val="single" w:sz="4" w:space="0" w:color="auto"/>
              <w:left w:val="nil"/>
              <w:bottom w:val="single" w:sz="4" w:space="0" w:color="auto"/>
              <w:right w:val="single" w:sz="4" w:space="0" w:color="auto"/>
            </w:tcBorders>
          </w:tcPr>
          <w:p w14:paraId="79DB691D" w14:textId="77777777" w:rsidR="00C57CD4" w:rsidRDefault="00C57CD4" w:rsidP="00C57CD4">
            <w:pPr>
              <w:jc w:val="both"/>
              <w:rPr>
                <w:rFonts w:eastAsia="Times New Roman" w:cs="Times New Roman"/>
                <w:color w:val="000000"/>
                <w:szCs w:val="24"/>
              </w:rPr>
            </w:pPr>
          </w:p>
        </w:tc>
        <w:tc>
          <w:tcPr>
            <w:tcW w:w="851" w:type="dxa"/>
            <w:tcBorders>
              <w:top w:val="single" w:sz="4" w:space="0" w:color="auto"/>
              <w:left w:val="nil"/>
              <w:bottom w:val="single" w:sz="4" w:space="0" w:color="auto"/>
              <w:right w:val="single" w:sz="4" w:space="0" w:color="auto"/>
            </w:tcBorders>
          </w:tcPr>
          <w:p w14:paraId="715C7FC1" w14:textId="77777777" w:rsidR="00C57CD4" w:rsidRDefault="00C57CD4" w:rsidP="00C57CD4">
            <w:pPr>
              <w:jc w:val="both"/>
              <w:rPr>
                <w:rFonts w:eastAsia="Times New Roman" w:cs="Times New Roman"/>
                <w:color w:val="000000"/>
                <w:szCs w:val="24"/>
              </w:rPr>
            </w:pPr>
          </w:p>
        </w:tc>
        <w:tc>
          <w:tcPr>
            <w:tcW w:w="850" w:type="dxa"/>
            <w:tcBorders>
              <w:top w:val="single" w:sz="4" w:space="0" w:color="auto"/>
              <w:left w:val="nil"/>
              <w:bottom w:val="single" w:sz="4" w:space="0" w:color="auto"/>
              <w:right w:val="single" w:sz="4" w:space="0" w:color="auto"/>
            </w:tcBorders>
            <w:shd w:val="clear" w:color="auto" w:fill="A5A5A5" w:themeFill="background1" w:themeFillShade="A5"/>
          </w:tcPr>
          <w:p w14:paraId="049DFBFD" w14:textId="77777777" w:rsidR="00C57CD4" w:rsidRDefault="00C57CD4" w:rsidP="00C57CD4">
            <w:pPr>
              <w:jc w:val="both"/>
              <w:rPr>
                <w:rFonts w:eastAsia="Times New Roman" w:cs="Times New Roman"/>
                <w:color w:val="000000"/>
                <w:szCs w:val="24"/>
              </w:rPr>
            </w:pPr>
          </w:p>
        </w:tc>
        <w:tc>
          <w:tcPr>
            <w:tcW w:w="2092" w:type="dxa"/>
            <w:tcBorders>
              <w:top w:val="single" w:sz="4" w:space="0" w:color="auto"/>
              <w:left w:val="nil"/>
              <w:bottom w:val="single" w:sz="4" w:space="0" w:color="auto"/>
              <w:right w:val="single" w:sz="4" w:space="0" w:color="auto"/>
            </w:tcBorders>
          </w:tcPr>
          <w:p w14:paraId="3BD8C98A" w14:textId="77777777" w:rsidR="00C57CD4" w:rsidRDefault="00C57CD4" w:rsidP="00C57CD4">
            <w:pPr>
              <w:rPr>
                <w:szCs w:val="24"/>
              </w:rPr>
            </w:pPr>
            <w:proofErr w:type="spellStart"/>
            <w:r>
              <w:rPr>
                <w:szCs w:val="24"/>
              </w:rPr>
              <w:t>Syahara</w:t>
            </w:r>
            <w:proofErr w:type="spellEnd"/>
            <w:r>
              <w:rPr>
                <w:szCs w:val="24"/>
              </w:rPr>
              <w:t xml:space="preserve"> </w:t>
            </w:r>
            <w:proofErr w:type="spellStart"/>
            <w:r>
              <w:rPr>
                <w:szCs w:val="24"/>
              </w:rPr>
              <w:t>Biamalina</w:t>
            </w:r>
            <w:proofErr w:type="spellEnd"/>
          </w:p>
        </w:tc>
      </w:tr>
    </w:tbl>
    <w:p w14:paraId="705B65C2" w14:textId="77777777" w:rsidR="00C57CD4" w:rsidRDefault="00C57CD4" w:rsidP="00C57CD4">
      <w:pPr>
        <w:jc w:val="both"/>
        <w:rPr>
          <w:rFonts w:cs="Times New Roman"/>
          <w:szCs w:val="24"/>
        </w:rPr>
      </w:pPr>
    </w:p>
    <w:p w14:paraId="7D5BA9D3" w14:textId="77777777" w:rsidR="00C57CD4" w:rsidRDefault="00C57CD4" w:rsidP="00C57CD4">
      <w:pPr>
        <w:jc w:val="center"/>
        <w:rPr>
          <w:rFonts w:cs="Times New Roman"/>
          <w:b/>
          <w:szCs w:val="24"/>
        </w:rPr>
      </w:pPr>
    </w:p>
    <w:p w14:paraId="408F08A6" w14:textId="77777777" w:rsidR="00C57CD4" w:rsidRDefault="00C57CD4" w:rsidP="00C57CD4">
      <w:pPr>
        <w:jc w:val="center"/>
        <w:rPr>
          <w:rFonts w:cs="Times New Roman"/>
          <w:b/>
          <w:szCs w:val="24"/>
        </w:rPr>
      </w:pPr>
    </w:p>
    <w:p w14:paraId="4A4BB207" w14:textId="77777777" w:rsidR="00C57CD4" w:rsidRDefault="00C57CD4" w:rsidP="00C57CD4">
      <w:pPr>
        <w:jc w:val="center"/>
        <w:rPr>
          <w:rFonts w:cs="Times New Roman"/>
          <w:b/>
          <w:szCs w:val="24"/>
        </w:rPr>
      </w:pPr>
    </w:p>
    <w:p w14:paraId="54F99BB2" w14:textId="77777777" w:rsidR="00C57CD4" w:rsidRDefault="00C57CD4" w:rsidP="00C57CD4">
      <w:pPr>
        <w:jc w:val="center"/>
        <w:rPr>
          <w:rFonts w:cs="Times New Roman"/>
          <w:b/>
          <w:szCs w:val="24"/>
        </w:rPr>
      </w:pPr>
    </w:p>
    <w:p w14:paraId="06D6DDC0" w14:textId="77777777" w:rsidR="00C57CD4" w:rsidRDefault="00C57CD4" w:rsidP="00C57CD4">
      <w:pPr>
        <w:jc w:val="center"/>
        <w:rPr>
          <w:rFonts w:cs="Times New Roman"/>
          <w:b/>
          <w:szCs w:val="24"/>
        </w:rPr>
      </w:pPr>
    </w:p>
    <w:p w14:paraId="7C05B94E" w14:textId="77777777" w:rsidR="00C57CD4" w:rsidRDefault="00C57CD4" w:rsidP="00C57CD4">
      <w:pPr>
        <w:jc w:val="center"/>
        <w:rPr>
          <w:rFonts w:cs="Times New Roman"/>
          <w:b/>
          <w:szCs w:val="24"/>
        </w:rPr>
      </w:pPr>
    </w:p>
    <w:p w14:paraId="02A2EC23" w14:textId="77777777" w:rsidR="00C57CD4" w:rsidRDefault="00C57CD4" w:rsidP="00C57CD4">
      <w:pPr>
        <w:jc w:val="center"/>
        <w:rPr>
          <w:rFonts w:cs="Times New Roman"/>
          <w:b/>
          <w:szCs w:val="24"/>
        </w:rPr>
      </w:pPr>
    </w:p>
    <w:p w14:paraId="3F49A580" w14:textId="77777777" w:rsidR="00C57CD4" w:rsidRDefault="00C57CD4" w:rsidP="00C57CD4">
      <w:pPr>
        <w:jc w:val="center"/>
        <w:rPr>
          <w:rFonts w:cs="Times New Roman"/>
          <w:b/>
          <w:szCs w:val="24"/>
        </w:rPr>
      </w:pPr>
    </w:p>
    <w:p w14:paraId="0CFA1179" w14:textId="77777777" w:rsidR="00C57CD4" w:rsidRDefault="00C57CD4" w:rsidP="00840AD5">
      <w:pPr>
        <w:rPr>
          <w:rFonts w:cs="Times New Roman"/>
          <w:b/>
          <w:szCs w:val="24"/>
        </w:rPr>
      </w:pPr>
    </w:p>
    <w:p w14:paraId="707D0F65" w14:textId="77777777" w:rsidR="00C57CD4" w:rsidRPr="006B6DEB" w:rsidRDefault="00C57CD4" w:rsidP="006B6DEB">
      <w:pPr>
        <w:pStyle w:val="Heading1"/>
        <w:rPr>
          <w:rFonts w:asciiTheme="majorBidi" w:hAnsiTheme="majorBidi"/>
          <w:sz w:val="24"/>
          <w:szCs w:val="24"/>
        </w:rPr>
      </w:pPr>
      <w:r w:rsidRPr="006B6DEB">
        <w:rPr>
          <w:rFonts w:asciiTheme="majorBidi" w:hAnsiTheme="majorBidi"/>
          <w:sz w:val="24"/>
          <w:szCs w:val="24"/>
        </w:rPr>
        <w:lastRenderedPageBreak/>
        <w:t>DAFTAR PUSTAKA</w:t>
      </w:r>
    </w:p>
    <w:p w14:paraId="08C477A0" w14:textId="77777777" w:rsidR="00C57CD4" w:rsidRDefault="00C57CD4" w:rsidP="00C57CD4">
      <w:pPr>
        <w:pStyle w:val="NormalWeb"/>
        <w:spacing w:before="0" w:beforeAutospacing="0" w:after="0" w:afterAutospacing="0"/>
        <w:rPr>
          <w:i/>
          <w:iCs/>
        </w:rPr>
      </w:pPr>
    </w:p>
    <w:p w14:paraId="11C77887" w14:textId="536B430D"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Pr="008D6A98">
        <w:rPr>
          <w:rFonts w:cs="Times New Roman"/>
          <w:noProof/>
          <w:szCs w:val="24"/>
        </w:rPr>
        <w:t>[1]</w:t>
      </w:r>
      <w:r w:rsidRPr="008D6A98">
        <w:rPr>
          <w:rFonts w:cs="Times New Roman"/>
          <w:noProof/>
          <w:szCs w:val="24"/>
        </w:rPr>
        <w:tab/>
        <w:t xml:space="preserve">D. S. Rahmantara, K. D. K. Wardhani, and M. R. A. Saf, “Aplikasi Pengenalan Nama Surah pada Juz ke 30 Kitab Suci Al-Qur’an Menggunakan Speech Recognition,” </w:t>
      </w:r>
      <w:r w:rsidRPr="008D6A98">
        <w:rPr>
          <w:rFonts w:cs="Times New Roman"/>
          <w:i/>
          <w:iCs/>
          <w:noProof/>
          <w:szCs w:val="24"/>
        </w:rPr>
        <w:t>J. RESTI (Rekayasa Sist. dan Teknol. Informasi)</w:t>
      </w:r>
      <w:r w:rsidRPr="008D6A98">
        <w:rPr>
          <w:rFonts w:cs="Times New Roman"/>
          <w:noProof/>
          <w:szCs w:val="24"/>
        </w:rPr>
        <w:t>, vol. 2, no. 1, pp. 345–353, 2018, doi: 10.29207/resti.v2i1.285.</w:t>
      </w:r>
    </w:p>
    <w:p w14:paraId="2C678E9D"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2]</w:t>
      </w:r>
      <w:r w:rsidRPr="008D6A98">
        <w:rPr>
          <w:rFonts w:cs="Times New Roman"/>
          <w:noProof/>
          <w:szCs w:val="24"/>
        </w:rPr>
        <w:tab/>
        <w:t xml:space="preserve">H. Nufus, N. Solekhah, M. Sarosa, and M. Zakaria, “Rancang Bangun Aplikasi Al Quran Digital Untuk Penyandang Disabilitas Tangan Berbasis Command Voice Pada Perangkat,” </w:t>
      </w:r>
      <w:r w:rsidRPr="008D6A98">
        <w:rPr>
          <w:rFonts w:cs="Times New Roman"/>
          <w:i/>
          <w:iCs/>
          <w:noProof/>
          <w:szCs w:val="24"/>
        </w:rPr>
        <w:t>Proceeding SENDI_U</w:t>
      </w:r>
      <w:r w:rsidRPr="008D6A98">
        <w:rPr>
          <w:rFonts w:cs="Times New Roman"/>
          <w:noProof/>
          <w:szCs w:val="24"/>
        </w:rPr>
        <w:t>, pp. 978–979, 2015, [Online]. Available: http://www.unisbank.ac.id/ojs/index.php/sendi_u/article/download/3359/965.</w:t>
      </w:r>
    </w:p>
    <w:p w14:paraId="1BD6E006"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3]</w:t>
      </w:r>
      <w:r w:rsidRPr="008D6A98">
        <w:rPr>
          <w:rFonts w:cs="Times New Roman"/>
          <w:noProof/>
          <w:szCs w:val="24"/>
        </w:rPr>
        <w:tab/>
        <w:t xml:space="preserve">M. I. Krisnaldi, U. Wafiat, and F. Habibie, “Juz Amma Zaman Now . Aplikasi Penghafal Juz Amma ( Tahfidz Qur ’ an ) Berbasis Android Juz Amma Zaman Now . Application for memorizing Juz Amma ( Tahfidz Qur ’ an ) Android-based,” </w:t>
      </w:r>
      <w:r w:rsidRPr="008D6A98">
        <w:rPr>
          <w:rFonts w:cs="Times New Roman"/>
          <w:i/>
          <w:iCs/>
          <w:noProof/>
          <w:szCs w:val="24"/>
        </w:rPr>
        <w:t>e-Proceeding Appl. Sci.</w:t>
      </w:r>
      <w:r w:rsidRPr="008D6A98">
        <w:rPr>
          <w:rFonts w:cs="Times New Roman"/>
          <w:noProof/>
          <w:szCs w:val="24"/>
        </w:rPr>
        <w:t>, vol. 4, no. 2, pp. 675–684, 2018.</w:t>
      </w:r>
    </w:p>
    <w:p w14:paraId="1D5D087E"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4]</w:t>
      </w:r>
      <w:r w:rsidRPr="008D6A98">
        <w:rPr>
          <w:rFonts w:cs="Times New Roman"/>
          <w:noProof/>
          <w:szCs w:val="24"/>
        </w:rPr>
        <w:tab/>
        <w:t xml:space="preserve">R. Pratama, “Rancang Bangun Aplikasi Pemutar Lantunan Alquran Menggunakan Google Speech API,” </w:t>
      </w:r>
      <w:r w:rsidRPr="008D6A98">
        <w:rPr>
          <w:rFonts w:cs="Times New Roman"/>
          <w:i/>
          <w:iCs/>
          <w:noProof/>
          <w:szCs w:val="24"/>
        </w:rPr>
        <w:t>J. SITECH  Sist. Inf. dan Teknol.</w:t>
      </w:r>
      <w:r w:rsidRPr="008D6A98">
        <w:rPr>
          <w:rFonts w:cs="Times New Roman"/>
          <w:noProof/>
          <w:szCs w:val="24"/>
        </w:rPr>
        <w:t>, vol. 1, no. 2, pp. 133–138, 2019, doi: 10.24176/sitech.v1i2.2399.</w:t>
      </w:r>
    </w:p>
    <w:p w14:paraId="151B9A19"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5]</w:t>
      </w:r>
      <w:r w:rsidRPr="008D6A98">
        <w:rPr>
          <w:rFonts w:cs="Times New Roman"/>
          <w:noProof/>
          <w:szCs w:val="24"/>
        </w:rPr>
        <w:tab/>
        <w:t xml:space="preserve">K. Nugroho, “Javanese Gender Speech Recognition Based on Machine Learning Using Random Forest and Neural Network,” </w:t>
      </w:r>
      <w:r w:rsidRPr="008D6A98">
        <w:rPr>
          <w:rFonts w:cs="Times New Roman"/>
          <w:i/>
          <w:iCs/>
          <w:noProof/>
          <w:szCs w:val="24"/>
        </w:rPr>
        <w:t>Sisforma</w:t>
      </w:r>
      <w:r w:rsidRPr="008D6A98">
        <w:rPr>
          <w:rFonts w:cs="Times New Roman"/>
          <w:noProof/>
          <w:szCs w:val="24"/>
        </w:rPr>
        <w:t>, vol. 6, no. 2, p. 50, 2020, doi: 10.24167/sisforma.v6i2.2402.</w:t>
      </w:r>
    </w:p>
    <w:p w14:paraId="5EF38021"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6]</w:t>
      </w:r>
      <w:r w:rsidRPr="008D6A98">
        <w:rPr>
          <w:rFonts w:cs="Times New Roman"/>
          <w:noProof/>
          <w:szCs w:val="24"/>
        </w:rPr>
        <w:tab/>
        <w:t xml:space="preserve">K. Khairunizam, D. Danuri, and J. Jaroji, “Aplikasi Pemutar Musik Menggunakan Speech Recognition,” </w:t>
      </w:r>
      <w:r w:rsidRPr="008D6A98">
        <w:rPr>
          <w:rFonts w:cs="Times New Roman"/>
          <w:i/>
          <w:iCs/>
          <w:noProof/>
          <w:szCs w:val="24"/>
        </w:rPr>
        <w:t>INOVTEK Polbeng - Seri Inform.</w:t>
      </w:r>
      <w:r w:rsidRPr="008D6A98">
        <w:rPr>
          <w:rFonts w:cs="Times New Roman"/>
          <w:noProof/>
          <w:szCs w:val="24"/>
        </w:rPr>
        <w:t>, vol. 2, no. 2, p. 97, 2017, doi: 10.35314/isi.v2i2.196.</w:t>
      </w:r>
    </w:p>
    <w:p w14:paraId="3E876408"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7]</w:t>
      </w:r>
      <w:r w:rsidRPr="008D6A98">
        <w:rPr>
          <w:rFonts w:cs="Times New Roman"/>
          <w:noProof/>
          <w:szCs w:val="24"/>
        </w:rPr>
        <w:tab/>
        <w:t xml:space="preserve">A. Akbar, A. Y. Husodo, and A. Zubaidi, “Implementasi Google Speech API Pada Aplikasi Koreksi Hafalan Al-Quran Berbasis Android,” </w:t>
      </w:r>
      <w:r w:rsidRPr="008D6A98">
        <w:rPr>
          <w:rFonts w:cs="Times New Roman"/>
          <w:i/>
          <w:iCs/>
          <w:noProof/>
          <w:szCs w:val="24"/>
        </w:rPr>
        <w:t>J. Teknol. Informasi, Komputer, dan Apl.</w:t>
      </w:r>
      <w:r w:rsidRPr="008D6A98">
        <w:rPr>
          <w:rFonts w:cs="Times New Roman"/>
          <w:noProof/>
          <w:szCs w:val="24"/>
        </w:rPr>
        <w:t>, vol. 1, no. 1, pp. 1–8, 2019.</w:t>
      </w:r>
    </w:p>
    <w:p w14:paraId="6B154BEA"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8]</w:t>
      </w:r>
      <w:r w:rsidRPr="008D6A98">
        <w:rPr>
          <w:rFonts w:cs="Times New Roman"/>
          <w:noProof/>
          <w:szCs w:val="24"/>
        </w:rPr>
        <w:tab/>
        <w:t xml:space="preserve">Y. A. Gerhana </w:t>
      </w:r>
      <w:r w:rsidRPr="008D6A98">
        <w:rPr>
          <w:rFonts w:cs="Times New Roman"/>
          <w:i/>
          <w:iCs/>
          <w:noProof/>
          <w:szCs w:val="24"/>
        </w:rPr>
        <w:t>et al.</w:t>
      </w:r>
      <w:r w:rsidRPr="008D6A98">
        <w:rPr>
          <w:rFonts w:cs="Times New Roman"/>
          <w:noProof/>
          <w:szCs w:val="24"/>
        </w:rPr>
        <w:t xml:space="preserve">, “Computer speech recognition to text for recite Holy Quran,” </w:t>
      </w:r>
      <w:r w:rsidRPr="008D6A98">
        <w:rPr>
          <w:rFonts w:cs="Times New Roman"/>
          <w:i/>
          <w:iCs/>
          <w:noProof/>
          <w:szCs w:val="24"/>
        </w:rPr>
        <w:t>IOP Conf. Ser. Mater. Sci. Eng.</w:t>
      </w:r>
      <w:r w:rsidRPr="008D6A98">
        <w:rPr>
          <w:rFonts w:cs="Times New Roman"/>
          <w:noProof/>
          <w:szCs w:val="24"/>
        </w:rPr>
        <w:t>, vol. 434, no. 1, pp. 0–9, 2018, doi: 10.1088/1757-899X/434/1/012044.</w:t>
      </w:r>
    </w:p>
    <w:p w14:paraId="2B0E3503" w14:textId="77777777" w:rsidR="008D6A98" w:rsidRPr="008D6A98" w:rsidRDefault="008D6A98" w:rsidP="008D6A98">
      <w:pPr>
        <w:widowControl w:val="0"/>
        <w:autoSpaceDE w:val="0"/>
        <w:autoSpaceDN w:val="0"/>
        <w:adjustRightInd w:val="0"/>
        <w:spacing w:line="240" w:lineRule="auto"/>
        <w:ind w:left="640" w:hanging="640"/>
        <w:rPr>
          <w:rFonts w:cs="Times New Roman"/>
          <w:noProof/>
          <w:szCs w:val="24"/>
        </w:rPr>
      </w:pPr>
      <w:r w:rsidRPr="008D6A98">
        <w:rPr>
          <w:rFonts w:cs="Times New Roman"/>
          <w:noProof/>
          <w:szCs w:val="24"/>
        </w:rPr>
        <w:t>[9]</w:t>
      </w:r>
      <w:r w:rsidRPr="008D6A98">
        <w:rPr>
          <w:rFonts w:cs="Times New Roman"/>
          <w:noProof/>
          <w:szCs w:val="24"/>
        </w:rPr>
        <w:tab/>
        <w:t xml:space="preserve">I. Al Fikri, “Aplikasi Navigasi Berbasis Perangkat Bergerak dengan Menggunakan Platform Wikitude untuk Studi Kasus Lingkungan ITS,” </w:t>
      </w:r>
      <w:r w:rsidRPr="008D6A98">
        <w:rPr>
          <w:rFonts w:cs="Times New Roman"/>
          <w:i/>
          <w:iCs/>
          <w:noProof/>
          <w:szCs w:val="24"/>
        </w:rPr>
        <w:t>J. Tek. ITS</w:t>
      </w:r>
      <w:r w:rsidRPr="008D6A98">
        <w:rPr>
          <w:rFonts w:cs="Times New Roman"/>
          <w:noProof/>
          <w:szCs w:val="24"/>
        </w:rPr>
        <w:t>, vol. 5, no. 1, pp. 48–51, 2016, doi: 10.12962/j23373539.v5i1.14511.</w:t>
      </w:r>
    </w:p>
    <w:p w14:paraId="5B14883C" w14:textId="77777777" w:rsidR="008D6A98" w:rsidRPr="008D6A98" w:rsidRDefault="008D6A98" w:rsidP="008D6A98">
      <w:pPr>
        <w:widowControl w:val="0"/>
        <w:autoSpaceDE w:val="0"/>
        <w:autoSpaceDN w:val="0"/>
        <w:adjustRightInd w:val="0"/>
        <w:spacing w:line="240" w:lineRule="auto"/>
        <w:ind w:left="640" w:hanging="640"/>
        <w:rPr>
          <w:rFonts w:cs="Times New Roman"/>
          <w:noProof/>
        </w:rPr>
      </w:pPr>
      <w:r w:rsidRPr="008D6A98">
        <w:rPr>
          <w:rFonts w:cs="Times New Roman"/>
          <w:noProof/>
          <w:szCs w:val="24"/>
        </w:rPr>
        <w:t>[10]</w:t>
      </w:r>
      <w:r w:rsidRPr="008D6A98">
        <w:rPr>
          <w:rFonts w:cs="Times New Roman"/>
          <w:noProof/>
          <w:szCs w:val="24"/>
        </w:rPr>
        <w:tab/>
        <w:t>P. I. Sasia, M. A. Murti, and C. Setianingsih, “Implementasi Sistem Kendali Lampu dengan Voice Command Menggunakan Google API Implementation of Lamp Control System by Google API,” no. November 2019, pp. 77–83.</w:t>
      </w:r>
    </w:p>
    <w:p w14:paraId="1104E4DD" w14:textId="7ADD142E" w:rsidR="00C57CD4" w:rsidRDefault="008D6A98" w:rsidP="00C57CD4">
      <w:pPr>
        <w:autoSpaceDE w:val="0"/>
        <w:autoSpaceDN w:val="0"/>
        <w:adjustRightInd w:val="0"/>
        <w:spacing w:line="240" w:lineRule="auto"/>
        <w:rPr>
          <w:rFonts w:cs="Times New Roman"/>
          <w:b/>
          <w:szCs w:val="24"/>
        </w:rPr>
      </w:pPr>
      <w:r>
        <w:rPr>
          <w:rFonts w:cs="Times New Roman"/>
          <w:b/>
          <w:szCs w:val="24"/>
        </w:rPr>
        <w:fldChar w:fldCharType="end"/>
      </w:r>
    </w:p>
    <w:p w14:paraId="03CCABE9" w14:textId="77777777" w:rsidR="00C57CD4" w:rsidRDefault="00C57CD4" w:rsidP="00C57CD4">
      <w:pPr>
        <w:autoSpaceDE w:val="0"/>
        <w:autoSpaceDN w:val="0"/>
        <w:adjustRightInd w:val="0"/>
        <w:jc w:val="both"/>
        <w:rPr>
          <w:rFonts w:cs="Times New Roman"/>
          <w:b/>
          <w:szCs w:val="24"/>
        </w:rPr>
      </w:pPr>
    </w:p>
    <w:p w14:paraId="5DEBB0E8" w14:textId="77777777" w:rsidR="00C57CD4" w:rsidRDefault="00C57CD4" w:rsidP="00C57CD4">
      <w:pPr>
        <w:autoSpaceDE w:val="0"/>
        <w:autoSpaceDN w:val="0"/>
        <w:adjustRightInd w:val="0"/>
        <w:jc w:val="both"/>
        <w:rPr>
          <w:rFonts w:cs="Times New Roman"/>
          <w:b/>
          <w:szCs w:val="24"/>
        </w:rPr>
      </w:pPr>
    </w:p>
    <w:p w14:paraId="35EE9504" w14:textId="77777777" w:rsidR="00C57CD4" w:rsidRDefault="00C57CD4" w:rsidP="00C57CD4">
      <w:pPr>
        <w:autoSpaceDE w:val="0"/>
        <w:autoSpaceDN w:val="0"/>
        <w:adjustRightInd w:val="0"/>
        <w:jc w:val="both"/>
        <w:rPr>
          <w:rFonts w:cs="Times New Roman"/>
          <w:b/>
          <w:szCs w:val="24"/>
        </w:rPr>
      </w:pPr>
    </w:p>
    <w:p w14:paraId="1CD7810A" w14:textId="77777777" w:rsidR="00C57CD4" w:rsidRDefault="00C57CD4" w:rsidP="00C57CD4">
      <w:pPr>
        <w:autoSpaceDE w:val="0"/>
        <w:autoSpaceDN w:val="0"/>
        <w:adjustRightInd w:val="0"/>
        <w:jc w:val="both"/>
        <w:rPr>
          <w:rFonts w:cs="Times New Roman"/>
          <w:b/>
          <w:szCs w:val="24"/>
        </w:rPr>
      </w:pPr>
    </w:p>
    <w:p w14:paraId="127E1428" w14:textId="0DD3433C" w:rsidR="00C57CD4" w:rsidRDefault="00C57CD4" w:rsidP="00C57CD4">
      <w:pPr>
        <w:autoSpaceDE w:val="0"/>
        <w:autoSpaceDN w:val="0"/>
        <w:adjustRightInd w:val="0"/>
        <w:jc w:val="both"/>
        <w:rPr>
          <w:rFonts w:cs="Times New Roman"/>
          <w:b/>
          <w:szCs w:val="24"/>
        </w:rPr>
      </w:pPr>
    </w:p>
    <w:p w14:paraId="7CC70E6A" w14:textId="77777777" w:rsidR="006B6DEB" w:rsidRDefault="006B6DEB" w:rsidP="00C57CD4">
      <w:pPr>
        <w:autoSpaceDE w:val="0"/>
        <w:autoSpaceDN w:val="0"/>
        <w:adjustRightInd w:val="0"/>
        <w:jc w:val="both"/>
        <w:rPr>
          <w:rFonts w:cs="Times New Roman"/>
          <w:b/>
          <w:szCs w:val="24"/>
        </w:rPr>
      </w:pPr>
    </w:p>
    <w:p w14:paraId="286ECB64" w14:textId="26798C40" w:rsidR="00C57CD4" w:rsidRDefault="006B6DEB" w:rsidP="006B6DEB">
      <w:pPr>
        <w:autoSpaceDE w:val="0"/>
        <w:autoSpaceDN w:val="0"/>
        <w:adjustRightInd w:val="0"/>
        <w:rPr>
          <w:rFonts w:cs="Times New Roman"/>
          <w:b/>
          <w:szCs w:val="24"/>
        </w:rPr>
      </w:pPr>
      <w:r>
        <w:rPr>
          <w:rFonts w:cs="Times New Roman"/>
          <w:b/>
          <w:szCs w:val="24"/>
        </w:rPr>
        <w:lastRenderedPageBreak/>
        <w:t>LAMPIRAN-LAMPIRAN</w:t>
      </w:r>
    </w:p>
    <w:p w14:paraId="3D7D838F" w14:textId="4ADD6740" w:rsidR="00E505F4" w:rsidRPr="00E770A7" w:rsidRDefault="00AC6B7E" w:rsidP="00E770A7">
      <w:pPr>
        <w:pStyle w:val="Heading1"/>
        <w:rPr>
          <w:rFonts w:asciiTheme="majorBidi" w:hAnsiTheme="majorBidi"/>
          <w:i/>
          <w:sz w:val="24"/>
          <w:szCs w:val="24"/>
        </w:rPr>
      </w:pPr>
      <w:r w:rsidRPr="00E770A7">
        <w:rPr>
          <w:rFonts w:asciiTheme="majorBidi" w:hAnsiTheme="majorBidi"/>
          <w:sz w:val="24"/>
          <w:szCs w:val="24"/>
        </w:rPr>
        <w:t xml:space="preserve">Lampiran </w:t>
      </w:r>
      <w:proofErr w:type="gramStart"/>
      <w:r w:rsidRPr="00E770A7">
        <w:rPr>
          <w:rFonts w:asciiTheme="majorBidi" w:hAnsiTheme="majorBidi"/>
          <w:sz w:val="24"/>
          <w:szCs w:val="24"/>
        </w:rPr>
        <w:t>1.Biodata</w:t>
      </w:r>
      <w:proofErr w:type="gramEnd"/>
      <w:r w:rsidRPr="00E770A7">
        <w:rPr>
          <w:rFonts w:asciiTheme="majorBidi" w:hAnsiTheme="majorBidi"/>
          <w:sz w:val="24"/>
          <w:szCs w:val="24"/>
        </w:rPr>
        <w:t xml:space="preserve"> </w:t>
      </w:r>
      <w:proofErr w:type="spellStart"/>
      <w:r w:rsidRPr="00E770A7">
        <w:rPr>
          <w:rFonts w:asciiTheme="majorBidi" w:hAnsiTheme="majorBidi"/>
          <w:sz w:val="24"/>
          <w:szCs w:val="24"/>
        </w:rPr>
        <w:t>Ketua</w:t>
      </w:r>
      <w:proofErr w:type="spellEnd"/>
      <w:r w:rsidRPr="00E770A7">
        <w:rPr>
          <w:rFonts w:asciiTheme="majorBidi" w:hAnsiTheme="majorBidi"/>
          <w:sz w:val="24"/>
          <w:szCs w:val="24"/>
        </w:rPr>
        <w:t xml:space="preserve">, </w:t>
      </w:r>
      <w:proofErr w:type="spellStart"/>
      <w:r w:rsidRPr="00E770A7">
        <w:rPr>
          <w:rFonts w:asciiTheme="majorBidi" w:hAnsiTheme="majorBidi"/>
          <w:sz w:val="24"/>
          <w:szCs w:val="24"/>
        </w:rPr>
        <w:t>Anggota</w:t>
      </w:r>
      <w:proofErr w:type="spellEnd"/>
      <w:r w:rsidRPr="00E770A7">
        <w:rPr>
          <w:rFonts w:asciiTheme="majorBidi" w:hAnsiTheme="majorBidi"/>
          <w:sz w:val="24"/>
          <w:szCs w:val="24"/>
          <w:lang w:val="id-ID"/>
        </w:rPr>
        <w:t xml:space="preserve"> </w:t>
      </w:r>
      <w:r w:rsidRPr="00E770A7">
        <w:rPr>
          <w:rFonts w:asciiTheme="majorBidi" w:hAnsiTheme="majorBidi"/>
          <w:sz w:val="24"/>
          <w:szCs w:val="24"/>
        </w:rPr>
        <w:t>dan</w:t>
      </w:r>
      <w:r w:rsidRPr="00E770A7">
        <w:rPr>
          <w:rFonts w:asciiTheme="majorBidi" w:hAnsiTheme="majorBidi"/>
          <w:sz w:val="24"/>
          <w:szCs w:val="24"/>
          <w:lang w:val="id-ID"/>
        </w:rPr>
        <w:t xml:space="preserve"> </w:t>
      </w:r>
      <w:proofErr w:type="spellStart"/>
      <w:r w:rsidRPr="00E770A7">
        <w:rPr>
          <w:rFonts w:asciiTheme="majorBidi" w:hAnsiTheme="majorBidi"/>
          <w:sz w:val="24"/>
          <w:szCs w:val="24"/>
        </w:rPr>
        <w:t>Dosen</w:t>
      </w:r>
      <w:proofErr w:type="spellEnd"/>
      <w:r w:rsidRPr="00E770A7">
        <w:rPr>
          <w:rFonts w:asciiTheme="majorBidi" w:hAnsiTheme="majorBidi"/>
          <w:sz w:val="24"/>
          <w:szCs w:val="24"/>
          <w:lang w:val="id-ID"/>
        </w:rPr>
        <w:t xml:space="preserve"> </w:t>
      </w:r>
      <w:proofErr w:type="spellStart"/>
      <w:r w:rsidRPr="00E770A7">
        <w:rPr>
          <w:rFonts w:asciiTheme="majorBidi" w:hAnsiTheme="majorBidi"/>
          <w:sz w:val="24"/>
          <w:szCs w:val="24"/>
        </w:rPr>
        <w:t>Pendamping</w:t>
      </w:r>
      <w:proofErr w:type="spellEnd"/>
    </w:p>
    <w:p w14:paraId="561D731A" w14:textId="3AEF0196" w:rsidR="00E505F4" w:rsidRPr="00E770A7" w:rsidRDefault="006B6DEB" w:rsidP="00E770A7">
      <w:pPr>
        <w:autoSpaceDE w:val="0"/>
        <w:autoSpaceDN w:val="0"/>
        <w:adjustRightInd w:val="0"/>
        <w:jc w:val="both"/>
        <w:rPr>
          <w:rFonts w:cs="Times New Roman"/>
          <w:b/>
          <w:szCs w:val="24"/>
        </w:rPr>
      </w:pPr>
      <w:r>
        <w:rPr>
          <w:rFonts w:cs="Times New Roman"/>
          <w:noProof/>
          <w:szCs w:val="24"/>
        </w:rPr>
        <w:drawing>
          <wp:anchor distT="0" distB="0" distL="114300" distR="114300" simplePos="0" relativeHeight="251658752" behindDoc="0" locked="0" layoutInCell="1" allowOverlap="1" wp14:anchorId="614750D6" wp14:editId="53784E69">
            <wp:simplePos x="0" y="0"/>
            <wp:positionH relativeFrom="column">
              <wp:posOffset>-472440</wp:posOffset>
            </wp:positionH>
            <wp:positionV relativeFrom="page">
              <wp:posOffset>1760220</wp:posOffset>
            </wp:positionV>
            <wp:extent cx="6065520" cy="762127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57" b="1"/>
                    <a:stretch/>
                  </pic:blipFill>
                  <pic:spPr bwMode="auto">
                    <a:xfrm>
                      <a:off x="0" y="0"/>
                      <a:ext cx="6065520" cy="76212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6B7E">
        <w:rPr>
          <w:rFonts w:cs="Times New Roman"/>
          <w:szCs w:val="24"/>
        </w:rPr>
        <w:br w:type="page"/>
      </w:r>
      <w:r w:rsidR="00E770A7">
        <w:rPr>
          <w:rFonts w:cs="Times New Roman"/>
          <w:noProof/>
          <w:szCs w:val="24"/>
        </w:rPr>
        <w:lastRenderedPageBreak/>
        <w:drawing>
          <wp:anchor distT="0" distB="0" distL="114300" distR="114300" simplePos="0" relativeHeight="251657216" behindDoc="0" locked="0" layoutInCell="1" allowOverlap="1" wp14:anchorId="0E64BA92" wp14:editId="704C3CFC">
            <wp:simplePos x="0" y="0"/>
            <wp:positionH relativeFrom="column">
              <wp:posOffset>-350520</wp:posOffset>
            </wp:positionH>
            <wp:positionV relativeFrom="page">
              <wp:posOffset>1295400</wp:posOffset>
            </wp:positionV>
            <wp:extent cx="5904865" cy="8102600"/>
            <wp:effectExtent l="0" t="0" r="63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04865" cy="8102600"/>
                    </a:xfrm>
                    <a:prstGeom prst="rect">
                      <a:avLst/>
                    </a:prstGeom>
                    <a:noFill/>
                    <a:ln>
                      <a:noFill/>
                    </a:ln>
                  </pic:spPr>
                </pic:pic>
              </a:graphicData>
            </a:graphic>
          </wp:anchor>
        </w:drawing>
      </w:r>
      <w:r w:rsidR="00AC6B7E">
        <w:rPr>
          <w:rFonts w:cs="Times New Roman"/>
          <w:b/>
          <w:szCs w:val="24"/>
        </w:rPr>
        <w:t xml:space="preserve">Biodata </w:t>
      </w:r>
      <w:proofErr w:type="spellStart"/>
      <w:r w:rsidR="00AC6B7E">
        <w:rPr>
          <w:rFonts w:cs="Times New Roman"/>
          <w:b/>
          <w:szCs w:val="24"/>
        </w:rPr>
        <w:t>Anggota</w:t>
      </w:r>
      <w:proofErr w:type="spellEnd"/>
      <w:r w:rsidR="00AC6B7E">
        <w:rPr>
          <w:rFonts w:cs="Times New Roman"/>
          <w:b/>
          <w:szCs w:val="24"/>
        </w:rPr>
        <w:t xml:space="preserve"> 1 </w:t>
      </w:r>
    </w:p>
    <w:p w14:paraId="42D59100" w14:textId="091EB5CB" w:rsidR="00E505F4" w:rsidRDefault="00AC6B7E">
      <w:pPr>
        <w:jc w:val="both"/>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p>
    <w:p w14:paraId="16287DB3" w14:textId="7DD1E8C6" w:rsidR="00E505F4" w:rsidRDefault="00C95E53">
      <w:pPr>
        <w:autoSpaceDE w:val="0"/>
        <w:autoSpaceDN w:val="0"/>
        <w:adjustRightInd w:val="0"/>
        <w:jc w:val="both"/>
        <w:rPr>
          <w:rFonts w:cs="Times New Roman"/>
          <w:b/>
          <w:szCs w:val="24"/>
        </w:rPr>
      </w:pPr>
      <w:r>
        <w:rPr>
          <w:rFonts w:cs="Times New Roman"/>
          <w:b/>
          <w:noProof/>
          <w:szCs w:val="24"/>
        </w:rPr>
        <w:lastRenderedPageBreak/>
        <w:drawing>
          <wp:anchor distT="0" distB="0" distL="114300" distR="114300" simplePos="0" relativeHeight="251658240" behindDoc="0" locked="0" layoutInCell="1" allowOverlap="1" wp14:anchorId="10DE211A" wp14:editId="0AAEDDB9">
            <wp:simplePos x="0" y="0"/>
            <wp:positionH relativeFrom="column">
              <wp:posOffset>-259080</wp:posOffset>
            </wp:positionH>
            <wp:positionV relativeFrom="page">
              <wp:posOffset>1379220</wp:posOffset>
            </wp:positionV>
            <wp:extent cx="5554980" cy="756348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4980" cy="7563485"/>
                    </a:xfrm>
                    <a:prstGeom prst="rect">
                      <a:avLst/>
                    </a:prstGeom>
                    <a:noFill/>
                    <a:ln>
                      <a:noFill/>
                    </a:ln>
                  </pic:spPr>
                </pic:pic>
              </a:graphicData>
            </a:graphic>
          </wp:anchor>
        </w:drawing>
      </w:r>
      <w:proofErr w:type="spellStart"/>
      <w:r w:rsidR="00AC6B7E">
        <w:rPr>
          <w:rFonts w:cs="Times New Roman"/>
          <w:b/>
          <w:szCs w:val="24"/>
        </w:rPr>
        <w:t>BiodataAnggota</w:t>
      </w:r>
      <w:proofErr w:type="spellEnd"/>
      <w:r w:rsidR="00AC6B7E">
        <w:rPr>
          <w:rFonts w:cs="Times New Roman"/>
          <w:b/>
          <w:szCs w:val="24"/>
        </w:rPr>
        <w:t xml:space="preserve"> 2 </w:t>
      </w:r>
    </w:p>
    <w:p w14:paraId="665D0E1C" w14:textId="78DBF7A7" w:rsidR="00E505F4" w:rsidRDefault="00E505F4">
      <w:pPr>
        <w:autoSpaceDE w:val="0"/>
        <w:autoSpaceDN w:val="0"/>
        <w:adjustRightInd w:val="0"/>
        <w:jc w:val="both"/>
        <w:rPr>
          <w:rFonts w:cs="Times New Roman"/>
          <w:b/>
          <w:szCs w:val="24"/>
        </w:rPr>
      </w:pPr>
    </w:p>
    <w:p w14:paraId="29B8BF06" w14:textId="2F851EAD" w:rsidR="00C95E53" w:rsidRDefault="00C95E53">
      <w:pPr>
        <w:autoSpaceDE w:val="0"/>
        <w:autoSpaceDN w:val="0"/>
        <w:adjustRightInd w:val="0"/>
        <w:jc w:val="both"/>
        <w:rPr>
          <w:rFonts w:cs="Times New Roman"/>
          <w:b/>
          <w:szCs w:val="24"/>
        </w:rPr>
      </w:pPr>
    </w:p>
    <w:p w14:paraId="20F68FFE" w14:textId="77777777" w:rsidR="00C95E53" w:rsidRDefault="00C95E53">
      <w:pPr>
        <w:autoSpaceDE w:val="0"/>
        <w:autoSpaceDN w:val="0"/>
        <w:adjustRightInd w:val="0"/>
        <w:jc w:val="both"/>
        <w:rPr>
          <w:rFonts w:cs="Times New Roman"/>
          <w:b/>
          <w:szCs w:val="24"/>
        </w:rPr>
      </w:pPr>
    </w:p>
    <w:p w14:paraId="1AF33618" w14:textId="77777777" w:rsidR="00EA64A6" w:rsidRDefault="00EA64A6" w:rsidP="00EA64A6">
      <w:pPr>
        <w:autoSpaceDE w:val="0"/>
        <w:autoSpaceDN w:val="0"/>
        <w:adjustRightInd w:val="0"/>
        <w:jc w:val="both"/>
        <w:rPr>
          <w:rFonts w:cs="Times New Roman"/>
          <w:b/>
          <w:szCs w:val="24"/>
        </w:rPr>
      </w:pPr>
      <w:r>
        <w:rPr>
          <w:rFonts w:cs="Times New Roman"/>
          <w:b/>
          <w:szCs w:val="24"/>
        </w:rPr>
        <w:lastRenderedPageBreak/>
        <w:t>Biodata</w:t>
      </w:r>
      <w:r>
        <w:rPr>
          <w:rFonts w:cs="Times New Roman"/>
          <w:b/>
          <w:szCs w:val="24"/>
          <w:lang w:val="id-ID"/>
        </w:rPr>
        <w:t xml:space="preserve"> </w:t>
      </w:r>
      <w:proofErr w:type="spellStart"/>
      <w:r>
        <w:rPr>
          <w:rFonts w:cs="Times New Roman"/>
          <w:b/>
          <w:szCs w:val="24"/>
        </w:rPr>
        <w:t>Dosen</w:t>
      </w:r>
      <w:proofErr w:type="spellEnd"/>
      <w:r>
        <w:rPr>
          <w:rFonts w:cs="Times New Roman"/>
          <w:b/>
          <w:szCs w:val="24"/>
          <w:lang w:val="id-ID"/>
        </w:rPr>
        <w:t xml:space="preserve"> </w:t>
      </w:r>
      <w:proofErr w:type="spellStart"/>
      <w:r>
        <w:rPr>
          <w:rFonts w:cs="Times New Roman"/>
          <w:b/>
          <w:szCs w:val="24"/>
        </w:rPr>
        <w:t>Pendamping</w:t>
      </w:r>
      <w:proofErr w:type="spellEnd"/>
    </w:p>
    <w:p w14:paraId="7F6EFC19" w14:textId="77777777" w:rsidR="00EA64A6" w:rsidRDefault="00EA64A6" w:rsidP="00EA64A6">
      <w:pPr>
        <w:autoSpaceDE w:val="0"/>
        <w:autoSpaceDN w:val="0"/>
        <w:adjustRightInd w:val="0"/>
        <w:jc w:val="both"/>
        <w:rPr>
          <w:rFonts w:cs="Times New Roman"/>
          <w:szCs w:val="24"/>
        </w:rPr>
      </w:pPr>
    </w:p>
    <w:p w14:paraId="58D0A630" w14:textId="77777777" w:rsidR="00EC3358" w:rsidRDefault="00EC3358" w:rsidP="00EC3358">
      <w:pPr>
        <w:pStyle w:val="ListParagraph"/>
        <w:numPr>
          <w:ilvl w:val="0"/>
          <w:numId w:val="7"/>
        </w:numPr>
        <w:autoSpaceDE w:val="0"/>
        <w:autoSpaceDN w:val="0"/>
        <w:adjustRightInd w:val="0"/>
        <w:jc w:val="both"/>
        <w:rPr>
          <w:rFonts w:cs="Times New Roman"/>
          <w:b/>
          <w:szCs w:val="24"/>
        </w:rPr>
      </w:pPr>
      <w:proofErr w:type="spellStart"/>
      <w:r>
        <w:rPr>
          <w:rFonts w:cs="Times New Roman"/>
          <w:b/>
          <w:szCs w:val="24"/>
        </w:rPr>
        <w:t>IdentitasDiri</w:t>
      </w:r>
      <w:proofErr w:type="spellEnd"/>
    </w:p>
    <w:tbl>
      <w:tblPr>
        <w:tblStyle w:val="TableGrid"/>
        <w:tblW w:w="0" w:type="auto"/>
        <w:tblInd w:w="392" w:type="dxa"/>
        <w:tblLook w:val="04A0" w:firstRow="1" w:lastRow="0" w:firstColumn="1" w:lastColumn="0" w:noHBand="0" w:noVBand="1"/>
      </w:tblPr>
      <w:tblGrid>
        <w:gridCol w:w="567"/>
        <w:gridCol w:w="2835"/>
        <w:gridCol w:w="3969"/>
      </w:tblGrid>
      <w:tr w:rsidR="00EC3358" w14:paraId="73D31277" w14:textId="77777777" w:rsidTr="00335D31">
        <w:tc>
          <w:tcPr>
            <w:tcW w:w="567" w:type="dxa"/>
          </w:tcPr>
          <w:p w14:paraId="5784711A" w14:textId="77777777" w:rsidR="00EC3358" w:rsidRDefault="00EC3358" w:rsidP="00335D31">
            <w:pPr>
              <w:autoSpaceDE w:val="0"/>
              <w:autoSpaceDN w:val="0"/>
              <w:adjustRightInd w:val="0"/>
              <w:jc w:val="both"/>
              <w:rPr>
                <w:rFonts w:cs="Times New Roman"/>
                <w:szCs w:val="24"/>
              </w:rPr>
            </w:pPr>
            <w:r>
              <w:rPr>
                <w:rFonts w:cs="Times New Roman"/>
                <w:szCs w:val="24"/>
              </w:rPr>
              <w:t>1</w:t>
            </w:r>
          </w:p>
        </w:tc>
        <w:tc>
          <w:tcPr>
            <w:tcW w:w="2835" w:type="dxa"/>
          </w:tcPr>
          <w:p w14:paraId="0EF3E158" w14:textId="77777777" w:rsidR="00EC3358" w:rsidRDefault="00EC3358" w:rsidP="00335D31">
            <w:pPr>
              <w:autoSpaceDE w:val="0"/>
              <w:autoSpaceDN w:val="0"/>
              <w:adjustRightInd w:val="0"/>
              <w:jc w:val="both"/>
              <w:rPr>
                <w:rFonts w:cs="Times New Roman"/>
                <w:szCs w:val="24"/>
              </w:rPr>
            </w:pPr>
            <w:proofErr w:type="spellStart"/>
            <w:r>
              <w:rPr>
                <w:rFonts w:cs="Times New Roman"/>
                <w:szCs w:val="24"/>
              </w:rPr>
              <w:t>NamaLengkap</w:t>
            </w:r>
            <w:proofErr w:type="spellEnd"/>
          </w:p>
        </w:tc>
        <w:tc>
          <w:tcPr>
            <w:tcW w:w="3969" w:type="dxa"/>
          </w:tcPr>
          <w:p w14:paraId="3D1899DA" w14:textId="77777777" w:rsidR="00EC3358" w:rsidRDefault="00EC3358" w:rsidP="00335D31">
            <w:pPr>
              <w:ind w:right="-709"/>
              <w:rPr>
                <w:rFonts w:cs="Times New Roman"/>
                <w:szCs w:val="24"/>
              </w:rPr>
            </w:pPr>
            <w:r>
              <w:rPr>
                <w:bCs/>
                <w:color w:val="000000"/>
                <w:szCs w:val="24"/>
                <w:lang w:val="sv-SE"/>
              </w:rPr>
              <w:t>Nur Hayatin, S.ST, M.Kom</w:t>
            </w:r>
          </w:p>
        </w:tc>
      </w:tr>
      <w:tr w:rsidR="00EC3358" w14:paraId="0D97A0AC" w14:textId="77777777" w:rsidTr="00335D31">
        <w:tc>
          <w:tcPr>
            <w:tcW w:w="567" w:type="dxa"/>
          </w:tcPr>
          <w:p w14:paraId="03784A02" w14:textId="77777777" w:rsidR="00EC3358" w:rsidRDefault="00EC3358" w:rsidP="00335D31">
            <w:pPr>
              <w:autoSpaceDE w:val="0"/>
              <w:autoSpaceDN w:val="0"/>
              <w:adjustRightInd w:val="0"/>
              <w:jc w:val="both"/>
              <w:rPr>
                <w:rFonts w:cs="Times New Roman"/>
                <w:szCs w:val="24"/>
              </w:rPr>
            </w:pPr>
            <w:r>
              <w:rPr>
                <w:rFonts w:cs="Times New Roman"/>
                <w:szCs w:val="24"/>
              </w:rPr>
              <w:t>2</w:t>
            </w:r>
          </w:p>
        </w:tc>
        <w:tc>
          <w:tcPr>
            <w:tcW w:w="2835" w:type="dxa"/>
          </w:tcPr>
          <w:p w14:paraId="38BBDC0F" w14:textId="77777777" w:rsidR="00EC3358" w:rsidRDefault="00EC3358" w:rsidP="00335D31">
            <w:pPr>
              <w:autoSpaceDE w:val="0"/>
              <w:autoSpaceDN w:val="0"/>
              <w:adjustRightInd w:val="0"/>
              <w:jc w:val="both"/>
              <w:rPr>
                <w:rFonts w:cs="Times New Roman"/>
                <w:szCs w:val="24"/>
              </w:rPr>
            </w:pPr>
            <w:proofErr w:type="spellStart"/>
            <w:r>
              <w:rPr>
                <w:rFonts w:cs="Times New Roman"/>
                <w:szCs w:val="24"/>
              </w:rPr>
              <w:t>JenisKelamin</w:t>
            </w:r>
            <w:proofErr w:type="spellEnd"/>
          </w:p>
        </w:tc>
        <w:tc>
          <w:tcPr>
            <w:tcW w:w="3969" w:type="dxa"/>
          </w:tcPr>
          <w:p w14:paraId="19F6012B" w14:textId="77777777" w:rsidR="00EC3358" w:rsidRDefault="00EC3358" w:rsidP="00335D31">
            <w:pPr>
              <w:ind w:right="-709"/>
              <w:rPr>
                <w:rFonts w:cs="Times New Roman"/>
                <w:szCs w:val="24"/>
              </w:rPr>
            </w:pPr>
            <w:r>
              <w:rPr>
                <w:bCs/>
                <w:color w:val="000000"/>
                <w:szCs w:val="24"/>
                <w:lang w:val="sv-SE"/>
              </w:rPr>
              <w:t>Perempuan</w:t>
            </w:r>
          </w:p>
        </w:tc>
      </w:tr>
      <w:tr w:rsidR="00EC3358" w14:paraId="6654D2A8" w14:textId="77777777" w:rsidTr="00335D31">
        <w:tc>
          <w:tcPr>
            <w:tcW w:w="567" w:type="dxa"/>
          </w:tcPr>
          <w:p w14:paraId="0CFB95FE" w14:textId="77777777" w:rsidR="00EC3358" w:rsidRDefault="00EC3358" w:rsidP="00335D31">
            <w:pPr>
              <w:autoSpaceDE w:val="0"/>
              <w:autoSpaceDN w:val="0"/>
              <w:adjustRightInd w:val="0"/>
              <w:jc w:val="both"/>
              <w:rPr>
                <w:rFonts w:cs="Times New Roman"/>
                <w:szCs w:val="24"/>
              </w:rPr>
            </w:pPr>
            <w:r>
              <w:rPr>
                <w:rFonts w:cs="Times New Roman"/>
                <w:szCs w:val="24"/>
              </w:rPr>
              <w:t>3</w:t>
            </w:r>
          </w:p>
        </w:tc>
        <w:tc>
          <w:tcPr>
            <w:tcW w:w="2835" w:type="dxa"/>
          </w:tcPr>
          <w:p w14:paraId="2AB5EAE5" w14:textId="77777777" w:rsidR="00EC3358" w:rsidRDefault="00EC3358" w:rsidP="00335D31">
            <w:pPr>
              <w:autoSpaceDE w:val="0"/>
              <w:autoSpaceDN w:val="0"/>
              <w:adjustRightInd w:val="0"/>
              <w:jc w:val="both"/>
              <w:rPr>
                <w:rFonts w:cs="Times New Roman"/>
                <w:szCs w:val="24"/>
              </w:rPr>
            </w:pPr>
            <w:r>
              <w:rPr>
                <w:rFonts w:cs="Times New Roman"/>
                <w:szCs w:val="24"/>
              </w:rPr>
              <w:t xml:space="preserve">Program </w:t>
            </w:r>
            <w:proofErr w:type="spellStart"/>
            <w:r>
              <w:rPr>
                <w:rFonts w:cs="Times New Roman"/>
                <w:szCs w:val="24"/>
              </w:rPr>
              <w:t>Studi</w:t>
            </w:r>
            <w:proofErr w:type="spellEnd"/>
          </w:p>
        </w:tc>
        <w:tc>
          <w:tcPr>
            <w:tcW w:w="3969" w:type="dxa"/>
          </w:tcPr>
          <w:p w14:paraId="200120D2" w14:textId="77777777" w:rsidR="00EC3358" w:rsidRDefault="00EC3358" w:rsidP="00335D31">
            <w:pPr>
              <w:rPr>
                <w:rFonts w:cs="Times New Roman"/>
                <w:szCs w:val="24"/>
              </w:rPr>
            </w:pPr>
            <w:proofErr w:type="spellStart"/>
            <w:r>
              <w:rPr>
                <w:color w:val="000000"/>
                <w:szCs w:val="24"/>
              </w:rPr>
              <w:t>Informatika</w:t>
            </w:r>
            <w:proofErr w:type="spellEnd"/>
          </w:p>
        </w:tc>
      </w:tr>
      <w:tr w:rsidR="00EC3358" w14:paraId="65D7EBA9" w14:textId="77777777" w:rsidTr="00335D31">
        <w:tc>
          <w:tcPr>
            <w:tcW w:w="567" w:type="dxa"/>
          </w:tcPr>
          <w:p w14:paraId="5F2263FA" w14:textId="77777777" w:rsidR="00EC3358" w:rsidRDefault="00EC3358" w:rsidP="00335D31">
            <w:pPr>
              <w:autoSpaceDE w:val="0"/>
              <w:autoSpaceDN w:val="0"/>
              <w:adjustRightInd w:val="0"/>
              <w:jc w:val="both"/>
              <w:rPr>
                <w:rFonts w:cs="Times New Roman"/>
                <w:szCs w:val="24"/>
              </w:rPr>
            </w:pPr>
            <w:r>
              <w:rPr>
                <w:rFonts w:cs="Times New Roman"/>
                <w:szCs w:val="24"/>
              </w:rPr>
              <w:t>4</w:t>
            </w:r>
          </w:p>
        </w:tc>
        <w:tc>
          <w:tcPr>
            <w:tcW w:w="2835" w:type="dxa"/>
          </w:tcPr>
          <w:p w14:paraId="45624BB5" w14:textId="77777777" w:rsidR="00EC3358" w:rsidRDefault="00EC3358" w:rsidP="00335D31">
            <w:pPr>
              <w:autoSpaceDE w:val="0"/>
              <w:autoSpaceDN w:val="0"/>
              <w:adjustRightInd w:val="0"/>
              <w:jc w:val="both"/>
              <w:rPr>
                <w:rFonts w:cs="Times New Roman"/>
                <w:szCs w:val="24"/>
              </w:rPr>
            </w:pPr>
            <w:r>
              <w:rPr>
                <w:rFonts w:cs="Times New Roman"/>
                <w:szCs w:val="24"/>
              </w:rPr>
              <w:t>NIDN</w:t>
            </w:r>
          </w:p>
        </w:tc>
        <w:tc>
          <w:tcPr>
            <w:tcW w:w="3969" w:type="dxa"/>
          </w:tcPr>
          <w:p w14:paraId="66FF2915" w14:textId="77777777" w:rsidR="00EC3358" w:rsidRDefault="00EC3358" w:rsidP="00335D31">
            <w:pPr>
              <w:rPr>
                <w:rFonts w:cs="Times New Roman"/>
                <w:szCs w:val="24"/>
              </w:rPr>
            </w:pPr>
            <w:r>
              <w:rPr>
                <w:color w:val="000000"/>
                <w:szCs w:val="24"/>
              </w:rPr>
              <w:t>10809070476 / 0726038402</w:t>
            </w:r>
          </w:p>
        </w:tc>
      </w:tr>
      <w:tr w:rsidR="00EC3358" w14:paraId="29D2E018" w14:textId="77777777" w:rsidTr="00335D31">
        <w:tc>
          <w:tcPr>
            <w:tcW w:w="567" w:type="dxa"/>
          </w:tcPr>
          <w:p w14:paraId="277894DA" w14:textId="77777777" w:rsidR="00EC3358" w:rsidRDefault="00EC3358" w:rsidP="00335D31">
            <w:pPr>
              <w:autoSpaceDE w:val="0"/>
              <w:autoSpaceDN w:val="0"/>
              <w:adjustRightInd w:val="0"/>
              <w:jc w:val="both"/>
              <w:rPr>
                <w:rFonts w:cs="Times New Roman"/>
                <w:szCs w:val="24"/>
              </w:rPr>
            </w:pPr>
            <w:r>
              <w:rPr>
                <w:rFonts w:cs="Times New Roman"/>
                <w:szCs w:val="24"/>
              </w:rPr>
              <w:t>5</w:t>
            </w:r>
          </w:p>
        </w:tc>
        <w:tc>
          <w:tcPr>
            <w:tcW w:w="2835" w:type="dxa"/>
          </w:tcPr>
          <w:p w14:paraId="57F33C98" w14:textId="77777777" w:rsidR="00EC3358" w:rsidRDefault="00EC3358" w:rsidP="00335D31">
            <w:pPr>
              <w:autoSpaceDE w:val="0"/>
              <w:autoSpaceDN w:val="0"/>
              <w:adjustRightInd w:val="0"/>
              <w:jc w:val="both"/>
              <w:rPr>
                <w:rFonts w:cs="Times New Roman"/>
                <w:szCs w:val="24"/>
              </w:rPr>
            </w:pPr>
            <w:proofErr w:type="spellStart"/>
            <w:r>
              <w:rPr>
                <w:rFonts w:cs="Times New Roman"/>
                <w:szCs w:val="24"/>
              </w:rPr>
              <w:t>TempatdanTanggalLahir</w:t>
            </w:r>
            <w:proofErr w:type="spellEnd"/>
          </w:p>
        </w:tc>
        <w:tc>
          <w:tcPr>
            <w:tcW w:w="3969" w:type="dxa"/>
          </w:tcPr>
          <w:p w14:paraId="29688569" w14:textId="77777777" w:rsidR="00EC3358" w:rsidRDefault="00EC3358" w:rsidP="00335D31">
            <w:pPr>
              <w:rPr>
                <w:rFonts w:cs="Times New Roman"/>
                <w:szCs w:val="24"/>
              </w:rPr>
            </w:pPr>
            <w:proofErr w:type="spellStart"/>
            <w:r>
              <w:rPr>
                <w:color w:val="000000"/>
                <w:szCs w:val="24"/>
              </w:rPr>
              <w:t>Lamongan</w:t>
            </w:r>
            <w:proofErr w:type="spellEnd"/>
            <w:r>
              <w:rPr>
                <w:color w:val="000000"/>
                <w:szCs w:val="24"/>
              </w:rPr>
              <w:t>, 26-03-1984</w:t>
            </w:r>
          </w:p>
        </w:tc>
      </w:tr>
      <w:tr w:rsidR="00EC3358" w14:paraId="3C24E07D" w14:textId="77777777" w:rsidTr="00335D31">
        <w:tc>
          <w:tcPr>
            <w:tcW w:w="567" w:type="dxa"/>
          </w:tcPr>
          <w:p w14:paraId="19EBAF1F" w14:textId="77777777" w:rsidR="00EC3358" w:rsidRDefault="00EC3358" w:rsidP="00335D31">
            <w:pPr>
              <w:autoSpaceDE w:val="0"/>
              <w:autoSpaceDN w:val="0"/>
              <w:adjustRightInd w:val="0"/>
              <w:jc w:val="both"/>
              <w:rPr>
                <w:rFonts w:cs="Times New Roman"/>
                <w:szCs w:val="24"/>
              </w:rPr>
            </w:pPr>
            <w:r>
              <w:rPr>
                <w:rFonts w:cs="Times New Roman"/>
                <w:szCs w:val="24"/>
              </w:rPr>
              <w:t>6</w:t>
            </w:r>
          </w:p>
        </w:tc>
        <w:tc>
          <w:tcPr>
            <w:tcW w:w="2835" w:type="dxa"/>
          </w:tcPr>
          <w:p w14:paraId="01A9E6CC" w14:textId="77777777" w:rsidR="00EC3358" w:rsidRDefault="00EC3358" w:rsidP="00335D31">
            <w:pPr>
              <w:autoSpaceDE w:val="0"/>
              <w:autoSpaceDN w:val="0"/>
              <w:adjustRightInd w:val="0"/>
              <w:jc w:val="both"/>
              <w:rPr>
                <w:rFonts w:cs="Times New Roman"/>
                <w:szCs w:val="24"/>
              </w:rPr>
            </w:pPr>
            <w:r>
              <w:rPr>
                <w:rFonts w:cs="Times New Roman"/>
                <w:szCs w:val="24"/>
              </w:rPr>
              <w:t>E-mail</w:t>
            </w:r>
          </w:p>
        </w:tc>
        <w:tc>
          <w:tcPr>
            <w:tcW w:w="3969" w:type="dxa"/>
          </w:tcPr>
          <w:p w14:paraId="6E07CBDD" w14:textId="77777777" w:rsidR="00EC3358" w:rsidRDefault="00EC3358" w:rsidP="00335D31">
            <w:pPr>
              <w:rPr>
                <w:rFonts w:cs="Times New Roman"/>
                <w:szCs w:val="24"/>
              </w:rPr>
            </w:pPr>
            <w:r>
              <w:rPr>
                <w:szCs w:val="24"/>
              </w:rPr>
              <w:t>noorhayatin@umm.ac.id</w:t>
            </w:r>
          </w:p>
        </w:tc>
      </w:tr>
      <w:tr w:rsidR="00EC3358" w14:paraId="3E00A2F0" w14:textId="77777777" w:rsidTr="00335D31">
        <w:tc>
          <w:tcPr>
            <w:tcW w:w="567" w:type="dxa"/>
          </w:tcPr>
          <w:p w14:paraId="6DC4DC85" w14:textId="77777777" w:rsidR="00EC3358" w:rsidRDefault="00EC3358" w:rsidP="00335D31">
            <w:pPr>
              <w:autoSpaceDE w:val="0"/>
              <w:autoSpaceDN w:val="0"/>
              <w:adjustRightInd w:val="0"/>
              <w:jc w:val="both"/>
              <w:rPr>
                <w:rFonts w:cs="Times New Roman"/>
                <w:szCs w:val="24"/>
              </w:rPr>
            </w:pPr>
            <w:r>
              <w:rPr>
                <w:rFonts w:cs="Times New Roman"/>
                <w:szCs w:val="24"/>
              </w:rPr>
              <w:t>7</w:t>
            </w:r>
          </w:p>
        </w:tc>
        <w:tc>
          <w:tcPr>
            <w:tcW w:w="2835" w:type="dxa"/>
          </w:tcPr>
          <w:p w14:paraId="344CD49A" w14:textId="77777777" w:rsidR="00EC3358" w:rsidRDefault="00EC3358" w:rsidP="00335D31">
            <w:pPr>
              <w:autoSpaceDE w:val="0"/>
              <w:autoSpaceDN w:val="0"/>
              <w:adjustRightInd w:val="0"/>
              <w:jc w:val="both"/>
              <w:rPr>
                <w:rFonts w:cs="Times New Roman"/>
                <w:szCs w:val="24"/>
              </w:rPr>
            </w:pPr>
            <w:proofErr w:type="spellStart"/>
            <w:r>
              <w:rPr>
                <w:rFonts w:cs="Times New Roman"/>
                <w:szCs w:val="24"/>
              </w:rPr>
              <w:t>NomorTelepon</w:t>
            </w:r>
            <w:proofErr w:type="spellEnd"/>
            <w:r>
              <w:rPr>
                <w:rFonts w:cs="Times New Roman"/>
                <w:szCs w:val="24"/>
              </w:rPr>
              <w:t>/HP</w:t>
            </w:r>
          </w:p>
        </w:tc>
        <w:tc>
          <w:tcPr>
            <w:tcW w:w="3969" w:type="dxa"/>
          </w:tcPr>
          <w:p w14:paraId="0284DC36" w14:textId="77777777" w:rsidR="00EC3358" w:rsidRDefault="00EC3358" w:rsidP="00335D31">
            <w:pPr>
              <w:rPr>
                <w:rFonts w:cs="Times New Roman"/>
                <w:szCs w:val="24"/>
              </w:rPr>
            </w:pPr>
            <w:r>
              <w:rPr>
                <w:color w:val="000000"/>
                <w:szCs w:val="24"/>
              </w:rPr>
              <w:t>085730788807</w:t>
            </w:r>
          </w:p>
        </w:tc>
      </w:tr>
    </w:tbl>
    <w:p w14:paraId="3977A82F" w14:textId="77777777" w:rsidR="00EC3358" w:rsidRDefault="00EC3358" w:rsidP="00EC3358">
      <w:pPr>
        <w:pStyle w:val="ListParagraph"/>
        <w:autoSpaceDE w:val="0"/>
        <w:autoSpaceDN w:val="0"/>
        <w:adjustRightInd w:val="0"/>
        <w:jc w:val="both"/>
        <w:rPr>
          <w:rFonts w:cs="Times New Roman"/>
          <w:szCs w:val="24"/>
        </w:rPr>
      </w:pPr>
    </w:p>
    <w:p w14:paraId="3E7BD922" w14:textId="77777777" w:rsidR="00EC3358" w:rsidRDefault="00EC3358" w:rsidP="00EC3358">
      <w:pPr>
        <w:pStyle w:val="ListParagraph"/>
        <w:numPr>
          <w:ilvl w:val="0"/>
          <w:numId w:val="7"/>
        </w:numPr>
        <w:autoSpaceDE w:val="0"/>
        <w:autoSpaceDN w:val="0"/>
        <w:adjustRightInd w:val="0"/>
        <w:jc w:val="both"/>
        <w:rPr>
          <w:rFonts w:cs="Times New Roman"/>
          <w:b/>
          <w:szCs w:val="24"/>
        </w:rPr>
      </w:pPr>
      <w:proofErr w:type="spellStart"/>
      <w:r>
        <w:rPr>
          <w:rFonts w:cs="Times New Roman"/>
          <w:b/>
          <w:szCs w:val="24"/>
        </w:rPr>
        <w:t>RiwayatPendidikan</w:t>
      </w:r>
      <w:proofErr w:type="spellEnd"/>
    </w:p>
    <w:tbl>
      <w:tblPr>
        <w:tblStyle w:val="TableGrid"/>
        <w:tblW w:w="0" w:type="auto"/>
        <w:tblInd w:w="392" w:type="dxa"/>
        <w:tblLook w:val="04A0" w:firstRow="1" w:lastRow="0" w:firstColumn="1" w:lastColumn="0" w:noHBand="0" w:noVBand="1"/>
      </w:tblPr>
      <w:tblGrid>
        <w:gridCol w:w="2551"/>
        <w:gridCol w:w="1560"/>
        <w:gridCol w:w="1615"/>
        <w:gridCol w:w="1645"/>
      </w:tblGrid>
      <w:tr w:rsidR="00EC3358" w14:paraId="7FA92255" w14:textId="77777777" w:rsidTr="00335D31">
        <w:tc>
          <w:tcPr>
            <w:tcW w:w="2551" w:type="dxa"/>
          </w:tcPr>
          <w:p w14:paraId="3045C0D3" w14:textId="77777777" w:rsidR="00EC3358" w:rsidRDefault="00EC3358" w:rsidP="00335D31">
            <w:pPr>
              <w:autoSpaceDE w:val="0"/>
              <w:autoSpaceDN w:val="0"/>
              <w:adjustRightInd w:val="0"/>
              <w:jc w:val="both"/>
              <w:rPr>
                <w:rFonts w:cs="Times New Roman"/>
                <w:szCs w:val="24"/>
              </w:rPr>
            </w:pPr>
          </w:p>
        </w:tc>
        <w:tc>
          <w:tcPr>
            <w:tcW w:w="1560" w:type="dxa"/>
            <w:tcBorders>
              <w:right w:val="single" w:sz="4" w:space="0" w:color="auto"/>
            </w:tcBorders>
          </w:tcPr>
          <w:p w14:paraId="7F031F76" w14:textId="77777777" w:rsidR="00EC3358" w:rsidRDefault="00EC3358" w:rsidP="00335D31">
            <w:pPr>
              <w:autoSpaceDE w:val="0"/>
              <w:autoSpaceDN w:val="0"/>
              <w:adjustRightInd w:val="0"/>
              <w:jc w:val="both"/>
              <w:rPr>
                <w:rFonts w:cs="Times New Roman"/>
                <w:b/>
                <w:szCs w:val="24"/>
              </w:rPr>
            </w:pPr>
            <w:r>
              <w:rPr>
                <w:rFonts w:cs="Times New Roman"/>
                <w:b/>
                <w:szCs w:val="24"/>
              </w:rPr>
              <w:t>S-1</w:t>
            </w:r>
          </w:p>
        </w:tc>
        <w:tc>
          <w:tcPr>
            <w:tcW w:w="1615" w:type="dxa"/>
            <w:tcBorders>
              <w:left w:val="single" w:sz="4" w:space="0" w:color="auto"/>
              <w:right w:val="single" w:sz="4" w:space="0" w:color="auto"/>
            </w:tcBorders>
          </w:tcPr>
          <w:p w14:paraId="35DAF6A4" w14:textId="77777777" w:rsidR="00EC3358" w:rsidRDefault="00EC3358" w:rsidP="00335D31">
            <w:pPr>
              <w:autoSpaceDE w:val="0"/>
              <w:autoSpaceDN w:val="0"/>
              <w:adjustRightInd w:val="0"/>
              <w:jc w:val="both"/>
              <w:rPr>
                <w:rFonts w:cs="Times New Roman"/>
                <w:b/>
                <w:szCs w:val="24"/>
              </w:rPr>
            </w:pPr>
            <w:r>
              <w:rPr>
                <w:rFonts w:cs="Times New Roman"/>
                <w:b/>
                <w:szCs w:val="24"/>
              </w:rPr>
              <w:t>S-2</w:t>
            </w:r>
          </w:p>
        </w:tc>
        <w:tc>
          <w:tcPr>
            <w:tcW w:w="1645" w:type="dxa"/>
            <w:tcBorders>
              <w:left w:val="single" w:sz="4" w:space="0" w:color="auto"/>
            </w:tcBorders>
          </w:tcPr>
          <w:p w14:paraId="2C34C653" w14:textId="77777777" w:rsidR="00EC3358" w:rsidRDefault="00EC3358" w:rsidP="00335D31">
            <w:pPr>
              <w:autoSpaceDE w:val="0"/>
              <w:autoSpaceDN w:val="0"/>
              <w:adjustRightInd w:val="0"/>
              <w:jc w:val="both"/>
              <w:rPr>
                <w:rFonts w:cs="Times New Roman"/>
                <w:b/>
                <w:szCs w:val="24"/>
              </w:rPr>
            </w:pPr>
            <w:r>
              <w:rPr>
                <w:rFonts w:cs="Times New Roman"/>
                <w:b/>
                <w:szCs w:val="24"/>
              </w:rPr>
              <w:t>S-3</w:t>
            </w:r>
          </w:p>
        </w:tc>
      </w:tr>
      <w:tr w:rsidR="00EC3358" w14:paraId="26A21B65" w14:textId="77777777" w:rsidTr="00335D31">
        <w:tc>
          <w:tcPr>
            <w:tcW w:w="2551" w:type="dxa"/>
          </w:tcPr>
          <w:p w14:paraId="16972253" w14:textId="77777777" w:rsidR="00EC3358" w:rsidRDefault="00EC3358" w:rsidP="00335D31">
            <w:pPr>
              <w:autoSpaceDE w:val="0"/>
              <w:autoSpaceDN w:val="0"/>
              <w:adjustRightInd w:val="0"/>
              <w:jc w:val="both"/>
              <w:rPr>
                <w:rFonts w:cs="Times New Roman"/>
                <w:szCs w:val="24"/>
              </w:rPr>
            </w:pPr>
            <w:proofErr w:type="spellStart"/>
            <w:r>
              <w:rPr>
                <w:rFonts w:cs="Times New Roman"/>
                <w:szCs w:val="24"/>
              </w:rPr>
              <w:t>NamaInstitusi</w:t>
            </w:r>
            <w:proofErr w:type="spellEnd"/>
          </w:p>
        </w:tc>
        <w:tc>
          <w:tcPr>
            <w:tcW w:w="1560" w:type="dxa"/>
            <w:tcBorders>
              <w:right w:val="single" w:sz="4" w:space="0" w:color="auto"/>
            </w:tcBorders>
          </w:tcPr>
          <w:p w14:paraId="3F0C7EFA" w14:textId="77777777" w:rsidR="00EC3358" w:rsidRDefault="00EC3358" w:rsidP="00335D31">
            <w:pPr>
              <w:pStyle w:val="ListParagraph"/>
              <w:ind w:left="0"/>
              <w:jc w:val="center"/>
              <w:rPr>
                <w:rFonts w:cs="Times New Roman"/>
                <w:szCs w:val="24"/>
              </w:rPr>
            </w:pPr>
            <w:r>
              <w:rPr>
                <w:b/>
                <w:szCs w:val="24"/>
              </w:rPr>
              <w:t>PENS</w:t>
            </w:r>
          </w:p>
        </w:tc>
        <w:tc>
          <w:tcPr>
            <w:tcW w:w="1615" w:type="dxa"/>
            <w:tcBorders>
              <w:left w:val="single" w:sz="4" w:space="0" w:color="auto"/>
              <w:right w:val="single" w:sz="4" w:space="0" w:color="auto"/>
            </w:tcBorders>
          </w:tcPr>
          <w:p w14:paraId="5D7018D5" w14:textId="77777777" w:rsidR="00EC3358" w:rsidRDefault="00EC3358" w:rsidP="00335D31">
            <w:pPr>
              <w:pStyle w:val="ListParagraph"/>
              <w:ind w:left="0"/>
              <w:jc w:val="center"/>
              <w:rPr>
                <w:rFonts w:cs="Times New Roman"/>
                <w:szCs w:val="24"/>
              </w:rPr>
            </w:pPr>
            <w:r>
              <w:rPr>
                <w:b/>
                <w:szCs w:val="24"/>
              </w:rPr>
              <w:t>ITS</w:t>
            </w:r>
          </w:p>
        </w:tc>
        <w:tc>
          <w:tcPr>
            <w:tcW w:w="1645" w:type="dxa"/>
            <w:tcBorders>
              <w:left w:val="single" w:sz="4" w:space="0" w:color="auto"/>
            </w:tcBorders>
          </w:tcPr>
          <w:p w14:paraId="30757F51" w14:textId="77777777" w:rsidR="00EC3358" w:rsidRDefault="00EC3358" w:rsidP="00335D31">
            <w:pPr>
              <w:autoSpaceDE w:val="0"/>
              <w:autoSpaceDN w:val="0"/>
              <w:adjustRightInd w:val="0"/>
              <w:jc w:val="both"/>
              <w:rPr>
                <w:rFonts w:cs="Times New Roman"/>
                <w:szCs w:val="24"/>
              </w:rPr>
            </w:pPr>
          </w:p>
        </w:tc>
      </w:tr>
      <w:tr w:rsidR="00EC3358" w14:paraId="0166C70B" w14:textId="77777777" w:rsidTr="00335D31">
        <w:tc>
          <w:tcPr>
            <w:tcW w:w="2551" w:type="dxa"/>
            <w:tcBorders>
              <w:right w:val="single" w:sz="4" w:space="0" w:color="auto"/>
            </w:tcBorders>
          </w:tcPr>
          <w:p w14:paraId="3401CAC8" w14:textId="77777777" w:rsidR="00EC3358" w:rsidRDefault="00EC3358" w:rsidP="00335D31">
            <w:pPr>
              <w:autoSpaceDE w:val="0"/>
              <w:autoSpaceDN w:val="0"/>
              <w:adjustRightInd w:val="0"/>
              <w:jc w:val="both"/>
              <w:rPr>
                <w:rFonts w:cs="Times New Roman"/>
                <w:szCs w:val="24"/>
              </w:rPr>
            </w:pPr>
            <w:proofErr w:type="spellStart"/>
            <w:r>
              <w:rPr>
                <w:rFonts w:cs="Times New Roman"/>
                <w:szCs w:val="24"/>
              </w:rPr>
              <w:t>BidangIlmu</w:t>
            </w:r>
            <w:proofErr w:type="spellEnd"/>
          </w:p>
        </w:tc>
        <w:tc>
          <w:tcPr>
            <w:tcW w:w="1560" w:type="dxa"/>
            <w:tcBorders>
              <w:left w:val="single" w:sz="4" w:space="0" w:color="auto"/>
              <w:right w:val="single" w:sz="4" w:space="0" w:color="auto"/>
            </w:tcBorders>
          </w:tcPr>
          <w:p w14:paraId="43CD335F" w14:textId="77777777" w:rsidR="00EC3358" w:rsidRDefault="00EC3358" w:rsidP="00335D31">
            <w:pPr>
              <w:pStyle w:val="ListParagraph"/>
              <w:ind w:left="0"/>
              <w:jc w:val="center"/>
              <w:rPr>
                <w:rFonts w:cs="Times New Roman"/>
                <w:szCs w:val="24"/>
              </w:rPr>
            </w:pPr>
            <w:proofErr w:type="spellStart"/>
            <w:r>
              <w:rPr>
                <w:b/>
                <w:szCs w:val="24"/>
              </w:rPr>
              <w:t>Teknologi</w:t>
            </w:r>
            <w:proofErr w:type="spellEnd"/>
            <w:r>
              <w:rPr>
                <w:b/>
                <w:szCs w:val="24"/>
              </w:rPr>
              <w:t xml:space="preserve"> </w:t>
            </w:r>
            <w:proofErr w:type="spellStart"/>
            <w:r>
              <w:rPr>
                <w:b/>
                <w:szCs w:val="24"/>
              </w:rPr>
              <w:t>Informasi</w:t>
            </w:r>
            <w:proofErr w:type="spellEnd"/>
          </w:p>
        </w:tc>
        <w:tc>
          <w:tcPr>
            <w:tcW w:w="1615" w:type="dxa"/>
            <w:tcBorders>
              <w:left w:val="single" w:sz="4" w:space="0" w:color="auto"/>
              <w:right w:val="single" w:sz="4" w:space="0" w:color="auto"/>
            </w:tcBorders>
          </w:tcPr>
          <w:p w14:paraId="32389FC0" w14:textId="77777777" w:rsidR="00EC3358" w:rsidRDefault="00EC3358" w:rsidP="00335D31">
            <w:pPr>
              <w:pStyle w:val="ListParagraph"/>
              <w:ind w:left="0"/>
              <w:jc w:val="center"/>
              <w:rPr>
                <w:rFonts w:cs="Times New Roman"/>
                <w:szCs w:val="24"/>
              </w:rPr>
            </w:pPr>
            <w:r>
              <w:rPr>
                <w:b/>
                <w:szCs w:val="24"/>
              </w:rPr>
              <w:t xml:space="preserve">Teknik </w:t>
            </w:r>
            <w:proofErr w:type="spellStart"/>
            <w:r>
              <w:rPr>
                <w:b/>
                <w:szCs w:val="24"/>
              </w:rPr>
              <w:t>Informatika</w:t>
            </w:r>
            <w:proofErr w:type="spellEnd"/>
          </w:p>
        </w:tc>
        <w:tc>
          <w:tcPr>
            <w:tcW w:w="1645" w:type="dxa"/>
            <w:tcBorders>
              <w:left w:val="single" w:sz="4" w:space="0" w:color="auto"/>
            </w:tcBorders>
          </w:tcPr>
          <w:p w14:paraId="4155533B" w14:textId="77777777" w:rsidR="00EC3358" w:rsidRDefault="00EC3358" w:rsidP="00335D31">
            <w:pPr>
              <w:autoSpaceDE w:val="0"/>
              <w:autoSpaceDN w:val="0"/>
              <w:adjustRightInd w:val="0"/>
              <w:jc w:val="both"/>
              <w:rPr>
                <w:rFonts w:cs="Times New Roman"/>
                <w:szCs w:val="24"/>
              </w:rPr>
            </w:pPr>
          </w:p>
        </w:tc>
      </w:tr>
      <w:tr w:rsidR="00EC3358" w14:paraId="522EC299" w14:textId="77777777" w:rsidTr="00335D3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5"/>
        </w:trPr>
        <w:tc>
          <w:tcPr>
            <w:tcW w:w="2551" w:type="dxa"/>
          </w:tcPr>
          <w:p w14:paraId="5EEEA4D8" w14:textId="77777777" w:rsidR="00EC3358" w:rsidRDefault="00EC3358" w:rsidP="00335D31">
            <w:pPr>
              <w:autoSpaceDE w:val="0"/>
              <w:autoSpaceDN w:val="0"/>
              <w:adjustRightInd w:val="0"/>
              <w:ind w:left="-108"/>
              <w:jc w:val="both"/>
              <w:rPr>
                <w:rFonts w:cs="Times New Roman"/>
                <w:szCs w:val="24"/>
              </w:rPr>
            </w:pPr>
            <w:proofErr w:type="spellStart"/>
            <w:r>
              <w:rPr>
                <w:rFonts w:cs="Times New Roman"/>
                <w:szCs w:val="24"/>
              </w:rPr>
              <w:t>TahunMasuk</w:t>
            </w:r>
            <w:proofErr w:type="spellEnd"/>
            <w:r>
              <w:rPr>
                <w:rFonts w:cs="Times New Roman"/>
                <w:szCs w:val="24"/>
              </w:rPr>
              <w:t>-Lulus</w:t>
            </w:r>
          </w:p>
        </w:tc>
        <w:tc>
          <w:tcPr>
            <w:tcW w:w="1560" w:type="dxa"/>
          </w:tcPr>
          <w:p w14:paraId="0436E6FD" w14:textId="77777777" w:rsidR="00EC3358" w:rsidRDefault="00EC3358" w:rsidP="00335D31">
            <w:pPr>
              <w:pStyle w:val="ListParagraph"/>
              <w:ind w:left="0"/>
              <w:jc w:val="center"/>
              <w:rPr>
                <w:rFonts w:cs="Times New Roman"/>
                <w:szCs w:val="24"/>
              </w:rPr>
            </w:pPr>
            <w:r>
              <w:rPr>
                <w:szCs w:val="24"/>
                <w:lang w:val="id-ID"/>
              </w:rPr>
              <w:t>2003-2007</w:t>
            </w:r>
          </w:p>
        </w:tc>
        <w:tc>
          <w:tcPr>
            <w:tcW w:w="1615" w:type="dxa"/>
          </w:tcPr>
          <w:p w14:paraId="494821CB" w14:textId="77777777" w:rsidR="00EC3358" w:rsidRDefault="00EC3358" w:rsidP="00335D31">
            <w:pPr>
              <w:pStyle w:val="ListParagraph"/>
              <w:ind w:left="0"/>
              <w:jc w:val="center"/>
              <w:rPr>
                <w:rFonts w:cs="Times New Roman"/>
                <w:szCs w:val="24"/>
              </w:rPr>
            </w:pPr>
            <w:r>
              <w:rPr>
                <w:szCs w:val="24"/>
              </w:rPr>
              <w:t>2012-2015</w:t>
            </w:r>
          </w:p>
        </w:tc>
        <w:tc>
          <w:tcPr>
            <w:tcW w:w="1645" w:type="dxa"/>
          </w:tcPr>
          <w:p w14:paraId="6F455730" w14:textId="77777777" w:rsidR="00EC3358" w:rsidRDefault="00EC3358" w:rsidP="00335D31">
            <w:pPr>
              <w:autoSpaceDE w:val="0"/>
              <w:autoSpaceDN w:val="0"/>
              <w:adjustRightInd w:val="0"/>
              <w:jc w:val="both"/>
              <w:rPr>
                <w:rFonts w:cs="Times New Roman"/>
                <w:szCs w:val="24"/>
              </w:rPr>
            </w:pPr>
          </w:p>
        </w:tc>
      </w:tr>
    </w:tbl>
    <w:p w14:paraId="66EC52A7" w14:textId="77777777" w:rsidR="00EC3358" w:rsidRDefault="00EC3358" w:rsidP="00EC3358">
      <w:pPr>
        <w:pStyle w:val="ListParagraph"/>
        <w:autoSpaceDE w:val="0"/>
        <w:autoSpaceDN w:val="0"/>
        <w:adjustRightInd w:val="0"/>
        <w:jc w:val="both"/>
        <w:rPr>
          <w:rFonts w:cs="Times New Roman"/>
          <w:szCs w:val="24"/>
        </w:rPr>
      </w:pPr>
    </w:p>
    <w:p w14:paraId="132BC02A" w14:textId="77777777" w:rsidR="00EC3358" w:rsidRDefault="00EC3358" w:rsidP="00EC3358">
      <w:pPr>
        <w:pStyle w:val="ListParagraph"/>
        <w:numPr>
          <w:ilvl w:val="0"/>
          <w:numId w:val="7"/>
        </w:numPr>
        <w:autoSpaceDE w:val="0"/>
        <w:autoSpaceDN w:val="0"/>
        <w:adjustRightInd w:val="0"/>
        <w:jc w:val="both"/>
        <w:rPr>
          <w:rFonts w:cs="Times New Roman"/>
          <w:b/>
          <w:szCs w:val="24"/>
        </w:rPr>
      </w:pPr>
      <w:r>
        <w:rPr>
          <w:rFonts w:cs="Times New Roman"/>
          <w:b/>
          <w:szCs w:val="24"/>
          <w:lang w:val="id-ID"/>
        </w:rPr>
        <w:t>Rekam Jejeak Tri Dharma PT</w:t>
      </w:r>
    </w:p>
    <w:p w14:paraId="1077C987" w14:textId="77777777" w:rsidR="00EC3358" w:rsidRDefault="00EC3358" w:rsidP="00EC3358">
      <w:pPr>
        <w:autoSpaceDE w:val="0"/>
        <w:autoSpaceDN w:val="0"/>
        <w:adjustRightInd w:val="0"/>
        <w:ind w:left="360"/>
        <w:jc w:val="both"/>
        <w:rPr>
          <w:rFonts w:cs="Times New Roman"/>
          <w:b/>
          <w:szCs w:val="24"/>
        </w:rPr>
      </w:pPr>
      <w:r>
        <w:rPr>
          <w:rFonts w:cs="Times New Roman"/>
          <w:b/>
          <w:szCs w:val="24"/>
          <w:lang w:val="id-ID"/>
        </w:rPr>
        <w:t>Pendidkan/Pengajaran</w:t>
      </w:r>
    </w:p>
    <w:tbl>
      <w:tblPr>
        <w:tblStyle w:val="TableGrid"/>
        <w:tblW w:w="0" w:type="auto"/>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3979"/>
        <w:gridCol w:w="1754"/>
        <w:gridCol w:w="1074"/>
      </w:tblGrid>
      <w:tr w:rsidR="00EC3358" w14:paraId="25973B95" w14:textId="77777777" w:rsidTr="00335D31">
        <w:tc>
          <w:tcPr>
            <w:tcW w:w="510" w:type="dxa"/>
          </w:tcPr>
          <w:p w14:paraId="5E7AF158" w14:textId="77777777" w:rsidR="00EC3358" w:rsidRDefault="00EC3358" w:rsidP="00335D31">
            <w:pPr>
              <w:spacing w:before="120"/>
              <w:jc w:val="center"/>
              <w:rPr>
                <w:color w:val="000000"/>
                <w:szCs w:val="24"/>
                <w:lang w:val="fi-FI"/>
              </w:rPr>
            </w:pPr>
            <w:r>
              <w:rPr>
                <w:color w:val="000000"/>
                <w:szCs w:val="24"/>
                <w:lang w:val="fi-FI"/>
              </w:rPr>
              <w:t>No</w:t>
            </w:r>
          </w:p>
        </w:tc>
        <w:tc>
          <w:tcPr>
            <w:tcW w:w="3979" w:type="dxa"/>
          </w:tcPr>
          <w:p w14:paraId="2D89AABD" w14:textId="77777777" w:rsidR="00EC3358" w:rsidRDefault="00EC3358" w:rsidP="00335D31">
            <w:pPr>
              <w:spacing w:before="120"/>
              <w:jc w:val="center"/>
              <w:rPr>
                <w:color w:val="000000"/>
                <w:szCs w:val="24"/>
                <w:lang w:val="fi-FI"/>
              </w:rPr>
            </w:pPr>
            <w:r>
              <w:rPr>
                <w:color w:val="000000"/>
                <w:szCs w:val="24"/>
                <w:lang w:val="fi-FI"/>
              </w:rPr>
              <w:t>Nama Mata Kuliah</w:t>
            </w:r>
          </w:p>
        </w:tc>
        <w:tc>
          <w:tcPr>
            <w:tcW w:w="1754" w:type="dxa"/>
          </w:tcPr>
          <w:p w14:paraId="1567F279" w14:textId="77777777" w:rsidR="00EC3358" w:rsidRDefault="00EC3358" w:rsidP="00335D31">
            <w:pPr>
              <w:spacing w:before="120"/>
              <w:jc w:val="center"/>
              <w:rPr>
                <w:color w:val="000000"/>
                <w:szCs w:val="24"/>
                <w:lang w:val="fi-FI"/>
              </w:rPr>
            </w:pPr>
            <w:r>
              <w:rPr>
                <w:color w:val="000000"/>
                <w:szCs w:val="24"/>
                <w:lang w:val="fi-FI"/>
              </w:rPr>
              <w:t>Wajib/Pilihan</w:t>
            </w:r>
          </w:p>
        </w:tc>
        <w:tc>
          <w:tcPr>
            <w:tcW w:w="1074" w:type="dxa"/>
          </w:tcPr>
          <w:p w14:paraId="4FCDCF51" w14:textId="77777777" w:rsidR="00EC3358" w:rsidRDefault="00EC3358" w:rsidP="00335D31">
            <w:pPr>
              <w:spacing w:before="120"/>
              <w:jc w:val="center"/>
              <w:rPr>
                <w:color w:val="000000"/>
                <w:szCs w:val="24"/>
                <w:lang w:val="fi-FI"/>
              </w:rPr>
            </w:pPr>
            <w:r>
              <w:rPr>
                <w:color w:val="000000"/>
                <w:szCs w:val="24"/>
                <w:lang w:val="fi-FI"/>
              </w:rPr>
              <w:t>SKS</w:t>
            </w:r>
          </w:p>
        </w:tc>
      </w:tr>
      <w:tr w:rsidR="00EC3358" w14:paraId="784F0AD4" w14:textId="77777777" w:rsidTr="00335D31">
        <w:tc>
          <w:tcPr>
            <w:tcW w:w="510" w:type="dxa"/>
          </w:tcPr>
          <w:p w14:paraId="35D57ED9" w14:textId="77777777" w:rsidR="00EC3358" w:rsidRDefault="00EC3358" w:rsidP="00335D31">
            <w:pPr>
              <w:spacing w:before="120"/>
              <w:jc w:val="center"/>
              <w:rPr>
                <w:color w:val="000000"/>
                <w:szCs w:val="24"/>
                <w:lang w:val="fi-FI"/>
              </w:rPr>
            </w:pPr>
            <w:r>
              <w:rPr>
                <w:color w:val="000000"/>
                <w:szCs w:val="24"/>
                <w:lang w:val="fi-FI"/>
              </w:rPr>
              <w:t>1</w:t>
            </w:r>
          </w:p>
        </w:tc>
        <w:tc>
          <w:tcPr>
            <w:tcW w:w="3979" w:type="dxa"/>
          </w:tcPr>
          <w:p w14:paraId="5A701BC1" w14:textId="77777777" w:rsidR="00EC3358" w:rsidRDefault="00EC3358" w:rsidP="00335D31">
            <w:pPr>
              <w:spacing w:before="120"/>
              <w:rPr>
                <w:color w:val="000000"/>
                <w:szCs w:val="24"/>
                <w:lang w:val="fi-FI"/>
              </w:rPr>
            </w:pPr>
            <w:r>
              <w:rPr>
                <w:color w:val="000000"/>
                <w:szCs w:val="24"/>
                <w:lang w:val="fi-FI"/>
              </w:rPr>
              <w:t>Penulisan Ilmiah</w:t>
            </w:r>
          </w:p>
        </w:tc>
        <w:tc>
          <w:tcPr>
            <w:tcW w:w="1754" w:type="dxa"/>
          </w:tcPr>
          <w:p w14:paraId="19E59B8C" w14:textId="77777777" w:rsidR="00EC3358" w:rsidRDefault="00EC3358" w:rsidP="00335D31">
            <w:pPr>
              <w:spacing w:before="120"/>
              <w:jc w:val="center"/>
              <w:rPr>
                <w:color w:val="000000"/>
                <w:szCs w:val="24"/>
                <w:lang w:val="fi-FI"/>
              </w:rPr>
            </w:pPr>
            <w:r>
              <w:rPr>
                <w:color w:val="000000"/>
                <w:szCs w:val="24"/>
                <w:lang w:val="fi-FI"/>
              </w:rPr>
              <w:t>Wajib</w:t>
            </w:r>
          </w:p>
        </w:tc>
        <w:tc>
          <w:tcPr>
            <w:tcW w:w="1074" w:type="dxa"/>
          </w:tcPr>
          <w:p w14:paraId="188D1AEF" w14:textId="77777777" w:rsidR="00EC3358" w:rsidRDefault="00EC3358" w:rsidP="00335D31">
            <w:pPr>
              <w:spacing w:before="120"/>
              <w:jc w:val="center"/>
              <w:rPr>
                <w:color w:val="000000"/>
                <w:szCs w:val="24"/>
                <w:lang w:val="fi-FI"/>
              </w:rPr>
            </w:pPr>
            <w:r>
              <w:rPr>
                <w:color w:val="000000"/>
                <w:szCs w:val="24"/>
                <w:lang w:val="fi-FI"/>
              </w:rPr>
              <w:t>2</w:t>
            </w:r>
          </w:p>
        </w:tc>
      </w:tr>
      <w:tr w:rsidR="00EC3358" w14:paraId="2E2022A8" w14:textId="77777777" w:rsidTr="00335D31">
        <w:tc>
          <w:tcPr>
            <w:tcW w:w="510" w:type="dxa"/>
          </w:tcPr>
          <w:p w14:paraId="0B5F5636" w14:textId="77777777" w:rsidR="00EC3358" w:rsidRDefault="00EC3358" w:rsidP="00335D31">
            <w:pPr>
              <w:spacing w:before="120"/>
              <w:jc w:val="center"/>
              <w:rPr>
                <w:color w:val="000000"/>
                <w:szCs w:val="24"/>
                <w:lang w:val="fi-FI"/>
              </w:rPr>
            </w:pPr>
            <w:r>
              <w:rPr>
                <w:color w:val="000000"/>
                <w:szCs w:val="24"/>
                <w:lang w:val="fi-FI"/>
              </w:rPr>
              <w:t>2</w:t>
            </w:r>
          </w:p>
        </w:tc>
        <w:tc>
          <w:tcPr>
            <w:tcW w:w="3979" w:type="dxa"/>
          </w:tcPr>
          <w:p w14:paraId="637B1E5F" w14:textId="77777777" w:rsidR="00EC3358" w:rsidRDefault="00EC3358" w:rsidP="00335D31">
            <w:pPr>
              <w:spacing w:before="120"/>
              <w:rPr>
                <w:color w:val="000000"/>
                <w:szCs w:val="24"/>
                <w:lang w:val="fi-FI"/>
              </w:rPr>
            </w:pPr>
            <w:r>
              <w:rPr>
                <w:color w:val="000000"/>
                <w:szCs w:val="24"/>
                <w:lang w:val="fi-FI"/>
              </w:rPr>
              <w:t>Metode Penelitian</w:t>
            </w:r>
          </w:p>
        </w:tc>
        <w:tc>
          <w:tcPr>
            <w:tcW w:w="1754" w:type="dxa"/>
          </w:tcPr>
          <w:p w14:paraId="05490AAA" w14:textId="77777777" w:rsidR="00EC3358" w:rsidRDefault="00EC3358" w:rsidP="00335D31">
            <w:pPr>
              <w:spacing w:before="120"/>
              <w:jc w:val="center"/>
              <w:rPr>
                <w:color w:val="000000"/>
                <w:szCs w:val="24"/>
                <w:lang w:val="fi-FI"/>
              </w:rPr>
            </w:pPr>
            <w:r>
              <w:rPr>
                <w:color w:val="000000"/>
                <w:szCs w:val="24"/>
                <w:lang w:val="fi-FI"/>
              </w:rPr>
              <w:t>Wajib</w:t>
            </w:r>
          </w:p>
        </w:tc>
        <w:tc>
          <w:tcPr>
            <w:tcW w:w="1074" w:type="dxa"/>
          </w:tcPr>
          <w:p w14:paraId="5E2AE1AA" w14:textId="77777777" w:rsidR="00EC3358" w:rsidRDefault="00EC3358" w:rsidP="00335D31">
            <w:pPr>
              <w:spacing w:before="120"/>
              <w:jc w:val="center"/>
              <w:rPr>
                <w:color w:val="000000"/>
                <w:szCs w:val="24"/>
                <w:lang w:val="fi-FI"/>
              </w:rPr>
            </w:pPr>
            <w:r>
              <w:rPr>
                <w:color w:val="000000"/>
                <w:szCs w:val="24"/>
                <w:lang w:val="fi-FI"/>
              </w:rPr>
              <w:t>3</w:t>
            </w:r>
          </w:p>
        </w:tc>
      </w:tr>
      <w:tr w:rsidR="00EC3358" w14:paraId="667EAB19" w14:textId="77777777" w:rsidTr="00335D31">
        <w:tc>
          <w:tcPr>
            <w:tcW w:w="510" w:type="dxa"/>
          </w:tcPr>
          <w:p w14:paraId="21DE5017" w14:textId="77777777" w:rsidR="00EC3358" w:rsidRDefault="00EC3358" w:rsidP="00335D31">
            <w:pPr>
              <w:spacing w:before="120"/>
              <w:jc w:val="center"/>
              <w:rPr>
                <w:color w:val="000000"/>
                <w:szCs w:val="24"/>
                <w:lang w:val="fi-FI"/>
              </w:rPr>
            </w:pPr>
            <w:r>
              <w:rPr>
                <w:color w:val="000000"/>
                <w:szCs w:val="24"/>
                <w:lang w:val="fi-FI"/>
              </w:rPr>
              <w:t>3</w:t>
            </w:r>
          </w:p>
        </w:tc>
        <w:tc>
          <w:tcPr>
            <w:tcW w:w="3979" w:type="dxa"/>
          </w:tcPr>
          <w:p w14:paraId="68B339A7" w14:textId="77777777" w:rsidR="00EC3358" w:rsidRDefault="00EC3358" w:rsidP="00335D31">
            <w:pPr>
              <w:spacing w:before="120"/>
              <w:rPr>
                <w:color w:val="000000"/>
                <w:szCs w:val="24"/>
                <w:lang w:val="fi-FI"/>
              </w:rPr>
            </w:pPr>
            <w:r>
              <w:rPr>
                <w:color w:val="000000"/>
                <w:szCs w:val="24"/>
                <w:lang w:val="fi-FI"/>
              </w:rPr>
              <w:t>Natural Language Processing</w:t>
            </w:r>
          </w:p>
        </w:tc>
        <w:tc>
          <w:tcPr>
            <w:tcW w:w="1754" w:type="dxa"/>
          </w:tcPr>
          <w:p w14:paraId="3EB79775" w14:textId="77777777" w:rsidR="00EC3358" w:rsidRDefault="00EC3358" w:rsidP="00335D31">
            <w:pPr>
              <w:spacing w:before="120"/>
              <w:jc w:val="center"/>
              <w:rPr>
                <w:color w:val="000000"/>
                <w:szCs w:val="24"/>
                <w:lang w:val="fi-FI"/>
              </w:rPr>
            </w:pPr>
            <w:r>
              <w:rPr>
                <w:color w:val="000000"/>
                <w:szCs w:val="24"/>
                <w:lang w:val="fi-FI"/>
              </w:rPr>
              <w:t>Pilihan</w:t>
            </w:r>
          </w:p>
        </w:tc>
        <w:tc>
          <w:tcPr>
            <w:tcW w:w="1074" w:type="dxa"/>
          </w:tcPr>
          <w:p w14:paraId="243A2A8A" w14:textId="77777777" w:rsidR="00EC3358" w:rsidRDefault="00EC3358" w:rsidP="00335D31">
            <w:pPr>
              <w:spacing w:before="120"/>
              <w:jc w:val="center"/>
              <w:rPr>
                <w:color w:val="000000"/>
                <w:szCs w:val="24"/>
                <w:lang w:val="fi-FI"/>
              </w:rPr>
            </w:pPr>
            <w:r>
              <w:rPr>
                <w:color w:val="000000"/>
                <w:szCs w:val="24"/>
                <w:lang w:val="fi-FI"/>
              </w:rPr>
              <w:t>2</w:t>
            </w:r>
          </w:p>
        </w:tc>
      </w:tr>
      <w:tr w:rsidR="00EC3358" w14:paraId="58BA1F12" w14:textId="77777777" w:rsidTr="00335D31">
        <w:tc>
          <w:tcPr>
            <w:tcW w:w="510" w:type="dxa"/>
          </w:tcPr>
          <w:p w14:paraId="2476DC6A" w14:textId="77777777" w:rsidR="00EC3358" w:rsidRDefault="00EC3358" w:rsidP="00335D31">
            <w:pPr>
              <w:spacing w:before="120"/>
              <w:jc w:val="center"/>
              <w:rPr>
                <w:color w:val="000000"/>
                <w:szCs w:val="24"/>
                <w:lang w:val="fi-FI"/>
              </w:rPr>
            </w:pPr>
            <w:r>
              <w:rPr>
                <w:color w:val="000000"/>
                <w:szCs w:val="24"/>
                <w:lang w:val="fi-FI"/>
              </w:rPr>
              <w:t>4</w:t>
            </w:r>
          </w:p>
        </w:tc>
        <w:tc>
          <w:tcPr>
            <w:tcW w:w="3979" w:type="dxa"/>
          </w:tcPr>
          <w:p w14:paraId="7EF28B6C" w14:textId="77777777" w:rsidR="00EC3358" w:rsidRDefault="00EC3358" w:rsidP="00335D31">
            <w:pPr>
              <w:spacing w:before="120"/>
              <w:rPr>
                <w:color w:val="000000"/>
                <w:szCs w:val="24"/>
                <w:lang w:val="fi-FI"/>
              </w:rPr>
            </w:pPr>
            <w:r>
              <w:rPr>
                <w:color w:val="000000"/>
                <w:szCs w:val="24"/>
                <w:lang w:val="fi-FI"/>
              </w:rPr>
              <w:t>Information Retrieval</w:t>
            </w:r>
          </w:p>
        </w:tc>
        <w:tc>
          <w:tcPr>
            <w:tcW w:w="1754" w:type="dxa"/>
          </w:tcPr>
          <w:p w14:paraId="39DBA1ED" w14:textId="77777777" w:rsidR="00EC3358" w:rsidRDefault="00EC3358" w:rsidP="00335D31">
            <w:pPr>
              <w:spacing w:before="120"/>
              <w:jc w:val="center"/>
              <w:rPr>
                <w:color w:val="000000"/>
                <w:szCs w:val="24"/>
                <w:lang w:val="fi-FI"/>
              </w:rPr>
            </w:pPr>
            <w:r>
              <w:rPr>
                <w:color w:val="000000"/>
                <w:szCs w:val="24"/>
                <w:lang w:val="fi-FI"/>
              </w:rPr>
              <w:t>Pilihan</w:t>
            </w:r>
          </w:p>
        </w:tc>
        <w:tc>
          <w:tcPr>
            <w:tcW w:w="1074" w:type="dxa"/>
          </w:tcPr>
          <w:p w14:paraId="39DFC5F5" w14:textId="77777777" w:rsidR="00EC3358" w:rsidRDefault="00EC3358" w:rsidP="00335D31">
            <w:pPr>
              <w:spacing w:before="120"/>
              <w:jc w:val="center"/>
              <w:rPr>
                <w:color w:val="000000"/>
                <w:szCs w:val="24"/>
                <w:lang w:val="fi-FI"/>
              </w:rPr>
            </w:pPr>
            <w:r>
              <w:rPr>
                <w:color w:val="000000"/>
                <w:szCs w:val="24"/>
                <w:lang w:val="fi-FI"/>
              </w:rPr>
              <w:t>3</w:t>
            </w:r>
          </w:p>
        </w:tc>
      </w:tr>
    </w:tbl>
    <w:p w14:paraId="7746D1EC" w14:textId="77777777" w:rsidR="00EC3358" w:rsidRDefault="00EC3358" w:rsidP="00EC3358">
      <w:pPr>
        <w:jc w:val="both"/>
        <w:rPr>
          <w:rFonts w:cs="Times New Roman"/>
          <w:b/>
          <w:color w:val="000000"/>
          <w:szCs w:val="24"/>
        </w:rPr>
      </w:pPr>
    </w:p>
    <w:p w14:paraId="72F04983" w14:textId="77777777" w:rsidR="00EC3358" w:rsidRDefault="00EC3358" w:rsidP="00EC3358">
      <w:pPr>
        <w:autoSpaceDE w:val="0"/>
        <w:autoSpaceDN w:val="0"/>
        <w:adjustRightInd w:val="0"/>
        <w:ind w:left="360"/>
        <w:jc w:val="both"/>
        <w:rPr>
          <w:rFonts w:cs="Times New Roman"/>
          <w:b/>
          <w:szCs w:val="24"/>
        </w:rPr>
      </w:pPr>
      <w:r>
        <w:rPr>
          <w:rFonts w:cs="Times New Roman"/>
          <w:b/>
          <w:szCs w:val="24"/>
          <w:lang w:val="id-ID"/>
        </w:rPr>
        <w:t>Penelitaian</w:t>
      </w:r>
      <w:r>
        <w:rPr>
          <w:rFonts w:cs="Times New Roman"/>
          <w:b/>
          <w:szCs w:val="24"/>
          <w:lang w:val="id-ID"/>
        </w:rPr>
        <w:tab/>
      </w:r>
    </w:p>
    <w:tbl>
      <w:tblPr>
        <w:tblStyle w:val="TableGrid"/>
        <w:tblW w:w="8400" w:type="dxa"/>
        <w:tblInd w:w="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0"/>
        <w:gridCol w:w="5361"/>
        <w:gridCol w:w="1624"/>
        <w:gridCol w:w="905"/>
      </w:tblGrid>
      <w:tr w:rsidR="00EC3358" w14:paraId="3FAEEE2C" w14:textId="77777777" w:rsidTr="00335D31">
        <w:tc>
          <w:tcPr>
            <w:tcW w:w="510" w:type="dxa"/>
          </w:tcPr>
          <w:p w14:paraId="07410D52" w14:textId="77777777" w:rsidR="00EC3358" w:rsidRDefault="00EC3358" w:rsidP="00335D31">
            <w:pPr>
              <w:spacing w:before="120"/>
              <w:jc w:val="center"/>
              <w:rPr>
                <w:color w:val="000000"/>
                <w:szCs w:val="24"/>
                <w:lang w:val="fi-FI"/>
              </w:rPr>
            </w:pPr>
            <w:r>
              <w:rPr>
                <w:color w:val="000000"/>
                <w:szCs w:val="24"/>
                <w:lang w:val="fi-FI"/>
              </w:rPr>
              <w:t>No</w:t>
            </w:r>
          </w:p>
        </w:tc>
        <w:tc>
          <w:tcPr>
            <w:tcW w:w="5361" w:type="dxa"/>
          </w:tcPr>
          <w:p w14:paraId="65A8B776" w14:textId="77777777" w:rsidR="00EC3358" w:rsidRDefault="00EC3358" w:rsidP="00335D31">
            <w:pPr>
              <w:spacing w:before="120"/>
              <w:jc w:val="center"/>
              <w:rPr>
                <w:color w:val="000000"/>
                <w:szCs w:val="24"/>
                <w:lang w:val="fi-FI"/>
              </w:rPr>
            </w:pPr>
            <w:r>
              <w:rPr>
                <w:color w:val="000000"/>
                <w:szCs w:val="24"/>
                <w:lang w:val="fi-FI"/>
              </w:rPr>
              <w:t>Judul Penelitian</w:t>
            </w:r>
          </w:p>
        </w:tc>
        <w:tc>
          <w:tcPr>
            <w:tcW w:w="1624" w:type="dxa"/>
          </w:tcPr>
          <w:p w14:paraId="14931E4F" w14:textId="77777777" w:rsidR="00EC3358" w:rsidRDefault="00EC3358" w:rsidP="00335D31">
            <w:pPr>
              <w:spacing w:before="120"/>
              <w:jc w:val="center"/>
              <w:rPr>
                <w:color w:val="000000"/>
                <w:szCs w:val="24"/>
                <w:lang w:val="fi-FI"/>
              </w:rPr>
            </w:pPr>
            <w:r>
              <w:rPr>
                <w:color w:val="000000"/>
                <w:szCs w:val="24"/>
                <w:lang w:val="fi-FI"/>
              </w:rPr>
              <w:t>Penyandang Dana</w:t>
            </w:r>
          </w:p>
        </w:tc>
        <w:tc>
          <w:tcPr>
            <w:tcW w:w="905" w:type="dxa"/>
          </w:tcPr>
          <w:p w14:paraId="6AFE7A83" w14:textId="77777777" w:rsidR="00EC3358" w:rsidRDefault="00EC3358" w:rsidP="00335D31">
            <w:pPr>
              <w:spacing w:before="120"/>
              <w:jc w:val="center"/>
              <w:rPr>
                <w:color w:val="000000"/>
                <w:szCs w:val="24"/>
                <w:lang w:val="fi-FI"/>
              </w:rPr>
            </w:pPr>
            <w:r>
              <w:rPr>
                <w:color w:val="000000"/>
                <w:szCs w:val="24"/>
                <w:lang w:val="fi-FI"/>
              </w:rPr>
              <w:t>Tahun</w:t>
            </w:r>
          </w:p>
        </w:tc>
      </w:tr>
      <w:tr w:rsidR="00EC3358" w14:paraId="566121F4" w14:textId="77777777" w:rsidTr="00335D31">
        <w:tc>
          <w:tcPr>
            <w:tcW w:w="510" w:type="dxa"/>
          </w:tcPr>
          <w:p w14:paraId="34F3EE1E" w14:textId="77777777" w:rsidR="00EC3358" w:rsidRDefault="00EC3358" w:rsidP="00335D31">
            <w:pPr>
              <w:spacing w:before="120"/>
              <w:jc w:val="center"/>
              <w:rPr>
                <w:color w:val="000000"/>
                <w:szCs w:val="24"/>
                <w:lang w:val="fi-FI"/>
              </w:rPr>
            </w:pPr>
            <w:r>
              <w:rPr>
                <w:color w:val="000000"/>
                <w:szCs w:val="24"/>
                <w:lang w:val="fi-FI"/>
              </w:rPr>
              <w:t>1</w:t>
            </w:r>
          </w:p>
        </w:tc>
        <w:tc>
          <w:tcPr>
            <w:tcW w:w="5361" w:type="dxa"/>
          </w:tcPr>
          <w:p w14:paraId="0D02D077" w14:textId="77777777" w:rsidR="00EC3358" w:rsidRDefault="00EC3358" w:rsidP="00335D31">
            <w:pPr>
              <w:spacing w:before="120"/>
              <w:rPr>
                <w:color w:val="000000"/>
                <w:szCs w:val="24"/>
                <w:lang w:val="fi-FI"/>
              </w:rPr>
            </w:pPr>
            <w:r>
              <w:rPr>
                <w:color w:val="000000"/>
                <w:szCs w:val="24"/>
                <w:lang w:val="fi-FI"/>
              </w:rPr>
              <w:t>Analisis Tingkat Kesiapan Pengguna dan Pengujian Usability pada Aplikasi Ensiklopedia Anak Anapedia</w:t>
            </w:r>
          </w:p>
        </w:tc>
        <w:tc>
          <w:tcPr>
            <w:tcW w:w="1624" w:type="dxa"/>
          </w:tcPr>
          <w:p w14:paraId="4004175C" w14:textId="77777777" w:rsidR="00EC3358" w:rsidRDefault="00EC3358" w:rsidP="00335D31">
            <w:pPr>
              <w:spacing w:before="120"/>
              <w:jc w:val="center"/>
              <w:rPr>
                <w:color w:val="000000"/>
                <w:szCs w:val="24"/>
                <w:lang w:val="fi-FI"/>
              </w:rPr>
            </w:pPr>
            <w:r>
              <w:rPr>
                <w:color w:val="000000"/>
                <w:szCs w:val="24"/>
                <w:lang w:val="fi-FI"/>
              </w:rPr>
              <w:t>DPPM-UMM</w:t>
            </w:r>
          </w:p>
        </w:tc>
        <w:tc>
          <w:tcPr>
            <w:tcW w:w="905" w:type="dxa"/>
          </w:tcPr>
          <w:p w14:paraId="7800EBC0" w14:textId="77777777" w:rsidR="00EC3358" w:rsidRDefault="00EC3358" w:rsidP="00335D31">
            <w:pPr>
              <w:spacing w:before="120"/>
              <w:jc w:val="center"/>
              <w:rPr>
                <w:color w:val="000000"/>
                <w:szCs w:val="24"/>
                <w:lang w:val="fi-FI"/>
              </w:rPr>
            </w:pPr>
            <w:r>
              <w:rPr>
                <w:color w:val="000000"/>
                <w:szCs w:val="24"/>
                <w:lang w:val="fi-FI"/>
              </w:rPr>
              <w:t>2019</w:t>
            </w:r>
          </w:p>
        </w:tc>
      </w:tr>
      <w:tr w:rsidR="00EC3358" w14:paraId="74EF9DE0" w14:textId="77777777" w:rsidTr="00335D31">
        <w:tc>
          <w:tcPr>
            <w:tcW w:w="510" w:type="dxa"/>
          </w:tcPr>
          <w:p w14:paraId="67607B8F" w14:textId="77777777" w:rsidR="00EC3358" w:rsidRDefault="00EC3358" w:rsidP="00335D31">
            <w:pPr>
              <w:spacing w:before="120"/>
              <w:jc w:val="center"/>
              <w:rPr>
                <w:color w:val="000000"/>
                <w:szCs w:val="24"/>
                <w:lang w:val="fi-FI"/>
              </w:rPr>
            </w:pPr>
            <w:r>
              <w:rPr>
                <w:color w:val="000000"/>
                <w:szCs w:val="24"/>
                <w:lang w:val="fi-FI"/>
              </w:rPr>
              <w:t>2</w:t>
            </w:r>
          </w:p>
        </w:tc>
        <w:tc>
          <w:tcPr>
            <w:tcW w:w="5361" w:type="dxa"/>
          </w:tcPr>
          <w:p w14:paraId="7B7108B1" w14:textId="77777777" w:rsidR="00EC3358" w:rsidRDefault="00EC3358" w:rsidP="00335D31">
            <w:pPr>
              <w:spacing w:before="120"/>
              <w:rPr>
                <w:color w:val="000000"/>
                <w:szCs w:val="24"/>
                <w:lang w:val="fi-FI"/>
              </w:rPr>
            </w:pPr>
            <w:r>
              <w:rPr>
                <w:color w:val="000000"/>
                <w:szCs w:val="24"/>
                <w:lang w:val="fi-FI"/>
              </w:rPr>
              <w:t>Pengembangan Prototype 'Open Web-based Encyclopedia' untuk Anak dengan Search Engine Technology</w:t>
            </w:r>
          </w:p>
        </w:tc>
        <w:tc>
          <w:tcPr>
            <w:tcW w:w="1624" w:type="dxa"/>
          </w:tcPr>
          <w:p w14:paraId="3A677625" w14:textId="77777777" w:rsidR="00EC3358" w:rsidRDefault="00EC3358" w:rsidP="00335D31">
            <w:pPr>
              <w:spacing w:before="120"/>
              <w:jc w:val="center"/>
              <w:rPr>
                <w:color w:val="000000"/>
                <w:szCs w:val="24"/>
                <w:lang w:val="fi-FI"/>
              </w:rPr>
            </w:pPr>
            <w:r>
              <w:rPr>
                <w:color w:val="000000"/>
                <w:szCs w:val="24"/>
                <w:lang w:val="fi-FI"/>
              </w:rPr>
              <w:t>DPPM-UMM</w:t>
            </w:r>
          </w:p>
        </w:tc>
        <w:tc>
          <w:tcPr>
            <w:tcW w:w="905" w:type="dxa"/>
          </w:tcPr>
          <w:p w14:paraId="2E2C4F6C" w14:textId="77777777" w:rsidR="00EC3358" w:rsidRDefault="00EC3358" w:rsidP="00335D31">
            <w:pPr>
              <w:spacing w:before="120"/>
              <w:jc w:val="center"/>
              <w:rPr>
                <w:color w:val="000000"/>
                <w:szCs w:val="24"/>
                <w:lang w:val="fi-FI"/>
              </w:rPr>
            </w:pPr>
            <w:r>
              <w:rPr>
                <w:color w:val="000000"/>
                <w:szCs w:val="24"/>
                <w:lang w:val="fi-FI"/>
              </w:rPr>
              <w:t>2018</w:t>
            </w:r>
          </w:p>
        </w:tc>
      </w:tr>
      <w:tr w:rsidR="00EC3358" w14:paraId="5FA60380" w14:textId="77777777" w:rsidTr="00335D31">
        <w:tc>
          <w:tcPr>
            <w:tcW w:w="510" w:type="dxa"/>
          </w:tcPr>
          <w:p w14:paraId="27888AB2" w14:textId="77777777" w:rsidR="00EC3358" w:rsidRDefault="00EC3358" w:rsidP="00335D31">
            <w:pPr>
              <w:spacing w:before="120"/>
              <w:jc w:val="center"/>
              <w:rPr>
                <w:color w:val="000000"/>
                <w:szCs w:val="24"/>
                <w:lang w:val="fi-FI"/>
              </w:rPr>
            </w:pPr>
            <w:r>
              <w:rPr>
                <w:color w:val="000000"/>
                <w:szCs w:val="24"/>
                <w:lang w:val="fi-FI"/>
              </w:rPr>
              <w:t>3</w:t>
            </w:r>
          </w:p>
        </w:tc>
        <w:tc>
          <w:tcPr>
            <w:tcW w:w="5361" w:type="dxa"/>
          </w:tcPr>
          <w:p w14:paraId="3C3D8CEE" w14:textId="77777777" w:rsidR="00EC3358" w:rsidRDefault="00EC3358" w:rsidP="00335D31">
            <w:pPr>
              <w:spacing w:before="120"/>
              <w:rPr>
                <w:color w:val="000000"/>
                <w:szCs w:val="24"/>
                <w:lang w:val="fi-FI"/>
              </w:rPr>
            </w:pPr>
            <w:r>
              <w:rPr>
                <w:color w:val="000000"/>
                <w:szCs w:val="24"/>
                <w:lang w:val="fi-FI"/>
              </w:rPr>
              <w:t>Pengembangan Prototype Aplikasi Ensiklopedia Dinamis Sebagai Media Pembelajaran Ramah Anak Di Lingkungan Sekolah Dasar Muhammadiyah Kabupaten Malang</w:t>
            </w:r>
          </w:p>
        </w:tc>
        <w:tc>
          <w:tcPr>
            <w:tcW w:w="1624" w:type="dxa"/>
          </w:tcPr>
          <w:p w14:paraId="20545E21" w14:textId="77777777" w:rsidR="00EC3358" w:rsidRDefault="00EC3358" w:rsidP="00335D31">
            <w:pPr>
              <w:spacing w:before="120"/>
              <w:jc w:val="center"/>
              <w:rPr>
                <w:color w:val="000000"/>
                <w:szCs w:val="24"/>
                <w:lang w:val="fi-FI"/>
              </w:rPr>
            </w:pPr>
            <w:r>
              <w:rPr>
                <w:color w:val="000000"/>
                <w:szCs w:val="24"/>
                <w:lang w:val="fi-FI"/>
              </w:rPr>
              <w:t>DPPM-UMM</w:t>
            </w:r>
          </w:p>
        </w:tc>
        <w:tc>
          <w:tcPr>
            <w:tcW w:w="905" w:type="dxa"/>
          </w:tcPr>
          <w:p w14:paraId="5FABDF65" w14:textId="77777777" w:rsidR="00EC3358" w:rsidRDefault="00EC3358" w:rsidP="00335D31">
            <w:pPr>
              <w:spacing w:before="120"/>
              <w:jc w:val="center"/>
              <w:rPr>
                <w:color w:val="000000"/>
                <w:szCs w:val="24"/>
                <w:lang w:val="fi-FI"/>
              </w:rPr>
            </w:pPr>
            <w:r>
              <w:rPr>
                <w:color w:val="000000"/>
                <w:szCs w:val="24"/>
                <w:lang w:val="fi-FI"/>
              </w:rPr>
              <w:t>2017</w:t>
            </w:r>
          </w:p>
        </w:tc>
      </w:tr>
      <w:tr w:rsidR="00EC3358" w14:paraId="61DA13BB" w14:textId="77777777" w:rsidTr="00335D31">
        <w:tc>
          <w:tcPr>
            <w:tcW w:w="510" w:type="dxa"/>
          </w:tcPr>
          <w:p w14:paraId="7EE12F38" w14:textId="77777777" w:rsidR="00EC3358" w:rsidRDefault="00EC3358" w:rsidP="00335D31">
            <w:pPr>
              <w:spacing w:before="120"/>
              <w:jc w:val="center"/>
              <w:rPr>
                <w:color w:val="000000"/>
                <w:szCs w:val="24"/>
                <w:lang w:val="fi-FI"/>
              </w:rPr>
            </w:pPr>
            <w:r>
              <w:rPr>
                <w:color w:val="000000"/>
                <w:szCs w:val="24"/>
                <w:lang w:val="fi-FI"/>
              </w:rPr>
              <w:lastRenderedPageBreak/>
              <w:t>4</w:t>
            </w:r>
          </w:p>
        </w:tc>
        <w:tc>
          <w:tcPr>
            <w:tcW w:w="5361" w:type="dxa"/>
          </w:tcPr>
          <w:p w14:paraId="1FDD82DD" w14:textId="77777777" w:rsidR="00EC3358" w:rsidRDefault="00EC3358" w:rsidP="00335D31">
            <w:pPr>
              <w:spacing w:before="120"/>
              <w:rPr>
                <w:color w:val="000000"/>
                <w:szCs w:val="24"/>
                <w:lang w:val="fi-FI"/>
              </w:rPr>
            </w:pPr>
            <w:r>
              <w:rPr>
                <w:color w:val="000000"/>
                <w:szCs w:val="24"/>
                <w:lang w:val="fi-FI"/>
              </w:rPr>
              <w:t>Klasifikasi Halaman Web Anak</w:t>
            </w:r>
          </w:p>
        </w:tc>
        <w:tc>
          <w:tcPr>
            <w:tcW w:w="1624" w:type="dxa"/>
          </w:tcPr>
          <w:p w14:paraId="0FF21428" w14:textId="77777777" w:rsidR="00EC3358" w:rsidRDefault="00EC3358" w:rsidP="00335D31">
            <w:pPr>
              <w:spacing w:before="120"/>
              <w:jc w:val="center"/>
              <w:rPr>
                <w:color w:val="000000"/>
                <w:szCs w:val="24"/>
                <w:lang w:val="fi-FI"/>
              </w:rPr>
            </w:pPr>
            <w:r>
              <w:rPr>
                <w:color w:val="000000"/>
                <w:szCs w:val="24"/>
                <w:lang w:val="fi-FI"/>
              </w:rPr>
              <w:t>Blockgrant FT</w:t>
            </w:r>
          </w:p>
        </w:tc>
        <w:tc>
          <w:tcPr>
            <w:tcW w:w="905" w:type="dxa"/>
          </w:tcPr>
          <w:p w14:paraId="54FBFB07" w14:textId="77777777" w:rsidR="00EC3358" w:rsidRDefault="00EC3358" w:rsidP="00335D31">
            <w:pPr>
              <w:spacing w:before="120"/>
              <w:jc w:val="center"/>
              <w:rPr>
                <w:color w:val="000000"/>
                <w:szCs w:val="24"/>
                <w:lang w:val="fi-FI"/>
              </w:rPr>
            </w:pPr>
            <w:r>
              <w:rPr>
                <w:color w:val="000000"/>
                <w:szCs w:val="24"/>
                <w:lang w:val="fi-FI"/>
              </w:rPr>
              <w:t>2018</w:t>
            </w:r>
          </w:p>
        </w:tc>
      </w:tr>
      <w:tr w:rsidR="00EC3358" w14:paraId="4DC7F8CA" w14:textId="77777777" w:rsidTr="00335D31">
        <w:tc>
          <w:tcPr>
            <w:tcW w:w="510" w:type="dxa"/>
          </w:tcPr>
          <w:p w14:paraId="0633E51F" w14:textId="77777777" w:rsidR="00EC3358" w:rsidRDefault="00EC3358" w:rsidP="00335D31">
            <w:pPr>
              <w:spacing w:before="120"/>
              <w:jc w:val="center"/>
              <w:rPr>
                <w:color w:val="000000"/>
                <w:szCs w:val="24"/>
                <w:lang w:val="fi-FI"/>
              </w:rPr>
            </w:pPr>
            <w:r>
              <w:rPr>
                <w:color w:val="000000"/>
                <w:szCs w:val="24"/>
                <w:lang w:val="fi-FI"/>
              </w:rPr>
              <w:t>5</w:t>
            </w:r>
          </w:p>
        </w:tc>
        <w:tc>
          <w:tcPr>
            <w:tcW w:w="5361" w:type="dxa"/>
          </w:tcPr>
          <w:p w14:paraId="0FE9973A" w14:textId="77777777" w:rsidR="00EC3358" w:rsidRDefault="00EC3358" w:rsidP="00335D31">
            <w:pPr>
              <w:spacing w:before="120"/>
              <w:rPr>
                <w:color w:val="000000"/>
                <w:szCs w:val="24"/>
                <w:lang w:val="fi-FI"/>
              </w:rPr>
            </w:pPr>
            <w:r>
              <w:rPr>
                <w:color w:val="000000"/>
                <w:szCs w:val="24"/>
                <w:lang w:val="fi-FI"/>
              </w:rPr>
              <w:t>Koreksi Ejaan pada Aplikasi Ensiklopedia Anak dengan Levenstein Distance</w:t>
            </w:r>
          </w:p>
        </w:tc>
        <w:tc>
          <w:tcPr>
            <w:tcW w:w="1624" w:type="dxa"/>
          </w:tcPr>
          <w:p w14:paraId="0F5B520E" w14:textId="77777777" w:rsidR="00EC3358" w:rsidRDefault="00EC3358" w:rsidP="00335D31">
            <w:pPr>
              <w:spacing w:before="120"/>
              <w:jc w:val="center"/>
              <w:rPr>
                <w:color w:val="000000"/>
                <w:szCs w:val="24"/>
                <w:lang w:val="fi-FI"/>
              </w:rPr>
            </w:pPr>
            <w:r>
              <w:rPr>
                <w:color w:val="000000"/>
                <w:szCs w:val="24"/>
                <w:lang w:val="fi-FI"/>
              </w:rPr>
              <w:t>Blockgrant FT</w:t>
            </w:r>
          </w:p>
        </w:tc>
        <w:tc>
          <w:tcPr>
            <w:tcW w:w="905" w:type="dxa"/>
          </w:tcPr>
          <w:p w14:paraId="3D67AF97" w14:textId="77777777" w:rsidR="00EC3358" w:rsidRDefault="00EC3358" w:rsidP="00335D31">
            <w:pPr>
              <w:spacing w:before="120"/>
              <w:jc w:val="center"/>
              <w:rPr>
                <w:color w:val="000000"/>
                <w:szCs w:val="24"/>
                <w:lang w:val="fi-FI"/>
              </w:rPr>
            </w:pPr>
            <w:r>
              <w:rPr>
                <w:color w:val="000000"/>
                <w:szCs w:val="24"/>
                <w:lang w:val="fi-FI"/>
              </w:rPr>
              <w:t>2017</w:t>
            </w:r>
          </w:p>
        </w:tc>
      </w:tr>
      <w:tr w:rsidR="00EC3358" w14:paraId="63286FE5" w14:textId="77777777" w:rsidTr="00335D31">
        <w:tc>
          <w:tcPr>
            <w:tcW w:w="510" w:type="dxa"/>
          </w:tcPr>
          <w:p w14:paraId="0BA03B6C" w14:textId="77777777" w:rsidR="00EC3358" w:rsidRDefault="00EC3358" w:rsidP="00335D31">
            <w:pPr>
              <w:spacing w:before="120"/>
              <w:jc w:val="center"/>
              <w:rPr>
                <w:color w:val="000000"/>
                <w:szCs w:val="24"/>
                <w:lang w:val="fi-FI"/>
              </w:rPr>
            </w:pPr>
            <w:r>
              <w:rPr>
                <w:color w:val="000000"/>
                <w:szCs w:val="24"/>
                <w:lang w:val="fi-FI"/>
              </w:rPr>
              <w:t>6</w:t>
            </w:r>
          </w:p>
        </w:tc>
        <w:tc>
          <w:tcPr>
            <w:tcW w:w="5361" w:type="dxa"/>
          </w:tcPr>
          <w:p w14:paraId="1D145024" w14:textId="77777777" w:rsidR="00EC3358" w:rsidRDefault="00EC3358" w:rsidP="00335D31">
            <w:pPr>
              <w:spacing w:before="120"/>
              <w:rPr>
                <w:color w:val="000000"/>
                <w:szCs w:val="24"/>
                <w:lang w:val="fi-FI"/>
              </w:rPr>
            </w:pPr>
            <w:r>
              <w:rPr>
                <w:color w:val="000000"/>
                <w:szCs w:val="24"/>
                <w:lang w:val="fi-FI"/>
              </w:rPr>
              <w:t>Public Opinion Extraction Based on Twitter Feeds for Elections Sentiment Analysis</w:t>
            </w:r>
          </w:p>
        </w:tc>
        <w:tc>
          <w:tcPr>
            <w:tcW w:w="1624" w:type="dxa"/>
          </w:tcPr>
          <w:p w14:paraId="2F532782" w14:textId="77777777" w:rsidR="00EC3358" w:rsidRDefault="00EC3358" w:rsidP="00335D31">
            <w:pPr>
              <w:spacing w:before="120"/>
              <w:jc w:val="center"/>
              <w:rPr>
                <w:color w:val="000000"/>
                <w:szCs w:val="24"/>
                <w:lang w:val="fi-FI"/>
              </w:rPr>
            </w:pPr>
            <w:r>
              <w:rPr>
                <w:color w:val="000000"/>
                <w:szCs w:val="24"/>
                <w:lang w:val="fi-FI"/>
              </w:rPr>
              <w:t>Mandiri</w:t>
            </w:r>
          </w:p>
        </w:tc>
        <w:tc>
          <w:tcPr>
            <w:tcW w:w="905" w:type="dxa"/>
          </w:tcPr>
          <w:p w14:paraId="241F6312" w14:textId="77777777" w:rsidR="00EC3358" w:rsidRDefault="00EC3358" w:rsidP="00335D31">
            <w:pPr>
              <w:spacing w:before="120"/>
              <w:jc w:val="center"/>
              <w:rPr>
                <w:color w:val="000000"/>
                <w:szCs w:val="24"/>
                <w:lang w:val="fi-FI"/>
              </w:rPr>
            </w:pPr>
            <w:r>
              <w:rPr>
                <w:color w:val="000000"/>
                <w:szCs w:val="24"/>
                <w:lang w:val="fi-FI"/>
              </w:rPr>
              <w:t>2019</w:t>
            </w:r>
          </w:p>
        </w:tc>
      </w:tr>
      <w:tr w:rsidR="00EC3358" w14:paraId="4F6ADE21" w14:textId="77777777" w:rsidTr="00335D31">
        <w:tc>
          <w:tcPr>
            <w:tcW w:w="510" w:type="dxa"/>
          </w:tcPr>
          <w:p w14:paraId="21599389" w14:textId="77777777" w:rsidR="00EC3358" w:rsidRDefault="00EC3358" w:rsidP="00335D31">
            <w:pPr>
              <w:spacing w:before="120"/>
              <w:jc w:val="center"/>
              <w:rPr>
                <w:color w:val="000000"/>
                <w:szCs w:val="24"/>
                <w:lang w:val="fi-FI"/>
              </w:rPr>
            </w:pPr>
            <w:r>
              <w:rPr>
                <w:color w:val="000000"/>
                <w:szCs w:val="24"/>
                <w:lang w:val="fi-FI"/>
              </w:rPr>
              <w:t>7</w:t>
            </w:r>
          </w:p>
        </w:tc>
        <w:tc>
          <w:tcPr>
            <w:tcW w:w="5361" w:type="dxa"/>
          </w:tcPr>
          <w:p w14:paraId="047DC577" w14:textId="77777777" w:rsidR="00EC3358" w:rsidRDefault="00EC3358" w:rsidP="00335D31">
            <w:pPr>
              <w:spacing w:before="120"/>
              <w:rPr>
                <w:color w:val="000000"/>
                <w:szCs w:val="24"/>
                <w:lang w:val="fi-FI"/>
              </w:rPr>
            </w:pPr>
            <w:r>
              <w:rPr>
                <w:color w:val="000000"/>
                <w:szCs w:val="24"/>
                <w:lang w:val="fi-FI"/>
              </w:rPr>
              <w:t>Analisa Sentimen Tweet Berbahasa Indonesia Dengan Menggunakan Metode Lexicon Pada Topik Perpindahan Ibu Kota Indonesia</w:t>
            </w:r>
          </w:p>
        </w:tc>
        <w:tc>
          <w:tcPr>
            <w:tcW w:w="1624" w:type="dxa"/>
          </w:tcPr>
          <w:p w14:paraId="680D1FC6" w14:textId="77777777" w:rsidR="00EC3358" w:rsidRDefault="00EC3358" w:rsidP="00335D31">
            <w:pPr>
              <w:spacing w:before="120"/>
              <w:jc w:val="center"/>
              <w:rPr>
                <w:color w:val="000000"/>
                <w:szCs w:val="24"/>
                <w:lang w:val="fi-FI"/>
              </w:rPr>
            </w:pPr>
            <w:r>
              <w:rPr>
                <w:color w:val="000000"/>
                <w:szCs w:val="24"/>
                <w:lang w:val="fi-FI"/>
              </w:rPr>
              <w:t>Mandiri</w:t>
            </w:r>
          </w:p>
        </w:tc>
        <w:tc>
          <w:tcPr>
            <w:tcW w:w="905" w:type="dxa"/>
          </w:tcPr>
          <w:p w14:paraId="5A88DBF3" w14:textId="77777777" w:rsidR="00EC3358" w:rsidRDefault="00EC3358" w:rsidP="00335D31">
            <w:pPr>
              <w:spacing w:before="120"/>
              <w:jc w:val="center"/>
              <w:rPr>
                <w:color w:val="000000"/>
                <w:szCs w:val="24"/>
                <w:lang w:val="fi-FI"/>
              </w:rPr>
            </w:pPr>
            <w:r>
              <w:rPr>
                <w:color w:val="000000"/>
                <w:szCs w:val="24"/>
                <w:lang w:val="fi-FI"/>
              </w:rPr>
              <w:t>2020</w:t>
            </w:r>
          </w:p>
        </w:tc>
      </w:tr>
    </w:tbl>
    <w:p w14:paraId="51D8848F" w14:textId="77777777" w:rsidR="00EC3358" w:rsidRDefault="00EC3358" w:rsidP="00EC3358">
      <w:pPr>
        <w:jc w:val="both"/>
        <w:rPr>
          <w:rFonts w:cs="Times New Roman"/>
          <w:b/>
          <w:color w:val="000000"/>
          <w:szCs w:val="24"/>
        </w:rPr>
      </w:pPr>
    </w:p>
    <w:p w14:paraId="7A62435A" w14:textId="77777777" w:rsidR="00EC3358" w:rsidRDefault="00EC3358" w:rsidP="00EC3358">
      <w:pPr>
        <w:autoSpaceDE w:val="0"/>
        <w:autoSpaceDN w:val="0"/>
        <w:adjustRightInd w:val="0"/>
        <w:ind w:left="360"/>
        <w:jc w:val="both"/>
        <w:rPr>
          <w:rFonts w:cs="Times New Roman"/>
          <w:b/>
          <w:szCs w:val="24"/>
        </w:rPr>
      </w:pPr>
      <w:r>
        <w:rPr>
          <w:rFonts w:cs="Times New Roman"/>
          <w:b/>
          <w:szCs w:val="24"/>
          <w:lang w:val="id-ID"/>
        </w:rPr>
        <w:t>Pengabdian Kepada Masayarakat</w:t>
      </w:r>
      <w:r>
        <w:rPr>
          <w:rFonts w:cs="Times New Roman"/>
          <w:b/>
          <w:szCs w:val="24"/>
          <w:lang w:val="id-ID"/>
        </w:rPr>
        <w:tab/>
      </w:r>
    </w:p>
    <w:tbl>
      <w:tblPr>
        <w:tblStyle w:val="TableGrid"/>
        <w:tblW w:w="8461"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5470"/>
        <w:gridCol w:w="1530"/>
        <w:gridCol w:w="894"/>
      </w:tblGrid>
      <w:tr w:rsidR="00EC3358" w14:paraId="4F2673C2" w14:textId="77777777" w:rsidTr="00335D31">
        <w:tc>
          <w:tcPr>
            <w:tcW w:w="567" w:type="dxa"/>
          </w:tcPr>
          <w:p w14:paraId="26BED8FF" w14:textId="77777777" w:rsidR="00EC3358" w:rsidRDefault="00EC3358" w:rsidP="00335D31">
            <w:pPr>
              <w:spacing w:before="120"/>
              <w:jc w:val="center"/>
              <w:rPr>
                <w:color w:val="000000"/>
                <w:szCs w:val="24"/>
                <w:lang w:val="fi-FI"/>
              </w:rPr>
            </w:pPr>
            <w:r>
              <w:rPr>
                <w:color w:val="000000"/>
                <w:szCs w:val="24"/>
                <w:lang w:val="fi-FI"/>
              </w:rPr>
              <w:t>No</w:t>
            </w:r>
          </w:p>
        </w:tc>
        <w:tc>
          <w:tcPr>
            <w:tcW w:w="5470" w:type="dxa"/>
          </w:tcPr>
          <w:p w14:paraId="02976783" w14:textId="77777777" w:rsidR="00EC3358" w:rsidRDefault="00EC3358" w:rsidP="00335D31">
            <w:pPr>
              <w:spacing w:before="120"/>
              <w:jc w:val="center"/>
              <w:rPr>
                <w:color w:val="000000"/>
                <w:szCs w:val="24"/>
                <w:lang w:val="fi-FI"/>
              </w:rPr>
            </w:pPr>
            <w:r>
              <w:rPr>
                <w:color w:val="000000"/>
                <w:szCs w:val="24"/>
                <w:lang w:val="fi-FI"/>
              </w:rPr>
              <w:t>Judul Penelitian</w:t>
            </w:r>
          </w:p>
        </w:tc>
        <w:tc>
          <w:tcPr>
            <w:tcW w:w="1530" w:type="dxa"/>
          </w:tcPr>
          <w:p w14:paraId="056ABAE6" w14:textId="77777777" w:rsidR="00EC3358" w:rsidRDefault="00EC3358" w:rsidP="00335D31">
            <w:pPr>
              <w:spacing w:before="120"/>
              <w:jc w:val="center"/>
              <w:rPr>
                <w:color w:val="000000"/>
                <w:szCs w:val="24"/>
                <w:lang w:val="fi-FI"/>
              </w:rPr>
            </w:pPr>
            <w:r>
              <w:rPr>
                <w:color w:val="000000"/>
                <w:szCs w:val="24"/>
                <w:lang w:val="fi-FI"/>
              </w:rPr>
              <w:t>Penyandang Dana</w:t>
            </w:r>
          </w:p>
        </w:tc>
        <w:tc>
          <w:tcPr>
            <w:tcW w:w="894" w:type="dxa"/>
          </w:tcPr>
          <w:p w14:paraId="6A90C6C5" w14:textId="77777777" w:rsidR="00EC3358" w:rsidRDefault="00EC3358" w:rsidP="00335D31">
            <w:pPr>
              <w:spacing w:before="120"/>
              <w:jc w:val="center"/>
              <w:rPr>
                <w:color w:val="000000"/>
                <w:szCs w:val="24"/>
                <w:lang w:val="fi-FI"/>
              </w:rPr>
            </w:pPr>
            <w:r>
              <w:rPr>
                <w:color w:val="000000"/>
                <w:szCs w:val="24"/>
                <w:lang w:val="fi-FI"/>
              </w:rPr>
              <w:t>Tahun</w:t>
            </w:r>
          </w:p>
        </w:tc>
      </w:tr>
      <w:tr w:rsidR="00EC3358" w14:paraId="4A56B542" w14:textId="77777777" w:rsidTr="00335D31">
        <w:tc>
          <w:tcPr>
            <w:tcW w:w="567" w:type="dxa"/>
          </w:tcPr>
          <w:p w14:paraId="1133C23B" w14:textId="77777777" w:rsidR="00EC3358" w:rsidRDefault="00EC3358" w:rsidP="00335D31">
            <w:pPr>
              <w:spacing w:before="120"/>
              <w:jc w:val="center"/>
              <w:rPr>
                <w:color w:val="000000"/>
                <w:szCs w:val="24"/>
                <w:lang w:val="fi-FI"/>
              </w:rPr>
            </w:pPr>
            <w:r>
              <w:rPr>
                <w:color w:val="000000"/>
                <w:szCs w:val="24"/>
                <w:lang w:val="fi-FI"/>
              </w:rPr>
              <w:t>1</w:t>
            </w:r>
          </w:p>
        </w:tc>
        <w:tc>
          <w:tcPr>
            <w:tcW w:w="5470" w:type="dxa"/>
          </w:tcPr>
          <w:p w14:paraId="09AF025E" w14:textId="77777777" w:rsidR="00EC3358" w:rsidRDefault="00EC3358" w:rsidP="00335D31">
            <w:pPr>
              <w:spacing w:before="120"/>
              <w:rPr>
                <w:color w:val="000000"/>
                <w:szCs w:val="24"/>
                <w:lang w:val="fi-FI"/>
              </w:rPr>
            </w:pPr>
            <w:r>
              <w:rPr>
                <w:color w:val="000000"/>
                <w:szCs w:val="24"/>
                <w:lang w:val="fi-FI"/>
              </w:rPr>
              <w:t>Pengembangan Aplikasi Panduan Laktasi Untuk Mendukung Gerakan Pro-Asi Di Desa Jatikerto Kabupaten Malang</w:t>
            </w:r>
          </w:p>
        </w:tc>
        <w:tc>
          <w:tcPr>
            <w:tcW w:w="1530" w:type="dxa"/>
          </w:tcPr>
          <w:p w14:paraId="19FA74B7" w14:textId="77777777" w:rsidR="00EC3358" w:rsidRDefault="00EC3358" w:rsidP="00335D31">
            <w:pPr>
              <w:spacing w:before="120"/>
              <w:jc w:val="center"/>
              <w:rPr>
                <w:color w:val="000000"/>
                <w:szCs w:val="24"/>
                <w:lang w:val="fi-FI"/>
              </w:rPr>
            </w:pPr>
            <w:r>
              <w:rPr>
                <w:color w:val="000000"/>
                <w:szCs w:val="24"/>
                <w:lang w:val="fi-FI"/>
              </w:rPr>
              <w:t>Ristek-dikti</w:t>
            </w:r>
          </w:p>
        </w:tc>
        <w:tc>
          <w:tcPr>
            <w:tcW w:w="894" w:type="dxa"/>
          </w:tcPr>
          <w:p w14:paraId="385C5C89" w14:textId="77777777" w:rsidR="00EC3358" w:rsidRDefault="00EC3358" w:rsidP="00335D31">
            <w:pPr>
              <w:spacing w:before="120"/>
              <w:jc w:val="center"/>
              <w:rPr>
                <w:color w:val="000000"/>
                <w:szCs w:val="24"/>
                <w:lang w:val="fi-FI"/>
              </w:rPr>
            </w:pPr>
            <w:r>
              <w:rPr>
                <w:color w:val="000000"/>
                <w:szCs w:val="24"/>
                <w:lang w:val="fi-FI"/>
              </w:rPr>
              <w:t>2019</w:t>
            </w:r>
          </w:p>
        </w:tc>
      </w:tr>
      <w:tr w:rsidR="00EC3358" w14:paraId="60EBEDD5" w14:textId="77777777" w:rsidTr="00335D31">
        <w:tc>
          <w:tcPr>
            <w:tcW w:w="567" w:type="dxa"/>
          </w:tcPr>
          <w:p w14:paraId="7B74755F" w14:textId="77777777" w:rsidR="00EC3358" w:rsidRDefault="00EC3358" w:rsidP="00335D31">
            <w:pPr>
              <w:spacing w:before="120"/>
              <w:jc w:val="center"/>
              <w:rPr>
                <w:color w:val="000000"/>
                <w:szCs w:val="24"/>
                <w:lang w:val="fi-FI"/>
              </w:rPr>
            </w:pPr>
            <w:r>
              <w:rPr>
                <w:color w:val="000000"/>
                <w:szCs w:val="24"/>
                <w:lang w:val="fi-FI"/>
              </w:rPr>
              <w:t>2</w:t>
            </w:r>
          </w:p>
        </w:tc>
        <w:tc>
          <w:tcPr>
            <w:tcW w:w="5470" w:type="dxa"/>
          </w:tcPr>
          <w:p w14:paraId="3DC7B9E5" w14:textId="77777777" w:rsidR="00EC3358" w:rsidRDefault="00EC3358" w:rsidP="00335D31">
            <w:pPr>
              <w:spacing w:before="120"/>
              <w:rPr>
                <w:color w:val="000000"/>
                <w:szCs w:val="24"/>
                <w:lang w:val="fi-FI"/>
              </w:rPr>
            </w:pPr>
            <w:r>
              <w:rPr>
                <w:color w:val="000000"/>
                <w:szCs w:val="24"/>
                <w:lang w:val="fi-FI"/>
              </w:rPr>
              <w:t>Pemanfaatan Teknologi Informasi Untuk Meningkatkan Pelayanan Nasabah Pada Bank Sampah Malang (BSM)</w:t>
            </w:r>
          </w:p>
        </w:tc>
        <w:tc>
          <w:tcPr>
            <w:tcW w:w="1530" w:type="dxa"/>
          </w:tcPr>
          <w:p w14:paraId="32334DC0" w14:textId="77777777" w:rsidR="00EC3358" w:rsidRDefault="00EC3358" w:rsidP="00335D31">
            <w:pPr>
              <w:spacing w:before="120"/>
              <w:jc w:val="center"/>
              <w:rPr>
                <w:color w:val="000000"/>
                <w:szCs w:val="24"/>
                <w:lang w:val="fi-FI"/>
              </w:rPr>
            </w:pPr>
            <w:r>
              <w:rPr>
                <w:color w:val="000000"/>
                <w:szCs w:val="24"/>
                <w:lang w:val="fi-FI"/>
              </w:rPr>
              <w:t>Ristek-dikti</w:t>
            </w:r>
          </w:p>
        </w:tc>
        <w:tc>
          <w:tcPr>
            <w:tcW w:w="894" w:type="dxa"/>
          </w:tcPr>
          <w:p w14:paraId="753A8421" w14:textId="77777777" w:rsidR="00EC3358" w:rsidRDefault="00EC3358" w:rsidP="00335D31">
            <w:pPr>
              <w:spacing w:before="120"/>
              <w:jc w:val="center"/>
              <w:rPr>
                <w:color w:val="000000"/>
                <w:szCs w:val="24"/>
                <w:lang w:val="fi-FI"/>
              </w:rPr>
            </w:pPr>
            <w:r>
              <w:rPr>
                <w:color w:val="000000"/>
                <w:szCs w:val="24"/>
                <w:lang w:val="fi-FI"/>
              </w:rPr>
              <w:t>2017</w:t>
            </w:r>
          </w:p>
        </w:tc>
      </w:tr>
      <w:tr w:rsidR="00EC3358" w14:paraId="1A798C32" w14:textId="77777777" w:rsidTr="00335D31">
        <w:tc>
          <w:tcPr>
            <w:tcW w:w="567" w:type="dxa"/>
          </w:tcPr>
          <w:p w14:paraId="560FEA5B" w14:textId="77777777" w:rsidR="00EC3358" w:rsidRDefault="00EC3358" w:rsidP="00335D31">
            <w:pPr>
              <w:spacing w:before="120"/>
              <w:jc w:val="center"/>
              <w:rPr>
                <w:color w:val="000000"/>
                <w:szCs w:val="24"/>
                <w:lang w:val="fi-FI"/>
              </w:rPr>
            </w:pPr>
            <w:r>
              <w:rPr>
                <w:color w:val="000000"/>
                <w:szCs w:val="24"/>
                <w:lang w:val="fi-FI"/>
              </w:rPr>
              <w:t>3</w:t>
            </w:r>
          </w:p>
        </w:tc>
        <w:tc>
          <w:tcPr>
            <w:tcW w:w="5470" w:type="dxa"/>
          </w:tcPr>
          <w:p w14:paraId="3B9E8711" w14:textId="77777777" w:rsidR="00EC3358" w:rsidRDefault="00EC3358" w:rsidP="00335D31">
            <w:pPr>
              <w:spacing w:before="120"/>
              <w:rPr>
                <w:color w:val="000000"/>
                <w:szCs w:val="24"/>
                <w:lang w:val="fi-FI"/>
              </w:rPr>
            </w:pPr>
            <w:r>
              <w:rPr>
                <w:color w:val="000000"/>
                <w:szCs w:val="24"/>
                <w:lang w:val="fi-FI"/>
              </w:rPr>
              <w:t>Pembangunan dan Pelatihan Pengelolaan Website untuk Mendukung Promosi Kampung Wirausaha (E-Lun) Kelurahan Sisir Kota Batu</w:t>
            </w:r>
          </w:p>
        </w:tc>
        <w:tc>
          <w:tcPr>
            <w:tcW w:w="1530" w:type="dxa"/>
          </w:tcPr>
          <w:p w14:paraId="4BB06121" w14:textId="77777777" w:rsidR="00EC3358" w:rsidRDefault="00EC3358" w:rsidP="00335D31">
            <w:pPr>
              <w:spacing w:before="120"/>
              <w:jc w:val="center"/>
              <w:rPr>
                <w:color w:val="000000"/>
                <w:szCs w:val="24"/>
                <w:lang w:val="fi-FI"/>
              </w:rPr>
            </w:pPr>
            <w:r>
              <w:rPr>
                <w:color w:val="000000"/>
                <w:szCs w:val="24"/>
                <w:lang w:val="fi-FI"/>
              </w:rPr>
              <w:t>Ristek-dikti</w:t>
            </w:r>
          </w:p>
        </w:tc>
        <w:tc>
          <w:tcPr>
            <w:tcW w:w="894" w:type="dxa"/>
          </w:tcPr>
          <w:p w14:paraId="488B138B" w14:textId="77777777" w:rsidR="00EC3358" w:rsidRDefault="00EC3358" w:rsidP="00335D31">
            <w:pPr>
              <w:spacing w:before="120"/>
              <w:jc w:val="center"/>
              <w:rPr>
                <w:color w:val="000000"/>
                <w:szCs w:val="24"/>
                <w:lang w:val="fi-FI"/>
              </w:rPr>
            </w:pPr>
            <w:r>
              <w:rPr>
                <w:color w:val="000000"/>
                <w:szCs w:val="24"/>
                <w:lang w:val="fi-FI"/>
              </w:rPr>
              <w:t>2016</w:t>
            </w:r>
          </w:p>
        </w:tc>
      </w:tr>
      <w:tr w:rsidR="00EC3358" w14:paraId="7F543AC6" w14:textId="77777777" w:rsidTr="00335D31">
        <w:tc>
          <w:tcPr>
            <w:tcW w:w="567" w:type="dxa"/>
          </w:tcPr>
          <w:p w14:paraId="440425B1" w14:textId="77777777" w:rsidR="00EC3358" w:rsidRDefault="00EC3358" w:rsidP="00335D31">
            <w:pPr>
              <w:spacing w:before="120"/>
              <w:jc w:val="center"/>
              <w:rPr>
                <w:color w:val="000000"/>
                <w:szCs w:val="24"/>
                <w:lang w:val="fi-FI"/>
              </w:rPr>
            </w:pPr>
            <w:r>
              <w:rPr>
                <w:color w:val="000000"/>
                <w:szCs w:val="24"/>
                <w:lang w:val="fi-FI"/>
              </w:rPr>
              <w:t>4</w:t>
            </w:r>
          </w:p>
        </w:tc>
        <w:tc>
          <w:tcPr>
            <w:tcW w:w="5470" w:type="dxa"/>
          </w:tcPr>
          <w:p w14:paraId="6E26D4BC" w14:textId="77777777" w:rsidR="00EC3358" w:rsidRDefault="00EC3358" w:rsidP="00335D31">
            <w:pPr>
              <w:spacing w:before="120"/>
              <w:rPr>
                <w:color w:val="000000"/>
                <w:szCs w:val="24"/>
                <w:lang w:val="fi-FI"/>
              </w:rPr>
            </w:pPr>
            <w:r>
              <w:rPr>
                <w:color w:val="000000"/>
                <w:szCs w:val="24"/>
                <w:lang w:val="fi-FI"/>
              </w:rPr>
              <w:t>Pelatihan Literasi Digital Pada Perempuan  Kelompok Binaan Sekolah Ibu Arjosari Di Desa Arjosari Kabupaten Malang</w:t>
            </w:r>
          </w:p>
        </w:tc>
        <w:tc>
          <w:tcPr>
            <w:tcW w:w="1530" w:type="dxa"/>
          </w:tcPr>
          <w:p w14:paraId="62BC1D8A" w14:textId="77777777" w:rsidR="00EC3358" w:rsidRDefault="00EC3358" w:rsidP="00335D31">
            <w:pPr>
              <w:spacing w:before="120"/>
              <w:jc w:val="center"/>
              <w:rPr>
                <w:color w:val="000000"/>
                <w:szCs w:val="24"/>
                <w:lang w:val="fi-FI"/>
              </w:rPr>
            </w:pPr>
            <w:r>
              <w:rPr>
                <w:color w:val="000000"/>
                <w:szCs w:val="24"/>
                <w:lang w:val="fi-FI"/>
              </w:rPr>
              <w:t>DPPM-UMM</w:t>
            </w:r>
          </w:p>
        </w:tc>
        <w:tc>
          <w:tcPr>
            <w:tcW w:w="894" w:type="dxa"/>
          </w:tcPr>
          <w:p w14:paraId="65C6310A" w14:textId="77777777" w:rsidR="00EC3358" w:rsidRDefault="00EC3358" w:rsidP="00335D31">
            <w:pPr>
              <w:spacing w:before="120"/>
              <w:jc w:val="center"/>
              <w:rPr>
                <w:color w:val="000000"/>
                <w:szCs w:val="24"/>
                <w:lang w:val="fi-FI"/>
              </w:rPr>
            </w:pPr>
            <w:r>
              <w:rPr>
                <w:color w:val="000000"/>
                <w:szCs w:val="24"/>
                <w:lang w:val="fi-FI"/>
              </w:rPr>
              <w:t>2019</w:t>
            </w:r>
          </w:p>
        </w:tc>
      </w:tr>
      <w:tr w:rsidR="00EC3358" w14:paraId="114F92F3" w14:textId="77777777" w:rsidTr="00335D31">
        <w:tc>
          <w:tcPr>
            <w:tcW w:w="567" w:type="dxa"/>
          </w:tcPr>
          <w:p w14:paraId="5D5FBE95" w14:textId="77777777" w:rsidR="00EC3358" w:rsidRDefault="00EC3358" w:rsidP="00335D31">
            <w:pPr>
              <w:spacing w:before="120"/>
              <w:jc w:val="center"/>
              <w:rPr>
                <w:color w:val="000000"/>
                <w:szCs w:val="24"/>
                <w:lang w:val="fi-FI"/>
              </w:rPr>
            </w:pPr>
            <w:r>
              <w:rPr>
                <w:color w:val="000000"/>
                <w:szCs w:val="24"/>
                <w:lang w:val="fi-FI"/>
              </w:rPr>
              <w:t>5</w:t>
            </w:r>
          </w:p>
        </w:tc>
        <w:tc>
          <w:tcPr>
            <w:tcW w:w="5470" w:type="dxa"/>
          </w:tcPr>
          <w:p w14:paraId="3D1F2F53" w14:textId="77777777" w:rsidR="00EC3358" w:rsidRDefault="00EC3358" w:rsidP="00335D31">
            <w:pPr>
              <w:spacing w:before="120"/>
              <w:rPr>
                <w:color w:val="000000"/>
                <w:szCs w:val="24"/>
                <w:lang w:val="fi-FI"/>
              </w:rPr>
            </w:pPr>
            <w:r>
              <w:rPr>
                <w:color w:val="000000"/>
                <w:szCs w:val="24"/>
                <w:lang w:val="fi-FI"/>
              </w:rPr>
              <w:t>Sekolah Teknologi Untuk Perempuan bagi Pelaku UKM Aisyiyah Malang</w:t>
            </w:r>
          </w:p>
        </w:tc>
        <w:tc>
          <w:tcPr>
            <w:tcW w:w="1530" w:type="dxa"/>
          </w:tcPr>
          <w:p w14:paraId="70674AC8" w14:textId="77777777" w:rsidR="00EC3358" w:rsidRDefault="00EC3358" w:rsidP="00335D31">
            <w:pPr>
              <w:spacing w:before="120"/>
              <w:jc w:val="center"/>
              <w:rPr>
                <w:color w:val="000000"/>
                <w:szCs w:val="24"/>
                <w:lang w:val="fi-FI"/>
              </w:rPr>
            </w:pPr>
            <w:r>
              <w:rPr>
                <w:color w:val="000000"/>
                <w:szCs w:val="24"/>
                <w:lang w:val="fi-FI"/>
              </w:rPr>
              <w:t>DPPM-UMM</w:t>
            </w:r>
          </w:p>
        </w:tc>
        <w:tc>
          <w:tcPr>
            <w:tcW w:w="894" w:type="dxa"/>
          </w:tcPr>
          <w:p w14:paraId="45ACCD5F" w14:textId="77777777" w:rsidR="00EC3358" w:rsidRDefault="00EC3358" w:rsidP="00335D31">
            <w:pPr>
              <w:spacing w:before="120"/>
              <w:jc w:val="center"/>
              <w:rPr>
                <w:color w:val="000000"/>
                <w:szCs w:val="24"/>
                <w:lang w:val="fi-FI"/>
              </w:rPr>
            </w:pPr>
            <w:r>
              <w:rPr>
                <w:color w:val="000000"/>
                <w:szCs w:val="24"/>
                <w:lang w:val="fi-FI"/>
              </w:rPr>
              <w:t>2018</w:t>
            </w:r>
          </w:p>
        </w:tc>
      </w:tr>
    </w:tbl>
    <w:p w14:paraId="34C53B29" w14:textId="77777777" w:rsidR="00EC3358" w:rsidRDefault="00EC3358" w:rsidP="00EC3358">
      <w:pPr>
        <w:jc w:val="both"/>
        <w:rPr>
          <w:rFonts w:cs="Times New Roman"/>
          <w:b/>
          <w:color w:val="000000"/>
          <w:szCs w:val="24"/>
          <w:lang w:val="id-ID"/>
        </w:rPr>
      </w:pPr>
    </w:p>
    <w:p w14:paraId="0D7B674B" w14:textId="77777777" w:rsidR="00EC3358" w:rsidRDefault="00EC3358" w:rsidP="00EC3358">
      <w:pPr>
        <w:tabs>
          <w:tab w:val="left" w:pos="7066"/>
        </w:tabs>
        <w:jc w:val="both"/>
        <w:rPr>
          <w:rFonts w:cs="Times New Roman"/>
          <w:szCs w:val="24"/>
        </w:rPr>
      </w:pPr>
      <w:proofErr w:type="spellStart"/>
      <w:r>
        <w:rPr>
          <w:rFonts w:cs="Times New Roman"/>
          <w:szCs w:val="24"/>
        </w:rPr>
        <w:t>Semua</w:t>
      </w:r>
      <w:proofErr w:type="spellEnd"/>
      <w:r>
        <w:rPr>
          <w:rFonts w:cs="Times New Roman"/>
          <w:szCs w:val="24"/>
        </w:rPr>
        <w:t xml:space="preserve"> data yang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isikan</w:t>
      </w:r>
      <w:proofErr w:type="spellEnd"/>
      <w:r>
        <w:rPr>
          <w:rFonts w:cs="Times New Roman"/>
          <w:szCs w:val="24"/>
        </w:rPr>
        <w:t xml:space="preserve"> dan </w:t>
      </w:r>
      <w:proofErr w:type="spellStart"/>
      <w:r>
        <w:rPr>
          <w:rFonts w:cs="Times New Roman"/>
          <w:szCs w:val="24"/>
        </w:rPr>
        <w:t>tercantum</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biodata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enar</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di </w:t>
      </w:r>
      <w:proofErr w:type="spellStart"/>
      <w:r>
        <w:rPr>
          <w:rFonts w:cs="Times New Roman"/>
          <w:szCs w:val="24"/>
        </w:rPr>
        <w:t>pertanggungjawab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hukum</w:t>
      </w:r>
      <w:proofErr w:type="spellEnd"/>
      <w:r>
        <w:rPr>
          <w:rFonts w:cs="Times New Roman"/>
          <w:szCs w:val="24"/>
        </w:rPr>
        <w:t xml:space="preserve">. </w:t>
      </w:r>
      <w:proofErr w:type="spellStart"/>
      <w:r>
        <w:rPr>
          <w:rFonts w:cs="Times New Roman"/>
          <w:szCs w:val="24"/>
        </w:rPr>
        <w:t>Apabila</w:t>
      </w:r>
      <w:proofErr w:type="spellEnd"/>
      <w:r>
        <w:rPr>
          <w:rFonts w:cs="Times New Roman"/>
          <w:szCs w:val="24"/>
        </w:rPr>
        <w:t xml:space="preserve"> </w:t>
      </w:r>
      <w:proofErr w:type="spellStart"/>
      <w:r>
        <w:rPr>
          <w:rFonts w:cs="Times New Roman"/>
          <w:szCs w:val="24"/>
        </w:rPr>
        <w:t>dikemudian</w:t>
      </w:r>
      <w:proofErr w:type="spellEnd"/>
      <w:r>
        <w:rPr>
          <w:rFonts w:cs="Times New Roman"/>
          <w:szCs w:val="24"/>
        </w:rPr>
        <w:t xml:space="preserve"> </w:t>
      </w:r>
      <w:proofErr w:type="spellStart"/>
      <w:r>
        <w:rPr>
          <w:rFonts w:cs="Times New Roman"/>
          <w:szCs w:val="24"/>
        </w:rPr>
        <w:t>hari</w:t>
      </w:r>
      <w:proofErr w:type="spellEnd"/>
      <w:r>
        <w:rPr>
          <w:rFonts w:cs="Times New Roman"/>
          <w:szCs w:val="24"/>
        </w:rPr>
        <w:t xml:space="preserve"> </w:t>
      </w:r>
      <w:proofErr w:type="spellStart"/>
      <w:r>
        <w:rPr>
          <w:rFonts w:cs="Times New Roman"/>
          <w:szCs w:val="24"/>
        </w:rPr>
        <w:t>ternyata</w:t>
      </w:r>
      <w:proofErr w:type="spellEnd"/>
      <w:r>
        <w:rPr>
          <w:rFonts w:cs="Times New Roman"/>
          <w:szCs w:val="24"/>
        </w:rPr>
        <w:t xml:space="preserve"> </w:t>
      </w:r>
      <w:proofErr w:type="spellStart"/>
      <w:r>
        <w:rPr>
          <w:rFonts w:cs="Times New Roman"/>
          <w:szCs w:val="24"/>
        </w:rPr>
        <w:t>dijumpai</w:t>
      </w:r>
      <w:proofErr w:type="spellEnd"/>
      <w:r>
        <w:rPr>
          <w:rFonts w:cs="Times New Roman"/>
          <w:szCs w:val="24"/>
        </w:rPr>
        <w:t xml:space="preserve"> </w:t>
      </w:r>
      <w:proofErr w:type="spellStart"/>
      <w:r>
        <w:rPr>
          <w:rFonts w:cs="Times New Roman"/>
          <w:szCs w:val="24"/>
        </w:rPr>
        <w:t>ketidaksesua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nyataan</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sanggup</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sank</w:t>
      </w:r>
      <w:r>
        <w:rPr>
          <w:rFonts w:cs="Times New Roman"/>
          <w:szCs w:val="24"/>
          <w:lang w:val="id-ID"/>
        </w:rPr>
        <w:t>s</w:t>
      </w:r>
      <w:proofErr w:type="spellStart"/>
      <w:r>
        <w:rPr>
          <w:rFonts w:cs="Times New Roman"/>
          <w:szCs w:val="24"/>
        </w:rPr>
        <w:t>i</w:t>
      </w:r>
      <w:proofErr w:type="spellEnd"/>
      <w:r>
        <w:rPr>
          <w:rFonts w:cs="Times New Roman"/>
          <w:szCs w:val="24"/>
        </w:rPr>
        <w:t>.</w:t>
      </w:r>
    </w:p>
    <w:p w14:paraId="52366217" w14:textId="77777777" w:rsidR="00EC3358" w:rsidRDefault="00EC3358" w:rsidP="00EC3358">
      <w:pPr>
        <w:tabs>
          <w:tab w:val="left" w:pos="7066"/>
        </w:tabs>
        <w:jc w:val="both"/>
        <w:rPr>
          <w:rFonts w:cs="Times New Roman"/>
          <w:szCs w:val="24"/>
        </w:rPr>
      </w:pPr>
    </w:p>
    <w:p w14:paraId="0B5DEEE4" w14:textId="77777777" w:rsidR="00EC3358" w:rsidRDefault="00EC3358" w:rsidP="00EC3358">
      <w:pPr>
        <w:tabs>
          <w:tab w:val="left" w:pos="7066"/>
        </w:tabs>
        <w:jc w:val="both"/>
        <w:rPr>
          <w:rFonts w:cs="Times New Roman"/>
          <w:b/>
          <w:szCs w:val="24"/>
        </w:rPr>
      </w:pPr>
      <w:proofErr w:type="spellStart"/>
      <w:r>
        <w:rPr>
          <w:rFonts w:cs="Times New Roman"/>
          <w:szCs w:val="24"/>
        </w:rPr>
        <w:t>Demikian</w:t>
      </w:r>
      <w:proofErr w:type="spellEnd"/>
      <w:r>
        <w:rPr>
          <w:rFonts w:cs="Times New Roman"/>
          <w:szCs w:val="24"/>
        </w:rPr>
        <w:t xml:space="preserve"> biodata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ebenar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enuhi</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ersyarat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juan</w:t>
      </w:r>
      <w:proofErr w:type="spellEnd"/>
      <w:r>
        <w:rPr>
          <w:rFonts w:cs="Times New Roman"/>
          <w:szCs w:val="24"/>
        </w:rPr>
        <w:t xml:space="preserve"> </w:t>
      </w:r>
      <w:r>
        <w:rPr>
          <w:rFonts w:cs="Times New Roman"/>
          <w:b/>
          <w:szCs w:val="24"/>
        </w:rPr>
        <w:t>PKM-KC</w:t>
      </w:r>
      <w:r>
        <w:rPr>
          <w:rFonts w:cs="Times New Roman"/>
          <w:szCs w:val="24"/>
        </w:rPr>
        <w:t>.</w:t>
      </w:r>
      <w:r>
        <w:rPr>
          <w:rFonts w:cs="Times New Roman"/>
          <w:b/>
          <w:szCs w:val="24"/>
        </w:rPr>
        <w:tab/>
      </w:r>
    </w:p>
    <w:p w14:paraId="2DA24ED6" w14:textId="77777777" w:rsidR="00EC3358" w:rsidRDefault="00EC3358" w:rsidP="00EC3358">
      <w:pPr>
        <w:jc w:val="both"/>
        <w:rPr>
          <w:rFonts w:cs="Times New Roman"/>
          <w:szCs w:val="24"/>
        </w:rPr>
      </w:pP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szCs w:val="24"/>
        </w:rPr>
        <w:t xml:space="preserve">Malang, 1 </w:t>
      </w:r>
      <w:proofErr w:type="spellStart"/>
      <w:r>
        <w:rPr>
          <w:rFonts w:cs="Times New Roman"/>
          <w:szCs w:val="24"/>
        </w:rPr>
        <w:t>Maret</w:t>
      </w:r>
      <w:proofErr w:type="spellEnd"/>
      <w:r>
        <w:rPr>
          <w:rFonts w:cs="Times New Roman"/>
          <w:szCs w:val="24"/>
        </w:rPr>
        <w:t xml:space="preserve"> 2021</w:t>
      </w:r>
    </w:p>
    <w:p w14:paraId="46B72F73" w14:textId="77777777" w:rsidR="00EC3358" w:rsidRDefault="00EC3358" w:rsidP="00EC3358">
      <w:pPr>
        <w:jc w:val="both"/>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proofErr w:type="spellStart"/>
      <w:r>
        <w:rPr>
          <w:rFonts w:cs="Times New Roman"/>
          <w:szCs w:val="24"/>
        </w:rPr>
        <w:t>Dosen</w:t>
      </w:r>
      <w:proofErr w:type="spellEnd"/>
      <w:r>
        <w:rPr>
          <w:rFonts w:cs="Times New Roman"/>
          <w:szCs w:val="24"/>
        </w:rPr>
        <w:t xml:space="preserve"> </w:t>
      </w:r>
      <w:proofErr w:type="spellStart"/>
      <w:r>
        <w:rPr>
          <w:rFonts w:cs="Times New Roman"/>
          <w:szCs w:val="24"/>
        </w:rPr>
        <w:t>Pendamping</w:t>
      </w:r>
      <w:proofErr w:type="spellEnd"/>
      <w:r>
        <w:rPr>
          <w:rFonts w:cs="Times New Roman"/>
          <w:szCs w:val="24"/>
        </w:rPr>
        <w:t>,</w:t>
      </w:r>
    </w:p>
    <w:p w14:paraId="7CA42218" w14:textId="77777777" w:rsidR="00EC3358" w:rsidRDefault="00EC3358" w:rsidP="00EC3358">
      <w:pPr>
        <w:jc w:val="both"/>
        <w:rPr>
          <w:rFonts w:cs="Times New Roman"/>
          <w:szCs w:val="24"/>
        </w:rPr>
      </w:pPr>
    </w:p>
    <w:p w14:paraId="3FBCF252" w14:textId="77777777" w:rsidR="00EC3358" w:rsidRDefault="00EC3358" w:rsidP="00EC3358">
      <w:pPr>
        <w:jc w:val="both"/>
        <w:rPr>
          <w:rFonts w:cs="Times New Roman"/>
          <w:szCs w:val="24"/>
        </w:rPr>
      </w:pPr>
    </w:p>
    <w:p w14:paraId="3CAC9221" w14:textId="27A12CE3" w:rsidR="00485A9A" w:rsidRPr="00EC3358" w:rsidRDefault="00EC3358" w:rsidP="00EC3358">
      <w:pPr>
        <w:jc w:val="right"/>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szCs w:val="24"/>
        </w:rPr>
        <w:t xml:space="preserve">(Nur </w:t>
      </w:r>
      <w:proofErr w:type="spellStart"/>
      <w:r>
        <w:rPr>
          <w:szCs w:val="24"/>
        </w:rPr>
        <w:t>Hayatin</w:t>
      </w:r>
      <w:proofErr w:type="spellEnd"/>
      <w:r>
        <w:rPr>
          <w:szCs w:val="24"/>
        </w:rPr>
        <w:t xml:space="preserve">, S.ST., </w:t>
      </w:r>
      <w:proofErr w:type="spellStart"/>
      <w:proofErr w:type="gramStart"/>
      <w:r>
        <w:rPr>
          <w:szCs w:val="24"/>
        </w:rPr>
        <w:t>M.Kom</w:t>
      </w:r>
      <w:proofErr w:type="spellEnd"/>
      <w:proofErr w:type="gramEnd"/>
      <w:r>
        <w:rPr>
          <w:szCs w:val="24"/>
        </w:rPr>
        <w:t>.)</w:t>
      </w:r>
    </w:p>
    <w:p w14:paraId="6548283D" w14:textId="77777777" w:rsidR="00EA64A6" w:rsidRPr="00485A9A" w:rsidRDefault="00EA64A6" w:rsidP="00485A9A">
      <w:pPr>
        <w:pStyle w:val="Heading1"/>
        <w:rPr>
          <w:rFonts w:asciiTheme="majorBidi" w:hAnsiTheme="majorBidi"/>
          <w:sz w:val="24"/>
          <w:szCs w:val="24"/>
        </w:rPr>
      </w:pPr>
      <w:r w:rsidRPr="00485A9A">
        <w:rPr>
          <w:rFonts w:asciiTheme="majorBidi" w:hAnsiTheme="majorBidi"/>
          <w:sz w:val="24"/>
          <w:szCs w:val="24"/>
        </w:rPr>
        <w:lastRenderedPageBreak/>
        <w:t xml:space="preserve">Lampiran </w:t>
      </w:r>
      <w:proofErr w:type="gramStart"/>
      <w:r w:rsidRPr="00485A9A">
        <w:rPr>
          <w:rFonts w:asciiTheme="majorBidi" w:hAnsiTheme="majorBidi"/>
          <w:sz w:val="24"/>
          <w:szCs w:val="24"/>
        </w:rPr>
        <w:t>2.Justifikasi</w:t>
      </w:r>
      <w:proofErr w:type="gramEnd"/>
      <w:r w:rsidRPr="00485A9A">
        <w:rPr>
          <w:rFonts w:asciiTheme="majorBidi" w:hAnsiTheme="majorBidi"/>
          <w:sz w:val="24"/>
          <w:szCs w:val="24"/>
        </w:rPr>
        <w:t xml:space="preserve"> </w:t>
      </w:r>
      <w:proofErr w:type="spellStart"/>
      <w:r w:rsidRPr="00485A9A">
        <w:rPr>
          <w:rFonts w:asciiTheme="majorBidi" w:hAnsiTheme="majorBidi"/>
          <w:sz w:val="24"/>
          <w:szCs w:val="24"/>
        </w:rPr>
        <w:t>Anggaran</w:t>
      </w:r>
      <w:proofErr w:type="spellEnd"/>
      <w:r w:rsidRPr="00485A9A">
        <w:rPr>
          <w:rFonts w:asciiTheme="majorBidi" w:hAnsiTheme="majorBidi"/>
          <w:sz w:val="24"/>
          <w:szCs w:val="24"/>
        </w:rPr>
        <w:t xml:space="preserve"> </w:t>
      </w:r>
      <w:proofErr w:type="spellStart"/>
      <w:r w:rsidRPr="00485A9A">
        <w:rPr>
          <w:rFonts w:asciiTheme="majorBidi" w:hAnsiTheme="majorBidi"/>
          <w:sz w:val="24"/>
          <w:szCs w:val="24"/>
        </w:rPr>
        <w:t>Kegiatan</w:t>
      </w:r>
      <w:proofErr w:type="spellEnd"/>
    </w:p>
    <w:tbl>
      <w:tblPr>
        <w:tblStyle w:val="TableGrid"/>
        <w:tblW w:w="8260" w:type="dxa"/>
        <w:tblLook w:val="04A0" w:firstRow="1" w:lastRow="0" w:firstColumn="1" w:lastColumn="0" w:noHBand="0" w:noVBand="1"/>
      </w:tblPr>
      <w:tblGrid>
        <w:gridCol w:w="394"/>
        <w:gridCol w:w="2823"/>
        <w:gridCol w:w="1121"/>
        <w:gridCol w:w="2520"/>
        <w:gridCol w:w="1402"/>
      </w:tblGrid>
      <w:tr w:rsidR="00EA64A6" w14:paraId="1F2506B4" w14:textId="77777777" w:rsidTr="00E770A7">
        <w:tc>
          <w:tcPr>
            <w:tcW w:w="3217" w:type="dxa"/>
            <w:gridSpan w:val="2"/>
          </w:tcPr>
          <w:p w14:paraId="1C3C9403" w14:textId="77777777" w:rsidR="00EA64A6" w:rsidRDefault="00EA64A6" w:rsidP="00E770A7">
            <w:pPr>
              <w:jc w:val="both"/>
              <w:rPr>
                <w:rFonts w:cs="Times New Roman"/>
                <w:color w:val="000000"/>
                <w:szCs w:val="24"/>
                <w:lang w:val="id-ID"/>
              </w:rPr>
            </w:pPr>
            <w:r>
              <w:rPr>
                <w:rFonts w:cs="Times New Roman"/>
                <w:color w:val="000000"/>
                <w:szCs w:val="24"/>
                <w:lang w:val="id-ID"/>
              </w:rPr>
              <w:t>Jenis Pengeluaran</w:t>
            </w:r>
          </w:p>
        </w:tc>
        <w:tc>
          <w:tcPr>
            <w:tcW w:w="1121" w:type="dxa"/>
          </w:tcPr>
          <w:p w14:paraId="5B07077D" w14:textId="77777777" w:rsidR="00EA64A6" w:rsidRDefault="00EA64A6" w:rsidP="00E770A7">
            <w:pPr>
              <w:jc w:val="both"/>
              <w:rPr>
                <w:rFonts w:cs="Times New Roman"/>
                <w:color w:val="000000"/>
                <w:szCs w:val="24"/>
                <w:lang w:val="id-ID"/>
              </w:rPr>
            </w:pPr>
            <w:r>
              <w:rPr>
                <w:rFonts w:cs="Times New Roman"/>
                <w:color w:val="000000"/>
                <w:szCs w:val="24"/>
                <w:lang w:val="id-ID"/>
              </w:rPr>
              <w:t>Volume</w:t>
            </w:r>
          </w:p>
        </w:tc>
        <w:tc>
          <w:tcPr>
            <w:tcW w:w="2520" w:type="dxa"/>
          </w:tcPr>
          <w:p w14:paraId="37B71C6E" w14:textId="77777777" w:rsidR="00EA64A6" w:rsidRDefault="00EA64A6" w:rsidP="00E770A7">
            <w:pPr>
              <w:jc w:val="both"/>
              <w:rPr>
                <w:rFonts w:cs="Times New Roman"/>
                <w:color w:val="000000"/>
                <w:szCs w:val="24"/>
                <w:lang w:val="id-ID"/>
              </w:rPr>
            </w:pPr>
            <w:r>
              <w:rPr>
                <w:rFonts w:cs="Times New Roman"/>
                <w:color w:val="000000"/>
                <w:szCs w:val="24"/>
                <w:lang w:val="id-ID"/>
              </w:rPr>
              <w:t>Harga Satuan (Rp)</w:t>
            </w:r>
          </w:p>
        </w:tc>
        <w:tc>
          <w:tcPr>
            <w:tcW w:w="1402" w:type="dxa"/>
          </w:tcPr>
          <w:p w14:paraId="06CA6F85" w14:textId="77777777" w:rsidR="00EA64A6" w:rsidRDefault="00EA64A6" w:rsidP="00E770A7">
            <w:pPr>
              <w:jc w:val="both"/>
              <w:rPr>
                <w:rFonts w:cs="Times New Roman"/>
                <w:color w:val="000000"/>
                <w:szCs w:val="24"/>
                <w:lang w:val="id-ID"/>
              </w:rPr>
            </w:pPr>
            <w:r>
              <w:rPr>
                <w:rFonts w:cs="Times New Roman"/>
                <w:color w:val="000000"/>
                <w:szCs w:val="24"/>
                <w:lang w:val="id-ID"/>
              </w:rPr>
              <w:t>Nilai (Rp)</w:t>
            </w:r>
          </w:p>
        </w:tc>
      </w:tr>
      <w:tr w:rsidR="00EA64A6" w14:paraId="172A44FD" w14:textId="77777777" w:rsidTr="00E770A7">
        <w:tc>
          <w:tcPr>
            <w:tcW w:w="394" w:type="dxa"/>
          </w:tcPr>
          <w:p w14:paraId="6A7EE282" w14:textId="77777777" w:rsidR="00EA64A6" w:rsidRDefault="00EA64A6" w:rsidP="00E770A7">
            <w:pPr>
              <w:jc w:val="both"/>
              <w:rPr>
                <w:rFonts w:cs="Times New Roman"/>
                <w:color w:val="000000"/>
                <w:szCs w:val="24"/>
                <w:lang w:val="id-ID"/>
              </w:rPr>
            </w:pPr>
            <w:r>
              <w:rPr>
                <w:rFonts w:cs="Times New Roman"/>
                <w:color w:val="000000"/>
                <w:szCs w:val="24"/>
                <w:lang w:val="id-ID"/>
              </w:rPr>
              <w:t>1</w:t>
            </w:r>
          </w:p>
        </w:tc>
        <w:tc>
          <w:tcPr>
            <w:tcW w:w="2823" w:type="dxa"/>
          </w:tcPr>
          <w:p w14:paraId="20C47B22" w14:textId="77777777" w:rsidR="00EA64A6" w:rsidRDefault="00EA64A6" w:rsidP="00E770A7">
            <w:pPr>
              <w:jc w:val="both"/>
              <w:rPr>
                <w:rFonts w:cs="Times New Roman"/>
                <w:color w:val="000000"/>
                <w:szCs w:val="24"/>
              </w:rPr>
            </w:pPr>
            <w:proofErr w:type="spellStart"/>
            <w:r>
              <w:rPr>
                <w:rFonts w:cs="Times New Roman"/>
                <w:color w:val="000000"/>
                <w:szCs w:val="24"/>
              </w:rPr>
              <w:t>Perlengkapan</w:t>
            </w:r>
            <w:proofErr w:type="spellEnd"/>
            <w:r>
              <w:rPr>
                <w:rFonts w:cs="Times New Roman"/>
                <w:color w:val="000000"/>
                <w:szCs w:val="24"/>
              </w:rPr>
              <w:t xml:space="preserve"> yang </w:t>
            </w:r>
            <w:proofErr w:type="spellStart"/>
            <w:r>
              <w:rPr>
                <w:rFonts w:cs="Times New Roman"/>
                <w:color w:val="000000"/>
                <w:szCs w:val="24"/>
              </w:rPr>
              <w:t>diperlukan</w:t>
            </w:r>
            <w:proofErr w:type="spellEnd"/>
          </w:p>
        </w:tc>
        <w:tc>
          <w:tcPr>
            <w:tcW w:w="1121" w:type="dxa"/>
          </w:tcPr>
          <w:p w14:paraId="2CB47C07" w14:textId="77777777" w:rsidR="00EA64A6" w:rsidRDefault="00EA64A6" w:rsidP="00E770A7">
            <w:pPr>
              <w:jc w:val="both"/>
              <w:rPr>
                <w:rFonts w:cs="Times New Roman"/>
                <w:color w:val="000000"/>
                <w:szCs w:val="24"/>
              </w:rPr>
            </w:pPr>
          </w:p>
        </w:tc>
        <w:tc>
          <w:tcPr>
            <w:tcW w:w="2520" w:type="dxa"/>
          </w:tcPr>
          <w:p w14:paraId="2306E69F" w14:textId="77777777" w:rsidR="00EA64A6" w:rsidRDefault="00EA64A6" w:rsidP="00E770A7">
            <w:pPr>
              <w:jc w:val="both"/>
              <w:rPr>
                <w:rFonts w:cs="Times New Roman"/>
                <w:color w:val="000000"/>
                <w:szCs w:val="24"/>
              </w:rPr>
            </w:pPr>
          </w:p>
        </w:tc>
        <w:tc>
          <w:tcPr>
            <w:tcW w:w="1402" w:type="dxa"/>
          </w:tcPr>
          <w:p w14:paraId="5ACA1F94" w14:textId="77777777" w:rsidR="00EA64A6" w:rsidRDefault="00EA64A6" w:rsidP="00E770A7">
            <w:pPr>
              <w:jc w:val="both"/>
              <w:rPr>
                <w:rFonts w:cs="Times New Roman"/>
                <w:color w:val="000000"/>
                <w:szCs w:val="24"/>
              </w:rPr>
            </w:pPr>
          </w:p>
        </w:tc>
      </w:tr>
      <w:tr w:rsidR="00EA64A6" w14:paraId="0304F5CD" w14:textId="77777777" w:rsidTr="00E770A7">
        <w:tc>
          <w:tcPr>
            <w:tcW w:w="394" w:type="dxa"/>
          </w:tcPr>
          <w:p w14:paraId="4BA557AE" w14:textId="77777777" w:rsidR="00EA64A6" w:rsidRDefault="00EA64A6" w:rsidP="00E770A7">
            <w:pPr>
              <w:jc w:val="both"/>
              <w:rPr>
                <w:rFonts w:cs="Times New Roman"/>
                <w:color w:val="000000"/>
                <w:szCs w:val="24"/>
                <w:lang w:val="id-ID"/>
              </w:rPr>
            </w:pPr>
          </w:p>
        </w:tc>
        <w:tc>
          <w:tcPr>
            <w:tcW w:w="2823" w:type="dxa"/>
          </w:tcPr>
          <w:p w14:paraId="212189C7" w14:textId="77777777" w:rsidR="00EA64A6" w:rsidRDefault="00EA64A6" w:rsidP="00E770A7">
            <w:pPr>
              <w:pStyle w:val="ListParagraph"/>
              <w:numPr>
                <w:ilvl w:val="0"/>
                <w:numId w:val="8"/>
              </w:numPr>
              <w:spacing w:line="240" w:lineRule="auto"/>
              <w:jc w:val="both"/>
              <w:rPr>
                <w:rFonts w:cs="Times New Roman"/>
                <w:color w:val="000000"/>
                <w:szCs w:val="24"/>
              </w:rPr>
            </w:pPr>
            <w:r>
              <w:rPr>
                <w:szCs w:val="24"/>
              </w:rPr>
              <w:t>Google Cloud API</w:t>
            </w:r>
          </w:p>
        </w:tc>
        <w:tc>
          <w:tcPr>
            <w:tcW w:w="1121" w:type="dxa"/>
          </w:tcPr>
          <w:p w14:paraId="1EAF496C" w14:textId="77777777" w:rsidR="00EA64A6" w:rsidRDefault="00EA64A6" w:rsidP="00E770A7">
            <w:pPr>
              <w:jc w:val="both"/>
              <w:rPr>
                <w:rFonts w:cs="Times New Roman"/>
                <w:color w:val="000000"/>
                <w:szCs w:val="24"/>
              </w:rPr>
            </w:pPr>
            <w:r>
              <w:rPr>
                <w:szCs w:val="24"/>
              </w:rPr>
              <w:t xml:space="preserve">11 </w:t>
            </w:r>
            <w:proofErr w:type="spellStart"/>
            <w:r>
              <w:rPr>
                <w:szCs w:val="24"/>
              </w:rPr>
              <w:t>bulan</w:t>
            </w:r>
            <w:proofErr w:type="spellEnd"/>
          </w:p>
        </w:tc>
        <w:tc>
          <w:tcPr>
            <w:tcW w:w="2520" w:type="dxa"/>
          </w:tcPr>
          <w:p w14:paraId="45A07B91" w14:textId="77777777" w:rsidR="00EA64A6" w:rsidRDefault="00EA64A6" w:rsidP="00E770A7">
            <w:pPr>
              <w:jc w:val="both"/>
              <w:rPr>
                <w:rFonts w:cs="Times New Roman"/>
                <w:color w:val="000000"/>
                <w:szCs w:val="24"/>
              </w:rPr>
            </w:pPr>
            <w:r>
              <w:rPr>
                <w:rFonts w:eastAsia="SimSun"/>
                <w:color w:val="202124"/>
                <w:szCs w:val="24"/>
                <w:shd w:val="clear" w:color="auto" w:fill="FFFFFF"/>
              </w:rPr>
              <w:t>225.000</w:t>
            </w:r>
          </w:p>
        </w:tc>
        <w:tc>
          <w:tcPr>
            <w:tcW w:w="1402" w:type="dxa"/>
          </w:tcPr>
          <w:p w14:paraId="38B14085" w14:textId="77777777" w:rsidR="00EA64A6" w:rsidRDefault="00EA64A6" w:rsidP="00E770A7">
            <w:pPr>
              <w:jc w:val="both"/>
              <w:rPr>
                <w:rFonts w:cs="Times New Roman"/>
                <w:color w:val="000000"/>
                <w:szCs w:val="24"/>
              </w:rPr>
            </w:pPr>
            <w:r>
              <w:rPr>
                <w:szCs w:val="24"/>
              </w:rPr>
              <w:t>2.475.000</w:t>
            </w:r>
          </w:p>
        </w:tc>
      </w:tr>
      <w:tr w:rsidR="00EA64A6" w14:paraId="57ADECC3" w14:textId="77777777" w:rsidTr="00E770A7">
        <w:tc>
          <w:tcPr>
            <w:tcW w:w="394" w:type="dxa"/>
          </w:tcPr>
          <w:p w14:paraId="705677E3" w14:textId="77777777" w:rsidR="00EA64A6" w:rsidRDefault="00EA64A6" w:rsidP="00E770A7">
            <w:pPr>
              <w:jc w:val="both"/>
              <w:rPr>
                <w:rFonts w:cs="Times New Roman"/>
                <w:color w:val="000000"/>
                <w:szCs w:val="24"/>
                <w:lang w:val="id-ID"/>
              </w:rPr>
            </w:pPr>
          </w:p>
        </w:tc>
        <w:tc>
          <w:tcPr>
            <w:tcW w:w="2823" w:type="dxa"/>
          </w:tcPr>
          <w:p w14:paraId="40422512" w14:textId="77777777" w:rsidR="00EA64A6" w:rsidRDefault="00EA64A6" w:rsidP="00E770A7">
            <w:pPr>
              <w:pStyle w:val="ListParagraph"/>
              <w:numPr>
                <w:ilvl w:val="0"/>
                <w:numId w:val="8"/>
              </w:numPr>
              <w:spacing w:line="240" w:lineRule="auto"/>
              <w:jc w:val="both"/>
              <w:rPr>
                <w:rFonts w:cs="Times New Roman"/>
                <w:color w:val="000000"/>
                <w:szCs w:val="24"/>
              </w:rPr>
            </w:pPr>
            <w:r>
              <w:rPr>
                <w:rFonts w:cs="Times New Roman"/>
                <w:color w:val="000000"/>
                <w:szCs w:val="24"/>
              </w:rPr>
              <w:t>Al Qur’an Tafsir</w:t>
            </w:r>
          </w:p>
        </w:tc>
        <w:tc>
          <w:tcPr>
            <w:tcW w:w="1121" w:type="dxa"/>
          </w:tcPr>
          <w:p w14:paraId="4494F9C8" w14:textId="77777777" w:rsidR="00EA64A6" w:rsidRDefault="00EA64A6" w:rsidP="00E770A7">
            <w:pPr>
              <w:jc w:val="both"/>
              <w:rPr>
                <w:rFonts w:cs="Times New Roman"/>
                <w:color w:val="000000"/>
                <w:szCs w:val="24"/>
              </w:rPr>
            </w:pPr>
            <w:r>
              <w:rPr>
                <w:rFonts w:cs="Times New Roman"/>
                <w:color w:val="000000"/>
                <w:szCs w:val="24"/>
              </w:rPr>
              <w:t>2</w:t>
            </w:r>
          </w:p>
        </w:tc>
        <w:tc>
          <w:tcPr>
            <w:tcW w:w="2520" w:type="dxa"/>
          </w:tcPr>
          <w:p w14:paraId="223F4A1F" w14:textId="77777777" w:rsidR="00EA64A6" w:rsidRDefault="00EA64A6" w:rsidP="00E770A7">
            <w:pPr>
              <w:jc w:val="both"/>
              <w:rPr>
                <w:rFonts w:cs="Times New Roman"/>
                <w:color w:val="000000"/>
                <w:szCs w:val="24"/>
              </w:rPr>
            </w:pPr>
            <w:r>
              <w:rPr>
                <w:szCs w:val="24"/>
              </w:rPr>
              <w:t>255.000</w:t>
            </w:r>
          </w:p>
        </w:tc>
        <w:tc>
          <w:tcPr>
            <w:tcW w:w="1402" w:type="dxa"/>
          </w:tcPr>
          <w:p w14:paraId="710B4048" w14:textId="77777777" w:rsidR="00EA64A6" w:rsidRDefault="00EA64A6" w:rsidP="00E770A7">
            <w:pPr>
              <w:jc w:val="both"/>
              <w:rPr>
                <w:rFonts w:cs="Times New Roman"/>
                <w:color w:val="000000"/>
                <w:szCs w:val="24"/>
              </w:rPr>
            </w:pPr>
            <w:r>
              <w:rPr>
                <w:szCs w:val="24"/>
              </w:rPr>
              <w:t>510.000</w:t>
            </w:r>
          </w:p>
        </w:tc>
      </w:tr>
      <w:tr w:rsidR="00EA64A6" w14:paraId="1AE9790E" w14:textId="77777777" w:rsidTr="00E770A7">
        <w:tc>
          <w:tcPr>
            <w:tcW w:w="4338" w:type="dxa"/>
            <w:gridSpan w:val="3"/>
          </w:tcPr>
          <w:p w14:paraId="4660D02D" w14:textId="77777777" w:rsidR="00EA64A6" w:rsidRDefault="00EA64A6" w:rsidP="00E770A7">
            <w:pPr>
              <w:jc w:val="both"/>
              <w:rPr>
                <w:rFonts w:cs="Times New Roman"/>
                <w:color w:val="000000"/>
                <w:szCs w:val="24"/>
              </w:rPr>
            </w:pPr>
          </w:p>
        </w:tc>
        <w:tc>
          <w:tcPr>
            <w:tcW w:w="2520" w:type="dxa"/>
          </w:tcPr>
          <w:p w14:paraId="0B1F384D" w14:textId="77777777" w:rsidR="00EA64A6" w:rsidRDefault="00EA64A6" w:rsidP="00E770A7">
            <w:pPr>
              <w:jc w:val="both"/>
              <w:rPr>
                <w:rFonts w:cs="Times New Roman"/>
                <w:color w:val="000000"/>
                <w:szCs w:val="24"/>
              </w:rPr>
            </w:pPr>
            <w:r>
              <w:rPr>
                <w:rFonts w:cs="Times New Roman"/>
                <w:color w:val="000000"/>
                <w:szCs w:val="24"/>
                <w:lang w:val="id-ID"/>
              </w:rPr>
              <w:t>SUBTOTAL</w:t>
            </w:r>
            <w:r>
              <w:rPr>
                <w:rFonts w:cs="Times New Roman"/>
                <w:color w:val="000000"/>
                <w:szCs w:val="24"/>
              </w:rPr>
              <w:t xml:space="preserve">        (Rp)</w:t>
            </w:r>
          </w:p>
        </w:tc>
        <w:tc>
          <w:tcPr>
            <w:tcW w:w="1402" w:type="dxa"/>
          </w:tcPr>
          <w:p w14:paraId="47BF8F4E" w14:textId="77777777" w:rsidR="00EA64A6" w:rsidRDefault="00EA64A6" w:rsidP="00E770A7">
            <w:pPr>
              <w:jc w:val="both"/>
              <w:rPr>
                <w:rFonts w:cs="Times New Roman"/>
                <w:color w:val="000000"/>
                <w:szCs w:val="24"/>
              </w:rPr>
            </w:pPr>
            <w:r>
              <w:rPr>
                <w:b/>
                <w:bCs/>
                <w:szCs w:val="24"/>
              </w:rPr>
              <w:t>2.985.000</w:t>
            </w:r>
          </w:p>
        </w:tc>
      </w:tr>
      <w:tr w:rsidR="00EA64A6" w14:paraId="6386F309" w14:textId="77777777" w:rsidTr="00E770A7">
        <w:tc>
          <w:tcPr>
            <w:tcW w:w="394" w:type="dxa"/>
          </w:tcPr>
          <w:p w14:paraId="09D5E023" w14:textId="77777777" w:rsidR="00EA64A6" w:rsidRDefault="00EA64A6" w:rsidP="00E770A7">
            <w:pPr>
              <w:jc w:val="both"/>
              <w:rPr>
                <w:rFonts w:cs="Times New Roman"/>
                <w:color w:val="000000"/>
                <w:szCs w:val="24"/>
                <w:lang w:val="id-ID"/>
              </w:rPr>
            </w:pPr>
            <w:r>
              <w:rPr>
                <w:rFonts w:cs="Times New Roman"/>
                <w:color w:val="000000"/>
                <w:szCs w:val="24"/>
                <w:lang w:val="id-ID"/>
              </w:rPr>
              <w:t>2</w:t>
            </w:r>
          </w:p>
        </w:tc>
        <w:tc>
          <w:tcPr>
            <w:tcW w:w="2823" w:type="dxa"/>
          </w:tcPr>
          <w:p w14:paraId="6D044E38" w14:textId="77777777" w:rsidR="00EA64A6" w:rsidRDefault="00EA64A6" w:rsidP="00E770A7">
            <w:pPr>
              <w:jc w:val="both"/>
              <w:rPr>
                <w:rFonts w:cs="Times New Roman"/>
                <w:color w:val="000000"/>
                <w:szCs w:val="24"/>
              </w:rPr>
            </w:pPr>
            <w:proofErr w:type="spellStart"/>
            <w:r>
              <w:rPr>
                <w:rFonts w:cs="Times New Roman"/>
                <w:color w:val="000000"/>
                <w:szCs w:val="24"/>
              </w:rPr>
              <w:t>Bahan</w:t>
            </w:r>
            <w:proofErr w:type="spellEnd"/>
            <w:r>
              <w:rPr>
                <w:rFonts w:cs="Times New Roman"/>
                <w:color w:val="000000"/>
                <w:szCs w:val="24"/>
              </w:rPr>
              <w:t xml:space="preserve"> </w:t>
            </w:r>
            <w:proofErr w:type="spellStart"/>
            <w:r>
              <w:rPr>
                <w:rFonts w:cs="Times New Roman"/>
                <w:color w:val="000000"/>
                <w:szCs w:val="24"/>
              </w:rPr>
              <w:t>habis</w:t>
            </w:r>
            <w:proofErr w:type="spellEnd"/>
            <w:r>
              <w:rPr>
                <w:rFonts w:cs="Times New Roman"/>
                <w:color w:val="000000"/>
                <w:szCs w:val="24"/>
              </w:rPr>
              <w:t xml:space="preserve"> </w:t>
            </w:r>
            <w:proofErr w:type="spellStart"/>
            <w:r>
              <w:rPr>
                <w:rFonts w:cs="Times New Roman"/>
                <w:color w:val="000000"/>
                <w:szCs w:val="24"/>
              </w:rPr>
              <w:t>pakai</w:t>
            </w:r>
            <w:proofErr w:type="spellEnd"/>
          </w:p>
        </w:tc>
        <w:tc>
          <w:tcPr>
            <w:tcW w:w="1121" w:type="dxa"/>
          </w:tcPr>
          <w:p w14:paraId="59399A53" w14:textId="77777777" w:rsidR="00EA64A6" w:rsidRDefault="00EA64A6" w:rsidP="00E770A7">
            <w:pPr>
              <w:jc w:val="both"/>
              <w:rPr>
                <w:rFonts w:cs="Times New Roman"/>
                <w:color w:val="000000"/>
                <w:szCs w:val="24"/>
              </w:rPr>
            </w:pPr>
          </w:p>
        </w:tc>
        <w:tc>
          <w:tcPr>
            <w:tcW w:w="2520" w:type="dxa"/>
          </w:tcPr>
          <w:p w14:paraId="11E25638" w14:textId="77777777" w:rsidR="00EA64A6" w:rsidRDefault="00EA64A6" w:rsidP="00E770A7">
            <w:pPr>
              <w:jc w:val="both"/>
              <w:rPr>
                <w:rFonts w:cs="Times New Roman"/>
                <w:color w:val="000000"/>
                <w:szCs w:val="24"/>
              </w:rPr>
            </w:pPr>
          </w:p>
        </w:tc>
        <w:tc>
          <w:tcPr>
            <w:tcW w:w="1402" w:type="dxa"/>
          </w:tcPr>
          <w:p w14:paraId="331263AF" w14:textId="77777777" w:rsidR="00EA64A6" w:rsidRDefault="00EA64A6" w:rsidP="00E770A7">
            <w:pPr>
              <w:jc w:val="both"/>
              <w:rPr>
                <w:rFonts w:cs="Times New Roman"/>
                <w:color w:val="000000"/>
                <w:szCs w:val="24"/>
              </w:rPr>
            </w:pPr>
          </w:p>
        </w:tc>
      </w:tr>
      <w:tr w:rsidR="00EA64A6" w14:paraId="7C40FC67" w14:textId="77777777" w:rsidTr="00E770A7">
        <w:tc>
          <w:tcPr>
            <w:tcW w:w="394" w:type="dxa"/>
          </w:tcPr>
          <w:p w14:paraId="4B267E87" w14:textId="77777777" w:rsidR="00EA64A6" w:rsidRDefault="00EA64A6" w:rsidP="00E770A7">
            <w:pPr>
              <w:jc w:val="both"/>
              <w:rPr>
                <w:rFonts w:cs="Times New Roman"/>
                <w:color w:val="000000"/>
                <w:szCs w:val="24"/>
                <w:lang w:val="id-ID"/>
              </w:rPr>
            </w:pPr>
          </w:p>
        </w:tc>
        <w:tc>
          <w:tcPr>
            <w:tcW w:w="2823" w:type="dxa"/>
          </w:tcPr>
          <w:p w14:paraId="1ED0EE37" w14:textId="77777777" w:rsidR="00EA64A6" w:rsidRDefault="00EA64A6" w:rsidP="00E770A7">
            <w:pPr>
              <w:pStyle w:val="ListParagraph"/>
              <w:numPr>
                <w:ilvl w:val="0"/>
                <w:numId w:val="9"/>
              </w:numPr>
              <w:spacing w:line="240" w:lineRule="auto"/>
              <w:jc w:val="both"/>
              <w:rPr>
                <w:rFonts w:cs="Times New Roman"/>
                <w:color w:val="000000"/>
                <w:szCs w:val="24"/>
                <w:lang w:val="id-ID"/>
              </w:rPr>
            </w:pPr>
            <w:proofErr w:type="spellStart"/>
            <w:r>
              <w:rPr>
                <w:szCs w:val="24"/>
              </w:rPr>
              <w:t>Kuota</w:t>
            </w:r>
            <w:proofErr w:type="spellEnd"/>
            <w:r>
              <w:rPr>
                <w:szCs w:val="24"/>
              </w:rPr>
              <w:t xml:space="preserve"> Internet</w:t>
            </w:r>
          </w:p>
        </w:tc>
        <w:tc>
          <w:tcPr>
            <w:tcW w:w="1121" w:type="dxa"/>
          </w:tcPr>
          <w:p w14:paraId="504F8068" w14:textId="77777777" w:rsidR="00EA64A6" w:rsidRDefault="00EA64A6" w:rsidP="00E770A7">
            <w:pPr>
              <w:jc w:val="both"/>
              <w:rPr>
                <w:rFonts w:cs="Times New Roman"/>
                <w:color w:val="000000"/>
                <w:szCs w:val="24"/>
              </w:rPr>
            </w:pPr>
            <w:r>
              <w:rPr>
                <w:rFonts w:cs="Times New Roman"/>
                <w:color w:val="000000"/>
                <w:szCs w:val="24"/>
              </w:rPr>
              <w:t xml:space="preserve">3 x (3 </w:t>
            </w:r>
            <w:proofErr w:type="spellStart"/>
            <w:r>
              <w:rPr>
                <w:rFonts w:cs="Times New Roman"/>
                <w:color w:val="000000"/>
                <w:szCs w:val="24"/>
              </w:rPr>
              <w:t>bulan</w:t>
            </w:r>
            <w:proofErr w:type="spellEnd"/>
            <w:r>
              <w:rPr>
                <w:rFonts w:cs="Times New Roman"/>
                <w:color w:val="000000"/>
                <w:szCs w:val="24"/>
              </w:rPr>
              <w:t>)</w:t>
            </w:r>
          </w:p>
        </w:tc>
        <w:tc>
          <w:tcPr>
            <w:tcW w:w="2520" w:type="dxa"/>
          </w:tcPr>
          <w:p w14:paraId="14FDFA1D" w14:textId="77777777" w:rsidR="00EA64A6" w:rsidRDefault="00EA64A6" w:rsidP="00E770A7">
            <w:pPr>
              <w:jc w:val="both"/>
              <w:rPr>
                <w:rFonts w:cs="Times New Roman"/>
                <w:color w:val="000000"/>
                <w:szCs w:val="24"/>
              </w:rPr>
            </w:pPr>
            <w:r>
              <w:rPr>
                <w:szCs w:val="24"/>
              </w:rPr>
              <w:t>50.000</w:t>
            </w:r>
          </w:p>
        </w:tc>
        <w:tc>
          <w:tcPr>
            <w:tcW w:w="1402" w:type="dxa"/>
          </w:tcPr>
          <w:p w14:paraId="6E70E653" w14:textId="77777777" w:rsidR="00EA64A6" w:rsidRDefault="00EA64A6" w:rsidP="00E770A7">
            <w:pPr>
              <w:jc w:val="both"/>
              <w:rPr>
                <w:rFonts w:cs="Times New Roman"/>
                <w:color w:val="000000"/>
                <w:szCs w:val="24"/>
              </w:rPr>
            </w:pPr>
            <w:r>
              <w:rPr>
                <w:szCs w:val="24"/>
              </w:rPr>
              <w:t>450.000</w:t>
            </w:r>
          </w:p>
        </w:tc>
      </w:tr>
      <w:tr w:rsidR="00EA64A6" w14:paraId="1508658B" w14:textId="77777777" w:rsidTr="00E770A7">
        <w:tc>
          <w:tcPr>
            <w:tcW w:w="394" w:type="dxa"/>
          </w:tcPr>
          <w:p w14:paraId="641FFE2A" w14:textId="77777777" w:rsidR="00EA64A6" w:rsidRDefault="00EA64A6" w:rsidP="00E770A7">
            <w:pPr>
              <w:jc w:val="both"/>
              <w:rPr>
                <w:rFonts w:cs="Times New Roman"/>
                <w:color w:val="000000"/>
                <w:szCs w:val="24"/>
                <w:lang w:val="id-ID"/>
              </w:rPr>
            </w:pPr>
          </w:p>
        </w:tc>
        <w:tc>
          <w:tcPr>
            <w:tcW w:w="2823" w:type="dxa"/>
          </w:tcPr>
          <w:p w14:paraId="3A66901D" w14:textId="77777777" w:rsidR="00EA64A6" w:rsidRDefault="00EA64A6" w:rsidP="00E770A7">
            <w:pPr>
              <w:pStyle w:val="ListParagraph"/>
              <w:numPr>
                <w:ilvl w:val="0"/>
                <w:numId w:val="9"/>
              </w:numPr>
              <w:spacing w:line="240" w:lineRule="auto"/>
              <w:jc w:val="both"/>
              <w:rPr>
                <w:szCs w:val="24"/>
              </w:rPr>
            </w:pPr>
            <w:proofErr w:type="spellStart"/>
            <w:r>
              <w:rPr>
                <w:szCs w:val="24"/>
              </w:rPr>
              <w:t>Penyimpanan</w:t>
            </w:r>
            <w:proofErr w:type="spellEnd"/>
            <w:r>
              <w:rPr>
                <w:szCs w:val="24"/>
              </w:rPr>
              <w:t xml:space="preserve"> Drive</w:t>
            </w:r>
          </w:p>
        </w:tc>
        <w:tc>
          <w:tcPr>
            <w:tcW w:w="1121" w:type="dxa"/>
          </w:tcPr>
          <w:p w14:paraId="0BB36FDF" w14:textId="77777777" w:rsidR="00EA64A6" w:rsidRDefault="00EA64A6" w:rsidP="00E770A7">
            <w:pPr>
              <w:jc w:val="both"/>
              <w:rPr>
                <w:rFonts w:cs="Times New Roman"/>
                <w:color w:val="000000"/>
                <w:szCs w:val="24"/>
              </w:rPr>
            </w:pPr>
            <w:r>
              <w:rPr>
                <w:szCs w:val="24"/>
              </w:rPr>
              <w:t xml:space="preserve">12 </w:t>
            </w:r>
            <w:proofErr w:type="spellStart"/>
            <w:r>
              <w:rPr>
                <w:szCs w:val="24"/>
              </w:rPr>
              <w:t>bulan</w:t>
            </w:r>
            <w:proofErr w:type="spellEnd"/>
            <w:r>
              <w:rPr>
                <w:szCs w:val="24"/>
              </w:rPr>
              <w:t>/ 2 TB</w:t>
            </w:r>
          </w:p>
        </w:tc>
        <w:tc>
          <w:tcPr>
            <w:tcW w:w="2520" w:type="dxa"/>
          </w:tcPr>
          <w:p w14:paraId="7DD76E7D" w14:textId="77777777" w:rsidR="00EA64A6" w:rsidRDefault="00EA64A6" w:rsidP="00E770A7">
            <w:pPr>
              <w:jc w:val="both"/>
              <w:rPr>
                <w:rFonts w:cs="Times New Roman"/>
                <w:color w:val="000000"/>
                <w:szCs w:val="24"/>
              </w:rPr>
            </w:pPr>
            <w:r>
              <w:rPr>
                <w:szCs w:val="24"/>
              </w:rPr>
              <w:t>135.000</w:t>
            </w:r>
          </w:p>
        </w:tc>
        <w:tc>
          <w:tcPr>
            <w:tcW w:w="1402" w:type="dxa"/>
          </w:tcPr>
          <w:p w14:paraId="4CB69F41" w14:textId="77777777" w:rsidR="00EA64A6" w:rsidRDefault="00EA64A6" w:rsidP="00E770A7">
            <w:pPr>
              <w:jc w:val="both"/>
              <w:rPr>
                <w:rFonts w:cs="Times New Roman"/>
                <w:color w:val="000000"/>
                <w:szCs w:val="24"/>
              </w:rPr>
            </w:pPr>
            <w:r>
              <w:rPr>
                <w:szCs w:val="24"/>
              </w:rPr>
              <w:t>1.350.000</w:t>
            </w:r>
          </w:p>
        </w:tc>
      </w:tr>
      <w:tr w:rsidR="00EA64A6" w14:paraId="660A35E2" w14:textId="77777777" w:rsidTr="00E770A7">
        <w:tc>
          <w:tcPr>
            <w:tcW w:w="4338" w:type="dxa"/>
            <w:gridSpan w:val="3"/>
          </w:tcPr>
          <w:p w14:paraId="7E2C52AB" w14:textId="77777777" w:rsidR="00EA64A6" w:rsidRDefault="00EA64A6" w:rsidP="00E770A7">
            <w:pPr>
              <w:jc w:val="both"/>
              <w:rPr>
                <w:rFonts w:cs="Times New Roman"/>
                <w:color w:val="000000"/>
                <w:szCs w:val="24"/>
              </w:rPr>
            </w:pPr>
          </w:p>
        </w:tc>
        <w:tc>
          <w:tcPr>
            <w:tcW w:w="2520" w:type="dxa"/>
          </w:tcPr>
          <w:p w14:paraId="056C6DC6" w14:textId="77777777" w:rsidR="00EA64A6" w:rsidRDefault="00EA64A6" w:rsidP="00E770A7">
            <w:pPr>
              <w:rPr>
                <w:rFonts w:cs="Times New Roman"/>
                <w:color w:val="000000"/>
                <w:szCs w:val="24"/>
              </w:rPr>
            </w:pPr>
            <w:r>
              <w:rPr>
                <w:rFonts w:cs="Times New Roman"/>
                <w:color w:val="000000"/>
                <w:szCs w:val="24"/>
                <w:lang w:val="id-ID"/>
              </w:rPr>
              <w:t>SUBTOTAL</w:t>
            </w:r>
            <w:r>
              <w:rPr>
                <w:rFonts w:cs="Times New Roman"/>
                <w:color w:val="000000"/>
                <w:szCs w:val="24"/>
              </w:rPr>
              <w:t xml:space="preserve">         (Rp)</w:t>
            </w:r>
          </w:p>
        </w:tc>
        <w:tc>
          <w:tcPr>
            <w:tcW w:w="1402" w:type="dxa"/>
          </w:tcPr>
          <w:p w14:paraId="2BBBFDF4" w14:textId="77777777" w:rsidR="00EA64A6" w:rsidRDefault="00EA64A6" w:rsidP="00E770A7">
            <w:pPr>
              <w:jc w:val="both"/>
              <w:rPr>
                <w:rFonts w:cs="Times New Roman"/>
                <w:color w:val="000000"/>
                <w:szCs w:val="24"/>
              </w:rPr>
            </w:pPr>
            <w:r>
              <w:rPr>
                <w:rFonts w:cs="Times New Roman"/>
                <w:b/>
                <w:bCs/>
                <w:color w:val="000000"/>
                <w:szCs w:val="24"/>
              </w:rPr>
              <w:t>1.800.000</w:t>
            </w:r>
          </w:p>
        </w:tc>
      </w:tr>
      <w:tr w:rsidR="00EA64A6" w14:paraId="008BA240" w14:textId="77777777" w:rsidTr="00E770A7">
        <w:tc>
          <w:tcPr>
            <w:tcW w:w="394" w:type="dxa"/>
          </w:tcPr>
          <w:p w14:paraId="30C1FA71" w14:textId="77777777" w:rsidR="00EA64A6" w:rsidRDefault="00EA64A6" w:rsidP="00E770A7">
            <w:pPr>
              <w:jc w:val="both"/>
              <w:rPr>
                <w:rFonts w:cs="Times New Roman"/>
                <w:color w:val="000000"/>
                <w:szCs w:val="24"/>
                <w:lang w:val="id-ID"/>
              </w:rPr>
            </w:pPr>
            <w:r>
              <w:rPr>
                <w:rFonts w:cs="Times New Roman"/>
                <w:color w:val="000000"/>
                <w:szCs w:val="24"/>
                <w:lang w:val="id-ID"/>
              </w:rPr>
              <w:t>3</w:t>
            </w:r>
          </w:p>
        </w:tc>
        <w:tc>
          <w:tcPr>
            <w:tcW w:w="2823" w:type="dxa"/>
          </w:tcPr>
          <w:p w14:paraId="1CB184A3" w14:textId="77777777" w:rsidR="00EA64A6" w:rsidRDefault="00EA64A6" w:rsidP="00E770A7">
            <w:pPr>
              <w:jc w:val="both"/>
              <w:rPr>
                <w:rFonts w:cs="Times New Roman"/>
                <w:color w:val="000000"/>
                <w:szCs w:val="24"/>
              </w:rPr>
            </w:pPr>
            <w:proofErr w:type="spellStart"/>
            <w:r>
              <w:rPr>
                <w:rFonts w:cs="Times New Roman"/>
                <w:color w:val="000000"/>
                <w:szCs w:val="24"/>
              </w:rPr>
              <w:t>Perjalanan</w:t>
            </w:r>
            <w:proofErr w:type="spellEnd"/>
          </w:p>
        </w:tc>
        <w:tc>
          <w:tcPr>
            <w:tcW w:w="1121" w:type="dxa"/>
          </w:tcPr>
          <w:p w14:paraId="613A34E8" w14:textId="77777777" w:rsidR="00EA64A6" w:rsidRDefault="00EA64A6" w:rsidP="00E770A7">
            <w:pPr>
              <w:jc w:val="both"/>
              <w:rPr>
                <w:rFonts w:cs="Times New Roman"/>
                <w:color w:val="000000"/>
                <w:szCs w:val="24"/>
              </w:rPr>
            </w:pPr>
          </w:p>
        </w:tc>
        <w:tc>
          <w:tcPr>
            <w:tcW w:w="2520" w:type="dxa"/>
          </w:tcPr>
          <w:p w14:paraId="110CA45E" w14:textId="77777777" w:rsidR="00EA64A6" w:rsidRDefault="00EA64A6" w:rsidP="00E770A7">
            <w:pPr>
              <w:jc w:val="both"/>
              <w:rPr>
                <w:rFonts w:cs="Times New Roman"/>
                <w:color w:val="000000"/>
                <w:szCs w:val="24"/>
              </w:rPr>
            </w:pPr>
          </w:p>
        </w:tc>
        <w:tc>
          <w:tcPr>
            <w:tcW w:w="1402" w:type="dxa"/>
          </w:tcPr>
          <w:p w14:paraId="2D0A55D5" w14:textId="77777777" w:rsidR="00EA64A6" w:rsidRDefault="00EA64A6" w:rsidP="00E770A7">
            <w:pPr>
              <w:jc w:val="both"/>
              <w:rPr>
                <w:rFonts w:cs="Times New Roman"/>
                <w:color w:val="000000"/>
                <w:szCs w:val="24"/>
              </w:rPr>
            </w:pPr>
          </w:p>
        </w:tc>
      </w:tr>
      <w:tr w:rsidR="00EA64A6" w14:paraId="6A90A2B7" w14:textId="77777777" w:rsidTr="00E770A7">
        <w:tc>
          <w:tcPr>
            <w:tcW w:w="394" w:type="dxa"/>
          </w:tcPr>
          <w:p w14:paraId="07DC2AE0" w14:textId="77777777" w:rsidR="00EA64A6" w:rsidRDefault="00EA64A6" w:rsidP="00E770A7">
            <w:pPr>
              <w:jc w:val="both"/>
              <w:rPr>
                <w:rFonts w:cs="Times New Roman"/>
                <w:color w:val="000000"/>
                <w:szCs w:val="24"/>
                <w:lang w:val="id-ID"/>
              </w:rPr>
            </w:pPr>
          </w:p>
        </w:tc>
        <w:tc>
          <w:tcPr>
            <w:tcW w:w="2823" w:type="dxa"/>
          </w:tcPr>
          <w:p w14:paraId="24657AA4" w14:textId="77777777" w:rsidR="00EA64A6" w:rsidRDefault="00EA64A6" w:rsidP="00E770A7">
            <w:pPr>
              <w:pStyle w:val="ListParagraph"/>
              <w:numPr>
                <w:ilvl w:val="0"/>
                <w:numId w:val="10"/>
              </w:numPr>
              <w:spacing w:line="240" w:lineRule="auto"/>
              <w:jc w:val="both"/>
              <w:rPr>
                <w:rFonts w:cs="Times New Roman"/>
                <w:color w:val="000000"/>
                <w:szCs w:val="24"/>
                <w:lang w:val="id-ID"/>
              </w:rPr>
            </w:pPr>
            <w:proofErr w:type="spellStart"/>
            <w:r>
              <w:rPr>
                <w:szCs w:val="24"/>
              </w:rPr>
              <w:t>Perjalanan</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Aplikasi</w:t>
            </w:r>
            <w:proofErr w:type="spellEnd"/>
          </w:p>
        </w:tc>
        <w:tc>
          <w:tcPr>
            <w:tcW w:w="1121" w:type="dxa"/>
          </w:tcPr>
          <w:p w14:paraId="641EAB72" w14:textId="77777777" w:rsidR="00EA64A6" w:rsidRDefault="00EA64A6" w:rsidP="00E770A7">
            <w:pPr>
              <w:jc w:val="both"/>
              <w:rPr>
                <w:rFonts w:cs="Times New Roman"/>
                <w:color w:val="000000"/>
                <w:szCs w:val="24"/>
              </w:rPr>
            </w:pPr>
            <w:r>
              <w:rPr>
                <w:szCs w:val="24"/>
              </w:rPr>
              <w:t xml:space="preserve">3 </w:t>
            </w:r>
            <w:proofErr w:type="gramStart"/>
            <w:r>
              <w:rPr>
                <w:szCs w:val="24"/>
              </w:rPr>
              <w:t>orang</w:t>
            </w:r>
            <w:proofErr w:type="gramEnd"/>
            <w:r>
              <w:rPr>
                <w:szCs w:val="24"/>
              </w:rPr>
              <w:t xml:space="preserve"> (1 </w:t>
            </w:r>
            <w:proofErr w:type="spellStart"/>
            <w:r>
              <w:rPr>
                <w:szCs w:val="24"/>
              </w:rPr>
              <w:t>minggu</w:t>
            </w:r>
            <w:proofErr w:type="spellEnd"/>
            <w:r>
              <w:rPr>
                <w:szCs w:val="24"/>
              </w:rPr>
              <w:t>)</w:t>
            </w:r>
          </w:p>
        </w:tc>
        <w:tc>
          <w:tcPr>
            <w:tcW w:w="2520" w:type="dxa"/>
          </w:tcPr>
          <w:p w14:paraId="07A43003" w14:textId="77777777" w:rsidR="00EA64A6" w:rsidRDefault="00EA64A6" w:rsidP="00E770A7">
            <w:pPr>
              <w:jc w:val="both"/>
              <w:rPr>
                <w:rFonts w:cs="Times New Roman"/>
                <w:color w:val="000000"/>
                <w:szCs w:val="24"/>
              </w:rPr>
            </w:pPr>
            <w:r>
              <w:rPr>
                <w:szCs w:val="24"/>
              </w:rPr>
              <w:t>700.000</w:t>
            </w:r>
          </w:p>
        </w:tc>
        <w:tc>
          <w:tcPr>
            <w:tcW w:w="1402" w:type="dxa"/>
          </w:tcPr>
          <w:p w14:paraId="40D29AFD" w14:textId="77777777" w:rsidR="00EA64A6" w:rsidRDefault="00EA64A6" w:rsidP="00E770A7">
            <w:pPr>
              <w:jc w:val="both"/>
              <w:rPr>
                <w:rFonts w:cs="Times New Roman"/>
                <w:color w:val="000000"/>
                <w:szCs w:val="24"/>
              </w:rPr>
            </w:pPr>
            <w:r>
              <w:rPr>
                <w:szCs w:val="24"/>
              </w:rPr>
              <w:t>2.100.000</w:t>
            </w:r>
          </w:p>
        </w:tc>
      </w:tr>
      <w:tr w:rsidR="00EA64A6" w14:paraId="75CA2C39" w14:textId="77777777" w:rsidTr="00E770A7">
        <w:tc>
          <w:tcPr>
            <w:tcW w:w="394" w:type="dxa"/>
          </w:tcPr>
          <w:p w14:paraId="49BF3945" w14:textId="77777777" w:rsidR="00EA64A6" w:rsidRDefault="00EA64A6" w:rsidP="00E770A7">
            <w:pPr>
              <w:jc w:val="both"/>
              <w:rPr>
                <w:rFonts w:cs="Times New Roman"/>
                <w:color w:val="000000"/>
                <w:szCs w:val="24"/>
                <w:lang w:val="id-ID"/>
              </w:rPr>
            </w:pPr>
          </w:p>
        </w:tc>
        <w:tc>
          <w:tcPr>
            <w:tcW w:w="2823" w:type="dxa"/>
          </w:tcPr>
          <w:p w14:paraId="4804F065" w14:textId="77777777" w:rsidR="00EA64A6" w:rsidRDefault="00EA64A6" w:rsidP="00E770A7">
            <w:pPr>
              <w:pStyle w:val="ListParagraph"/>
              <w:numPr>
                <w:ilvl w:val="0"/>
                <w:numId w:val="10"/>
              </w:numPr>
              <w:spacing w:line="240" w:lineRule="auto"/>
              <w:jc w:val="both"/>
              <w:rPr>
                <w:szCs w:val="24"/>
              </w:rPr>
            </w:pPr>
            <w:proofErr w:type="spellStart"/>
            <w:r>
              <w:rPr>
                <w:szCs w:val="24"/>
              </w:rPr>
              <w:t>Lainnya</w:t>
            </w:r>
            <w:proofErr w:type="spellEnd"/>
          </w:p>
        </w:tc>
        <w:tc>
          <w:tcPr>
            <w:tcW w:w="1121" w:type="dxa"/>
          </w:tcPr>
          <w:p w14:paraId="008734DA" w14:textId="77777777" w:rsidR="00EA64A6" w:rsidRDefault="00EA64A6" w:rsidP="00E770A7">
            <w:pPr>
              <w:jc w:val="both"/>
              <w:rPr>
                <w:szCs w:val="24"/>
              </w:rPr>
            </w:pPr>
          </w:p>
        </w:tc>
        <w:tc>
          <w:tcPr>
            <w:tcW w:w="2520" w:type="dxa"/>
          </w:tcPr>
          <w:p w14:paraId="5E0340B9" w14:textId="77777777" w:rsidR="00EA64A6" w:rsidRDefault="00EA64A6" w:rsidP="00E770A7">
            <w:pPr>
              <w:jc w:val="both"/>
              <w:rPr>
                <w:szCs w:val="24"/>
              </w:rPr>
            </w:pPr>
            <w:r>
              <w:rPr>
                <w:szCs w:val="24"/>
              </w:rPr>
              <w:t>200.000</w:t>
            </w:r>
          </w:p>
        </w:tc>
        <w:tc>
          <w:tcPr>
            <w:tcW w:w="1402" w:type="dxa"/>
          </w:tcPr>
          <w:p w14:paraId="3DD6D585" w14:textId="77777777" w:rsidR="00EA64A6" w:rsidRDefault="00EA64A6" w:rsidP="00E770A7">
            <w:pPr>
              <w:jc w:val="both"/>
              <w:rPr>
                <w:szCs w:val="24"/>
              </w:rPr>
            </w:pPr>
            <w:r>
              <w:rPr>
                <w:szCs w:val="24"/>
              </w:rPr>
              <w:t>200.000</w:t>
            </w:r>
          </w:p>
        </w:tc>
      </w:tr>
      <w:tr w:rsidR="00EA64A6" w14:paraId="17F7E860" w14:textId="77777777" w:rsidTr="00E770A7">
        <w:trPr>
          <w:trHeight w:val="422"/>
        </w:trPr>
        <w:tc>
          <w:tcPr>
            <w:tcW w:w="4338" w:type="dxa"/>
            <w:gridSpan w:val="3"/>
          </w:tcPr>
          <w:p w14:paraId="680F8FE6" w14:textId="77777777" w:rsidR="00EA64A6" w:rsidRDefault="00EA64A6" w:rsidP="00E770A7">
            <w:pPr>
              <w:jc w:val="both"/>
              <w:rPr>
                <w:rFonts w:cs="Times New Roman"/>
                <w:color w:val="000000"/>
                <w:szCs w:val="24"/>
              </w:rPr>
            </w:pPr>
          </w:p>
        </w:tc>
        <w:tc>
          <w:tcPr>
            <w:tcW w:w="2520" w:type="dxa"/>
          </w:tcPr>
          <w:p w14:paraId="38105ADF" w14:textId="77777777" w:rsidR="00EA64A6" w:rsidRDefault="00EA64A6" w:rsidP="00E770A7">
            <w:pPr>
              <w:jc w:val="both"/>
              <w:rPr>
                <w:rFonts w:cs="Times New Roman"/>
                <w:color w:val="000000"/>
                <w:szCs w:val="24"/>
              </w:rPr>
            </w:pPr>
            <w:r>
              <w:rPr>
                <w:rFonts w:cs="Times New Roman"/>
                <w:color w:val="000000"/>
                <w:szCs w:val="24"/>
                <w:lang w:val="id-ID"/>
              </w:rPr>
              <w:t>SUBTOTAL</w:t>
            </w:r>
            <w:r>
              <w:rPr>
                <w:rFonts w:cs="Times New Roman"/>
                <w:color w:val="000000"/>
                <w:szCs w:val="24"/>
              </w:rPr>
              <w:t xml:space="preserve">        (Rp)</w:t>
            </w:r>
          </w:p>
        </w:tc>
        <w:tc>
          <w:tcPr>
            <w:tcW w:w="1402" w:type="dxa"/>
          </w:tcPr>
          <w:p w14:paraId="667B0190" w14:textId="77777777" w:rsidR="00EA64A6" w:rsidRDefault="00EA64A6" w:rsidP="00E770A7">
            <w:pPr>
              <w:jc w:val="both"/>
              <w:rPr>
                <w:rFonts w:cs="Times New Roman"/>
                <w:color w:val="000000"/>
                <w:szCs w:val="24"/>
              </w:rPr>
            </w:pPr>
            <w:r>
              <w:rPr>
                <w:b/>
                <w:bCs/>
                <w:szCs w:val="24"/>
              </w:rPr>
              <w:t>2.300.000</w:t>
            </w:r>
          </w:p>
        </w:tc>
      </w:tr>
      <w:tr w:rsidR="00EA64A6" w14:paraId="55821F13" w14:textId="77777777" w:rsidTr="00E770A7">
        <w:tc>
          <w:tcPr>
            <w:tcW w:w="394" w:type="dxa"/>
          </w:tcPr>
          <w:p w14:paraId="1C9A7668" w14:textId="77777777" w:rsidR="00EA64A6" w:rsidRDefault="00EA64A6" w:rsidP="00E770A7">
            <w:pPr>
              <w:jc w:val="both"/>
              <w:rPr>
                <w:rFonts w:cs="Times New Roman"/>
                <w:color w:val="000000"/>
                <w:szCs w:val="24"/>
                <w:lang w:val="id-ID"/>
              </w:rPr>
            </w:pPr>
            <w:r>
              <w:rPr>
                <w:rFonts w:cs="Times New Roman"/>
                <w:color w:val="000000"/>
                <w:szCs w:val="24"/>
                <w:lang w:val="id-ID"/>
              </w:rPr>
              <w:t>4</w:t>
            </w:r>
          </w:p>
        </w:tc>
        <w:tc>
          <w:tcPr>
            <w:tcW w:w="2823" w:type="dxa"/>
          </w:tcPr>
          <w:p w14:paraId="6CBD2ADA" w14:textId="77777777" w:rsidR="00EA64A6" w:rsidRDefault="00EA64A6" w:rsidP="00E770A7">
            <w:pPr>
              <w:jc w:val="both"/>
              <w:rPr>
                <w:rFonts w:cs="Times New Roman"/>
                <w:color w:val="000000"/>
                <w:szCs w:val="24"/>
                <w:lang w:val="id-ID"/>
              </w:rPr>
            </w:pPr>
            <w:r>
              <w:rPr>
                <w:rFonts w:cs="Times New Roman"/>
                <w:color w:val="000000"/>
                <w:szCs w:val="24"/>
                <w:lang w:val="id-ID"/>
              </w:rPr>
              <w:t>Lain-lain</w:t>
            </w:r>
          </w:p>
        </w:tc>
        <w:tc>
          <w:tcPr>
            <w:tcW w:w="1121" w:type="dxa"/>
          </w:tcPr>
          <w:p w14:paraId="3021DA71" w14:textId="77777777" w:rsidR="00EA64A6" w:rsidRDefault="00EA64A6" w:rsidP="00E770A7">
            <w:pPr>
              <w:jc w:val="both"/>
              <w:rPr>
                <w:rFonts w:cs="Times New Roman"/>
                <w:color w:val="000000"/>
                <w:szCs w:val="24"/>
              </w:rPr>
            </w:pPr>
          </w:p>
        </w:tc>
        <w:tc>
          <w:tcPr>
            <w:tcW w:w="2520" w:type="dxa"/>
          </w:tcPr>
          <w:p w14:paraId="1DC5F499" w14:textId="77777777" w:rsidR="00EA64A6" w:rsidRDefault="00EA64A6" w:rsidP="00E770A7">
            <w:pPr>
              <w:jc w:val="both"/>
              <w:rPr>
                <w:rFonts w:cs="Times New Roman"/>
                <w:color w:val="000000"/>
                <w:szCs w:val="24"/>
              </w:rPr>
            </w:pPr>
          </w:p>
        </w:tc>
        <w:tc>
          <w:tcPr>
            <w:tcW w:w="1402" w:type="dxa"/>
          </w:tcPr>
          <w:p w14:paraId="4E45595D" w14:textId="77777777" w:rsidR="00EA64A6" w:rsidRDefault="00EA64A6" w:rsidP="00E770A7">
            <w:pPr>
              <w:jc w:val="both"/>
              <w:rPr>
                <w:rFonts w:cs="Times New Roman"/>
                <w:color w:val="000000"/>
                <w:szCs w:val="24"/>
              </w:rPr>
            </w:pPr>
          </w:p>
        </w:tc>
      </w:tr>
      <w:tr w:rsidR="00EA64A6" w14:paraId="0D5896BF" w14:textId="77777777" w:rsidTr="00E770A7">
        <w:tc>
          <w:tcPr>
            <w:tcW w:w="394" w:type="dxa"/>
          </w:tcPr>
          <w:p w14:paraId="7BEEF104" w14:textId="77777777" w:rsidR="00EA64A6" w:rsidRDefault="00EA64A6" w:rsidP="00E770A7">
            <w:pPr>
              <w:jc w:val="both"/>
              <w:rPr>
                <w:rFonts w:cs="Times New Roman"/>
                <w:color w:val="000000"/>
                <w:szCs w:val="24"/>
                <w:lang w:val="id-ID"/>
              </w:rPr>
            </w:pPr>
          </w:p>
        </w:tc>
        <w:tc>
          <w:tcPr>
            <w:tcW w:w="2823" w:type="dxa"/>
          </w:tcPr>
          <w:p w14:paraId="18A133D8" w14:textId="77777777" w:rsidR="00EA64A6" w:rsidRDefault="00EA64A6" w:rsidP="00E770A7">
            <w:pPr>
              <w:numPr>
                <w:ilvl w:val="0"/>
                <w:numId w:val="11"/>
              </w:numPr>
              <w:ind w:firstLineChars="150" w:firstLine="360"/>
              <w:jc w:val="both"/>
              <w:rPr>
                <w:rFonts w:cs="Times New Roman"/>
                <w:color w:val="000000"/>
                <w:szCs w:val="24"/>
              </w:rPr>
            </w:pPr>
            <w:r>
              <w:rPr>
                <w:szCs w:val="24"/>
              </w:rPr>
              <w:t>Google Play Store registration fee</w:t>
            </w:r>
          </w:p>
        </w:tc>
        <w:tc>
          <w:tcPr>
            <w:tcW w:w="1121" w:type="dxa"/>
          </w:tcPr>
          <w:p w14:paraId="7B4EB603" w14:textId="77777777" w:rsidR="00EA64A6" w:rsidRDefault="00EA64A6" w:rsidP="00E770A7">
            <w:pPr>
              <w:jc w:val="both"/>
              <w:rPr>
                <w:rFonts w:cs="Times New Roman"/>
                <w:color w:val="000000"/>
                <w:szCs w:val="24"/>
              </w:rPr>
            </w:pPr>
            <w:r>
              <w:rPr>
                <w:szCs w:val="24"/>
              </w:rPr>
              <w:t>1 kali</w:t>
            </w:r>
          </w:p>
        </w:tc>
        <w:tc>
          <w:tcPr>
            <w:tcW w:w="2520" w:type="dxa"/>
          </w:tcPr>
          <w:p w14:paraId="15A99B69" w14:textId="77777777" w:rsidR="00EA64A6" w:rsidRDefault="00EA64A6" w:rsidP="00E770A7">
            <w:pPr>
              <w:jc w:val="both"/>
              <w:rPr>
                <w:rFonts w:cs="Times New Roman"/>
                <w:color w:val="000000"/>
                <w:szCs w:val="24"/>
              </w:rPr>
            </w:pPr>
            <w:r>
              <w:rPr>
                <w:szCs w:val="24"/>
              </w:rPr>
              <w:t>260.000</w:t>
            </w:r>
          </w:p>
        </w:tc>
        <w:tc>
          <w:tcPr>
            <w:tcW w:w="1402" w:type="dxa"/>
          </w:tcPr>
          <w:p w14:paraId="26BBCA9C" w14:textId="77777777" w:rsidR="00EA64A6" w:rsidRDefault="00EA64A6" w:rsidP="00E770A7">
            <w:pPr>
              <w:jc w:val="both"/>
              <w:rPr>
                <w:rFonts w:cs="Times New Roman"/>
                <w:color w:val="000000"/>
                <w:szCs w:val="24"/>
              </w:rPr>
            </w:pPr>
            <w:r>
              <w:rPr>
                <w:szCs w:val="24"/>
              </w:rPr>
              <w:t>260.000</w:t>
            </w:r>
          </w:p>
        </w:tc>
      </w:tr>
      <w:tr w:rsidR="00EA64A6" w14:paraId="277BB4E3" w14:textId="77777777" w:rsidTr="00E770A7">
        <w:tc>
          <w:tcPr>
            <w:tcW w:w="394" w:type="dxa"/>
          </w:tcPr>
          <w:p w14:paraId="1A9BC939" w14:textId="77777777" w:rsidR="00EA64A6" w:rsidRDefault="00EA64A6" w:rsidP="00E770A7">
            <w:pPr>
              <w:jc w:val="both"/>
              <w:rPr>
                <w:rFonts w:cs="Times New Roman"/>
                <w:color w:val="000000"/>
                <w:szCs w:val="24"/>
                <w:lang w:val="id-ID"/>
              </w:rPr>
            </w:pPr>
          </w:p>
        </w:tc>
        <w:tc>
          <w:tcPr>
            <w:tcW w:w="2823" w:type="dxa"/>
          </w:tcPr>
          <w:p w14:paraId="65834D25" w14:textId="77777777" w:rsidR="00EA64A6" w:rsidRDefault="00EA64A6" w:rsidP="00E770A7">
            <w:pPr>
              <w:numPr>
                <w:ilvl w:val="0"/>
                <w:numId w:val="11"/>
              </w:numPr>
              <w:ind w:firstLineChars="150" w:firstLine="360"/>
              <w:jc w:val="both"/>
              <w:rPr>
                <w:szCs w:val="24"/>
              </w:rPr>
            </w:pPr>
            <w:r>
              <w:rPr>
                <w:szCs w:val="24"/>
              </w:rPr>
              <w:t>Firebase (Database)</w:t>
            </w:r>
          </w:p>
        </w:tc>
        <w:tc>
          <w:tcPr>
            <w:tcW w:w="1121" w:type="dxa"/>
          </w:tcPr>
          <w:p w14:paraId="7933828B" w14:textId="77777777" w:rsidR="00EA64A6" w:rsidRDefault="00EA64A6" w:rsidP="00E770A7">
            <w:pPr>
              <w:jc w:val="both"/>
              <w:rPr>
                <w:szCs w:val="24"/>
              </w:rPr>
            </w:pPr>
            <w:r>
              <w:rPr>
                <w:szCs w:val="24"/>
              </w:rPr>
              <w:t xml:space="preserve">3 </w:t>
            </w:r>
            <w:proofErr w:type="spellStart"/>
            <w:r>
              <w:rPr>
                <w:szCs w:val="24"/>
              </w:rPr>
              <w:t>Bulan</w:t>
            </w:r>
            <w:proofErr w:type="spellEnd"/>
          </w:p>
        </w:tc>
        <w:tc>
          <w:tcPr>
            <w:tcW w:w="2520" w:type="dxa"/>
          </w:tcPr>
          <w:p w14:paraId="4824033C" w14:textId="77777777" w:rsidR="00EA64A6" w:rsidRDefault="00EA64A6" w:rsidP="00E770A7">
            <w:pPr>
              <w:jc w:val="both"/>
              <w:rPr>
                <w:szCs w:val="24"/>
              </w:rPr>
            </w:pPr>
            <w:r>
              <w:rPr>
                <w:szCs w:val="24"/>
              </w:rPr>
              <w:t>350.000</w:t>
            </w:r>
          </w:p>
        </w:tc>
        <w:tc>
          <w:tcPr>
            <w:tcW w:w="1402" w:type="dxa"/>
          </w:tcPr>
          <w:p w14:paraId="289CEEA3" w14:textId="77777777" w:rsidR="00EA64A6" w:rsidRDefault="00EA64A6" w:rsidP="00E770A7">
            <w:pPr>
              <w:jc w:val="both"/>
              <w:rPr>
                <w:szCs w:val="24"/>
              </w:rPr>
            </w:pPr>
            <w:r>
              <w:rPr>
                <w:szCs w:val="24"/>
              </w:rPr>
              <w:t>1.050.000</w:t>
            </w:r>
          </w:p>
        </w:tc>
      </w:tr>
      <w:tr w:rsidR="00EA64A6" w14:paraId="08F40DC8" w14:textId="77777777" w:rsidTr="00E770A7">
        <w:tc>
          <w:tcPr>
            <w:tcW w:w="394" w:type="dxa"/>
          </w:tcPr>
          <w:p w14:paraId="4FD741DB" w14:textId="77777777" w:rsidR="00EA64A6" w:rsidRDefault="00EA64A6" w:rsidP="00E770A7">
            <w:pPr>
              <w:jc w:val="both"/>
              <w:rPr>
                <w:rFonts w:cs="Times New Roman"/>
                <w:color w:val="000000"/>
                <w:szCs w:val="24"/>
                <w:lang w:val="id-ID"/>
              </w:rPr>
            </w:pPr>
          </w:p>
        </w:tc>
        <w:tc>
          <w:tcPr>
            <w:tcW w:w="2823" w:type="dxa"/>
          </w:tcPr>
          <w:p w14:paraId="10063CC9" w14:textId="77777777" w:rsidR="00EA64A6" w:rsidRDefault="00EA64A6" w:rsidP="00E770A7">
            <w:pPr>
              <w:numPr>
                <w:ilvl w:val="0"/>
                <w:numId w:val="11"/>
              </w:numPr>
              <w:ind w:firstLineChars="150" w:firstLine="360"/>
              <w:jc w:val="both"/>
              <w:rPr>
                <w:szCs w:val="24"/>
              </w:rPr>
            </w:pPr>
            <w:proofErr w:type="spellStart"/>
            <w:r>
              <w:rPr>
                <w:szCs w:val="24"/>
              </w:rPr>
              <w:t>Biaya</w:t>
            </w:r>
            <w:proofErr w:type="spellEnd"/>
            <w:r>
              <w:rPr>
                <w:szCs w:val="24"/>
              </w:rPr>
              <w:t xml:space="preserve"> </w:t>
            </w:r>
            <w:proofErr w:type="spellStart"/>
            <w:r>
              <w:rPr>
                <w:szCs w:val="24"/>
              </w:rPr>
              <w:t>Publikasi</w:t>
            </w:r>
            <w:proofErr w:type="spellEnd"/>
            <w:r>
              <w:rPr>
                <w:szCs w:val="24"/>
              </w:rPr>
              <w:t xml:space="preserve"> </w:t>
            </w:r>
            <w:proofErr w:type="spellStart"/>
            <w:r>
              <w:rPr>
                <w:szCs w:val="24"/>
              </w:rPr>
              <w:t>Artikel</w:t>
            </w:r>
            <w:proofErr w:type="spellEnd"/>
            <w:r>
              <w:rPr>
                <w:szCs w:val="24"/>
              </w:rPr>
              <w:t xml:space="preserve"> </w:t>
            </w:r>
            <w:proofErr w:type="spellStart"/>
            <w:r>
              <w:rPr>
                <w:szCs w:val="24"/>
              </w:rPr>
              <w:t>Ilmiah</w:t>
            </w:r>
            <w:proofErr w:type="spellEnd"/>
          </w:p>
        </w:tc>
        <w:tc>
          <w:tcPr>
            <w:tcW w:w="1121" w:type="dxa"/>
          </w:tcPr>
          <w:p w14:paraId="5A56B6C5" w14:textId="77777777" w:rsidR="00EA64A6" w:rsidRDefault="00EA64A6" w:rsidP="00E770A7">
            <w:pPr>
              <w:jc w:val="both"/>
              <w:rPr>
                <w:szCs w:val="24"/>
              </w:rPr>
            </w:pPr>
            <w:r>
              <w:rPr>
                <w:szCs w:val="24"/>
              </w:rPr>
              <w:t>1</w:t>
            </w:r>
          </w:p>
        </w:tc>
        <w:tc>
          <w:tcPr>
            <w:tcW w:w="2520" w:type="dxa"/>
          </w:tcPr>
          <w:p w14:paraId="4BAE95E8" w14:textId="77777777" w:rsidR="00EA64A6" w:rsidRDefault="00EA64A6" w:rsidP="00E770A7">
            <w:pPr>
              <w:jc w:val="both"/>
              <w:rPr>
                <w:szCs w:val="24"/>
              </w:rPr>
            </w:pPr>
            <w:r>
              <w:rPr>
                <w:szCs w:val="24"/>
              </w:rPr>
              <w:t>100.000</w:t>
            </w:r>
          </w:p>
        </w:tc>
        <w:tc>
          <w:tcPr>
            <w:tcW w:w="1402" w:type="dxa"/>
          </w:tcPr>
          <w:p w14:paraId="03B9C62B" w14:textId="77777777" w:rsidR="00EA64A6" w:rsidRDefault="00EA64A6" w:rsidP="00E770A7">
            <w:pPr>
              <w:jc w:val="both"/>
              <w:rPr>
                <w:szCs w:val="24"/>
              </w:rPr>
            </w:pPr>
            <w:r>
              <w:rPr>
                <w:szCs w:val="24"/>
              </w:rPr>
              <w:t>1.500.000</w:t>
            </w:r>
          </w:p>
        </w:tc>
      </w:tr>
      <w:tr w:rsidR="00EA64A6" w14:paraId="1068EAB9" w14:textId="77777777" w:rsidTr="00E770A7">
        <w:tc>
          <w:tcPr>
            <w:tcW w:w="394" w:type="dxa"/>
          </w:tcPr>
          <w:p w14:paraId="15C160F0" w14:textId="77777777" w:rsidR="00EA64A6" w:rsidRDefault="00EA64A6" w:rsidP="00E770A7">
            <w:pPr>
              <w:jc w:val="both"/>
              <w:rPr>
                <w:rFonts w:cs="Times New Roman"/>
                <w:color w:val="000000"/>
                <w:szCs w:val="24"/>
                <w:lang w:val="id-ID"/>
              </w:rPr>
            </w:pPr>
          </w:p>
        </w:tc>
        <w:tc>
          <w:tcPr>
            <w:tcW w:w="2823" w:type="dxa"/>
          </w:tcPr>
          <w:p w14:paraId="36B0A244" w14:textId="77777777" w:rsidR="00EA64A6" w:rsidRDefault="00EA64A6" w:rsidP="00E770A7">
            <w:pPr>
              <w:numPr>
                <w:ilvl w:val="0"/>
                <w:numId w:val="11"/>
              </w:numPr>
              <w:ind w:firstLineChars="150" w:firstLine="360"/>
              <w:jc w:val="both"/>
              <w:rPr>
                <w:szCs w:val="24"/>
              </w:rPr>
            </w:pPr>
            <w:proofErr w:type="spellStart"/>
            <w:r>
              <w:rPr>
                <w:szCs w:val="24"/>
              </w:rPr>
              <w:t>Lainnya</w:t>
            </w:r>
            <w:proofErr w:type="spellEnd"/>
          </w:p>
        </w:tc>
        <w:tc>
          <w:tcPr>
            <w:tcW w:w="1121" w:type="dxa"/>
          </w:tcPr>
          <w:p w14:paraId="314DE4B1" w14:textId="77777777" w:rsidR="00EA64A6" w:rsidRDefault="00EA64A6" w:rsidP="00E770A7">
            <w:pPr>
              <w:jc w:val="both"/>
              <w:rPr>
                <w:szCs w:val="24"/>
              </w:rPr>
            </w:pPr>
          </w:p>
        </w:tc>
        <w:tc>
          <w:tcPr>
            <w:tcW w:w="2520" w:type="dxa"/>
          </w:tcPr>
          <w:p w14:paraId="144B39EA" w14:textId="77777777" w:rsidR="00EA64A6" w:rsidRDefault="00EA64A6" w:rsidP="00E770A7">
            <w:pPr>
              <w:jc w:val="both"/>
              <w:rPr>
                <w:szCs w:val="24"/>
              </w:rPr>
            </w:pPr>
            <w:r>
              <w:rPr>
                <w:szCs w:val="24"/>
              </w:rPr>
              <w:t>100.000</w:t>
            </w:r>
          </w:p>
        </w:tc>
        <w:tc>
          <w:tcPr>
            <w:tcW w:w="1402" w:type="dxa"/>
          </w:tcPr>
          <w:p w14:paraId="24F970CB" w14:textId="77777777" w:rsidR="00EA64A6" w:rsidRDefault="00EA64A6" w:rsidP="00E770A7">
            <w:pPr>
              <w:jc w:val="both"/>
              <w:rPr>
                <w:szCs w:val="24"/>
              </w:rPr>
            </w:pPr>
            <w:r>
              <w:rPr>
                <w:szCs w:val="24"/>
              </w:rPr>
              <w:t>100.000</w:t>
            </w:r>
          </w:p>
        </w:tc>
      </w:tr>
      <w:tr w:rsidR="00EA64A6" w14:paraId="0D7A2BA8" w14:textId="77777777" w:rsidTr="00E770A7">
        <w:tc>
          <w:tcPr>
            <w:tcW w:w="4338" w:type="dxa"/>
            <w:gridSpan w:val="3"/>
          </w:tcPr>
          <w:p w14:paraId="24017FEB" w14:textId="77777777" w:rsidR="00EA64A6" w:rsidRDefault="00EA64A6" w:rsidP="00E770A7">
            <w:pPr>
              <w:jc w:val="both"/>
              <w:rPr>
                <w:rFonts w:cs="Times New Roman"/>
                <w:color w:val="000000"/>
                <w:szCs w:val="24"/>
              </w:rPr>
            </w:pPr>
          </w:p>
        </w:tc>
        <w:tc>
          <w:tcPr>
            <w:tcW w:w="2520" w:type="dxa"/>
          </w:tcPr>
          <w:p w14:paraId="68952380" w14:textId="77777777" w:rsidR="00EA64A6" w:rsidRDefault="00EA64A6" w:rsidP="00E770A7">
            <w:pPr>
              <w:jc w:val="both"/>
              <w:rPr>
                <w:rFonts w:cs="Times New Roman"/>
                <w:color w:val="000000"/>
                <w:szCs w:val="24"/>
              </w:rPr>
            </w:pPr>
            <w:r>
              <w:rPr>
                <w:rFonts w:cs="Times New Roman"/>
                <w:color w:val="000000"/>
                <w:szCs w:val="24"/>
                <w:lang w:val="id-ID"/>
              </w:rPr>
              <w:t>SUB TOTAL</w:t>
            </w:r>
            <w:r>
              <w:rPr>
                <w:rFonts w:cs="Times New Roman"/>
                <w:color w:val="000000"/>
                <w:szCs w:val="24"/>
              </w:rPr>
              <w:t xml:space="preserve">         (Rp)</w:t>
            </w:r>
          </w:p>
        </w:tc>
        <w:tc>
          <w:tcPr>
            <w:tcW w:w="1402" w:type="dxa"/>
          </w:tcPr>
          <w:p w14:paraId="3C7FCA21" w14:textId="77777777" w:rsidR="00EA64A6" w:rsidRDefault="00EA64A6" w:rsidP="00E770A7">
            <w:pPr>
              <w:jc w:val="both"/>
              <w:rPr>
                <w:rFonts w:cs="Times New Roman"/>
                <w:color w:val="000000"/>
                <w:szCs w:val="24"/>
              </w:rPr>
            </w:pPr>
            <w:r>
              <w:rPr>
                <w:b/>
                <w:bCs/>
                <w:szCs w:val="24"/>
              </w:rPr>
              <w:t>2.910.000</w:t>
            </w:r>
          </w:p>
        </w:tc>
      </w:tr>
      <w:tr w:rsidR="00EA64A6" w14:paraId="6374AADC" w14:textId="77777777" w:rsidTr="00E770A7">
        <w:tc>
          <w:tcPr>
            <w:tcW w:w="6858" w:type="dxa"/>
            <w:gridSpan w:val="4"/>
          </w:tcPr>
          <w:p w14:paraId="22E99371" w14:textId="77777777" w:rsidR="00EA64A6" w:rsidRDefault="00EA64A6" w:rsidP="00E770A7">
            <w:pPr>
              <w:jc w:val="center"/>
              <w:rPr>
                <w:rFonts w:cs="Times New Roman"/>
                <w:color w:val="000000"/>
                <w:szCs w:val="24"/>
              </w:rPr>
            </w:pPr>
            <w:r>
              <w:rPr>
                <w:rFonts w:cs="Times New Roman"/>
                <w:color w:val="000000"/>
                <w:szCs w:val="24"/>
                <w:lang w:val="id-ID"/>
              </w:rPr>
              <w:t>TOTAL</w:t>
            </w:r>
            <w:r>
              <w:rPr>
                <w:rFonts w:cs="Times New Roman"/>
                <w:color w:val="000000"/>
                <w:szCs w:val="24"/>
              </w:rPr>
              <w:t xml:space="preserve"> 1+2+3+4  (Rp)</w:t>
            </w:r>
          </w:p>
        </w:tc>
        <w:tc>
          <w:tcPr>
            <w:tcW w:w="1402" w:type="dxa"/>
          </w:tcPr>
          <w:p w14:paraId="75CA0D7F" w14:textId="77777777" w:rsidR="00EA64A6" w:rsidRDefault="00EA64A6" w:rsidP="00E770A7">
            <w:pPr>
              <w:jc w:val="both"/>
              <w:rPr>
                <w:rFonts w:cs="Times New Roman"/>
                <w:color w:val="000000"/>
                <w:szCs w:val="24"/>
              </w:rPr>
            </w:pPr>
            <w:r>
              <w:rPr>
                <w:rFonts w:cs="Times New Roman"/>
                <w:b/>
                <w:bCs/>
                <w:iCs/>
                <w:color w:val="000000"/>
                <w:szCs w:val="24"/>
              </w:rPr>
              <w:t>9.995.000</w:t>
            </w:r>
          </w:p>
        </w:tc>
      </w:tr>
      <w:tr w:rsidR="00EA64A6" w14:paraId="57A55DDA" w14:textId="77777777" w:rsidTr="00E770A7">
        <w:tc>
          <w:tcPr>
            <w:tcW w:w="8260" w:type="dxa"/>
            <w:gridSpan w:val="5"/>
          </w:tcPr>
          <w:p w14:paraId="0DCB9F27" w14:textId="77777777" w:rsidR="00EA64A6" w:rsidRDefault="00EA64A6" w:rsidP="00E770A7">
            <w:pPr>
              <w:jc w:val="center"/>
              <w:rPr>
                <w:rFonts w:cs="Times New Roman"/>
                <w:color w:val="000000"/>
                <w:szCs w:val="24"/>
              </w:rPr>
            </w:pPr>
            <w:r>
              <w:rPr>
                <w:rFonts w:cs="Times New Roman"/>
                <w:color w:val="000000"/>
                <w:szCs w:val="24"/>
              </w:rPr>
              <w:t>(</w:t>
            </w:r>
            <w:proofErr w:type="spellStart"/>
            <w:r>
              <w:rPr>
                <w:rFonts w:cs="Times New Roman"/>
                <w:i/>
                <w:color w:val="000000"/>
                <w:szCs w:val="24"/>
              </w:rPr>
              <w:t>Terbilang</w:t>
            </w:r>
            <w:proofErr w:type="spellEnd"/>
            <w:r>
              <w:rPr>
                <w:rFonts w:cs="Times New Roman"/>
                <w:i/>
                <w:color w:val="000000"/>
                <w:szCs w:val="24"/>
              </w:rPr>
              <w:t xml:space="preserve"> </w:t>
            </w:r>
            <w:r w:rsidRPr="00EA64A6">
              <w:rPr>
                <w:rFonts w:cs="Times New Roman"/>
                <w:b/>
                <w:bCs/>
                <w:i/>
                <w:color w:val="000000"/>
                <w:szCs w:val="24"/>
              </w:rPr>
              <w:t xml:space="preserve">Sembilan Juta Sembilan Ratus Sembilan </w:t>
            </w:r>
            <w:proofErr w:type="spellStart"/>
            <w:r w:rsidRPr="00EA64A6">
              <w:rPr>
                <w:rFonts w:cs="Times New Roman"/>
                <w:b/>
                <w:bCs/>
                <w:i/>
                <w:color w:val="000000"/>
                <w:szCs w:val="24"/>
              </w:rPr>
              <w:t>Puluh</w:t>
            </w:r>
            <w:proofErr w:type="spellEnd"/>
            <w:r w:rsidRPr="00EA64A6">
              <w:rPr>
                <w:rFonts w:cs="Times New Roman"/>
                <w:b/>
                <w:bCs/>
                <w:i/>
                <w:color w:val="000000"/>
                <w:szCs w:val="24"/>
              </w:rPr>
              <w:t xml:space="preserve"> Lima </w:t>
            </w:r>
            <w:proofErr w:type="spellStart"/>
            <w:r w:rsidRPr="00EA64A6">
              <w:rPr>
                <w:rFonts w:cs="Times New Roman"/>
                <w:b/>
                <w:bCs/>
                <w:i/>
                <w:color w:val="000000"/>
                <w:szCs w:val="24"/>
              </w:rPr>
              <w:t>Ribu</w:t>
            </w:r>
            <w:proofErr w:type="spellEnd"/>
            <w:r w:rsidRPr="00EA64A6">
              <w:rPr>
                <w:rFonts w:cs="Times New Roman"/>
                <w:b/>
                <w:bCs/>
                <w:i/>
                <w:color w:val="000000"/>
                <w:szCs w:val="24"/>
              </w:rPr>
              <w:t xml:space="preserve"> Rupiah</w:t>
            </w:r>
            <w:r>
              <w:rPr>
                <w:rFonts w:cs="Times New Roman"/>
                <w:i/>
                <w:color w:val="000000"/>
                <w:szCs w:val="24"/>
              </w:rPr>
              <w:t>)</w:t>
            </w:r>
          </w:p>
        </w:tc>
      </w:tr>
    </w:tbl>
    <w:p w14:paraId="7E0E675B" w14:textId="77777777" w:rsidR="00E505F4" w:rsidRDefault="00E505F4">
      <w:pPr>
        <w:autoSpaceDE w:val="0"/>
        <w:autoSpaceDN w:val="0"/>
        <w:adjustRightInd w:val="0"/>
        <w:jc w:val="both"/>
        <w:rPr>
          <w:rFonts w:cs="Times New Roman"/>
          <w:szCs w:val="24"/>
        </w:rPr>
      </w:pPr>
    </w:p>
    <w:p w14:paraId="09A0153C" w14:textId="77777777" w:rsidR="00E505F4" w:rsidRDefault="00E505F4">
      <w:pPr>
        <w:autoSpaceDE w:val="0"/>
        <w:autoSpaceDN w:val="0"/>
        <w:adjustRightInd w:val="0"/>
        <w:jc w:val="both"/>
        <w:rPr>
          <w:rFonts w:cs="Times New Roman"/>
          <w:szCs w:val="24"/>
        </w:rPr>
      </w:pPr>
    </w:p>
    <w:p w14:paraId="5D5B45FC" w14:textId="77777777" w:rsidR="00E505F4" w:rsidRDefault="00E505F4">
      <w:pPr>
        <w:autoSpaceDE w:val="0"/>
        <w:autoSpaceDN w:val="0"/>
        <w:adjustRightInd w:val="0"/>
        <w:jc w:val="both"/>
        <w:rPr>
          <w:rFonts w:cs="Times New Roman"/>
          <w:szCs w:val="24"/>
        </w:rPr>
      </w:pPr>
    </w:p>
    <w:p w14:paraId="1198AE50" w14:textId="77777777" w:rsidR="00E505F4" w:rsidRDefault="00E505F4">
      <w:pPr>
        <w:autoSpaceDE w:val="0"/>
        <w:autoSpaceDN w:val="0"/>
        <w:adjustRightInd w:val="0"/>
        <w:jc w:val="both"/>
        <w:rPr>
          <w:rFonts w:cs="Times New Roman"/>
          <w:szCs w:val="24"/>
        </w:rPr>
      </w:pPr>
    </w:p>
    <w:p w14:paraId="2963FDC5" w14:textId="77777777" w:rsidR="00E505F4" w:rsidRDefault="00E505F4">
      <w:pPr>
        <w:autoSpaceDE w:val="0"/>
        <w:autoSpaceDN w:val="0"/>
        <w:adjustRightInd w:val="0"/>
        <w:jc w:val="both"/>
        <w:rPr>
          <w:rFonts w:cs="Times New Roman"/>
          <w:szCs w:val="24"/>
        </w:rPr>
      </w:pPr>
    </w:p>
    <w:p w14:paraId="7C0B25B6" w14:textId="77777777" w:rsidR="00E505F4" w:rsidRDefault="00E505F4">
      <w:pPr>
        <w:autoSpaceDE w:val="0"/>
        <w:autoSpaceDN w:val="0"/>
        <w:adjustRightInd w:val="0"/>
        <w:jc w:val="both"/>
        <w:rPr>
          <w:rFonts w:cs="Times New Roman"/>
          <w:szCs w:val="24"/>
        </w:rPr>
      </w:pPr>
    </w:p>
    <w:p w14:paraId="52B2AB55" w14:textId="77777777" w:rsidR="00E505F4" w:rsidRDefault="00E505F4">
      <w:pPr>
        <w:autoSpaceDE w:val="0"/>
        <w:autoSpaceDN w:val="0"/>
        <w:adjustRightInd w:val="0"/>
        <w:jc w:val="both"/>
        <w:rPr>
          <w:rFonts w:cs="Times New Roman"/>
          <w:szCs w:val="24"/>
        </w:rPr>
      </w:pPr>
    </w:p>
    <w:p w14:paraId="2B63AB3B" w14:textId="77777777" w:rsidR="00E505F4" w:rsidRDefault="00E505F4">
      <w:pPr>
        <w:autoSpaceDE w:val="0"/>
        <w:autoSpaceDN w:val="0"/>
        <w:adjustRightInd w:val="0"/>
        <w:jc w:val="both"/>
        <w:rPr>
          <w:rFonts w:cs="Times New Roman"/>
          <w:szCs w:val="24"/>
        </w:rPr>
      </w:pPr>
    </w:p>
    <w:p w14:paraId="29ACB79F" w14:textId="77777777" w:rsidR="00E505F4" w:rsidRDefault="00E505F4">
      <w:pPr>
        <w:autoSpaceDE w:val="0"/>
        <w:autoSpaceDN w:val="0"/>
        <w:adjustRightInd w:val="0"/>
        <w:jc w:val="both"/>
        <w:rPr>
          <w:rFonts w:cs="Times New Roman"/>
          <w:szCs w:val="24"/>
        </w:rPr>
      </w:pPr>
    </w:p>
    <w:p w14:paraId="620D29A6" w14:textId="77777777" w:rsidR="00EA64A6" w:rsidRDefault="00EA64A6">
      <w:pPr>
        <w:autoSpaceDE w:val="0"/>
        <w:autoSpaceDN w:val="0"/>
        <w:adjustRightInd w:val="0"/>
        <w:jc w:val="both"/>
        <w:rPr>
          <w:rFonts w:cs="Times New Roman"/>
          <w:szCs w:val="24"/>
        </w:rPr>
      </w:pPr>
    </w:p>
    <w:p w14:paraId="2E03ABCF" w14:textId="77777777" w:rsidR="00EA64A6" w:rsidRDefault="00EA64A6">
      <w:pPr>
        <w:autoSpaceDE w:val="0"/>
        <w:autoSpaceDN w:val="0"/>
        <w:adjustRightInd w:val="0"/>
        <w:jc w:val="both"/>
        <w:rPr>
          <w:rFonts w:cs="Times New Roman"/>
          <w:szCs w:val="24"/>
        </w:rPr>
      </w:pPr>
    </w:p>
    <w:p w14:paraId="5DE2EA41" w14:textId="77777777" w:rsidR="00E505F4" w:rsidRDefault="00E505F4">
      <w:pPr>
        <w:autoSpaceDE w:val="0"/>
        <w:autoSpaceDN w:val="0"/>
        <w:adjustRightInd w:val="0"/>
        <w:jc w:val="both"/>
        <w:rPr>
          <w:rFonts w:cs="Times New Roman"/>
          <w:szCs w:val="24"/>
        </w:rPr>
      </w:pPr>
    </w:p>
    <w:p w14:paraId="6541B972" w14:textId="77777777" w:rsidR="00E505F4" w:rsidRPr="00485A9A" w:rsidRDefault="00AC6B7E" w:rsidP="00485A9A">
      <w:pPr>
        <w:pStyle w:val="Heading1"/>
        <w:rPr>
          <w:rFonts w:asciiTheme="majorBidi" w:hAnsiTheme="majorBidi"/>
          <w:sz w:val="24"/>
          <w:szCs w:val="24"/>
        </w:rPr>
      </w:pPr>
      <w:r w:rsidRPr="00485A9A">
        <w:rPr>
          <w:rFonts w:asciiTheme="majorBidi" w:hAnsiTheme="majorBidi"/>
          <w:sz w:val="24"/>
          <w:szCs w:val="24"/>
        </w:rPr>
        <w:lastRenderedPageBreak/>
        <w:t xml:space="preserve">Lampiran </w:t>
      </w:r>
      <w:proofErr w:type="gramStart"/>
      <w:r w:rsidRPr="00485A9A">
        <w:rPr>
          <w:rFonts w:asciiTheme="majorBidi" w:hAnsiTheme="majorBidi"/>
          <w:sz w:val="24"/>
          <w:szCs w:val="24"/>
        </w:rPr>
        <w:t>3.Susunan</w:t>
      </w:r>
      <w:proofErr w:type="gramEnd"/>
      <w:r w:rsidRPr="00485A9A">
        <w:rPr>
          <w:rFonts w:asciiTheme="majorBidi" w:hAnsiTheme="majorBidi"/>
          <w:sz w:val="24"/>
          <w:szCs w:val="24"/>
        </w:rPr>
        <w:t xml:space="preserve"> </w:t>
      </w:r>
      <w:proofErr w:type="spellStart"/>
      <w:r w:rsidRPr="00485A9A">
        <w:rPr>
          <w:rFonts w:asciiTheme="majorBidi" w:hAnsiTheme="majorBidi"/>
          <w:sz w:val="24"/>
          <w:szCs w:val="24"/>
        </w:rPr>
        <w:t>Organisasi</w:t>
      </w:r>
      <w:proofErr w:type="spellEnd"/>
      <w:r w:rsidRPr="00485A9A">
        <w:rPr>
          <w:rFonts w:asciiTheme="majorBidi" w:hAnsiTheme="majorBidi"/>
          <w:sz w:val="24"/>
          <w:szCs w:val="24"/>
        </w:rPr>
        <w:t xml:space="preserve"> Tim </w:t>
      </w:r>
      <w:proofErr w:type="spellStart"/>
      <w:r w:rsidRPr="00485A9A">
        <w:rPr>
          <w:rFonts w:asciiTheme="majorBidi" w:hAnsiTheme="majorBidi"/>
          <w:sz w:val="24"/>
          <w:szCs w:val="24"/>
        </w:rPr>
        <w:t>Kegiatan</w:t>
      </w:r>
      <w:proofErr w:type="spellEnd"/>
      <w:r w:rsidRPr="00485A9A">
        <w:rPr>
          <w:rFonts w:asciiTheme="majorBidi" w:hAnsiTheme="majorBidi"/>
          <w:sz w:val="24"/>
          <w:szCs w:val="24"/>
        </w:rPr>
        <w:t xml:space="preserve"> dan </w:t>
      </w:r>
      <w:proofErr w:type="spellStart"/>
      <w:r w:rsidRPr="00485A9A">
        <w:rPr>
          <w:rFonts w:asciiTheme="majorBidi" w:hAnsiTheme="majorBidi"/>
          <w:sz w:val="24"/>
          <w:szCs w:val="24"/>
        </w:rPr>
        <w:t>Pembagian</w:t>
      </w:r>
      <w:proofErr w:type="spellEnd"/>
      <w:r w:rsidRPr="00485A9A">
        <w:rPr>
          <w:rFonts w:asciiTheme="majorBidi" w:hAnsiTheme="majorBidi"/>
          <w:sz w:val="24"/>
          <w:szCs w:val="24"/>
        </w:rPr>
        <w:t xml:space="preserve"> </w:t>
      </w:r>
      <w:proofErr w:type="spellStart"/>
      <w:r w:rsidRPr="00485A9A">
        <w:rPr>
          <w:rFonts w:asciiTheme="majorBidi" w:hAnsiTheme="majorBidi"/>
          <w:sz w:val="24"/>
          <w:szCs w:val="24"/>
        </w:rPr>
        <w:t>Tugas</w:t>
      </w:r>
      <w:proofErr w:type="spellEnd"/>
    </w:p>
    <w:p w14:paraId="25743198" w14:textId="77777777" w:rsidR="00E505F4" w:rsidRDefault="00E505F4">
      <w:pPr>
        <w:autoSpaceDE w:val="0"/>
        <w:autoSpaceDN w:val="0"/>
        <w:adjustRightInd w:val="0"/>
        <w:jc w:val="both"/>
        <w:rPr>
          <w:rFonts w:cs="Times New Roman"/>
          <w:szCs w:val="24"/>
        </w:rPr>
      </w:pPr>
    </w:p>
    <w:tbl>
      <w:tblPr>
        <w:tblStyle w:val="Style49"/>
        <w:tblW w:w="8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2031"/>
        <w:gridCol w:w="1419"/>
        <w:gridCol w:w="1303"/>
        <w:gridCol w:w="1185"/>
        <w:gridCol w:w="1639"/>
      </w:tblGrid>
      <w:tr w:rsidR="00EA64A6" w14:paraId="07FA99A0" w14:textId="77777777" w:rsidTr="00E770A7">
        <w:tc>
          <w:tcPr>
            <w:tcW w:w="562" w:type="dxa"/>
          </w:tcPr>
          <w:p w14:paraId="759F4C43" w14:textId="77777777" w:rsidR="00EA64A6" w:rsidRDefault="00EA64A6" w:rsidP="00E770A7">
            <w:pPr>
              <w:rPr>
                <w:b/>
                <w:bCs/>
                <w:szCs w:val="24"/>
              </w:rPr>
            </w:pPr>
            <w:r>
              <w:rPr>
                <w:b/>
                <w:bCs/>
                <w:szCs w:val="24"/>
              </w:rPr>
              <w:t>No</w:t>
            </w:r>
          </w:p>
        </w:tc>
        <w:tc>
          <w:tcPr>
            <w:tcW w:w="2031" w:type="dxa"/>
          </w:tcPr>
          <w:p w14:paraId="7B3DA172" w14:textId="77777777" w:rsidR="00EA64A6" w:rsidRDefault="00EA64A6" w:rsidP="00E770A7">
            <w:pPr>
              <w:rPr>
                <w:b/>
                <w:bCs/>
                <w:szCs w:val="24"/>
              </w:rPr>
            </w:pPr>
            <w:r>
              <w:rPr>
                <w:b/>
                <w:bCs/>
                <w:szCs w:val="24"/>
              </w:rPr>
              <w:t>Nama/NIM</w:t>
            </w:r>
          </w:p>
        </w:tc>
        <w:tc>
          <w:tcPr>
            <w:tcW w:w="1419" w:type="dxa"/>
          </w:tcPr>
          <w:p w14:paraId="06677D0A" w14:textId="77777777" w:rsidR="00EA64A6" w:rsidRDefault="00EA64A6" w:rsidP="00E770A7">
            <w:pPr>
              <w:rPr>
                <w:b/>
                <w:bCs/>
                <w:szCs w:val="24"/>
              </w:rPr>
            </w:pPr>
            <w:r>
              <w:rPr>
                <w:b/>
                <w:bCs/>
                <w:szCs w:val="24"/>
              </w:rPr>
              <w:t xml:space="preserve">Program </w:t>
            </w:r>
            <w:proofErr w:type="spellStart"/>
            <w:r>
              <w:rPr>
                <w:b/>
                <w:bCs/>
                <w:szCs w:val="24"/>
              </w:rPr>
              <w:t>Studi</w:t>
            </w:r>
            <w:proofErr w:type="spellEnd"/>
          </w:p>
        </w:tc>
        <w:tc>
          <w:tcPr>
            <w:tcW w:w="1303" w:type="dxa"/>
          </w:tcPr>
          <w:p w14:paraId="4B34AE64" w14:textId="77777777" w:rsidR="00EA64A6" w:rsidRDefault="00EA64A6" w:rsidP="00E770A7">
            <w:pPr>
              <w:rPr>
                <w:b/>
                <w:bCs/>
                <w:szCs w:val="24"/>
              </w:rPr>
            </w:pPr>
            <w:proofErr w:type="spellStart"/>
            <w:r>
              <w:rPr>
                <w:b/>
                <w:bCs/>
                <w:szCs w:val="24"/>
              </w:rPr>
              <w:t>Bidang</w:t>
            </w:r>
            <w:proofErr w:type="spellEnd"/>
            <w:r>
              <w:rPr>
                <w:b/>
                <w:bCs/>
                <w:szCs w:val="24"/>
              </w:rPr>
              <w:t xml:space="preserve"> </w:t>
            </w:r>
            <w:proofErr w:type="spellStart"/>
            <w:r>
              <w:rPr>
                <w:b/>
                <w:bCs/>
                <w:szCs w:val="24"/>
              </w:rPr>
              <w:t>Ilmu</w:t>
            </w:r>
            <w:proofErr w:type="spellEnd"/>
          </w:p>
        </w:tc>
        <w:tc>
          <w:tcPr>
            <w:tcW w:w="1185" w:type="dxa"/>
          </w:tcPr>
          <w:p w14:paraId="3F13104A" w14:textId="77777777" w:rsidR="00EA64A6" w:rsidRDefault="00EA64A6" w:rsidP="00E770A7">
            <w:pPr>
              <w:rPr>
                <w:b/>
                <w:bCs/>
                <w:szCs w:val="24"/>
              </w:rPr>
            </w:pPr>
            <w:proofErr w:type="spellStart"/>
            <w:r>
              <w:rPr>
                <w:b/>
                <w:bCs/>
                <w:szCs w:val="24"/>
              </w:rPr>
              <w:t>Alokasi</w:t>
            </w:r>
            <w:proofErr w:type="spellEnd"/>
            <w:r>
              <w:rPr>
                <w:b/>
                <w:bCs/>
                <w:szCs w:val="24"/>
              </w:rPr>
              <w:t xml:space="preserve"> Waktu (jam /</w:t>
            </w:r>
            <w:proofErr w:type="spellStart"/>
            <w:r>
              <w:rPr>
                <w:b/>
                <w:bCs/>
                <w:szCs w:val="24"/>
              </w:rPr>
              <w:t>minggu</w:t>
            </w:r>
            <w:proofErr w:type="spellEnd"/>
            <w:r>
              <w:rPr>
                <w:b/>
                <w:bCs/>
                <w:szCs w:val="24"/>
              </w:rPr>
              <w:t>)</w:t>
            </w:r>
          </w:p>
        </w:tc>
        <w:tc>
          <w:tcPr>
            <w:tcW w:w="1639" w:type="dxa"/>
          </w:tcPr>
          <w:p w14:paraId="5964B82E" w14:textId="77777777" w:rsidR="00EA64A6" w:rsidRDefault="00EA64A6" w:rsidP="00E770A7">
            <w:pPr>
              <w:rPr>
                <w:b/>
                <w:bCs/>
                <w:szCs w:val="24"/>
              </w:rPr>
            </w:pPr>
            <w:proofErr w:type="spellStart"/>
            <w:r>
              <w:rPr>
                <w:b/>
                <w:bCs/>
                <w:szCs w:val="24"/>
              </w:rPr>
              <w:t>Uraian</w:t>
            </w:r>
            <w:proofErr w:type="spellEnd"/>
            <w:r>
              <w:rPr>
                <w:b/>
                <w:bCs/>
                <w:szCs w:val="24"/>
              </w:rPr>
              <w:t xml:space="preserve"> </w:t>
            </w:r>
            <w:proofErr w:type="spellStart"/>
            <w:r>
              <w:rPr>
                <w:b/>
                <w:bCs/>
                <w:szCs w:val="24"/>
              </w:rPr>
              <w:t>Tugas</w:t>
            </w:r>
            <w:proofErr w:type="spellEnd"/>
          </w:p>
        </w:tc>
      </w:tr>
      <w:tr w:rsidR="00EA64A6" w14:paraId="36F6BBD2" w14:textId="77777777" w:rsidTr="00E770A7">
        <w:tc>
          <w:tcPr>
            <w:tcW w:w="562" w:type="dxa"/>
          </w:tcPr>
          <w:p w14:paraId="33E44B98" w14:textId="77777777" w:rsidR="00EA64A6" w:rsidRDefault="00EA64A6" w:rsidP="00E770A7">
            <w:pPr>
              <w:rPr>
                <w:szCs w:val="24"/>
              </w:rPr>
            </w:pPr>
            <w:r>
              <w:rPr>
                <w:szCs w:val="24"/>
              </w:rPr>
              <w:t>1</w:t>
            </w:r>
          </w:p>
        </w:tc>
        <w:tc>
          <w:tcPr>
            <w:tcW w:w="2031" w:type="dxa"/>
          </w:tcPr>
          <w:p w14:paraId="5834D019" w14:textId="77777777" w:rsidR="00EA64A6" w:rsidRDefault="00EA64A6" w:rsidP="00E770A7">
            <w:pPr>
              <w:rPr>
                <w:szCs w:val="24"/>
              </w:rPr>
            </w:pPr>
            <w:r>
              <w:rPr>
                <w:szCs w:val="24"/>
              </w:rPr>
              <w:t>Amarul Akbar</w:t>
            </w:r>
          </w:p>
        </w:tc>
        <w:tc>
          <w:tcPr>
            <w:tcW w:w="1419" w:type="dxa"/>
          </w:tcPr>
          <w:p w14:paraId="7D202CAA" w14:textId="77777777" w:rsidR="00EA64A6" w:rsidRDefault="00EA64A6" w:rsidP="00E770A7">
            <w:pPr>
              <w:rPr>
                <w:szCs w:val="24"/>
              </w:rPr>
            </w:pPr>
            <w:r>
              <w:rPr>
                <w:szCs w:val="24"/>
                <w:lang w:val="id-ID"/>
              </w:rPr>
              <w:t>Informatika</w:t>
            </w:r>
          </w:p>
        </w:tc>
        <w:tc>
          <w:tcPr>
            <w:tcW w:w="1303" w:type="dxa"/>
          </w:tcPr>
          <w:p w14:paraId="565E70F0" w14:textId="77777777" w:rsidR="00EA64A6" w:rsidRDefault="00EA64A6" w:rsidP="00E770A7">
            <w:pPr>
              <w:rPr>
                <w:szCs w:val="24"/>
              </w:rPr>
            </w:pPr>
            <w:proofErr w:type="spellStart"/>
            <w:r>
              <w:rPr>
                <w:szCs w:val="24"/>
              </w:rPr>
              <w:t>Rekayasa</w:t>
            </w:r>
            <w:proofErr w:type="spellEnd"/>
            <w:r>
              <w:rPr>
                <w:szCs w:val="24"/>
              </w:rPr>
              <w:t xml:space="preserve"> </w:t>
            </w:r>
            <w:proofErr w:type="spellStart"/>
            <w:r>
              <w:rPr>
                <w:szCs w:val="24"/>
              </w:rPr>
              <w:t>Perangkat</w:t>
            </w:r>
            <w:proofErr w:type="spellEnd"/>
            <w:r>
              <w:rPr>
                <w:szCs w:val="24"/>
              </w:rPr>
              <w:t xml:space="preserve"> </w:t>
            </w:r>
            <w:proofErr w:type="spellStart"/>
            <w:r>
              <w:rPr>
                <w:szCs w:val="24"/>
              </w:rPr>
              <w:t>Lunak</w:t>
            </w:r>
            <w:proofErr w:type="spellEnd"/>
          </w:p>
        </w:tc>
        <w:tc>
          <w:tcPr>
            <w:tcW w:w="1185" w:type="dxa"/>
          </w:tcPr>
          <w:p w14:paraId="001F98B5" w14:textId="77777777" w:rsidR="00EA64A6" w:rsidRDefault="00EA64A6" w:rsidP="00E770A7">
            <w:pPr>
              <w:rPr>
                <w:szCs w:val="24"/>
              </w:rPr>
            </w:pPr>
            <w:r>
              <w:rPr>
                <w:szCs w:val="24"/>
              </w:rPr>
              <w:t xml:space="preserve">10 </w:t>
            </w:r>
          </w:p>
        </w:tc>
        <w:tc>
          <w:tcPr>
            <w:tcW w:w="1639" w:type="dxa"/>
          </w:tcPr>
          <w:p w14:paraId="57321259" w14:textId="77777777" w:rsidR="00EA64A6" w:rsidRDefault="00EA64A6" w:rsidP="00E770A7">
            <w:pPr>
              <w:ind w:left="240" w:hangingChars="100" w:hanging="240"/>
              <w:rPr>
                <w:szCs w:val="24"/>
              </w:rPr>
            </w:pPr>
            <w:proofErr w:type="spellStart"/>
            <w:r>
              <w:rPr>
                <w:szCs w:val="24"/>
              </w:rPr>
              <w:t>Mengkordinirdan</w:t>
            </w:r>
            <w:proofErr w:type="spellEnd"/>
            <w:r>
              <w:rPr>
                <w:szCs w:val="24"/>
              </w:rPr>
              <w:t xml:space="preserve"> </w:t>
            </w:r>
            <w:proofErr w:type="spellStart"/>
            <w:r>
              <w:rPr>
                <w:szCs w:val="24"/>
              </w:rPr>
              <w:t>membagi</w:t>
            </w:r>
            <w:proofErr w:type="spellEnd"/>
            <w:r>
              <w:rPr>
                <w:szCs w:val="24"/>
              </w:rPr>
              <w:t xml:space="preserve"> </w:t>
            </w:r>
            <w:proofErr w:type="spellStart"/>
            <w:r>
              <w:rPr>
                <w:szCs w:val="24"/>
              </w:rPr>
              <w:t>tugas</w:t>
            </w:r>
            <w:proofErr w:type="spellEnd"/>
            <w:r>
              <w:rPr>
                <w:szCs w:val="24"/>
              </w:rPr>
              <w:t xml:space="preserve"> </w:t>
            </w:r>
            <w:proofErr w:type="spellStart"/>
            <w:r>
              <w:rPr>
                <w:szCs w:val="24"/>
              </w:rPr>
              <w:t>kelompok</w:t>
            </w:r>
            <w:proofErr w:type="spellEnd"/>
            <w:r>
              <w:rPr>
                <w:szCs w:val="24"/>
              </w:rPr>
              <w:t xml:space="preserve">. </w:t>
            </w:r>
            <w:proofErr w:type="spellStart"/>
            <w:r>
              <w:rPr>
                <w:szCs w:val="24"/>
              </w:rPr>
              <w:t>serta</w:t>
            </w:r>
            <w:proofErr w:type="spellEnd"/>
            <w:r>
              <w:rPr>
                <w:szCs w:val="24"/>
              </w:rPr>
              <w:t xml:space="preserve"> m</w:t>
            </w:r>
            <w:r>
              <w:rPr>
                <w:szCs w:val="24"/>
                <w:lang w:val="id-ID"/>
              </w:rPr>
              <w:t>eng</w:t>
            </w:r>
            <w:proofErr w:type="spellStart"/>
            <w:r>
              <w:rPr>
                <w:szCs w:val="24"/>
              </w:rPr>
              <w:t>erjakan</w:t>
            </w:r>
            <w:proofErr w:type="spellEnd"/>
            <w:r>
              <w:rPr>
                <w:szCs w:val="24"/>
              </w:rPr>
              <w:t xml:space="preserve"> dan </w:t>
            </w:r>
            <w:proofErr w:type="spellStart"/>
            <w:r>
              <w:rPr>
                <w:szCs w:val="24"/>
              </w:rPr>
              <w:t>mendesain</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serta</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injeksi</w:t>
            </w:r>
            <w:proofErr w:type="spellEnd"/>
            <w:r>
              <w:rPr>
                <w:szCs w:val="24"/>
              </w:rPr>
              <w:t xml:space="preserve"> speech to text pada </w:t>
            </w:r>
            <w:proofErr w:type="spellStart"/>
            <w:r>
              <w:rPr>
                <w:szCs w:val="24"/>
              </w:rPr>
              <w:t>Aplikasi</w:t>
            </w:r>
            <w:proofErr w:type="spellEnd"/>
          </w:p>
        </w:tc>
      </w:tr>
      <w:tr w:rsidR="00EA64A6" w14:paraId="648A00FA" w14:textId="77777777" w:rsidTr="00E770A7">
        <w:tc>
          <w:tcPr>
            <w:tcW w:w="562" w:type="dxa"/>
          </w:tcPr>
          <w:p w14:paraId="32904733" w14:textId="77777777" w:rsidR="00EA64A6" w:rsidRDefault="00EA64A6" w:rsidP="00E770A7">
            <w:pPr>
              <w:rPr>
                <w:szCs w:val="24"/>
              </w:rPr>
            </w:pPr>
            <w:r>
              <w:rPr>
                <w:szCs w:val="24"/>
              </w:rPr>
              <w:t>2</w:t>
            </w:r>
          </w:p>
        </w:tc>
        <w:tc>
          <w:tcPr>
            <w:tcW w:w="2031" w:type="dxa"/>
          </w:tcPr>
          <w:p w14:paraId="6408362F" w14:textId="77777777" w:rsidR="00EA64A6" w:rsidRDefault="00EA64A6" w:rsidP="00E770A7">
            <w:pPr>
              <w:rPr>
                <w:szCs w:val="24"/>
              </w:rPr>
            </w:pPr>
            <w:proofErr w:type="spellStart"/>
            <w:r>
              <w:rPr>
                <w:szCs w:val="24"/>
              </w:rPr>
              <w:t>Shofiyah</w:t>
            </w:r>
            <w:proofErr w:type="spellEnd"/>
          </w:p>
        </w:tc>
        <w:tc>
          <w:tcPr>
            <w:tcW w:w="1419" w:type="dxa"/>
          </w:tcPr>
          <w:p w14:paraId="2A138DEE" w14:textId="77777777" w:rsidR="00EA64A6" w:rsidRDefault="00EA64A6" w:rsidP="00E770A7">
            <w:pPr>
              <w:rPr>
                <w:szCs w:val="24"/>
              </w:rPr>
            </w:pPr>
            <w:r>
              <w:rPr>
                <w:szCs w:val="24"/>
                <w:lang w:val="id-ID"/>
              </w:rPr>
              <w:t>Informatika</w:t>
            </w:r>
          </w:p>
        </w:tc>
        <w:tc>
          <w:tcPr>
            <w:tcW w:w="1303" w:type="dxa"/>
          </w:tcPr>
          <w:p w14:paraId="4B38A9AB" w14:textId="77777777" w:rsidR="00EA64A6" w:rsidRDefault="00EA64A6" w:rsidP="00E770A7">
            <w:pPr>
              <w:rPr>
                <w:szCs w:val="24"/>
              </w:rPr>
            </w:pPr>
            <w:r>
              <w:rPr>
                <w:szCs w:val="24"/>
                <w:lang w:val="id-ID"/>
              </w:rPr>
              <w:t>Data Science</w:t>
            </w:r>
          </w:p>
        </w:tc>
        <w:tc>
          <w:tcPr>
            <w:tcW w:w="1185" w:type="dxa"/>
          </w:tcPr>
          <w:p w14:paraId="57D1E687" w14:textId="77777777" w:rsidR="00EA64A6" w:rsidRDefault="00EA64A6" w:rsidP="00E770A7">
            <w:pPr>
              <w:rPr>
                <w:szCs w:val="24"/>
              </w:rPr>
            </w:pPr>
            <w:r>
              <w:rPr>
                <w:szCs w:val="24"/>
              </w:rPr>
              <w:t>10</w:t>
            </w:r>
          </w:p>
        </w:tc>
        <w:tc>
          <w:tcPr>
            <w:tcW w:w="1639" w:type="dxa"/>
          </w:tcPr>
          <w:p w14:paraId="2A85A7FB" w14:textId="77777777" w:rsidR="00EA64A6" w:rsidRDefault="00EA64A6" w:rsidP="00E770A7">
            <w:pPr>
              <w:rPr>
                <w:szCs w:val="24"/>
              </w:rPr>
            </w:pPr>
            <w:r>
              <w:rPr>
                <w:szCs w:val="24"/>
                <w:lang w:val="id-ID"/>
              </w:rPr>
              <w:t>Mengumpulkan Data</w:t>
            </w:r>
            <w:r>
              <w:rPr>
                <w:szCs w:val="24"/>
              </w:rPr>
              <w:t xml:space="preserve">set dan </w:t>
            </w:r>
            <w:proofErr w:type="spellStart"/>
            <w:r>
              <w:rPr>
                <w:szCs w:val="24"/>
              </w:rPr>
              <w:t>melakukan</w:t>
            </w:r>
            <w:proofErr w:type="spellEnd"/>
            <w:r>
              <w:rPr>
                <w:szCs w:val="24"/>
              </w:rPr>
              <w:t xml:space="preserve">  training</w:t>
            </w:r>
          </w:p>
        </w:tc>
      </w:tr>
      <w:tr w:rsidR="00EA64A6" w14:paraId="64C3EECF" w14:textId="77777777" w:rsidTr="00E770A7">
        <w:tc>
          <w:tcPr>
            <w:tcW w:w="562" w:type="dxa"/>
          </w:tcPr>
          <w:p w14:paraId="1D546AE3" w14:textId="77777777" w:rsidR="00EA64A6" w:rsidRDefault="00EA64A6" w:rsidP="00E770A7">
            <w:pPr>
              <w:rPr>
                <w:szCs w:val="24"/>
              </w:rPr>
            </w:pPr>
            <w:r>
              <w:rPr>
                <w:szCs w:val="24"/>
              </w:rPr>
              <w:t>3</w:t>
            </w:r>
          </w:p>
        </w:tc>
        <w:tc>
          <w:tcPr>
            <w:tcW w:w="2031" w:type="dxa"/>
          </w:tcPr>
          <w:p w14:paraId="4A9547CD" w14:textId="77777777" w:rsidR="00EA64A6" w:rsidRDefault="00EA64A6" w:rsidP="00E770A7">
            <w:pPr>
              <w:rPr>
                <w:szCs w:val="24"/>
              </w:rPr>
            </w:pPr>
            <w:proofErr w:type="spellStart"/>
            <w:r>
              <w:rPr>
                <w:szCs w:val="24"/>
              </w:rPr>
              <w:t>Syahara</w:t>
            </w:r>
            <w:proofErr w:type="spellEnd"/>
            <w:r>
              <w:rPr>
                <w:szCs w:val="24"/>
              </w:rPr>
              <w:t xml:space="preserve"> </w:t>
            </w:r>
            <w:proofErr w:type="spellStart"/>
            <w:r>
              <w:rPr>
                <w:szCs w:val="24"/>
              </w:rPr>
              <w:t>Biamalina</w:t>
            </w:r>
            <w:proofErr w:type="spellEnd"/>
          </w:p>
        </w:tc>
        <w:tc>
          <w:tcPr>
            <w:tcW w:w="1419" w:type="dxa"/>
          </w:tcPr>
          <w:p w14:paraId="5BF06C4C" w14:textId="77777777" w:rsidR="00EA64A6" w:rsidRDefault="00EA64A6" w:rsidP="00E770A7">
            <w:pPr>
              <w:rPr>
                <w:szCs w:val="24"/>
              </w:rPr>
            </w:pPr>
            <w:r>
              <w:rPr>
                <w:szCs w:val="24"/>
              </w:rPr>
              <w:t>Agama Islam</w:t>
            </w:r>
          </w:p>
        </w:tc>
        <w:tc>
          <w:tcPr>
            <w:tcW w:w="1303" w:type="dxa"/>
          </w:tcPr>
          <w:p w14:paraId="31777DDF" w14:textId="77777777" w:rsidR="00EA64A6" w:rsidRDefault="00EA64A6" w:rsidP="00E770A7">
            <w:pPr>
              <w:rPr>
                <w:szCs w:val="24"/>
              </w:rPr>
            </w:pPr>
            <w:r>
              <w:rPr>
                <w:szCs w:val="24"/>
              </w:rPr>
              <w:t>Pendidikan Agama Islam</w:t>
            </w:r>
          </w:p>
        </w:tc>
        <w:tc>
          <w:tcPr>
            <w:tcW w:w="1185" w:type="dxa"/>
          </w:tcPr>
          <w:p w14:paraId="50249AD1" w14:textId="77777777" w:rsidR="00EA64A6" w:rsidRDefault="00EA64A6" w:rsidP="00E770A7">
            <w:pPr>
              <w:rPr>
                <w:szCs w:val="24"/>
              </w:rPr>
            </w:pPr>
            <w:r>
              <w:rPr>
                <w:szCs w:val="24"/>
              </w:rPr>
              <w:t xml:space="preserve">8 </w:t>
            </w:r>
          </w:p>
        </w:tc>
        <w:tc>
          <w:tcPr>
            <w:tcW w:w="1639" w:type="dxa"/>
          </w:tcPr>
          <w:p w14:paraId="275436B8" w14:textId="77777777" w:rsidR="00EA64A6" w:rsidRDefault="00EA64A6" w:rsidP="00E770A7">
            <w:pPr>
              <w:rPr>
                <w:szCs w:val="24"/>
              </w:rPr>
            </w:pPr>
            <w:r>
              <w:rPr>
                <w:szCs w:val="24"/>
                <w:lang w:val="id-ID"/>
              </w:rPr>
              <w:t>Men</w:t>
            </w:r>
            <w:proofErr w:type="spellStart"/>
            <w:r>
              <w:rPr>
                <w:szCs w:val="24"/>
              </w:rPr>
              <w:t>yiapkan</w:t>
            </w:r>
            <w:proofErr w:type="spellEnd"/>
            <w:r>
              <w:rPr>
                <w:szCs w:val="24"/>
              </w:rPr>
              <w:t xml:space="preserve"> </w:t>
            </w:r>
            <w:proofErr w:type="spellStart"/>
            <w:r>
              <w:rPr>
                <w:szCs w:val="24"/>
              </w:rPr>
              <w:t>presentasi</w:t>
            </w:r>
            <w:proofErr w:type="spellEnd"/>
            <w:r>
              <w:rPr>
                <w:szCs w:val="24"/>
              </w:rPr>
              <w:t xml:space="preserve"> </w:t>
            </w:r>
            <w:proofErr w:type="spellStart"/>
            <w:r>
              <w:rPr>
                <w:szCs w:val="24"/>
              </w:rPr>
              <w:t>penggunaan</w:t>
            </w:r>
            <w:proofErr w:type="spellEnd"/>
            <w:r>
              <w:rPr>
                <w:szCs w:val="24"/>
              </w:rPr>
              <w:t xml:space="preserve"> dan </w:t>
            </w:r>
            <w:proofErr w:type="spellStart"/>
            <w:r>
              <w:rPr>
                <w:szCs w:val="24"/>
              </w:rPr>
              <w:t>pentingnya</w:t>
            </w:r>
            <w:proofErr w:type="spellEnd"/>
            <w:r>
              <w:rPr>
                <w:szCs w:val="24"/>
              </w:rPr>
              <w:t xml:space="preserve"> </w:t>
            </w:r>
            <w:proofErr w:type="spellStart"/>
            <w:r>
              <w:rPr>
                <w:szCs w:val="24"/>
              </w:rPr>
              <w:t>aplikasi</w:t>
            </w:r>
            <w:proofErr w:type="spellEnd"/>
            <w:r>
              <w:rPr>
                <w:szCs w:val="24"/>
              </w:rPr>
              <w:t>.</w:t>
            </w:r>
          </w:p>
        </w:tc>
      </w:tr>
    </w:tbl>
    <w:p w14:paraId="4BAD5D5B" w14:textId="77777777" w:rsidR="00E505F4" w:rsidRDefault="00E505F4">
      <w:pPr>
        <w:autoSpaceDE w:val="0"/>
        <w:autoSpaceDN w:val="0"/>
        <w:adjustRightInd w:val="0"/>
        <w:jc w:val="both"/>
        <w:rPr>
          <w:rFonts w:cs="Times New Roman"/>
          <w:b/>
          <w:szCs w:val="24"/>
        </w:rPr>
      </w:pPr>
    </w:p>
    <w:p w14:paraId="54E343F3" w14:textId="77777777" w:rsidR="00E505F4" w:rsidRDefault="00E505F4">
      <w:pPr>
        <w:autoSpaceDE w:val="0"/>
        <w:autoSpaceDN w:val="0"/>
        <w:adjustRightInd w:val="0"/>
        <w:jc w:val="both"/>
        <w:rPr>
          <w:rFonts w:cs="Times New Roman"/>
          <w:b/>
          <w:szCs w:val="24"/>
        </w:rPr>
      </w:pPr>
    </w:p>
    <w:p w14:paraId="2DB29D97" w14:textId="77777777" w:rsidR="00E505F4" w:rsidRDefault="00E505F4">
      <w:pPr>
        <w:autoSpaceDE w:val="0"/>
        <w:autoSpaceDN w:val="0"/>
        <w:adjustRightInd w:val="0"/>
        <w:jc w:val="both"/>
        <w:rPr>
          <w:rFonts w:cs="Times New Roman"/>
          <w:b/>
          <w:szCs w:val="24"/>
        </w:rPr>
      </w:pPr>
    </w:p>
    <w:p w14:paraId="38547B4E" w14:textId="77777777" w:rsidR="00E505F4" w:rsidRDefault="00E505F4">
      <w:pPr>
        <w:autoSpaceDE w:val="0"/>
        <w:autoSpaceDN w:val="0"/>
        <w:adjustRightInd w:val="0"/>
        <w:jc w:val="both"/>
        <w:rPr>
          <w:rFonts w:cs="Times New Roman"/>
          <w:b/>
          <w:szCs w:val="24"/>
        </w:rPr>
      </w:pPr>
    </w:p>
    <w:p w14:paraId="1C0B23D3" w14:textId="77777777" w:rsidR="00E505F4" w:rsidRDefault="00E505F4">
      <w:pPr>
        <w:autoSpaceDE w:val="0"/>
        <w:autoSpaceDN w:val="0"/>
        <w:adjustRightInd w:val="0"/>
        <w:jc w:val="both"/>
        <w:rPr>
          <w:rFonts w:cs="Times New Roman"/>
          <w:b/>
          <w:szCs w:val="24"/>
        </w:rPr>
      </w:pPr>
    </w:p>
    <w:p w14:paraId="726A09E0" w14:textId="77777777" w:rsidR="00E505F4" w:rsidRDefault="00E505F4">
      <w:pPr>
        <w:autoSpaceDE w:val="0"/>
        <w:autoSpaceDN w:val="0"/>
        <w:adjustRightInd w:val="0"/>
        <w:jc w:val="both"/>
        <w:rPr>
          <w:rFonts w:cs="Times New Roman"/>
          <w:b/>
          <w:szCs w:val="24"/>
        </w:rPr>
      </w:pPr>
    </w:p>
    <w:p w14:paraId="6909C75D" w14:textId="77777777" w:rsidR="00E505F4" w:rsidRDefault="00E505F4">
      <w:pPr>
        <w:autoSpaceDE w:val="0"/>
        <w:autoSpaceDN w:val="0"/>
        <w:adjustRightInd w:val="0"/>
        <w:jc w:val="both"/>
        <w:rPr>
          <w:rFonts w:cs="Times New Roman"/>
          <w:b/>
          <w:szCs w:val="24"/>
        </w:rPr>
      </w:pPr>
    </w:p>
    <w:p w14:paraId="373237B1" w14:textId="77777777" w:rsidR="00E505F4" w:rsidRDefault="00E505F4">
      <w:pPr>
        <w:autoSpaceDE w:val="0"/>
        <w:autoSpaceDN w:val="0"/>
        <w:adjustRightInd w:val="0"/>
        <w:jc w:val="both"/>
        <w:rPr>
          <w:rFonts w:cs="Times New Roman"/>
          <w:b/>
          <w:szCs w:val="24"/>
        </w:rPr>
      </w:pPr>
    </w:p>
    <w:p w14:paraId="1C8F5346" w14:textId="77777777" w:rsidR="00E505F4" w:rsidRDefault="00E505F4">
      <w:pPr>
        <w:autoSpaceDE w:val="0"/>
        <w:autoSpaceDN w:val="0"/>
        <w:adjustRightInd w:val="0"/>
        <w:jc w:val="both"/>
        <w:rPr>
          <w:rFonts w:cs="Times New Roman"/>
          <w:b/>
          <w:szCs w:val="24"/>
        </w:rPr>
      </w:pPr>
    </w:p>
    <w:p w14:paraId="417A7354" w14:textId="77777777" w:rsidR="00E505F4" w:rsidRDefault="00E505F4">
      <w:pPr>
        <w:autoSpaceDE w:val="0"/>
        <w:autoSpaceDN w:val="0"/>
        <w:adjustRightInd w:val="0"/>
        <w:jc w:val="both"/>
        <w:rPr>
          <w:rFonts w:cs="Times New Roman"/>
          <w:b/>
          <w:szCs w:val="24"/>
        </w:rPr>
      </w:pPr>
    </w:p>
    <w:p w14:paraId="2BE601FB" w14:textId="0E864420" w:rsidR="00E505F4" w:rsidRPr="00485A9A" w:rsidRDefault="00485A9A" w:rsidP="00485A9A">
      <w:pPr>
        <w:pStyle w:val="Heading1"/>
        <w:rPr>
          <w:rFonts w:asciiTheme="majorBidi" w:hAnsiTheme="majorBidi"/>
          <w:i/>
          <w:sz w:val="24"/>
          <w:szCs w:val="24"/>
        </w:rPr>
      </w:pPr>
      <w:r>
        <w:rPr>
          <w:rFonts w:cs="Times New Roman"/>
          <w:noProof/>
          <w:szCs w:val="24"/>
        </w:rPr>
        <w:lastRenderedPageBreak/>
        <w:drawing>
          <wp:anchor distT="0" distB="0" distL="114300" distR="114300" simplePos="0" relativeHeight="251662336" behindDoc="0" locked="0" layoutInCell="1" allowOverlap="1" wp14:anchorId="353D20EE" wp14:editId="733D377A">
            <wp:simplePos x="0" y="0"/>
            <wp:positionH relativeFrom="column">
              <wp:posOffset>-693420</wp:posOffset>
            </wp:positionH>
            <wp:positionV relativeFrom="page">
              <wp:posOffset>1402080</wp:posOffset>
            </wp:positionV>
            <wp:extent cx="6263005" cy="8101330"/>
            <wp:effectExtent l="0" t="0" r="444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63005" cy="8101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B7E" w:rsidRPr="00485A9A">
        <w:rPr>
          <w:rFonts w:asciiTheme="majorBidi" w:hAnsiTheme="majorBidi"/>
          <w:sz w:val="24"/>
          <w:szCs w:val="24"/>
        </w:rPr>
        <w:t xml:space="preserve">Lampiran 4. Surat </w:t>
      </w:r>
      <w:proofErr w:type="spellStart"/>
      <w:r w:rsidR="00AC6B7E" w:rsidRPr="00485A9A">
        <w:rPr>
          <w:rFonts w:asciiTheme="majorBidi" w:hAnsiTheme="majorBidi"/>
          <w:sz w:val="24"/>
          <w:szCs w:val="24"/>
        </w:rPr>
        <w:t>Pernyataan</w:t>
      </w:r>
      <w:proofErr w:type="spellEnd"/>
      <w:r w:rsidR="00AC6B7E" w:rsidRPr="00485A9A">
        <w:rPr>
          <w:rFonts w:asciiTheme="majorBidi" w:hAnsiTheme="majorBidi"/>
          <w:sz w:val="24"/>
          <w:szCs w:val="24"/>
        </w:rPr>
        <w:t xml:space="preserve"> </w:t>
      </w:r>
      <w:proofErr w:type="spellStart"/>
      <w:r w:rsidR="00AC6B7E" w:rsidRPr="00485A9A">
        <w:rPr>
          <w:rFonts w:asciiTheme="majorBidi" w:hAnsiTheme="majorBidi"/>
          <w:sz w:val="24"/>
          <w:szCs w:val="24"/>
        </w:rPr>
        <w:t>Ketua</w:t>
      </w:r>
      <w:proofErr w:type="spellEnd"/>
      <w:r w:rsidR="00AC6B7E" w:rsidRPr="00485A9A">
        <w:rPr>
          <w:rFonts w:asciiTheme="majorBidi" w:hAnsiTheme="majorBidi"/>
          <w:sz w:val="24"/>
          <w:szCs w:val="24"/>
        </w:rPr>
        <w:t xml:space="preserve"> </w:t>
      </w:r>
      <w:proofErr w:type="spellStart"/>
      <w:r w:rsidR="00AC6B7E" w:rsidRPr="00485A9A">
        <w:rPr>
          <w:rFonts w:asciiTheme="majorBidi" w:hAnsiTheme="majorBidi"/>
          <w:sz w:val="24"/>
          <w:szCs w:val="24"/>
        </w:rPr>
        <w:t>Pelaksana</w:t>
      </w:r>
      <w:proofErr w:type="spellEnd"/>
    </w:p>
    <w:p w14:paraId="31E6CEA1" w14:textId="77777777" w:rsidR="00E505F4" w:rsidRPr="00485A9A" w:rsidRDefault="00AC6B7E" w:rsidP="00485A9A">
      <w:pPr>
        <w:pStyle w:val="Heading1"/>
        <w:rPr>
          <w:rFonts w:asciiTheme="majorBidi" w:hAnsiTheme="majorBidi"/>
          <w:sz w:val="24"/>
          <w:szCs w:val="24"/>
        </w:rPr>
      </w:pPr>
      <w:r w:rsidRPr="00485A9A">
        <w:rPr>
          <w:rFonts w:asciiTheme="majorBidi" w:hAnsiTheme="majorBidi"/>
          <w:sz w:val="24"/>
          <w:szCs w:val="24"/>
        </w:rPr>
        <w:lastRenderedPageBreak/>
        <w:t xml:space="preserve">Lampiran </w:t>
      </w:r>
      <w:proofErr w:type="gramStart"/>
      <w:r w:rsidRPr="00485A9A">
        <w:rPr>
          <w:rFonts w:asciiTheme="majorBidi" w:hAnsiTheme="majorBidi"/>
          <w:sz w:val="24"/>
          <w:szCs w:val="24"/>
        </w:rPr>
        <w:t>5.Gambaran</w:t>
      </w:r>
      <w:proofErr w:type="gramEnd"/>
      <w:r w:rsidRPr="00485A9A">
        <w:rPr>
          <w:rFonts w:asciiTheme="majorBidi" w:hAnsiTheme="majorBidi"/>
          <w:sz w:val="24"/>
          <w:szCs w:val="24"/>
        </w:rPr>
        <w:t xml:space="preserve"> </w:t>
      </w:r>
      <w:proofErr w:type="spellStart"/>
      <w:r w:rsidRPr="00485A9A">
        <w:rPr>
          <w:rFonts w:asciiTheme="majorBidi" w:hAnsiTheme="majorBidi"/>
          <w:sz w:val="24"/>
          <w:szCs w:val="24"/>
        </w:rPr>
        <w:t>Teknologi</w:t>
      </w:r>
      <w:proofErr w:type="spellEnd"/>
      <w:r w:rsidRPr="00485A9A">
        <w:rPr>
          <w:rFonts w:asciiTheme="majorBidi" w:hAnsiTheme="majorBidi"/>
          <w:sz w:val="24"/>
          <w:szCs w:val="24"/>
        </w:rPr>
        <w:t xml:space="preserve"> yang </w:t>
      </w:r>
      <w:proofErr w:type="spellStart"/>
      <w:r w:rsidRPr="00485A9A">
        <w:rPr>
          <w:rFonts w:asciiTheme="majorBidi" w:hAnsiTheme="majorBidi"/>
          <w:sz w:val="24"/>
          <w:szCs w:val="24"/>
        </w:rPr>
        <w:t>akan</w:t>
      </w:r>
      <w:proofErr w:type="spellEnd"/>
      <w:r w:rsidRPr="00485A9A">
        <w:rPr>
          <w:rFonts w:asciiTheme="majorBidi" w:hAnsiTheme="majorBidi"/>
          <w:sz w:val="24"/>
          <w:szCs w:val="24"/>
          <w:lang w:val="id-ID"/>
        </w:rPr>
        <w:t xml:space="preserve"> </w:t>
      </w:r>
      <w:proofErr w:type="spellStart"/>
      <w:r w:rsidRPr="00485A9A">
        <w:rPr>
          <w:rFonts w:asciiTheme="majorBidi" w:hAnsiTheme="majorBidi"/>
          <w:sz w:val="24"/>
          <w:szCs w:val="24"/>
        </w:rPr>
        <w:t>dikembangkan</w:t>
      </w:r>
      <w:proofErr w:type="spellEnd"/>
    </w:p>
    <w:p w14:paraId="7E91C529" w14:textId="77777777" w:rsidR="00E505F4" w:rsidRDefault="00E505F4">
      <w:pPr>
        <w:autoSpaceDE w:val="0"/>
        <w:autoSpaceDN w:val="0"/>
        <w:adjustRightInd w:val="0"/>
        <w:jc w:val="both"/>
        <w:rPr>
          <w:rFonts w:cs="Times New Roman"/>
          <w:szCs w:val="24"/>
        </w:rPr>
      </w:pPr>
    </w:p>
    <w:p w14:paraId="3945AB75" w14:textId="77777777" w:rsidR="00E505F4" w:rsidRDefault="00AC6B7E">
      <w:pPr>
        <w:autoSpaceDE w:val="0"/>
        <w:autoSpaceDN w:val="0"/>
        <w:adjustRightInd w:val="0"/>
        <w:jc w:val="both"/>
        <w:rPr>
          <w:rFonts w:cs="Times New Roman"/>
          <w:szCs w:val="24"/>
        </w:rPr>
      </w:pPr>
      <w:r>
        <w:rPr>
          <w:noProof/>
        </w:rPr>
        <w:drawing>
          <wp:inline distT="0" distB="0" distL="0" distR="0" wp14:anchorId="07BBA9E4" wp14:editId="45715416">
            <wp:extent cx="1656080" cy="2717800"/>
            <wp:effectExtent l="0" t="0" r="1270" b="635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a:picLocks noChangeAspect="1"/>
                    </pic:cNvPicPr>
                  </pic:nvPicPr>
                  <pic:blipFill>
                    <a:blip r:embed="rId20"/>
                    <a:srcRect l="4781" r="6782"/>
                    <a:stretch>
                      <a:fillRect/>
                    </a:stretch>
                  </pic:blipFill>
                  <pic:spPr>
                    <a:xfrm>
                      <a:off x="0" y="0"/>
                      <a:ext cx="1656080" cy="2717800"/>
                    </a:xfrm>
                    <a:prstGeom prst="rect">
                      <a:avLst/>
                    </a:prstGeom>
                    <a:noFill/>
                    <a:ln>
                      <a:noFill/>
                    </a:ln>
                  </pic:spPr>
                </pic:pic>
              </a:graphicData>
            </a:graphic>
          </wp:inline>
        </w:drawing>
      </w:r>
      <w:r>
        <w:rPr>
          <w:noProof/>
        </w:rPr>
        <w:drawing>
          <wp:inline distT="0" distB="0" distL="0" distR="0" wp14:anchorId="27B3BC0A" wp14:editId="3541A2A0">
            <wp:extent cx="1670050" cy="2693035"/>
            <wp:effectExtent l="0" t="0" r="635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
                    <pic:cNvPicPr>
                      <a:picLocks noChangeAspect="1"/>
                    </pic:cNvPicPr>
                  </pic:nvPicPr>
                  <pic:blipFill>
                    <a:blip r:embed="rId14"/>
                    <a:srcRect l="4019" r="6403"/>
                    <a:stretch>
                      <a:fillRect/>
                    </a:stretch>
                  </pic:blipFill>
                  <pic:spPr>
                    <a:xfrm>
                      <a:off x="0" y="0"/>
                      <a:ext cx="1670050" cy="2693035"/>
                    </a:xfrm>
                    <a:prstGeom prst="rect">
                      <a:avLst/>
                    </a:prstGeom>
                    <a:noFill/>
                    <a:ln>
                      <a:noFill/>
                    </a:ln>
                  </pic:spPr>
                </pic:pic>
              </a:graphicData>
            </a:graphic>
          </wp:inline>
        </w:drawing>
      </w:r>
      <w:r>
        <w:rPr>
          <w:noProof/>
        </w:rPr>
        <w:drawing>
          <wp:inline distT="0" distB="0" distL="0" distR="0" wp14:anchorId="3208A98B" wp14:editId="115D1609">
            <wp:extent cx="1643380" cy="2680970"/>
            <wp:effectExtent l="0" t="0" r="0" b="508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pic:cNvPicPr>
                      <a:picLocks noChangeAspect="1"/>
                    </pic:cNvPicPr>
                  </pic:nvPicPr>
                  <pic:blipFill>
                    <a:blip r:embed="rId15"/>
                    <a:srcRect l="4404" r="7238"/>
                    <a:stretch>
                      <a:fillRect/>
                    </a:stretch>
                  </pic:blipFill>
                  <pic:spPr>
                    <a:xfrm>
                      <a:off x="0" y="0"/>
                      <a:ext cx="1643380" cy="2680970"/>
                    </a:xfrm>
                    <a:prstGeom prst="rect">
                      <a:avLst/>
                    </a:prstGeom>
                    <a:noFill/>
                    <a:ln>
                      <a:noFill/>
                    </a:ln>
                  </pic:spPr>
                </pic:pic>
              </a:graphicData>
            </a:graphic>
          </wp:inline>
        </w:drawing>
      </w:r>
    </w:p>
    <w:sectPr w:rsidR="00E505F4">
      <w:headerReference w:type="default" r:id="rId21"/>
      <w:footerReference w:type="default" r:id="rId22"/>
      <w:pgSz w:w="11907" w:h="1683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726197" w14:textId="77777777" w:rsidR="006818C7" w:rsidRDefault="006818C7">
      <w:pPr>
        <w:spacing w:line="240" w:lineRule="auto"/>
      </w:pPr>
      <w:r>
        <w:separator/>
      </w:r>
    </w:p>
  </w:endnote>
  <w:endnote w:type="continuationSeparator" w:id="0">
    <w:p w14:paraId="0F7B25E2" w14:textId="77777777" w:rsidR="006818C7" w:rsidRDefault="006818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default"/>
    <w:sig w:usb0="E1002EFF" w:usb1="C000605B" w:usb2="00000029" w:usb3="00000000" w:csb0="200101FF" w:csb1="20280000"/>
  </w:font>
  <w:font w:name="Times-Bold">
    <w:altName w:val="Euphorigenic"/>
    <w:charset w:val="00"/>
    <w:family w:val="auto"/>
    <w:pitch w:val="default"/>
    <w:sig w:usb0="00000000" w:usb1="00000000" w:usb2="00000000" w:usb3="00000000" w:csb0="0004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65219"/>
    </w:sdtPr>
    <w:sdtContent>
      <w:p w14:paraId="52B016BC" w14:textId="77777777" w:rsidR="002546E3" w:rsidRDefault="002546E3">
        <w:pPr>
          <w:pStyle w:val="Footer"/>
          <w:jc w:val="right"/>
        </w:pPr>
        <w:r>
          <w:fldChar w:fldCharType="begin"/>
        </w:r>
        <w:r>
          <w:instrText xml:space="preserve"> PAGE   \* MERGEFORMAT </w:instrText>
        </w:r>
        <w:r>
          <w:fldChar w:fldCharType="separate"/>
        </w:r>
        <w:r>
          <w:t>iii</w:t>
        </w:r>
        <w:r>
          <w:fldChar w:fldCharType="end"/>
        </w:r>
      </w:p>
    </w:sdtContent>
  </w:sdt>
  <w:p w14:paraId="48651E96" w14:textId="77777777" w:rsidR="002546E3" w:rsidRDefault="002546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6BF62" w14:textId="77777777" w:rsidR="002546E3" w:rsidRDefault="002546E3">
    <w:pPr>
      <w:pStyle w:val="Footer"/>
      <w:jc w:val="right"/>
    </w:pPr>
  </w:p>
  <w:p w14:paraId="12D8D631" w14:textId="77777777" w:rsidR="002546E3" w:rsidRDefault="002546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945398" w14:textId="77777777" w:rsidR="006818C7" w:rsidRDefault="006818C7">
      <w:pPr>
        <w:spacing w:line="240" w:lineRule="auto"/>
      </w:pPr>
      <w:r>
        <w:separator/>
      </w:r>
    </w:p>
  </w:footnote>
  <w:footnote w:type="continuationSeparator" w:id="0">
    <w:p w14:paraId="41D64B49" w14:textId="77777777" w:rsidR="006818C7" w:rsidRDefault="006818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6D00AC" w14:textId="77777777" w:rsidR="002546E3" w:rsidRDefault="002546E3">
    <w:pPr>
      <w:pStyle w:val="Header"/>
      <w:jc w:val="right"/>
    </w:pPr>
  </w:p>
  <w:p w14:paraId="50BFAF9C" w14:textId="77777777" w:rsidR="002546E3" w:rsidRDefault="002546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7A6C3" w14:textId="77777777" w:rsidR="002546E3" w:rsidRDefault="002546E3">
    <w:pPr>
      <w:pStyle w:val="Header"/>
      <w:jc w:val="right"/>
    </w:pPr>
    <w:r>
      <w:fldChar w:fldCharType="begin"/>
    </w:r>
    <w:r>
      <w:instrText xml:space="preserve"> PAGE   \* MERGEFORMAT </w:instrText>
    </w:r>
    <w:r>
      <w:fldChar w:fldCharType="separate"/>
    </w:r>
    <w:r>
      <w:t>3</w:t>
    </w:r>
    <w:r>
      <w:fldChar w:fldCharType="end"/>
    </w:r>
  </w:p>
  <w:p w14:paraId="44753FDC" w14:textId="77777777" w:rsidR="002546E3" w:rsidRDefault="002546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FB1382"/>
    <w:multiLevelType w:val="singleLevel"/>
    <w:tmpl w:val="90FB1382"/>
    <w:lvl w:ilvl="0">
      <w:start w:val="1"/>
      <w:numFmt w:val="decimal"/>
      <w:lvlText w:val="[%1]"/>
      <w:lvlJc w:val="left"/>
    </w:lvl>
  </w:abstractNum>
  <w:abstractNum w:abstractNumId="1" w15:restartNumberingAfterBreak="0">
    <w:nsid w:val="01ADA4C8"/>
    <w:multiLevelType w:val="singleLevel"/>
    <w:tmpl w:val="01ADA4C8"/>
    <w:lvl w:ilvl="0">
      <w:start w:val="1"/>
      <w:numFmt w:val="lowerLetter"/>
      <w:suff w:val="space"/>
      <w:lvlText w:val="%1."/>
      <w:lvlJc w:val="left"/>
    </w:lvl>
  </w:abstractNum>
  <w:abstractNum w:abstractNumId="2" w15:restartNumberingAfterBreak="0">
    <w:nsid w:val="022745B9"/>
    <w:multiLevelType w:val="multilevel"/>
    <w:tmpl w:val="022745B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3713AA"/>
    <w:multiLevelType w:val="multilevel"/>
    <w:tmpl w:val="1C3713A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5EA4090"/>
    <w:multiLevelType w:val="multilevel"/>
    <w:tmpl w:val="25EA409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6AF46AB"/>
    <w:multiLevelType w:val="multilevel"/>
    <w:tmpl w:val="26AF46AB"/>
    <w:lvl w:ilvl="0">
      <w:start w:val="1"/>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6" w15:restartNumberingAfterBreak="0">
    <w:nsid w:val="285E5744"/>
    <w:multiLevelType w:val="multilevel"/>
    <w:tmpl w:val="285E574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B6D1D28"/>
    <w:multiLevelType w:val="multilevel"/>
    <w:tmpl w:val="2B6D1D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3461814"/>
    <w:multiLevelType w:val="multilevel"/>
    <w:tmpl w:val="7346181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7A6F51BD"/>
    <w:multiLevelType w:val="multilevel"/>
    <w:tmpl w:val="7A6F51BD"/>
    <w:lvl w:ilvl="0">
      <w:start w:val="1"/>
      <w:numFmt w:val="decimal"/>
      <w:lvlText w:val="%1."/>
      <w:lvlJc w:val="left"/>
      <w:pPr>
        <w:ind w:left="720" w:hanging="360"/>
      </w:pPr>
    </w:lvl>
    <w:lvl w:ilvl="1">
      <w:start w:val="1"/>
      <w:numFmt w:val="decimal"/>
      <w:lvlText w:val="%1.%2."/>
      <w:lvlJc w:val="left"/>
      <w:pPr>
        <w:ind w:left="786" w:hanging="360"/>
      </w:pPr>
    </w:lvl>
    <w:lvl w:ilvl="2">
      <w:start w:val="1"/>
      <w:numFmt w:val="decimal"/>
      <w:lvlText w:val="%1.%2.%3."/>
      <w:lvlJc w:val="left"/>
      <w:pPr>
        <w:ind w:left="1212" w:hanging="720"/>
      </w:pPr>
    </w:lvl>
    <w:lvl w:ilvl="3">
      <w:start w:val="1"/>
      <w:numFmt w:val="decimal"/>
      <w:lvlText w:val="%1.%2.%3.%4."/>
      <w:lvlJc w:val="left"/>
      <w:pPr>
        <w:ind w:left="1278" w:hanging="720"/>
      </w:pPr>
    </w:lvl>
    <w:lvl w:ilvl="4">
      <w:start w:val="1"/>
      <w:numFmt w:val="decimal"/>
      <w:lvlText w:val="%1.%2.%3.%4.%5."/>
      <w:lvlJc w:val="left"/>
      <w:pPr>
        <w:ind w:left="1704" w:hanging="1080"/>
      </w:pPr>
    </w:lvl>
    <w:lvl w:ilvl="5">
      <w:start w:val="1"/>
      <w:numFmt w:val="decimal"/>
      <w:lvlText w:val="%1.%2.%3.%4.%5.%6."/>
      <w:lvlJc w:val="left"/>
      <w:pPr>
        <w:ind w:left="1770" w:hanging="1080"/>
      </w:pPr>
    </w:lvl>
    <w:lvl w:ilvl="6">
      <w:start w:val="1"/>
      <w:numFmt w:val="decimal"/>
      <w:lvlText w:val="%1.%2.%3.%4.%5.%6.%7."/>
      <w:lvlJc w:val="left"/>
      <w:pPr>
        <w:ind w:left="2196" w:hanging="1440"/>
      </w:pPr>
    </w:lvl>
    <w:lvl w:ilvl="7">
      <w:start w:val="1"/>
      <w:numFmt w:val="decimal"/>
      <w:lvlText w:val="%1.%2.%3.%4.%5.%6.%7.%8."/>
      <w:lvlJc w:val="left"/>
      <w:pPr>
        <w:ind w:left="2262" w:hanging="1440"/>
      </w:pPr>
    </w:lvl>
    <w:lvl w:ilvl="8">
      <w:start w:val="1"/>
      <w:numFmt w:val="decimal"/>
      <w:lvlText w:val="%1.%2.%3.%4.%5.%6.%7.%8.%9."/>
      <w:lvlJc w:val="left"/>
      <w:pPr>
        <w:ind w:left="2688" w:hanging="1800"/>
      </w:pPr>
    </w:lvl>
  </w:abstractNum>
  <w:abstractNum w:abstractNumId="10" w15:restartNumberingAfterBreak="0">
    <w:nsid w:val="7E125BDC"/>
    <w:multiLevelType w:val="multilevel"/>
    <w:tmpl w:val="7E125BD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5"/>
  </w:num>
  <w:num w:numId="2">
    <w:abstractNumId w:val="7"/>
  </w:num>
  <w:num w:numId="3">
    <w:abstractNumId w:val="9"/>
  </w:num>
  <w:num w:numId="4">
    <w:abstractNumId w:val="10"/>
  </w:num>
  <w:num w:numId="5">
    <w:abstractNumId w:val="4"/>
  </w:num>
  <w:num w:numId="6">
    <w:abstractNumId w:val="0"/>
  </w:num>
  <w:num w:numId="7">
    <w:abstractNumId w:val="3"/>
  </w:num>
  <w:num w:numId="8">
    <w:abstractNumId w:val="2"/>
  </w:num>
  <w:num w:numId="9">
    <w:abstractNumId w:val="8"/>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drawingGridHorizontalSpacing w:val="12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B4E72"/>
    <w:rsid w:val="00000A9A"/>
    <w:rsid w:val="00002827"/>
    <w:rsid w:val="00002AEC"/>
    <w:rsid w:val="00006733"/>
    <w:rsid w:val="00012764"/>
    <w:rsid w:val="000235FB"/>
    <w:rsid w:val="00024A20"/>
    <w:rsid w:val="000260CE"/>
    <w:rsid w:val="00030FCA"/>
    <w:rsid w:val="00032FDE"/>
    <w:rsid w:val="00036E44"/>
    <w:rsid w:val="00044B88"/>
    <w:rsid w:val="00047DE1"/>
    <w:rsid w:val="00054EB4"/>
    <w:rsid w:val="00061F82"/>
    <w:rsid w:val="00075EE3"/>
    <w:rsid w:val="000936B5"/>
    <w:rsid w:val="00095CC7"/>
    <w:rsid w:val="00096CD1"/>
    <w:rsid w:val="000A30E8"/>
    <w:rsid w:val="000A7DCB"/>
    <w:rsid w:val="000C18EE"/>
    <w:rsid w:val="000C412B"/>
    <w:rsid w:val="000D30CC"/>
    <w:rsid w:val="000E72BA"/>
    <w:rsid w:val="000F4720"/>
    <w:rsid w:val="000F6A8B"/>
    <w:rsid w:val="00104D41"/>
    <w:rsid w:val="001105DD"/>
    <w:rsid w:val="00113110"/>
    <w:rsid w:val="00114688"/>
    <w:rsid w:val="00117A07"/>
    <w:rsid w:val="00117DA2"/>
    <w:rsid w:val="00123718"/>
    <w:rsid w:val="0012638A"/>
    <w:rsid w:val="001358D3"/>
    <w:rsid w:val="00142A34"/>
    <w:rsid w:val="00145D6D"/>
    <w:rsid w:val="00146460"/>
    <w:rsid w:val="00167C46"/>
    <w:rsid w:val="00176958"/>
    <w:rsid w:val="00180606"/>
    <w:rsid w:val="001811C9"/>
    <w:rsid w:val="00185186"/>
    <w:rsid w:val="00190C84"/>
    <w:rsid w:val="00197F56"/>
    <w:rsid w:val="001A2408"/>
    <w:rsid w:val="001C4AB9"/>
    <w:rsid w:val="001C7BAE"/>
    <w:rsid w:val="001D22D8"/>
    <w:rsid w:val="001D35F2"/>
    <w:rsid w:val="001D6A7D"/>
    <w:rsid w:val="001F0374"/>
    <w:rsid w:val="001F3AAE"/>
    <w:rsid w:val="0020430E"/>
    <w:rsid w:val="002059B2"/>
    <w:rsid w:val="00206756"/>
    <w:rsid w:val="0020745E"/>
    <w:rsid w:val="00210435"/>
    <w:rsid w:val="00223F47"/>
    <w:rsid w:val="00227D92"/>
    <w:rsid w:val="002346A1"/>
    <w:rsid w:val="002439B9"/>
    <w:rsid w:val="0024415E"/>
    <w:rsid w:val="00245219"/>
    <w:rsid w:val="002546E3"/>
    <w:rsid w:val="00256036"/>
    <w:rsid w:val="002610F2"/>
    <w:rsid w:val="0026503D"/>
    <w:rsid w:val="0027148B"/>
    <w:rsid w:val="002721C8"/>
    <w:rsid w:val="00273712"/>
    <w:rsid w:val="0028424E"/>
    <w:rsid w:val="0028680A"/>
    <w:rsid w:val="0029117F"/>
    <w:rsid w:val="002A6BF1"/>
    <w:rsid w:val="002A6EDD"/>
    <w:rsid w:val="002C239D"/>
    <w:rsid w:val="002C4F1A"/>
    <w:rsid w:val="002C63A1"/>
    <w:rsid w:val="002D6491"/>
    <w:rsid w:val="002D7393"/>
    <w:rsid w:val="002E2AA0"/>
    <w:rsid w:val="002E3861"/>
    <w:rsid w:val="002E44C1"/>
    <w:rsid w:val="002E6121"/>
    <w:rsid w:val="002F68F0"/>
    <w:rsid w:val="003044A0"/>
    <w:rsid w:val="003403DD"/>
    <w:rsid w:val="0035185C"/>
    <w:rsid w:val="00352C8E"/>
    <w:rsid w:val="00357538"/>
    <w:rsid w:val="00360DD6"/>
    <w:rsid w:val="00362A65"/>
    <w:rsid w:val="00364594"/>
    <w:rsid w:val="003662DE"/>
    <w:rsid w:val="0037024F"/>
    <w:rsid w:val="00376038"/>
    <w:rsid w:val="00377F48"/>
    <w:rsid w:val="00381574"/>
    <w:rsid w:val="00382E94"/>
    <w:rsid w:val="003A1370"/>
    <w:rsid w:val="003A5B07"/>
    <w:rsid w:val="003B44F4"/>
    <w:rsid w:val="003C1EC2"/>
    <w:rsid w:val="003D0666"/>
    <w:rsid w:val="003F0CE5"/>
    <w:rsid w:val="003F6355"/>
    <w:rsid w:val="00404543"/>
    <w:rsid w:val="00406A19"/>
    <w:rsid w:val="00410966"/>
    <w:rsid w:val="00415E66"/>
    <w:rsid w:val="0042074E"/>
    <w:rsid w:val="0042217C"/>
    <w:rsid w:val="00444E35"/>
    <w:rsid w:val="00446C70"/>
    <w:rsid w:val="00454F8A"/>
    <w:rsid w:val="00455A2B"/>
    <w:rsid w:val="0046493E"/>
    <w:rsid w:val="00474BD3"/>
    <w:rsid w:val="004841CC"/>
    <w:rsid w:val="00485A9A"/>
    <w:rsid w:val="004A3E8C"/>
    <w:rsid w:val="004B4FDC"/>
    <w:rsid w:val="004B6B1A"/>
    <w:rsid w:val="004F0DB1"/>
    <w:rsid w:val="00501FD7"/>
    <w:rsid w:val="00521B16"/>
    <w:rsid w:val="00530A38"/>
    <w:rsid w:val="00540873"/>
    <w:rsid w:val="00542546"/>
    <w:rsid w:val="00544159"/>
    <w:rsid w:val="00570879"/>
    <w:rsid w:val="00576B8C"/>
    <w:rsid w:val="00582C1F"/>
    <w:rsid w:val="0058697C"/>
    <w:rsid w:val="005900E6"/>
    <w:rsid w:val="005911B6"/>
    <w:rsid w:val="00593707"/>
    <w:rsid w:val="005A08D8"/>
    <w:rsid w:val="005A5325"/>
    <w:rsid w:val="005B0ADB"/>
    <w:rsid w:val="005C014E"/>
    <w:rsid w:val="005C0406"/>
    <w:rsid w:val="005C3E41"/>
    <w:rsid w:val="005D14F4"/>
    <w:rsid w:val="005E0A6B"/>
    <w:rsid w:val="005F5F83"/>
    <w:rsid w:val="005F78F1"/>
    <w:rsid w:val="00601AF6"/>
    <w:rsid w:val="00601CFD"/>
    <w:rsid w:val="00602C96"/>
    <w:rsid w:val="00614DD1"/>
    <w:rsid w:val="0061797A"/>
    <w:rsid w:val="00622D9C"/>
    <w:rsid w:val="006376E3"/>
    <w:rsid w:val="00642D5F"/>
    <w:rsid w:val="00651639"/>
    <w:rsid w:val="00652197"/>
    <w:rsid w:val="00672761"/>
    <w:rsid w:val="0067422B"/>
    <w:rsid w:val="00677485"/>
    <w:rsid w:val="006818C7"/>
    <w:rsid w:val="006A0AA0"/>
    <w:rsid w:val="006B5738"/>
    <w:rsid w:val="006B6DEB"/>
    <w:rsid w:val="006B7629"/>
    <w:rsid w:val="006C1BAF"/>
    <w:rsid w:val="006C42AF"/>
    <w:rsid w:val="006C4578"/>
    <w:rsid w:val="006C4F3F"/>
    <w:rsid w:val="006D1DA8"/>
    <w:rsid w:val="006D65EC"/>
    <w:rsid w:val="006F0781"/>
    <w:rsid w:val="006F46CD"/>
    <w:rsid w:val="006F48E0"/>
    <w:rsid w:val="0071123A"/>
    <w:rsid w:val="0072625C"/>
    <w:rsid w:val="00742598"/>
    <w:rsid w:val="00754A7C"/>
    <w:rsid w:val="00757D20"/>
    <w:rsid w:val="00760092"/>
    <w:rsid w:val="00760D72"/>
    <w:rsid w:val="00765466"/>
    <w:rsid w:val="00772392"/>
    <w:rsid w:val="00776224"/>
    <w:rsid w:val="007807BB"/>
    <w:rsid w:val="0078086B"/>
    <w:rsid w:val="00782DF5"/>
    <w:rsid w:val="007879DF"/>
    <w:rsid w:val="007908AA"/>
    <w:rsid w:val="007A302A"/>
    <w:rsid w:val="007C3B03"/>
    <w:rsid w:val="007C52CD"/>
    <w:rsid w:val="007D3872"/>
    <w:rsid w:val="007D76E0"/>
    <w:rsid w:val="007F50E9"/>
    <w:rsid w:val="008003AB"/>
    <w:rsid w:val="00810A54"/>
    <w:rsid w:val="00812723"/>
    <w:rsid w:val="008157BB"/>
    <w:rsid w:val="00815C22"/>
    <w:rsid w:val="00820A8C"/>
    <w:rsid w:val="008225DE"/>
    <w:rsid w:val="008268A3"/>
    <w:rsid w:val="00831AF9"/>
    <w:rsid w:val="00833BCA"/>
    <w:rsid w:val="008369E9"/>
    <w:rsid w:val="00840AD5"/>
    <w:rsid w:val="008447EC"/>
    <w:rsid w:val="00847EC6"/>
    <w:rsid w:val="0085528E"/>
    <w:rsid w:val="00861ABA"/>
    <w:rsid w:val="00872AB5"/>
    <w:rsid w:val="00884EA6"/>
    <w:rsid w:val="0089758E"/>
    <w:rsid w:val="008A3EC9"/>
    <w:rsid w:val="008A4B1B"/>
    <w:rsid w:val="008C495F"/>
    <w:rsid w:val="008C4A09"/>
    <w:rsid w:val="008D0F0C"/>
    <w:rsid w:val="008D1C53"/>
    <w:rsid w:val="008D2C22"/>
    <w:rsid w:val="008D555E"/>
    <w:rsid w:val="008D6A98"/>
    <w:rsid w:val="008E261C"/>
    <w:rsid w:val="008E5C27"/>
    <w:rsid w:val="008E69BF"/>
    <w:rsid w:val="008F32FE"/>
    <w:rsid w:val="008F446E"/>
    <w:rsid w:val="009061E1"/>
    <w:rsid w:val="0090784D"/>
    <w:rsid w:val="00912DD3"/>
    <w:rsid w:val="009167DC"/>
    <w:rsid w:val="009226F9"/>
    <w:rsid w:val="009239E7"/>
    <w:rsid w:val="00924B6C"/>
    <w:rsid w:val="00926A66"/>
    <w:rsid w:val="00926EE8"/>
    <w:rsid w:val="00931D84"/>
    <w:rsid w:val="00932A8C"/>
    <w:rsid w:val="00944A51"/>
    <w:rsid w:val="0096464E"/>
    <w:rsid w:val="009654B2"/>
    <w:rsid w:val="009718DD"/>
    <w:rsid w:val="00974756"/>
    <w:rsid w:val="009773C7"/>
    <w:rsid w:val="00977A9D"/>
    <w:rsid w:val="009A1A25"/>
    <w:rsid w:val="009A446D"/>
    <w:rsid w:val="009A7D98"/>
    <w:rsid w:val="009C5429"/>
    <w:rsid w:val="009C5AA2"/>
    <w:rsid w:val="009D1007"/>
    <w:rsid w:val="009D4BC4"/>
    <w:rsid w:val="009D595D"/>
    <w:rsid w:val="009F1D63"/>
    <w:rsid w:val="00A019AF"/>
    <w:rsid w:val="00A11D8E"/>
    <w:rsid w:val="00A12971"/>
    <w:rsid w:val="00A23877"/>
    <w:rsid w:val="00A2434E"/>
    <w:rsid w:val="00A24C90"/>
    <w:rsid w:val="00A3353B"/>
    <w:rsid w:val="00A409A0"/>
    <w:rsid w:val="00A43DFE"/>
    <w:rsid w:val="00A45316"/>
    <w:rsid w:val="00A47EBF"/>
    <w:rsid w:val="00A534CF"/>
    <w:rsid w:val="00A55A2D"/>
    <w:rsid w:val="00A615DD"/>
    <w:rsid w:val="00A741FC"/>
    <w:rsid w:val="00A75011"/>
    <w:rsid w:val="00A77E67"/>
    <w:rsid w:val="00A85952"/>
    <w:rsid w:val="00A90DAF"/>
    <w:rsid w:val="00A946B5"/>
    <w:rsid w:val="00A96139"/>
    <w:rsid w:val="00AA007D"/>
    <w:rsid w:val="00AA6B92"/>
    <w:rsid w:val="00AB1C9E"/>
    <w:rsid w:val="00AB3EDE"/>
    <w:rsid w:val="00AC0FC7"/>
    <w:rsid w:val="00AC6B7E"/>
    <w:rsid w:val="00AD3216"/>
    <w:rsid w:val="00AE311B"/>
    <w:rsid w:val="00AF414C"/>
    <w:rsid w:val="00B11CE8"/>
    <w:rsid w:val="00B12531"/>
    <w:rsid w:val="00B252F6"/>
    <w:rsid w:val="00B27504"/>
    <w:rsid w:val="00B436D2"/>
    <w:rsid w:val="00B438BA"/>
    <w:rsid w:val="00B448A5"/>
    <w:rsid w:val="00B65515"/>
    <w:rsid w:val="00B65967"/>
    <w:rsid w:val="00B75CD4"/>
    <w:rsid w:val="00B8095B"/>
    <w:rsid w:val="00B850EA"/>
    <w:rsid w:val="00B9245D"/>
    <w:rsid w:val="00B94679"/>
    <w:rsid w:val="00B975CA"/>
    <w:rsid w:val="00B97E4B"/>
    <w:rsid w:val="00BA3305"/>
    <w:rsid w:val="00BA3853"/>
    <w:rsid w:val="00BA62D1"/>
    <w:rsid w:val="00BB0724"/>
    <w:rsid w:val="00BB6E61"/>
    <w:rsid w:val="00BC0068"/>
    <w:rsid w:val="00BC1217"/>
    <w:rsid w:val="00BC29BC"/>
    <w:rsid w:val="00BC3EE7"/>
    <w:rsid w:val="00BD5032"/>
    <w:rsid w:val="00BE7270"/>
    <w:rsid w:val="00BF5FB5"/>
    <w:rsid w:val="00C01D45"/>
    <w:rsid w:val="00C26F41"/>
    <w:rsid w:val="00C502E4"/>
    <w:rsid w:val="00C50CA0"/>
    <w:rsid w:val="00C5296B"/>
    <w:rsid w:val="00C52E52"/>
    <w:rsid w:val="00C537F4"/>
    <w:rsid w:val="00C54EB7"/>
    <w:rsid w:val="00C57CD4"/>
    <w:rsid w:val="00C62AC7"/>
    <w:rsid w:val="00C6758F"/>
    <w:rsid w:val="00C74442"/>
    <w:rsid w:val="00C874BF"/>
    <w:rsid w:val="00C87EDA"/>
    <w:rsid w:val="00C90060"/>
    <w:rsid w:val="00C90FE5"/>
    <w:rsid w:val="00C92770"/>
    <w:rsid w:val="00C9427F"/>
    <w:rsid w:val="00C95E53"/>
    <w:rsid w:val="00CA1A13"/>
    <w:rsid w:val="00CA5FA4"/>
    <w:rsid w:val="00CB0913"/>
    <w:rsid w:val="00CB1491"/>
    <w:rsid w:val="00CB16C9"/>
    <w:rsid w:val="00CC33E3"/>
    <w:rsid w:val="00CC6502"/>
    <w:rsid w:val="00CC7EBB"/>
    <w:rsid w:val="00CE0025"/>
    <w:rsid w:val="00CE7661"/>
    <w:rsid w:val="00D033F0"/>
    <w:rsid w:val="00D137A3"/>
    <w:rsid w:val="00D20FDF"/>
    <w:rsid w:val="00D303A0"/>
    <w:rsid w:val="00D3331D"/>
    <w:rsid w:val="00D36E82"/>
    <w:rsid w:val="00D4571D"/>
    <w:rsid w:val="00D64EB7"/>
    <w:rsid w:val="00D65E17"/>
    <w:rsid w:val="00D70382"/>
    <w:rsid w:val="00D8162F"/>
    <w:rsid w:val="00D851AE"/>
    <w:rsid w:val="00D93D01"/>
    <w:rsid w:val="00D95915"/>
    <w:rsid w:val="00D97A9F"/>
    <w:rsid w:val="00DA3BC1"/>
    <w:rsid w:val="00DB177C"/>
    <w:rsid w:val="00DB1D66"/>
    <w:rsid w:val="00DB26F9"/>
    <w:rsid w:val="00DB4E72"/>
    <w:rsid w:val="00DC17C4"/>
    <w:rsid w:val="00DD1AA9"/>
    <w:rsid w:val="00DD7AC6"/>
    <w:rsid w:val="00DF0BF8"/>
    <w:rsid w:val="00DF2537"/>
    <w:rsid w:val="00E1685E"/>
    <w:rsid w:val="00E1724A"/>
    <w:rsid w:val="00E206BE"/>
    <w:rsid w:val="00E40952"/>
    <w:rsid w:val="00E4235C"/>
    <w:rsid w:val="00E46679"/>
    <w:rsid w:val="00E505F4"/>
    <w:rsid w:val="00E5634F"/>
    <w:rsid w:val="00E62FA8"/>
    <w:rsid w:val="00E770A7"/>
    <w:rsid w:val="00E870D9"/>
    <w:rsid w:val="00E92384"/>
    <w:rsid w:val="00E958D1"/>
    <w:rsid w:val="00EA2D24"/>
    <w:rsid w:val="00EA64A6"/>
    <w:rsid w:val="00EC3358"/>
    <w:rsid w:val="00ED392F"/>
    <w:rsid w:val="00EF2DB9"/>
    <w:rsid w:val="00F01252"/>
    <w:rsid w:val="00F06AF3"/>
    <w:rsid w:val="00F15ED3"/>
    <w:rsid w:val="00F2122C"/>
    <w:rsid w:val="00F2402B"/>
    <w:rsid w:val="00F330FB"/>
    <w:rsid w:val="00F34DB0"/>
    <w:rsid w:val="00F376D7"/>
    <w:rsid w:val="00F4141F"/>
    <w:rsid w:val="00F50403"/>
    <w:rsid w:val="00F520D2"/>
    <w:rsid w:val="00F53FF0"/>
    <w:rsid w:val="00F612EA"/>
    <w:rsid w:val="00F67D13"/>
    <w:rsid w:val="00F8525B"/>
    <w:rsid w:val="00F9200B"/>
    <w:rsid w:val="00F9204C"/>
    <w:rsid w:val="00F92FE6"/>
    <w:rsid w:val="00FA19C5"/>
    <w:rsid w:val="00FA5633"/>
    <w:rsid w:val="00FC04B3"/>
    <w:rsid w:val="00FC13F1"/>
    <w:rsid w:val="00FC7352"/>
    <w:rsid w:val="00FD05DE"/>
    <w:rsid w:val="00FE16A9"/>
    <w:rsid w:val="00FE311E"/>
    <w:rsid w:val="00FE6D6E"/>
    <w:rsid w:val="00FF670C"/>
    <w:rsid w:val="02126C70"/>
    <w:rsid w:val="034754C6"/>
    <w:rsid w:val="0F7C3C67"/>
    <w:rsid w:val="197A1D63"/>
    <w:rsid w:val="1B57689A"/>
    <w:rsid w:val="1D55444A"/>
    <w:rsid w:val="23193876"/>
    <w:rsid w:val="240A231D"/>
    <w:rsid w:val="250937CC"/>
    <w:rsid w:val="2F947036"/>
    <w:rsid w:val="327F64D2"/>
    <w:rsid w:val="538A51E9"/>
    <w:rsid w:val="5E856ECB"/>
    <w:rsid w:val="62A42047"/>
    <w:rsid w:val="760F56E0"/>
    <w:rsid w:val="76701C02"/>
    <w:rsid w:val="7A926D60"/>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654E376"/>
  <w15:docId w15:val="{2653E5B0-DE3C-4202-AABA-D68E14DD5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rFonts w:eastAsiaTheme="minorHAnsi"/>
      <w:sz w:val="24"/>
      <w:szCs w:val="22"/>
    </w:rPr>
  </w:style>
  <w:style w:type="paragraph" w:styleId="Heading1">
    <w:name w:val="heading 1"/>
    <w:basedOn w:val="Normal"/>
    <w:next w:val="Normal"/>
    <w:link w:val="Heading1Char"/>
    <w:uiPriority w:val="9"/>
    <w:qFormat/>
    <w:pPr>
      <w:keepNext/>
      <w:tabs>
        <w:tab w:val="left"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uiPriority w:val="9"/>
    <w:unhideWhenUsed/>
    <w:qFormat/>
    <w:pPr>
      <w:keepNext/>
      <w:keepLines/>
      <w:spacing w:before="40"/>
      <w:outlineLvl w:val="1"/>
    </w:pPr>
    <w:rPr>
      <w:rFonts w:ascii="SimSun" w:eastAsia="SimSun" w:hAnsi="SimSun" w:cs="Times New Roman"/>
      <w:color w:val="2E75B5"/>
      <w:sz w:val="26"/>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Caption">
    <w:name w:val="caption"/>
    <w:basedOn w:val="Normal"/>
    <w:next w:val="Normal"/>
    <w:uiPriority w:val="35"/>
    <w:unhideWhenUsed/>
    <w:qFormat/>
    <w:pPr>
      <w:spacing w:after="200"/>
    </w:pPr>
    <w:rPr>
      <w:i/>
      <w:iCs/>
      <w:color w:val="44546A"/>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pPr>
    <w:rPr>
      <w:szCs w:val="24"/>
      <w:lang w:val="zh-CN"/>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kern w:val="32"/>
      <w:sz w:val="32"/>
      <w:szCs w:val="32"/>
    </w:rPr>
  </w:style>
  <w:style w:type="paragraph" w:customStyle="1" w:styleId="Default">
    <w:name w:val="Default"/>
    <w:qFormat/>
    <w:pPr>
      <w:autoSpaceDE w:val="0"/>
      <w:autoSpaceDN w:val="0"/>
      <w:adjustRightInd w:val="0"/>
    </w:pPr>
    <w:rPr>
      <w:rFonts w:eastAsiaTheme="minorHAnsi" w:cs="Times New Roman"/>
      <w:color w:val="000000"/>
      <w:sz w:val="24"/>
      <w:szCs w:val="24"/>
    </w:rPr>
  </w:style>
  <w:style w:type="character" w:styleId="PlaceholderText">
    <w:name w:val="Placeholder Text"/>
    <w:basedOn w:val="DefaultParagraphFont"/>
    <w:uiPriority w:val="99"/>
    <w:semiHidden/>
    <w:qFormat/>
    <w:rPr>
      <w:color w:val="808080"/>
    </w:rPr>
  </w:style>
  <w:style w:type="table" w:customStyle="1" w:styleId="Style41">
    <w:name w:val="_Style 41"/>
    <w:basedOn w:val="TableNormal"/>
    <w:qFormat/>
    <w:tblPr/>
  </w:style>
  <w:style w:type="table" w:customStyle="1" w:styleId="Style45">
    <w:name w:val="_Style 45"/>
    <w:basedOn w:val="TableNormal"/>
    <w:qFormat/>
    <w:tblPr/>
  </w:style>
  <w:style w:type="table" w:customStyle="1" w:styleId="Style49">
    <w:name w:val="_Style 49"/>
    <w:basedOn w:val="TableNormal"/>
    <w:qFormat/>
    <w:tblPr/>
  </w:style>
  <w:style w:type="character" w:customStyle="1" w:styleId="CommentTextChar">
    <w:name w:val="Comment Text Char"/>
    <w:basedOn w:val="DefaultParagraphFont"/>
    <w:link w:val="CommentText"/>
    <w:uiPriority w:val="99"/>
    <w:semiHidden/>
    <w:qFormat/>
    <w:rPr>
      <w:lang w:val="en-US" w:eastAsia="en-US"/>
    </w:rPr>
  </w:style>
  <w:style w:type="character" w:customStyle="1" w:styleId="CommentSubjectChar">
    <w:name w:val="Comment Subject Char"/>
    <w:basedOn w:val="CommentTextChar"/>
    <w:link w:val="CommentSubject"/>
    <w:uiPriority w:val="99"/>
    <w:semiHidden/>
    <w:qFormat/>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A874E9EF-7C47-4A08-9DB6-A42F807B4D8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20</Pages>
  <Words>7818</Words>
  <Characters>4456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marul Akbar</cp:lastModifiedBy>
  <cp:revision>95</cp:revision>
  <cp:lastPrinted>2017-12-07T08:07:00Z</cp:lastPrinted>
  <dcterms:created xsi:type="dcterms:W3CDTF">2017-12-07T00:15:00Z</dcterms:created>
  <dcterms:modified xsi:type="dcterms:W3CDTF">2021-03-1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10017</vt:lpwstr>
  </property>
  <property fmtid="{D5CDD505-2E9C-101B-9397-08002B2CF9AE}" pid="3" name="Mendeley Document_1">
    <vt:lpwstr>True</vt:lpwstr>
  </property>
  <property fmtid="{D5CDD505-2E9C-101B-9397-08002B2CF9AE}" pid="4" name="Mendeley Unique User Id_1">
    <vt:lpwstr>5739a8a3-6679-37ab-851b-aa7a82680d0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